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5517CF" w14:textId="77777777" w:rsidR="004A0060" w:rsidRPr="008619FD" w:rsidRDefault="004A0060" w:rsidP="000471E2">
      <w:pPr>
        <w:spacing w:line="360" w:lineRule="auto"/>
        <w:rPr>
          <w:rFonts w:ascii="Book Antiqua" w:hAnsi="Book Antiqua"/>
          <w:b/>
          <w:sz w:val="24"/>
          <w:szCs w:val="24"/>
        </w:rPr>
      </w:pPr>
      <w:r w:rsidRPr="008619FD">
        <w:rPr>
          <w:rFonts w:ascii="Book Antiqua" w:hAnsi="Book Antiqua"/>
          <w:b/>
          <w:sz w:val="24"/>
          <w:szCs w:val="24"/>
        </w:rPr>
        <w:t>Name of journal: World Journal of Biological Chemistry</w:t>
      </w:r>
    </w:p>
    <w:p w14:paraId="5F7F443A" w14:textId="77777777" w:rsidR="004A0060" w:rsidRPr="008619FD" w:rsidRDefault="004A0060" w:rsidP="000471E2">
      <w:pPr>
        <w:spacing w:line="360" w:lineRule="auto"/>
        <w:rPr>
          <w:rFonts w:ascii="Book Antiqua" w:hAnsi="Book Antiqua"/>
          <w:b/>
          <w:sz w:val="24"/>
          <w:szCs w:val="24"/>
        </w:rPr>
      </w:pPr>
      <w:r w:rsidRPr="008619FD">
        <w:rPr>
          <w:rFonts w:ascii="Book Antiqua" w:hAnsi="Book Antiqua"/>
          <w:b/>
          <w:sz w:val="24"/>
          <w:szCs w:val="24"/>
        </w:rPr>
        <w:t>ESPS Manuscript NO: 17442</w:t>
      </w:r>
    </w:p>
    <w:p w14:paraId="306951B8" w14:textId="77777777" w:rsidR="004A0060" w:rsidRPr="008619FD" w:rsidRDefault="004A0060" w:rsidP="000471E2">
      <w:pPr>
        <w:spacing w:line="360" w:lineRule="auto"/>
        <w:rPr>
          <w:rFonts w:ascii="Book Antiqua" w:hAnsi="Book Antiqua"/>
          <w:b/>
          <w:sz w:val="24"/>
          <w:szCs w:val="24"/>
        </w:rPr>
      </w:pPr>
      <w:r w:rsidRPr="008619FD">
        <w:rPr>
          <w:rFonts w:ascii="Book Antiqua" w:hAnsi="Book Antiqua"/>
          <w:b/>
          <w:sz w:val="24"/>
          <w:szCs w:val="24"/>
        </w:rPr>
        <w:t>Columns: Editorial</w:t>
      </w:r>
    </w:p>
    <w:p w14:paraId="5370C1DB" w14:textId="77777777" w:rsidR="004A0060" w:rsidRPr="008619FD" w:rsidRDefault="004A0060" w:rsidP="000471E2">
      <w:pPr>
        <w:spacing w:line="360" w:lineRule="auto"/>
        <w:rPr>
          <w:rFonts w:ascii="Book Antiqua" w:hAnsi="Book Antiqua" w:cs="Arial"/>
          <w:b/>
          <w:sz w:val="24"/>
          <w:szCs w:val="24"/>
        </w:rPr>
      </w:pPr>
    </w:p>
    <w:p w14:paraId="27C9C960" w14:textId="77777777" w:rsidR="004A0060" w:rsidRPr="008619FD" w:rsidRDefault="004A0060" w:rsidP="000471E2">
      <w:pPr>
        <w:spacing w:line="360" w:lineRule="auto"/>
        <w:rPr>
          <w:rFonts w:ascii="Book Antiqua" w:hAnsi="Book Antiqua" w:cs="Arial"/>
          <w:b/>
          <w:sz w:val="24"/>
          <w:szCs w:val="24"/>
        </w:rPr>
      </w:pPr>
      <w:r w:rsidRPr="008619FD">
        <w:rPr>
          <w:rFonts w:ascii="Book Antiqua" w:hAnsi="Book Antiqua" w:cs="Arial"/>
          <w:b/>
          <w:sz w:val="24"/>
          <w:szCs w:val="24"/>
        </w:rPr>
        <w:t>DNA damage responses in cancer stem cells: Implications for cancer therapeutic strategies</w:t>
      </w:r>
    </w:p>
    <w:p w14:paraId="033F210D" w14:textId="77777777" w:rsidR="004A0060" w:rsidRPr="008619FD" w:rsidRDefault="004A0060" w:rsidP="000471E2">
      <w:pPr>
        <w:spacing w:line="360" w:lineRule="auto"/>
        <w:rPr>
          <w:rFonts w:ascii="Book Antiqua" w:hAnsi="Book Antiqua"/>
          <w:sz w:val="24"/>
          <w:szCs w:val="24"/>
        </w:rPr>
      </w:pPr>
    </w:p>
    <w:p w14:paraId="27E3938A" w14:textId="22369894" w:rsidR="004A0060" w:rsidRPr="008619FD" w:rsidRDefault="00566E11" w:rsidP="000471E2">
      <w:pPr>
        <w:spacing w:line="360" w:lineRule="auto"/>
        <w:rPr>
          <w:rFonts w:ascii="Book Antiqua" w:eastAsia="Arial Unicode MS" w:hAnsi="Book Antiqua" w:cs="Arial Unicode MS"/>
          <w:sz w:val="24"/>
          <w:szCs w:val="24"/>
          <w:lang w:val="en"/>
        </w:rPr>
      </w:pPr>
      <w:r w:rsidRPr="008619FD">
        <w:rPr>
          <w:rFonts w:ascii="Book Antiqua" w:hAnsi="Book Antiqua" w:cs="Arial"/>
          <w:sz w:val="24"/>
          <w:szCs w:val="24"/>
        </w:rPr>
        <w:t>Wang QE.</w:t>
      </w:r>
      <w:r w:rsidR="004A0060" w:rsidRPr="008619FD">
        <w:rPr>
          <w:rFonts w:ascii="Book Antiqua" w:hAnsi="Book Antiqua"/>
          <w:sz w:val="24"/>
          <w:szCs w:val="24"/>
        </w:rPr>
        <w:t xml:space="preserve"> DNA damage response</w:t>
      </w:r>
      <w:r w:rsidR="009B3CC9" w:rsidRPr="008619FD">
        <w:rPr>
          <w:rFonts w:ascii="Book Antiqua" w:hAnsi="Book Antiqua"/>
          <w:sz w:val="24"/>
          <w:szCs w:val="24"/>
        </w:rPr>
        <w:t>s</w:t>
      </w:r>
      <w:r w:rsidR="004A0060" w:rsidRPr="008619FD">
        <w:rPr>
          <w:rFonts w:ascii="Book Antiqua" w:hAnsi="Book Antiqua"/>
          <w:sz w:val="24"/>
          <w:szCs w:val="24"/>
        </w:rPr>
        <w:t xml:space="preserve"> in CSCs</w:t>
      </w:r>
    </w:p>
    <w:p w14:paraId="2E4D4184" w14:textId="77777777" w:rsidR="004A0060" w:rsidRPr="008619FD" w:rsidRDefault="004A0060" w:rsidP="000471E2">
      <w:pPr>
        <w:spacing w:line="360" w:lineRule="auto"/>
        <w:rPr>
          <w:rFonts w:ascii="Book Antiqua" w:hAnsi="Book Antiqua" w:cs="Arial"/>
          <w:b/>
          <w:sz w:val="24"/>
          <w:szCs w:val="24"/>
        </w:rPr>
      </w:pPr>
    </w:p>
    <w:p w14:paraId="64D738A5" w14:textId="77777777" w:rsidR="004A0060" w:rsidRPr="008619FD" w:rsidRDefault="004A0060" w:rsidP="000471E2">
      <w:pPr>
        <w:spacing w:line="360" w:lineRule="auto"/>
        <w:rPr>
          <w:rFonts w:ascii="Book Antiqua" w:hAnsi="Book Antiqua" w:cs="Arial"/>
          <w:sz w:val="24"/>
          <w:szCs w:val="24"/>
        </w:rPr>
      </w:pPr>
      <w:r w:rsidRPr="008619FD">
        <w:rPr>
          <w:rFonts w:ascii="Book Antiqua" w:hAnsi="Book Antiqua" w:cs="Arial"/>
          <w:sz w:val="24"/>
          <w:szCs w:val="24"/>
        </w:rPr>
        <w:t>Qi-En Wang</w:t>
      </w:r>
    </w:p>
    <w:p w14:paraId="2FA50E06" w14:textId="77777777" w:rsidR="004A0060" w:rsidRPr="008619FD" w:rsidRDefault="004A0060" w:rsidP="000471E2">
      <w:pPr>
        <w:spacing w:line="360" w:lineRule="auto"/>
        <w:rPr>
          <w:rFonts w:ascii="Book Antiqua" w:hAnsi="Book Antiqua" w:cs="Arial"/>
          <w:b/>
          <w:sz w:val="24"/>
          <w:szCs w:val="24"/>
        </w:rPr>
      </w:pPr>
    </w:p>
    <w:p w14:paraId="6A17CE39" w14:textId="356E6E3E" w:rsidR="004A0060" w:rsidRPr="008619FD" w:rsidRDefault="00566E11" w:rsidP="000471E2">
      <w:pPr>
        <w:spacing w:line="360" w:lineRule="auto"/>
        <w:rPr>
          <w:rFonts w:ascii="Book Antiqua" w:hAnsi="Book Antiqua" w:cs="Arial"/>
          <w:b/>
          <w:sz w:val="24"/>
          <w:szCs w:val="24"/>
        </w:rPr>
      </w:pPr>
      <w:r w:rsidRPr="008619FD">
        <w:rPr>
          <w:rFonts w:ascii="Book Antiqua" w:hAnsi="Book Antiqua" w:cs="Arial"/>
          <w:b/>
          <w:sz w:val="24"/>
          <w:szCs w:val="24"/>
        </w:rPr>
        <w:t xml:space="preserve">Qi-En Wang, </w:t>
      </w:r>
      <w:r w:rsidRPr="008619FD">
        <w:rPr>
          <w:rFonts w:ascii="Book Antiqua" w:hAnsi="Book Antiqua"/>
          <w:sz w:val="24"/>
          <w:szCs w:val="24"/>
        </w:rPr>
        <w:t xml:space="preserve">Division of Radiobiology, </w:t>
      </w:r>
      <w:r w:rsidR="004A0060" w:rsidRPr="008619FD">
        <w:rPr>
          <w:rFonts w:ascii="Book Antiqua" w:hAnsi="Book Antiqua" w:cs="Arial"/>
          <w:sz w:val="24"/>
          <w:szCs w:val="24"/>
        </w:rPr>
        <w:t xml:space="preserve">Department of Radiology, </w:t>
      </w:r>
      <w:r w:rsidRPr="008619FD">
        <w:rPr>
          <w:rFonts w:ascii="Book Antiqua" w:hAnsi="Book Antiqua" w:cs="Arial"/>
          <w:sz w:val="24"/>
          <w:szCs w:val="24"/>
        </w:rPr>
        <w:t>t</w:t>
      </w:r>
      <w:r w:rsidR="004A0060" w:rsidRPr="008619FD">
        <w:rPr>
          <w:rFonts w:ascii="Book Antiqua" w:hAnsi="Book Antiqua" w:cs="Arial"/>
          <w:sz w:val="24"/>
          <w:szCs w:val="24"/>
        </w:rPr>
        <w:t>he Ohio State U</w:t>
      </w:r>
      <w:r w:rsidRPr="008619FD">
        <w:rPr>
          <w:rFonts w:ascii="Book Antiqua" w:hAnsi="Book Antiqua" w:cs="Arial"/>
          <w:sz w:val="24"/>
          <w:szCs w:val="24"/>
        </w:rPr>
        <w:t xml:space="preserve">niversity </w:t>
      </w:r>
      <w:proofErr w:type="spellStart"/>
      <w:r w:rsidRPr="008619FD">
        <w:rPr>
          <w:rFonts w:ascii="Book Antiqua" w:hAnsi="Book Antiqua" w:cs="Arial"/>
          <w:sz w:val="24"/>
          <w:szCs w:val="24"/>
        </w:rPr>
        <w:t>Wexner</w:t>
      </w:r>
      <w:proofErr w:type="spellEnd"/>
      <w:r w:rsidRPr="008619FD">
        <w:rPr>
          <w:rFonts w:ascii="Book Antiqua" w:hAnsi="Book Antiqua" w:cs="Arial"/>
          <w:sz w:val="24"/>
          <w:szCs w:val="24"/>
        </w:rPr>
        <w:t xml:space="preserve"> Medical Center,</w:t>
      </w:r>
      <w:r w:rsidRPr="008619FD">
        <w:rPr>
          <w:rFonts w:ascii="Book Antiqua" w:hAnsi="Book Antiqua"/>
          <w:sz w:val="24"/>
          <w:szCs w:val="24"/>
        </w:rPr>
        <w:t xml:space="preserve"> Columbus, OH 43210, United States</w:t>
      </w:r>
    </w:p>
    <w:p w14:paraId="2E4F5CF1" w14:textId="77777777" w:rsidR="004A0060" w:rsidRPr="008619FD" w:rsidRDefault="004A0060" w:rsidP="000471E2">
      <w:pPr>
        <w:spacing w:line="360" w:lineRule="auto"/>
        <w:rPr>
          <w:rFonts w:ascii="Book Antiqua" w:hAnsi="Book Antiqua"/>
          <w:sz w:val="24"/>
          <w:szCs w:val="24"/>
        </w:rPr>
      </w:pPr>
    </w:p>
    <w:p w14:paraId="18B7B56D" w14:textId="09EE6EC0" w:rsidR="00566E11" w:rsidRPr="008619FD" w:rsidRDefault="00566E11" w:rsidP="000471E2">
      <w:pPr>
        <w:spacing w:line="360" w:lineRule="auto"/>
        <w:rPr>
          <w:rFonts w:ascii="Book Antiqua" w:hAnsi="Book Antiqua" w:cs="Arial"/>
          <w:sz w:val="24"/>
          <w:szCs w:val="24"/>
        </w:rPr>
      </w:pPr>
      <w:r w:rsidRPr="008619FD">
        <w:rPr>
          <w:rFonts w:ascii="Book Antiqua" w:hAnsi="Book Antiqua"/>
          <w:b/>
          <w:sz w:val="24"/>
          <w:szCs w:val="24"/>
        </w:rPr>
        <w:t>Author contributions:</w:t>
      </w:r>
      <w:r w:rsidRPr="008619FD">
        <w:rPr>
          <w:rFonts w:ascii="Book Antiqua" w:hAnsi="Book Antiqua" w:cs="Arial"/>
          <w:sz w:val="24"/>
          <w:szCs w:val="24"/>
        </w:rPr>
        <w:t xml:space="preserve"> Wang QE solely contributed to this manuscript.</w:t>
      </w:r>
    </w:p>
    <w:p w14:paraId="7CC61B85" w14:textId="77777777" w:rsidR="004E2719" w:rsidRPr="008619FD" w:rsidRDefault="004E2719" w:rsidP="000471E2">
      <w:pPr>
        <w:spacing w:line="360" w:lineRule="auto"/>
        <w:rPr>
          <w:rFonts w:ascii="Book Antiqua" w:hAnsi="Book Antiqua" w:cs="TimesNewRomanPS-BoldItalicMT"/>
          <w:b/>
          <w:bCs/>
          <w:iCs/>
          <w:sz w:val="24"/>
          <w:szCs w:val="24"/>
        </w:rPr>
      </w:pPr>
    </w:p>
    <w:p w14:paraId="57C15EAF" w14:textId="10699A7D" w:rsidR="00684EAF" w:rsidRPr="008619FD" w:rsidRDefault="00684EAF" w:rsidP="000471E2">
      <w:pPr>
        <w:spacing w:line="360" w:lineRule="auto"/>
        <w:rPr>
          <w:rFonts w:ascii="Book Antiqua" w:hAnsi="Book Antiqua"/>
          <w:sz w:val="24"/>
          <w:szCs w:val="24"/>
        </w:rPr>
      </w:pPr>
      <w:r w:rsidRPr="008619FD">
        <w:rPr>
          <w:rFonts w:ascii="Book Antiqua" w:hAnsi="Book Antiqua"/>
          <w:b/>
          <w:sz w:val="24"/>
          <w:szCs w:val="24"/>
        </w:rPr>
        <w:t xml:space="preserve">Supported by </w:t>
      </w:r>
      <w:r w:rsidRPr="008619FD">
        <w:rPr>
          <w:rFonts w:ascii="Book Antiqua" w:hAnsi="Book Antiqua"/>
          <w:sz w:val="24"/>
          <w:szCs w:val="24"/>
        </w:rPr>
        <w:t>NCI R01 (CA151248).</w:t>
      </w:r>
    </w:p>
    <w:p w14:paraId="11399F18" w14:textId="77777777" w:rsidR="00684EAF" w:rsidRPr="008619FD" w:rsidRDefault="00684EAF" w:rsidP="000471E2">
      <w:pPr>
        <w:spacing w:line="360" w:lineRule="auto"/>
        <w:rPr>
          <w:rFonts w:ascii="Book Antiqua" w:hAnsi="Book Antiqua" w:cs="TimesNewRomanPS-BoldItalicMT"/>
          <w:b/>
          <w:bCs/>
          <w:iCs/>
          <w:sz w:val="24"/>
          <w:szCs w:val="24"/>
        </w:rPr>
      </w:pPr>
    </w:p>
    <w:p w14:paraId="571AAE15" w14:textId="77777777" w:rsidR="004E2719" w:rsidRPr="008619FD" w:rsidRDefault="004E2719" w:rsidP="000471E2">
      <w:pPr>
        <w:spacing w:line="360" w:lineRule="auto"/>
        <w:rPr>
          <w:rFonts w:ascii="Book Antiqua" w:hAnsi="Book Antiqua" w:cs="TimesNewRomanPS-BoldItalicMT"/>
          <w:bCs/>
          <w:iCs/>
          <w:sz w:val="24"/>
          <w:szCs w:val="24"/>
        </w:rPr>
      </w:pPr>
      <w:r w:rsidRPr="008619FD">
        <w:rPr>
          <w:rFonts w:ascii="Book Antiqua" w:hAnsi="Book Antiqua" w:cs="TimesNewRomanPS-BoldItalicMT"/>
          <w:b/>
          <w:bCs/>
          <w:iCs/>
          <w:sz w:val="24"/>
          <w:szCs w:val="24"/>
        </w:rPr>
        <w:t xml:space="preserve">Conflict-of-interest: </w:t>
      </w:r>
      <w:r w:rsidRPr="008619FD">
        <w:rPr>
          <w:rFonts w:ascii="Book Antiqua" w:hAnsi="Book Antiqua" w:cs="TimesNewRomanPS-BoldItalicMT"/>
          <w:bCs/>
          <w:iCs/>
          <w:sz w:val="24"/>
          <w:szCs w:val="24"/>
        </w:rPr>
        <w:t>The author declares no conflict of interest.</w:t>
      </w:r>
    </w:p>
    <w:p w14:paraId="0685548F" w14:textId="77777777" w:rsidR="004E2719" w:rsidRPr="008619FD" w:rsidRDefault="004E2719" w:rsidP="000471E2">
      <w:pPr>
        <w:spacing w:line="360" w:lineRule="auto"/>
        <w:rPr>
          <w:rFonts w:ascii="Book Antiqua" w:hAnsi="Book Antiqua" w:cs="Garamond"/>
          <w:sz w:val="24"/>
          <w:szCs w:val="24"/>
        </w:rPr>
      </w:pPr>
    </w:p>
    <w:p w14:paraId="4409B011" w14:textId="056469D5" w:rsidR="004E2719" w:rsidRPr="008619FD" w:rsidRDefault="004E2719" w:rsidP="000471E2">
      <w:pPr>
        <w:spacing w:line="360" w:lineRule="auto"/>
        <w:rPr>
          <w:rFonts w:ascii="Book Antiqua" w:hAnsi="Book Antiqua"/>
          <w:sz w:val="24"/>
          <w:szCs w:val="24"/>
        </w:rPr>
      </w:pPr>
      <w:bookmarkStart w:id="0" w:name="OLE_LINK507"/>
      <w:bookmarkStart w:id="1" w:name="OLE_LINK506"/>
      <w:bookmarkStart w:id="2" w:name="OLE_LINK496"/>
      <w:bookmarkStart w:id="3" w:name="OLE_LINK479"/>
      <w:r w:rsidRPr="008619FD">
        <w:rPr>
          <w:rFonts w:ascii="Book Antiqua" w:hAnsi="Book Antiqua"/>
          <w:b/>
          <w:sz w:val="24"/>
          <w:szCs w:val="24"/>
        </w:rPr>
        <w:t xml:space="preserve">Open-Access: </w:t>
      </w:r>
      <w:r w:rsidRPr="008619FD">
        <w:rPr>
          <w:rFonts w:ascii="Book Antiqua" w:hAnsi="Book Antiqua"/>
          <w:sz w:val="24"/>
          <w:szCs w:val="24"/>
        </w:rPr>
        <w:t>This article is an open-access article which was selected by an in-house editor and fully peer-review</w:t>
      </w:r>
      <w:r w:rsidR="00971FFA" w:rsidRPr="008619FD">
        <w:rPr>
          <w:rFonts w:ascii="Book Antiqua" w:hAnsi="Book Antiqua"/>
          <w:sz w:val="24"/>
          <w:szCs w:val="24"/>
        </w:rPr>
        <w:t xml:space="preserve">ed by external reviewers. It is </w:t>
      </w:r>
      <w:r w:rsidRPr="008619FD">
        <w:rPr>
          <w:rFonts w:ascii="Book Antiqua" w:hAnsi="Book Antiqua"/>
          <w:sz w:val="24"/>
          <w:szCs w:val="24"/>
        </w:rPr>
        <w:t>distributed</w:t>
      </w:r>
      <w:r w:rsidR="00971FFA" w:rsidRPr="008619FD">
        <w:rPr>
          <w:rFonts w:ascii="Book Antiqua" w:hAnsi="Book Antiqua"/>
          <w:sz w:val="24"/>
          <w:szCs w:val="24"/>
        </w:rPr>
        <w:t xml:space="preserve"> </w:t>
      </w:r>
      <w:r w:rsidRPr="008619FD">
        <w:rPr>
          <w:rFonts w:ascii="Book Antiqua" w:hAnsi="Book Antiqua"/>
          <w:sz w:val="24"/>
          <w:szCs w:val="24"/>
        </w:rPr>
        <w:t>in accordance</w:t>
      </w:r>
      <w:r w:rsidR="00971FFA" w:rsidRPr="008619FD">
        <w:rPr>
          <w:rFonts w:ascii="Book Antiqua" w:hAnsi="Book Antiqua"/>
          <w:sz w:val="24"/>
          <w:szCs w:val="24"/>
        </w:rPr>
        <w:t xml:space="preserve"> </w:t>
      </w:r>
      <w:r w:rsidRPr="008619FD">
        <w:rPr>
          <w:rFonts w:ascii="Book Antiqua" w:hAnsi="Book Antiqua"/>
          <w:sz w:val="24"/>
          <w:szCs w:val="24"/>
        </w:rPr>
        <w:t>with</w:t>
      </w:r>
      <w:r w:rsidR="00971FFA" w:rsidRPr="008619FD">
        <w:rPr>
          <w:rFonts w:ascii="Book Antiqua" w:hAnsi="Book Antiqua"/>
          <w:sz w:val="24"/>
          <w:szCs w:val="24"/>
        </w:rPr>
        <w:t xml:space="preserve"> </w:t>
      </w:r>
      <w:r w:rsidRPr="008619FD">
        <w:rPr>
          <w:rFonts w:ascii="Book Antiqua" w:hAnsi="Book Antiqua"/>
          <w:sz w:val="24"/>
          <w:szCs w:val="24"/>
        </w:rPr>
        <w:t>the Creative Commons Attribution Non Commercial (CC BY-NC 4.0) license, which</w:t>
      </w:r>
      <w:r w:rsidR="00971FFA" w:rsidRPr="008619FD">
        <w:rPr>
          <w:rFonts w:ascii="Book Antiqua" w:hAnsi="Book Antiqua"/>
          <w:sz w:val="24"/>
          <w:szCs w:val="24"/>
        </w:rPr>
        <w:t xml:space="preserve"> </w:t>
      </w:r>
      <w:r w:rsidRPr="008619FD">
        <w:rPr>
          <w:rFonts w:ascii="Book Antiqua" w:hAnsi="Book Antiqua"/>
          <w:sz w:val="24"/>
          <w:szCs w:val="24"/>
        </w:rPr>
        <w:t>permits</w:t>
      </w:r>
      <w:r w:rsidR="00971FFA" w:rsidRPr="008619FD">
        <w:rPr>
          <w:rFonts w:ascii="Book Antiqua" w:hAnsi="Book Antiqua"/>
          <w:sz w:val="24"/>
          <w:szCs w:val="24"/>
        </w:rPr>
        <w:t xml:space="preserve"> </w:t>
      </w:r>
      <w:r w:rsidRPr="008619FD">
        <w:rPr>
          <w:rFonts w:ascii="Book Antiqua" w:hAnsi="Book Antiqua"/>
          <w:sz w:val="24"/>
          <w:szCs w:val="24"/>
        </w:rPr>
        <w:t xml:space="preserve">others to distribute, remix, adapt, build upon this work non-commercially, and license their derivative works on different terms, provided the original work is properly cited and the use is non-commercial. See: </w:t>
      </w:r>
      <w:hyperlink r:id="rId8" w:history="1">
        <w:r w:rsidRPr="008619FD">
          <w:rPr>
            <w:rStyle w:val="Hyperlink"/>
            <w:rFonts w:ascii="Book Antiqua" w:hAnsi="Book Antiqua"/>
            <w:color w:val="auto"/>
            <w:sz w:val="24"/>
            <w:szCs w:val="24"/>
          </w:rPr>
          <w:t>http://creativecommons.org/licenses/by-nc/4.0/</w:t>
        </w:r>
      </w:hyperlink>
      <w:bookmarkEnd w:id="0"/>
      <w:bookmarkEnd w:id="1"/>
      <w:bookmarkEnd w:id="2"/>
      <w:bookmarkEnd w:id="3"/>
    </w:p>
    <w:p w14:paraId="4C953EBD" w14:textId="77777777" w:rsidR="004E2719" w:rsidRPr="008619FD" w:rsidRDefault="004E2719" w:rsidP="000471E2">
      <w:pPr>
        <w:spacing w:line="360" w:lineRule="auto"/>
        <w:rPr>
          <w:rFonts w:ascii="Book Antiqua" w:hAnsi="Book Antiqua"/>
          <w:sz w:val="24"/>
          <w:szCs w:val="24"/>
        </w:rPr>
      </w:pPr>
    </w:p>
    <w:p w14:paraId="321DFF4C" w14:textId="35E6E51D" w:rsidR="00566E11" w:rsidRPr="008619FD" w:rsidRDefault="00566E11" w:rsidP="000471E2">
      <w:pPr>
        <w:spacing w:line="360" w:lineRule="auto"/>
        <w:rPr>
          <w:rFonts w:ascii="Book Antiqua" w:hAnsi="Book Antiqua"/>
          <w:sz w:val="24"/>
          <w:szCs w:val="24"/>
        </w:rPr>
      </w:pPr>
      <w:r w:rsidRPr="008619FD">
        <w:rPr>
          <w:rFonts w:ascii="Book Antiqua" w:hAnsi="Book Antiqua"/>
          <w:b/>
          <w:sz w:val="24"/>
          <w:szCs w:val="24"/>
        </w:rPr>
        <w:lastRenderedPageBreak/>
        <w:t>Correspondence to:</w:t>
      </w:r>
      <w:r w:rsidR="004A0060" w:rsidRPr="008619FD">
        <w:rPr>
          <w:rFonts w:ascii="Book Antiqua" w:hAnsi="Book Antiqua" w:cs="Arial"/>
          <w:sz w:val="24"/>
          <w:szCs w:val="24"/>
        </w:rPr>
        <w:t xml:space="preserve"> </w:t>
      </w:r>
      <w:r w:rsidR="004A0060" w:rsidRPr="008619FD">
        <w:rPr>
          <w:rFonts w:ascii="Book Antiqua" w:hAnsi="Book Antiqua" w:cs="Arial"/>
          <w:b/>
          <w:sz w:val="24"/>
          <w:szCs w:val="24"/>
        </w:rPr>
        <w:t>Qi-En Wang, PhD</w:t>
      </w:r>
      <w:r w:rsidR="004A0060" w:rsidRPr="008619FD">
        <w:rPr>
          <w:rFonts w:ascii="Book Antiqua" w:hAnsi="Book Antiqua"/>
          <w:b/>
          <w:sz w:val="24"/>
          <w:szCs w:val="24"/>
        </w:rPr>
        <w:t>,</w:t>
      </w:r>
      <w:r w:rsidR="004A0060" w:rsidRPr="008619FD">
        <w:rPr>
          <w:rFonts w:ascii="Book Antiqua" w:hAnsi="Book Antiqua"/>
          <w:sz w:val="24"/>
          <w:szCs w:val="24"/>
        </w:rPr>
        <w:t xml:space="preserve"> Division of Radiobiology, Department of Radiology, </w:t>
      </w:r>
      <w:r w:rsidRPr="008619FD">
        <w:rPr>
          <w:rFonts w:ascii="Book Antiqua" w:hAnsi="Book Antiqua"/>
          <w:sz w:val="24"/>
          <w:szCs w:val="24"/>
        </w:rPr>
        <w:t>t</w:t>
      </w:r>
      <w:r w:rsidR="004A0060" w:rsidRPr="008619FD">
        <w:rPr>
          <w:rFonts w:ascii="Book Antiqua" w:hAnsi="Book Antiqua"/>
          <w:sz w:val="24"/>
          <w:szCs w:val="24"/>
        </w:rPr>
        <w:t>he Ohio State University, Room 1014, 460 W. 12</w:t>
      </w:r>
      <w:r w:rsidR="004A0060" w:rsidRPr="008619FD">
        <w:rPr>
          <w:rFonts w:ascii="Book Antiqua" w:hAnsi="Book Antiqua"/>
          <w:sz w:val="24"/>
          <w:szCs w:val="24"/>
          <w:vertAlign w:val="superscript"/>
        </w:rPr>
        <w:t>th</w:t>
      </w:r>
      <w:r w:rsidR="004A0060" w:rsidRPr="008619FD">
        <w:rPr>
          <w:rFonts w:ascii="Book Antiqua" w:hAnsi="Book Antiqua"/>
          <w:sz w:val="24"/>
          <w:szCs w:val="24"/>
        </w:rPr>
        <w:t xml:space="preserve"> Ave., Columbus</w:t>
      </w:r>
      <w:r w:rsidRPr="008619FD">
        <w:rPr>
          <w:rFonts w:ascii="Book Antiqua" w:hAnsi="Book Antiqua"/>
          <w:sz w:val="24"/>
          <w:szCs w:val="24"/>
        </w:rPr>
        <w:t>,</w:t>
      </w:r>
      <w:r w:rsidR="004A0060" w:rsidRPr="008619FD">
        <w:rPr>
          <w:rFonts w:ascii="Book Antiqua" w:hAnsi="Book Antiqua"/>
          <w:sz w:val="24"/>
          <w:szCs w:val="24"/>
        </w:rPr>
        <w:t xml:space="preserve"> OH 43210</w:t>
      </w:r>
      <w:r w:rsidRPr="008619FD">
        <w:rPr>
          <w:rFonts w:ascii="Book Antiqua" w:hAnsi="Book Antiqua"/>
          <w:sz w:val="24"/>
          <w:szCs w:val="24"/>
        </w:rPr>
        <w:t>, United States</w:t>
      </w:r>
      <w:r w:rsidR="004A0060" w:rsidRPr="008619FD">
        <w:rPr>
          <w:rFonts w:ascii="Book Antiqua" w:hAnsi="Book Antiqua"/>
          <w:sz w:val="24"/>
          <w:szCs w:val="24"/>
        </w:rPr>
        <w:t xml:space="preserve">. </w:t>
      </w:r>
      <w:hyperlink r:id="rId9" w:history="1">
        <w:r w:rsidRPr="008619FD">
          <w:rPr>
            <w:rStyle w:val="Hyperlink"/>
            <w:rFonts w:ascii="Book Antiqua" w:hAnsi="Book Antiqua"/>
            <w:color w:val="auto"/>
            <w:sz w:val="24"/>
            <w:szCs w:val="24"/>
            <w:u w:val="none"/>
          </w:rPr>
          <w:t>qi-en.wang@osumc.edu</w:t>
        </w:r>
      </w:hyperlink>
    </w:p>
    <w:p w14:paraId="75F05104" w14:textId="77777777" w:rsidR="00566E11" w:rsidRPr="008619FD" w:rsidRDefault="00566E11" w:rsidP="000471E2">
      <w:pPr>
        <w:spacing w:line="360" w:lineRule="auto"/>
        <w:rPr>
          <w:rFonts w:ascii="Book Antiqua" w:hAnsi="Book Antiqua"/>
          <w:sz w:val="24"/>
          <w:szCs w:val="24"/>
        </w:rPr>
      </w:pPr>
    </w:p>
    <w:p w14:paraId="35AD432C" w14:textId="319C4AAB" w:rsidR="004A0060" w:rsidRPr="008619FD" w:rsidRDefault="00566E11" w:rsidP="000471E2">
      <w:pPr>
        <w:spacing w:line="360" w:lineRule="auto"/>
        <w:rPr>
          <w:rFonts w:ascii="Book Antiqua" w:hAnsi="Book Antiqua"/>
          <w:sz w:val="24"/>
          <w:szCs w:val="24"/>
        </w:rPr>
      </w:pPr>
      <w:r w:rsidRPr="008619FD">
        <w:rPr>
          <w:rFonts w:ascii="Book Antiqua" w:hAnsi="Book Antiqua"/>
          <w:b/>
          <w:sz w:val="24"/>
          <w:szCs w:val="24"/>
        </w:rPr>
        <w:t>Telephone:</w:t>
      </w:r>
      <w:r w:rsidRPr="008619FD">
        <w:rPr>
          <w:rFonts w:ascii="Book Antiqua" w:hAnsi="Book Antiqua"/>
          <w:sz w:val="24"/>
          <w:szCs w:val="24"/>
        </w:rPr>
        <w:t xml:space="preserve"> +1-614-292</w:t>
      </w:r>
      <w:r w:rsidR="004A0060" w:rsidRPr="008619FD">
        <w:rPr>
          <w:rFonts w:ascii="Book Antiqua" w:hAnsi="Book Antiqua"/>
          <w:sz w:val="24"/>
          <w:szCs w:val="24"/>
        </w:rPr>
        <w:t xml:space="preserve">9021 </w:t>
      </w:r>
    </w:p>
    <w:p w14:paraId="52F6BC9C" w14:textId="77777777" w:rsidR="004A0060" w:rsidRPr="008619FD" w:rsidRDefault="004A0060" w:rsidP="000471E2">
      <w:pPr>
        <w:spacing w:line="360" w:lineRule="auto"/>
        <w:rPr>
          <w:rFonts w:ascii="Book Antiqua" w:hAnsi="Book Antiqua"/>
          <w:sz w:val="24"/>
          <w:szCs w:val="24"/>
        </w:rPr>
      </w:pPr>
    </w:p>
    <w:p w14:paraId="744FEFA3" w14:textId="3B301256" w:rsidR="004E2719" w:rsidRPr="008619FD" w:rsidRDefault="004E2719" w:rsidP="000471E2">
      <w:pPr>
        <w:spacing w:line="360" w:lineRule="auto"/>
        <w:rPr>
          <w:rFonts w:ascii="Book Antiqua" w:hAnsi="Book Antiqua"/>
          <w:b/>
          <w:sz w:val="24"/>
          <w:szCs w:val="24"/>
        </w:rPr>
      </w:pPr>
      <w:r w:rsidRPr="008619FD">
        <w:rPr>
          <w:rFonts w:ascii="Book Antiqua" w:hAnsi="Book Antiqua"/>
          <w:b/>
          <w:sz w:val="24"/>
          <w:szCs w:val="24"/>
        </w:rPr>
        <w:t xml:space="preserve">Received: </w:t>
      </w:r>
      <w:r w:rsidR="00005B1D" w:rsidRPr="008619FD">
        <w:rPr>
          <w:rFonts w:ascii="Book Antiqua" w:hAnsi="Book Antiqua"/>
          <w:sz w:val="24"/>
          <w:szCs w:val="24"/>
        </w:rPr>
        <w:t>March 7, 2015</w:t>
      </w:r>
      <w:r w:rsidRPr="008619FD">
        <w:rPr>
          <w:rFonts w:ascii="Book Antiqua" w:hAnsi="Book Antiqua"/>
          <w:sz w:val="24"/>
          <w:szCs w:val="24"/>
        </w:rPr>
        <w:t xml:space="preserve">  </w:t>
      </w:r>
    </w:p>
    <w:p w14:paraId="39A9327B" w14:textId="1B6E11BA" w:rsidR="004E2719" w:rsidRPr="008619FD" w:rsidRDefault="004E2719" w:rsidP="000471E2">
      <w:pPr>
        <w:spacing w:line="360" w:lineRule="auto"/>
        <w:rPr>
          <w:rFonts w:ascii="Book Antiqua" w:hAnsi="Book Antiqua"/>
          <w:b/>
          <w:sz w:val="24"/>
          <w:szCs w:val="24"/>
        </w:rPr>
      </w:pPr>
      <w:r w:rsidRPr="008619FD">
        <w:rPr>
          <w:rFonts w:ascii="Book Antiqua" w:hAnsi="Book Antiqua"/>
          <w:b/>
          <w:sz w:val="24"/>
          <w:szCs w:val="24"/>
        </w:rPr>
        <w:t>Peer-review started:</w:t>
      </w:r>
      <w:r w:rsidR="00005B1D" w:rsidRPr="008619FD">
        <w:rPr>
          <w:rFonts w:ascii="Book Antiqua" w:hAnsi="Book Antiqua"/>
          <w:sz w:val="24"/>
          <w:szCs w:val="24"/>
        </w:rPr>
        <w:t xml:space="preserve"> March 7, 2015  </w:t>
      </w:r>
    </w:p>
    <w:p w14:paraId="2B0272AD" w14:textId="68AABA0D" w:rsidR="004E2719" w:rsidRPr="008619FD" w:rsidRDefault="004E2719" w:rsidP="000471E2">
      <w:pPr>
        <w:spacing w:line="360" w:lineRule="auto"/>
        <w:rPr>
          <w:rFonts w:ascii="Book Antiqua" w:hAnsi="Book Antiqua"/>
          <w:b/>
          <w:sz w:val="24"/>
          <w:szCs w:val="24"/>
        </w:rPr>
      </w:pPr>
      <w:r w:rsidRPr="008619FD">
        <w:rPr>
          <w:rFonts w:ascii="Book Antiqua" w:hAnsi="Book Antiqua"/>
          <w:b/>
          <w:sz w:val="24"/>
          <w:szCs w:val="24"/>
        </w:rPr>
        <w:t>First decision:</w:t>
      </w:r>
      <w:r w:rsidR="00005B1D" w:rsidRPr="008619FD">
        <w:rPr>
          <w:rFonts w:ascii="Book Antiqua" w:hAnsi="Book Antiqua"/>
          <w:b/>
          <w:sz w:val="24"/>
          <w:szCs w:val="24"/>
        </w:rPr>
        <w:t xml:space="preserve"> </w:t>
      </w:r>
      <w:r w:rsidR="00005B1D" w:rsidRPr="008619FD">
        <w:rPr>
          <w:rFonts w:ascii="Book Antiqua" w:hAnsi="Book Antiqua"/>
          <w:sz w:val="24"/>
          <w:szCs w:val="24"/>
        </w:rPr>
        <w:t>April 10, 2015</w:t>
      </w:r>
    </w:p>
    <w:p w14:paraId="17F61018" w14:textId="1EB0CC77" w:rsidR="004E2719" w:rsidRPr="008619FD" w:rsidRDefault="004E2719" w:rsidP="000471E2">
      <w:pPr>
        <w:spacing w:line="360" w:lineRule="auto"/>
        <w:rPr>
          <w:rFonts w:ascii="Book Antiqua" w:hAnsi="Book Antiqua"/>
          <w:b/>
          <w:sz w:val="24"/>
          <w:szCs w:val="24"/>
        </w:rPr>
      </w:pPr>
      <w:r w:rsidRPr="008619FD">
        <w:rPr>
          <w:rFonts w:ascii="Book Antiqua" w:hAnsi="Book Antiqua"/>
          <w:b/>
          <w:sz w:val="24"/>
          <w:szCs w:val="24"/>
        </w:rPr>
        <w:t>Revised:</w:t>
      </w:r>
      <w:r w:rsidR="00005B1D" w:rsidRPr="008619FD">
        <w:rPr>
          <w:rFonts w:ascii="Book Antiqua" w:hAnsi="Book Antiqua"/>
          <w:sz w:val="24"/>
          <w:szCs w:val="24"/>
        </w:rPr>
        <w:t xml:space="preserve"> </w:t>
      </w:r>
      <w:r w:rsidR="00837EA3" w:rsidRPr="008619FD">
        <w:rPr>
          <w:rFonts w:ascii="Book Antiqua" w:hAnsi="Book Antiqua"/>
          <w:sz w:val="24"/>
          <w:szCs w:val="24"/>
        </w:rPr>
        <w:t xml:space="preserve">May </w:t>
      </w:r>
      <w:r w:rsidR="000471E2" w:rsidRPr="008619FD">
        <w:rPr>
          <w:rFonts w:ascii="Book Antiqua" w:hAnsi="Book Antiqua"/>
          <w:sz w:val="24"/>
          <w:szCs w:val="24"/>
        </w:rPr>
        <w:t>20</w:t>
      </w:r>
      <w:r w:rsidR="00005B1D" w:rsidRPr="008619FD">
        <w:rPr>
          <w:rFonts w:ascii="Book Antiqua" w:hAnsi="Book Antiqua"/>
          <w:sz w:val="24"/>
          <w:szCs w:val="24"/>
        </w:rPr>
        <w:t>, 2015</w:t>
      </w:r>
      <w:r w:rsidRPr="008619FD">
        <w:rPr>
          <w:rFonts w:ascii="Book Antiqua" w:hAnsi="Book Antiqua"/>
          <w:b/>
          <w:sz w:val="24"/>
          <w:szCs w:val="24"/>
        </w:rPr>
        <w:t xml:space="preserve">  </w:t>
      </w:r>
    </w:p>
    <w:p w14:paraId="55D439DD" w14:textId="5E7577C9" w:rsidR="004E2719" w:rsidRPr="008619FD" w:rsidRDefault="00583411" w:rsidP="000471E2">
      <w:pPr>
        <w:spacing w:line="360" w:lineRule="auto"/>
        <w:rPr>
          <w:rFonts w:ascii="Book Antiqua" w:hAnsi="Book Antiqua"/>
          <w:b/>
          <w:sz w:val="24"/>
          <w:szCs w:val="24"/>
        </w:rPr>
      </w:pPr>
      <w:r>
        <w:rPr>
          <w:rFonts w:ascii="Book Antiqua" w:hAnsi="Book Antiqua"/>
          <w:b/>
          <w:sz w:val="24"/>
          <w:szCs w:val="24"/>
        </w:rPr>
        <w:t xml:space="preserve">Accepted: </w:t>
      </w:r>
      <w:bookmarkStart w:id="4" w:name="_GoBack"/>
      <w:bookmarkEnd w:id="4"/>
      <w:r w:rsidRPr="00583411">
        <w:rPr>
          <w:rFonts w:ascii="Book Antiqua" w:hAnsi="Book Antiqua"/>
          <w:sz w:val="24"/>
          <w:szCs w:val="24"/>
        </w:rPr>
        <w:t>May 27, 2015</w:t>
      </w:r>
    </w:p>
    <w:p w14:paraId="49BCC89F" w14:textId="77777777" w:rsidR="004E2719" w:rsidRPr="008619FD" w:rsidRDefault="004E2719" w:rsidP="000471E2">
      <w:pPr>
        <w:spacing w:line="360" w:lineRule="auto"/>
        <w:rPr>
          <w:rFonts w:ascii="Book Antiqua" w:hAnsi="Book Antiqua"/>
          <w:b/>
          <w:sz w:val="24"/>
          <w:szCs w:val="24"/>
        </w:rPr>
      </w:pPr>
      <w:r w:rsidRPr="008619FD">
        <w:rPr>
          <w:rFonts w:ascii="Book Antiqua" w:hAnsi="Book Antiqua"/>
          <w:b/>
          <w:sz w:val="24"/>
          <w:szCs w:val="24"/>
        </w:rPr>
        <w:t>Article in press:</w:t>
      </w:r>
    </w:p>
    <w:p w14:paraId="6A6966D5" w14:textId="77777777" w:rsidR="004E2719" w:rsidRPr="008619FD" w:rsidRDefault="004E2719" w:rsidP="000471E2">
      <w:pPr>
        <w:spacing w:line="360" w:lineRule="auto"/>
        <w:rPr>
          <w:rFonts w:ascii="Book Antiqua" w:hAnsi="Book Antiqua"/>
          <w:b/>
          <w:sz w:val="24"/>
          <w:szCs w:val="24"/>
        </w:rPr>
      </w:pPr>
      <w:r w:rsidRPr="008619FD">
        <w:rPr>
          <w:rFonts w:ascii="Book Antiqua" w:hAnsi="Book Antiqua"/>
          <w:b/>
          <w:sz w:val="24"/>
          <w:szCs w:val="24"/>
        </w:rPr>
        <w:t xml:space="preserve">Published online: </w:t>
      </w:r>
    </w:p>
    <w:p w14:paraId="158927C4" w14:textId="77777777" w:rsidR="00BA46E4" w:rsidRPr="008619FD" w:rsidRDefault="00BA46E4" w:rsidP="000471E2">
      <w:pPr>
        <w:spacing w:line="360" w:lineRule="auto"/>
        <w:rPr>
          <w:rFonts w:ascii="Book Antiqua" w:hAnsi="Book Antiqua"/>
          <w:sz w:val="24"/>
          <w:szCs w:val="24"/>
        </w:rPr>
      </w:pPr>
    </w:p>
    <w:p w14:paraId="6155BA5B" w14:textId="43AE6C9A" w:rsidR="00976B06" w:rsidRPr="008619FD" w:rsidRDefault="00714C7F" w:rsidP="000471E2">
      <w:pPr>
        <w:spacing w:line="360" w:lineRule="auto"/>
        <w:rPr>
          <w:rFonts w:ascii="Book Antiqua" w:hAnsi="Book Antiqua"/>
          <w:sz w:val="24"/>
          <w:szCs w:val="24"/>
        </w:rPr>
      </w:pPr>
      <w:r w:rsidRPr="008619FD">
        <w:rPr>
          <w:rFonts w:ascii="Book Antiqua" w:hAnsi="Book Antiqua" w:cs="Arial"/>
          <w:b/>
          <w:sz w:val="24"/>
          <w:szCs w:val="24"/>
        </w:rPr>
        <w:t>A</w:t>
      </w:r>
      <w:r w:rsidR="00453E1B" w:rsidRPr="008619FD">
        <w:rPr>
          <w:rFonts w:ascii="Book Antiqua" w:hAnsi="Book Antiqua" w:cs="Arial"/>
          <w:b/>
          <w:sz w:val="24"/>
          <w:szCs w:val="24"/>
        </w:rPr>
        <w:t>bstract</w:t>
      </w:r>
    </w:p>
    <w:p w14:paraId="532D984A" w14:textId="585380B6" w:rsidR="004830FC" w:rsidRPr="008619FD" w:rsidRDefault="0043012A" w:rsidP="000471E2">
      <w:pPr>
        <w:spacing w:line="360" w:lineRule="auto"/>
        <w:rPr>
          <w:rFonts w:ascii="Book Antiqua" w:hAnsi="Book Antiqua"/>
          <w:sz w:val="24"/>
          <w:szCs w:val="24"/>
        </w:rPr>
      </w:pPr>
      <w:r w:rsidRPr="008619FD">
        <w:rPr>
          <w:rFonts w:ascii="Book Antiqua" w:hAnsi="Book Antiqua"/>
          <w:sz w:val="24"/>
          <w:szCs w:val="24"/>
        </w:rPr>
        <w:t>The identification of cancer stem cells (CSCs) that are responsible for tumor initiation, grow</w:t>
      </w:r>
      <w:r w:rsidR="00EC25E0" w:rsidRPr="008619FD">
        <w:rPr>
          <w:rFonts w:ascii="Book Antiqua" w:hAnsi="Book Antiqua"/>
          <w:sz w:val="24"/>
          <w:szCs w:val="24"/>
        </w:rPr>
        <w:t>th</w:t>
      </w:r>
      <w:r w:rsidRPr="008619FD">
        <w:rPr>
          <w:rFonts w:ascii="Book Antiqua" w:hAnsi="Book Antiqua"/>
          <w:sz w:val="24"/>
          <w:szCs w:val="24"/>
        </w:rPr>
        <w:t xml:space="preserve">, metastasis, and therapeutic resistance might lead to a new thinking on cancer treatments. Similar to stem cells, CSCs also display high resistance to </w:t>
      </w:r>
      <w:r w:rsidR="0018049D" w:rsidRPr="008619FD">
        <w:rPr>
          <w:rFonts w:ascii="Book Antiqua" w:hAnsi="Book Antiqua"/>
          <w:sz w:val="24"/>
          <w:szCs w:val="24"/>
        </w:rPr>
        <w:t xml:space="preserve">radiotherapy and chemotherapy with </w:t>
      </w:r>
      <w:proofErr w:type="spellStart"/>
      <w:r w:rsidRPr="008619FD">
        <w:rPr>
          <w:rFonts w:ascii="Book Antiqua" w:hAnsi="Book Antiqua"/>
          <w:sz w:val="24"/>
          <w:szCs w:val="24"/>
        </w:rPr>
        <w:t>genotoxic</w:t>
      </w:r>
      <w:proofErr w:type="spellEnd"/>
      <w:r w:rsidRPr="008619FD">
        <w:rPr>
          <w:rFonts w:ascii="Book Antiqua" w:hAnsi="Book Antiqua"/>
          <w:sz w:val="24"/>
          <w:szCs w:val="24"/>
        </w:rPr>
        <w:t xml:space="preserve"> </w:t>
      </w:r>
      <w:r w:rsidR="0018049D" w:rsidRPr="008619FD">
        <w:rPr>
          <w:rFonts w:ascii="Book Antiqua" w:hAnsi="Book Antiqua"/>
          <w:sz w:val="24"/>
          <w:szCs w:val="24"/>
        </w:rPr>
        <w:t>agents</w:t>
      </w:r>
      <w:r w:rsidRPr="008619FD">
        <w:rPr>
          <w:rFonts w:ascii="Book Antiqua" w:hAnsi="Book Antiqua"/>
          <w:sz w:val="24"/>
          <w:szCs w:val="24"/>
        </w:rPr>
        <w:t xml:space="preserve">. </w:t>
      </w:r>
      <w:r w:rsidR="00BD47DE" w:rsidRPr="008619FD">
        <w:rPr>
          <w:rFonts w:ascii="Book Antiqua" w:hAnsi="Book Antiqua"/>
          <w:sz w:val="24"/>
          <w:szCs w:val="24"/>
        </w:rPr>
        <w:t>Thus, conventional therapy may shrink the tumor vol</w:t>
      </w:r>
      <w:r w:rsidR="00DB57EB" w:rsidRPr="008619FD">
        <w:rPr>
          <w:rFonts w:ascii="Book Antiqua" w:hAnsi="Book Antiqua"/>
          <w:sz w:val="24"/>
          <w:szCs w:val="24"/>
        </w:rPr>
        <w:t>ume</w:t>
      </w:r>
      <w:r w:rsidR="00BD47DE" w:rsidRPr="008619FD">
        <w:rPr>
          <w:rFonts w:ascii="Book Antiqua" w:hAnsi="Book Antiqua"/>
          <w:sz w:val="24"/>
          <w:szCs w:val="24"/>
        </w:rPr>
        <w:t xml:space="preserve"> but cannot </w:t>
      </w:r>
      <w:r w:rsidR="00DE0A31" w:rsidRPr="008619FD">
        <w:rPr>
          <w:rFonts w:ascii="Book Antiqua" w:hAnsi="Book Antiqua"/>
          <w:sz w:val="24"/>
          <w:szCs w:val="24"/>
        </w:rPr>
        <w:t>eliminate</w:t>
      </w:r>
      <w:r w:rsidR="00BD47DE" w:rsidRPr="008619FD">
        <w:rPr>
          <w:rFonts w:ascii="Book Antiqua" w:hAnsi="Book Antiqua"/>
          <w:sz w:val="24"/>
          <w:szCs w:val="24"/>
        </w:rPr>
        <w:t xml:space="preserve"> cancer. Eradiation of CSCs represents a novel therapeutic strategy. CSCs possess a highly efficient DNA damage response (DDR) system, which is considered as a contributor to the resistance of these cells </w:t>
      </w:r>
      <w:r w:rsidR="00EC25E0" w:rsidRPr="008619FD">
        <w:rPr>
          <w:rFonts w:ascii="Book Antiqua" w:hAnsi="Book Antiqua"/>
          <w:sz w:val="24"/>
          <w:szCs w:val="24"/>
        </w:rPr>
        <w:t xml:space="preserve">from exposures </w:t>
      </w:r>
      <w:r w:rsidR="00DB57EB" w:rsidRPr="008619FD">
        <w:rPr>
          <w:rFonts w:ascii="Book Antiqua" w:hAnsi="Book Antiqua"/>
          <w:sz w:val="24"/>
          <w:szCs w:val="24"/>
        </w:rPr>
        <w:t>to</w:t>
      </w:r>
      <w:r w:rsidR="00BD47DE" w:rsidRPr="008619FD">
        <w:rPr>
          <w:rFonts w:ascii="Book Antiqua" w:hAnsi="Book Antiqua"/>
          <w:sz w:val="24"/>
          <w:szCs w:val="24"/>
        </w:rPr>
        <w:t xml:space="preserve"> DNA damaging agents. T</w:t>
      </w:r>
      <w:r w:rsidR="0018049D" w:rsidRPr="008619FD">
        <w:rPr>
          <w:rFonts w:ascii="Book Antiqua" w:hAnsi="Book Antiqua"/>
          <w:sz w:val="24"/>
          <w:szCs w:val="24"/>
        </w:rPr>
        <w:t xml:space="preserve">argeting </w:t>
      </w:r>
      <w:r w:rsidR="00EC25E0" w:rsidRPr="008619FD">
        <w:rPr>
          <w:rFonts w:ascii="Book Antiqua" w:hAnsi="Book Antiqua"/>
          <w:sz w:val="24"/>
          <w:szCs w:val="24"/>
        </w:rPr>
        <w:t xml:space="preserve">of </w:t>
      </w:r>
      <w:r w:rsidR="0018049D" w:rsidRPr="008619FD">
        <w:rPr>
          <w:rFonts w:ascii="Book Antiqua" w:hAnsi="Book Antiqua"/>
          <w:sz w:val="24"/>
          <w:szCs w:val="24"/>
        </w:rPr>
        <w:t>enhanced DDR in CSCs is</w:t>
      </w:r>
      <w:r w:rsidR="00BD47DE" w:rsidRPr="008619FD">
        <w:rPr>
          <w:rFonts w:ascii="Book Antiqua" w:hAnsi="Book Antiqua"/>
          <w:sz w:val="24"/>
          <w:szCs w:val="24"/>
        </w:rPr>
        <w:t xml:space="preserve"> thus</w:t>
      </w:r>
      <w:r w:rsidR="0018049D" w:rsidRPr="008619FD">
        <w:rPr>
          <w:rFonts w:ascii="Book Antiqua" w:hAnsi="Book Antiqua"/>
          <w:sz w:val="24"/>
          <w:szCs w:val="24"/>
        </w:rPr>
        <w:t xml:space="preserve"> proposed to facilitate</w:t>
      </w:r>
      <w:r w:rsidR="00EC25E0" w:rsidRPr="008619FD">
        <w:rPr>
          <w:rFonts w:ascii="Book Antiqua" w:hAnsi="Book Antiqua"/>
          <w:sz w:val="24"/>
          <w:szCs w:val="24"/>
        </w:rPr>
        <w:t xml:space="preserve"> the</w:t>
      </w:r>
      <w:r w:rsidR="0018049D" w:rsidRPr="008619FD">
        <w:rPr>
          <w:rFonts w:ascii="Book Antiqua" w:hAnsi="Book Antiqua"/>
          <w:sz w:val="24"/>
          <w:szCs w:val="24"/>
        </w:rPr>
        <w:t xml:space="preserve"> eradi</w:t>
      </w:r>
      <w:r w:rsidR="00EC25E0" w:rsidRPr="008619FD">
        <w:rPr>
          <w:rFonts w:ascii="Book Antiqua" w:hAnsi="Book Antiqua"/>
          <w:sz w:val="24"/>
          <w:szCs w:val="24"/>
        </w:rPr>
        <w:t>c</w:t>
      </w:r>
      <w:r w:rsidR="0018049D" w:rsidRPr="008619FD">
        <w:rPr>
          <w:rFonts w:ascii="Book Antiqua" w:hAnsi="Book Antiqua"/>
          <w:sz w:val="24"/>
          <w:szCs w:val="24"/>
        </w:rPr>
        <w:t>ation of CSCs by conventional therapeutics.</w:t>
      </w:r>
      <w:r w:rsidR="00BD47DE" w:rsidRPr="008619FD">
        <w:rPr>
          <w:rFonts w:ascii="Book Antiqua" w:hAnsi="Book Antiqua"/>
          <w:sz w:val="24"/>
          <w:szCs w:val="24"/>
        </w:rPr>
        <w:t xml:space="preserve"> </w:t>
      </w:r>
      <w:r w:rsidR="004830FC" w:rsidRPr="008619FD">
        <w:rPr>
          <w:rFonts w:ascii="Book Antiqua" w:hAnsi="Book Antiqua"/>
          <w:sz w:val="24"/>
          <w:szCs w:val="24"/>
        </w:rPr>
        <w:t xml:space="preserve">To achieve this aim, a better understanding of the cellular responses to DNA damage in CSCs is needed. In addition to the protein kinases and enzymes that are involved in DDR, other processes that affect the DDR including chromatin remodeling should also be explored. </w:t>
      </w:r>
    </w:p>
    <w:p w14:paraId="4168A40A" w14:textId="77777777" w:rsidR="0018049D" w:rsidRPr="008619FD" w:rsidRDefault="0018049D" w:rsidP="000471E2">
      <w:pPr>
        <w:spacing w:line="360" w:lineRule="auto"/>
        <w:rPr>
          <w:rFonts w:ascii="Book Antiqua" w:hAnsi="Book Antiqua"/>
          <w:sz w:val="24"/>
          <w:szCs w:val="24"/>
        </w:rPr>
      </w:pPr>
    </w:p>
    <w:p w14:paraId="67159E92" w14:textId="4371472B" w:rsidR="004830FC" w:rsidRPr="008619FD" w:rsidRDefault="004830FC" w:rsidP="000471E2">
      <w:pPr>
        <w:spacing w:line="360" w:lineRule="auto"/>
        <w:rPr>
          <w:rFonts w:ascii="Book Antiqua" w:hAnsi="Book Antiqua"/>
          <w:sz w:val="24"/>
          <w:szCs w:val="24"/>
        </w:rPr>
      </w:pPr>
      <w:r w:rsidRPr="008619FD">
        <w:rPr>
          <w:rFonts w:ascii="Book Antiqua" w:hAnsi="Book Antiqua"/>
          <w:b/>
          <w:sz w:val="24"/>
          <w:szCs w:val="24"/>
        </w:rPr>
        <w:t>Key words:</w:t>
      </w:r>
      <w:r w:rsidRPr="008619FD">
        <w:rPr>
          <w:rFonts w:ascii="Book Antiqua" w:hAnsi="Book Antiqua"/>
          <w:sz w:val="24"/>
          <w:szCs w:val="24"/>
        </w:rPr>
        <w:t xml:space="preserve"> Cancer stem cell; DNA damage response; DNA repair; Cancer therapy</w:t>
      </w:r>
    </w:p>
    <w:p w14:paraId="5065CBB0" w14:textId="77777777" w:rsidR="00714C7F" w:rsidRPr="008619FD" w:rsidRDefault="00714C7F" w:rsidP="000471E2">
      <w:pPr>
        <w:spacing w:line="360" w:lineRule="auto"/>
        <w:rPr>
          <w:rFonts w:ascii="Book Antiqua" w:hAnsi="Book Antiqua"/>
          <w:sz w:val="24"/>
          <w:szCs w:val="24"/>
        </w:rPr>
      </w:pPr>
    </w:p>
    <w:p w14:paraId="43D600AB" w14:textId="77777777" w:rsidR="009E2017" w:rsidRPr="008619FD" w:rsidRDefault="009E2017" w:rsidP="000471E2">
      <w:pPr>
        <w:spacing w:line="360" w:lineRule="auto"/>
        <w:rPr>
          <w:rFonts w:ascii="Book Antiqua" w:hAnsi="Book Antiqua" w:cs="Arial"/>
          <w:sz w:val="24"/>
          <w:szCs w:val="24"/>
        </w:rPr>
      </w:pPr>
      <w:proofErr w:type="gramStart"/>
      <w:r w:rsidRPr="008619FD">
        <w:rPr>
          <w:rFonts w:ascii="Book Antiqua" w:hAnsi="Book Antiqua"/>
          <w:b/>
          <w:sz w:val="24"/>
          <w:szCs w:val="24"/>
        </w:rPr>
        <w:lastRenderedPageBreak/>
        <w:t xml:space="preserve">© </w:t>
      </w:r>
      <w:r w:rsidRPr="008619FD">
        <w:rPr>
          <w:rFonts w:ascii="Book Antiqua" w:hAnsi="Book Antiqua" w:cs="Arial"/>
          <w:b/>
          <w:sz w:val="24"/>
          <w:szCs w:val="24"/>
        </w:rPr>
        <w:t>The Author(s) 2015.</w:t>
      </w:r>
      <w:proofErr w:type="gramEnd"/>
      <w:r w:rsidRPr="008619FD">
        <w:rPr>
          <w:rFonts w:ascii="Book Antiqua" w:hAnsi="Book Antiqua" w:cs="Arial"/>
          <w:sz w:val="24"/>
          <w:szCs w:val="24"/>
        </w:rPr>
        <w:t xml:space="preserve"> Published by </w:t>
      </w:r>
      <w:proofErr w:type="spellStart"/>
      <w:r w:rsidRPr="008619FD">
        <w:rPr>
          <w:rFonts w:ascii="Book Antiqua" w:hAnsi="Book Antiqua" w:cs="Arial"/>
          <w:sz w:val="24"/>
          <w:szCs w:val="24"/>
        </w:rPr>
        <w:t>Baishideng</w:t>
      </w:r>
      <w:proofErr w:type="spellEnd"/>
      <w:r w:rsidRPr="008619FD">
        <w:rPr>
          <w:rFonts w:ascii="Book Antiqua" w:hAnsi="Book Antiqua" w:cs="Arial"/>
          <w:sz w:val="24"/>
          <w:szCs w:val="24"/>
        </w:rPr>
        <w:t xml:space="preserve"> Publishing Group Inc. All rights reserved.</w:t>
      </w:r>
    </w:p>
    <w:p w14:paraId="6BC40752" w14:textId="77777777" w:rsidR="004830FC" w:rsidRPr="008619FD" w:rsidRDefault="004830FC" w:rsidP="000471E2">
      <w:pPr>
        <w:spacing w:line="360" w:lineRule="auto"/>
        <w:rPr>
          <w:rFonts w:ascii="Book Antiqua" w:hAnsi="Book Antiqua"/>
          <w:sz w:val="24"/>
          <w:szCs w:val="24"/>
        </w:rPr>
      </w:pPr>
    </w:p>
    <w:p w14:paraId="5A59D8A9" w14:textId="66172D05" w:rsidR="004830FC" w:rsidRPr="008619FD" w:rsidRDefault="004830FC" w:rsidP="000471E2">
      <w:pPr>
        <w:spacing w:line="360" w:lineRule="auto"/>
        <w:rPr>
          <w:rFonts w:ascii="Book Antiqua" w:hAnsi="Book Antiqua"/>
          <w:sz w:val="24"/>
          <w:szCs w:val="24"/>
        </w:rPr>
      </w:pPr>
      <w:r w:rsidRPr="008619FD">
        <w:rPr>
          <w:rFonts w:ascii="Book Antiqua" w:hAnsi="Book Antiqua"/>
          <w:b/>
          <w:sz w:val="24"/>
          <w:szCs w:val="24"/>
        </w:rPr>
        <w:t>Core tip:</w:t>
      </w:r>
      <w:r w:rsidRPr="008619FD">
        <w:rPr>
          <w:rFonts w:ascii="Book Antiqua" w:hAnsi="Book Antiqua"/>
          <w:sz w:val="24"/>
          <w:szCs w:val="24"/>
        </w:rPr>
        <w:t xml:space="preserve"> </w:t>
      </w:r>
      <w:r w:rsidR="00F629CF" w:rsidRPr="008619FD">
        <w:rPr>
          <w:rFonts w:ascii="Book Antiqua" w:hAnsi="Book Antiqua"/>
          <w:sz w:val="24"/>
          <w:szCs w:val="24"/>
        </w:rPr>
        <w:t>Cancer stem cells (</w:t>
      </w:r>
      <w:r w:rsidR="0048695B" w:rsidRPr="008619FD">
        <w:rPr>
          <w:rFonts w:ascii="Book Antiqua" w:hAnsi="Book Antiqua"/>
          <w:sz w:val="24"/>
          <w:szCs w:val="24"/>
        </w:rPr>
        <w:t>CSCs</w:t>
      </w:r>
      <w:r w:rsidR="00F629CF" w:rsidRPr="008619FD">
        <w:rPr>
          <w:rFonts w:ascii="Book Antiqua" w:hAnsi="Book Antiqua"/>
          <w:sz w:val="24"/>
          <w:szCs w:val="24"/>
        </w:rPr>
        <w:t>)</w:t>
      </w:r>
      <w:r w:rsidR="0048695B" w:rsidRPr="008619FD">
        <w:rPr>
          <w:rFonts w:ascii="Book Antiqua" w:hAnsi="Book Antiqua"/>
          <w:sz w:val="24"/>
          <w:szCs w:val="24"/>
        </w:rPr>
        <w:t xml:space="preserve"> are thought to be at the root of cancer recurrence and therapeutic resistance. </w:t>
      </w:r>
      <w:r w:rsidR="00E61927" w:rsidRPr="008619FD">
        <w:rPr>
          <w:rFonts w:ascii="Book Antiqua" w:hAnsi="Book Antiqua"/>
          <w:sz w:val="24"/>
          <w:szCs w:val="24"/>
        </w:rPr>
        <w:t>Eradication of CSC</w:t>
      </w:r>
      <w:r w:rsidR="0048695B" w:rsidRPr="008619FD">
        <w:rPr>
          <w:rFonts w:ascii="Book Antiqua" w:hAnsi="Book Antiqua"/>
          <w:sz w:val="24"/>
          <w:szCs w:val="24"/>
        </w:rPr>
        <w:t>s could be</w:t>
      </w:r>
      <w:r w:rsidR="00E61927" w:rsidRPr="008619FD">
        <w:rPr>
          <w:rFonts w:ascii="Book Antiqua" w:hAnsi="Book Antiqua"/>
          <w:sz w:val="24"/>
          <w:szCs w:val="24"/>
        </w:rPr>
        <w:t xml:space="preserve"> a key </w:t>
      </w:r>
      <w:r w:rsidR="0048695B" w:rsidRPr="008619FD">
        <w:rPr>
          <w:rFonts w:ascii="Book Antiqua" w:hAnsi="Book Antiqua"/>
          <w:sz w:val="24"/>
          <w:szCs w:val="24"/>
        </w:rPr>
        <w:t xml:space="preserve">to successful cancer therapeutics. Studies have shown that CSCs possess highly efficient ability to process DNA damage. This elevated </w:t>
      </w:r>
      <w:r w:rsidR="00F629CF" w:rsidRPr="008619FD">
        <w:rPr>
          <w:rFonts w:ascii="Book Antiqua" w:hAnsi="Book Antiqua"/>
          <w:sz w:val="24"/>
          <w:szCs w:val="24"/>
        </w:rPr>
        <w:t>DNA damage response (DDR) is believed to be responsible for the resistance to DNA damaging agent</w:t>
      </w:r>
      <w:r w:rsidR="00DB57EB" w:rsidRPr="008619FD">
        <w:rPr>
          <w:rFonts w:ascii="Book Antiqua" w:hAnsi="Book Antiqua"/>
          <w:sz w:val="24"/>
          <w:szCs w:val="24"/>
        </w:rPr>
        <w:t>s</w:t>
      </w:r>
      <w:r w:rsidR="00F629CF" w:rsidRPr="008619FD">
        <w:rPr>
          <w:rFonts w:ascii="Book Antiqua" w:hAnsi="Book Antiqua"/>
          <w:sz w:val="24"/>
          <w:szCs w:val="24"/>
        </w:rPr>
        <w:t xml:space="preserve">. </w:t>
      </w:r>
      <w:r w:rsidR="0048695B" w:rsidRPr="008619FD">
        <w:rPr>
          <w:rFonts w:ascii="Book Antiqua" w:hAnsi="Book Antiqua"/>
          <w:sz w:val="24"/>
          <w:szCs w:val="24"/>
        </w:rPr>
        <w:t xml:space="preserve">Thus, targeting enhanced </w:t>
      </w:r>
      <w:r w:rsidR="00F629CF" w:rsidRPr="008619FD">
        <w:rPr>
          <w:rFonts w:ascii="Book Antiqua" w:hAnsi="Book Antiqua"/>
          <w:sz w:val="24"/>
          <w:szCs w:val="24"/>
        </w:rPr>
        <w:t xml:space="preserve">DDR </w:t>
      </w:r>
      <w:r w:rsidR="0048695B" w:rsidRPr="008619FD">
        <w:rPr>
          <w:rFonts w:ascii="Book Antiqua" w:hAnsi="Book Antiqua"/>
          <w:sz w:val="24"/>
          <w:szCs w:val="24"/>
        </w:rPr>
        <w:t xml:space="preserve">in CSCs may be a promising strategy to facilitate elimination of these highly tumorigenic cells by conventional therapies. </w:t>
      </w:r>
    </w:p>
    <w:p w14:paraId="432312B4" w14:textId="77777777" w:rsidR="009E2017" w:rsidRPr="008619FD" w:rsidRDefault="009E2017" w:rsidP="000471E2">
      <w:pPr>
        <w:spacing w:line="360" w:lineRule="auto"/>
        <w:rPr>
          <w:rFonts w:ascii="Book Antiqua" w:hAnsi="Book Antiqua"/>
          <w:sz w:val="24"/>
          <w:szCs w:val="24"/>
        </w:rPr>
      </w:pPr>
    </w:p>
    <w:p w14:paraId="0D1FA68C" w14:textId="47B44AF4" w:rsidR="009E2017" w:rsidRPr="008619FD" w:rsidRDefault="009E2017" w:rsidP="000471E2">
      <w:pPr>
        <w:spacing w:line="360" w:lineRule="auto"/>
        <w:rPr>
          <w:rFonts w:ascii="Book Antiqua" w:hAnsi="Book Antiqua" w:cs="Arial"/>
          <w:sz w:val="24"/>
          <w:szCs w:val="24"/>
        </w:rPr>
      </w:pPr>
      <w:r w:rsidRPr="008619FD">
        <w:rPr>
          <w:rFonts w:ascii="Book Antiqua" w:hAnsi="Book Antiqua" w:cs="Arial"/>
          <w:sz w:val="24"/>
          <w:szCs w:val="24"/>
        </w:rPr>
        <w:t>Wang QE.</w:t>
      </w:r>
      <w:r w:rsidRPr="008619FD">
        <w:rPr>
          <w:rFonts w:ascii="Book Antiqua" w:hAnsi="Book Antiqua"/>
          <w:sz w:val="24"/>
          <w:szCs w:val="24"/>
        </w:rPr>
        <w:t xml:space="preserve"> </w:t>
      </w:r>
      <w:r w:rsidRPr="008619FD">
        <w:rPr>
          <w:rFonts w:ascii="Book Antiqua" w:hAnsi="Book Antiqua" w:cs="Arial"/>
          <w:sz w:val="24"/>
          <w:szCs w:val="24"/>
        </w:rPr>
        <w:t xml:space="preserve">DNA damage responses in cancer stem cells: Implications for cancer therapeutic strategies. </w:t>
      </w:r>
      <w:r w:rsidRPr="008619FD">
        <w:rPr>
          <w:rFonts w:ascii="Book Antiqua" w:hAnsi="Book Antiqua"/>
          <w:i/>
          <w:iCs/>
          <w:sz w:val="24"/>
          <w:szCs w:val="24"/>
        </w:rPr>
        <w:t xml:space="preserve">World J </w:t>
      </w:r>
      <w:proofErr w:type="spellStart"/>
      <w:r w:rsidRPr="008619FD">
        <w:rPr>
          <w:rFonts w:ascii="Book Antiqua" w:hAnsi="Book Antiqua"/>
          <w:i/>
          <w:iCs/>
          <w:sz w:val="24"/>
          <w:szCs w:val="24"/>
        </w:rPr>
        <w:t>Biol</w:t>
      </w:r>
      <w:proofErr w:type="spellEnd"/>
      <w:r w:rsidRPr="008619FD">
        <w:rPr>
          <w:rFonts w:ascii="Book Antiqua" w:hAnsi="Book Antiqua"/>
          <w:i/>
          <w:iCs/>
          <w:sz w:val="24"/>
          <w:szCs w:val="24"/>
        </w:rPr>
        <w:t xml:space="preserve"> </w:t>
      </w:r>
      <w:proofErr w:type="spellStart"/>
      <w:r w:rsidRPr="008619FD">
        <w:rPr>
          <w:rFonts w:ascii="Book Antiqua" w:hAnsi="Book Antiqua"/>
          <w:i/>
          <w:iCs/>
          <w:sz w:val="24"/>
          <w:szCs w:val="24"/>
        </w:rPr>
        <w:t>Chem</w:t>
      </w:r>
      <w:proofErr w:type="spellEnd"/>
      <w:r w:rsidRPr="008619FD">
        <w:rPr>
          <w:rFonts w:ascii="Book Antiqua" w:hAnsi="Book Antiqua"/>
          <w:i/>
          <w:iCs/>
          <w:sz w:val="24"/>
          <w:szCs w:val="24"/>
        </w:rPr>
        <w:t xml:space="preserve"> </w:t>
      </w:r>
      <w:r w:rsidRPr="008619FD">
        <w:rPr>
          <w:rFonts w:ascii="Book Antiqua" w:hAnsi="Book Antiqua"/>
          <w:iCs/>
          <w:sz w:val="24"/>
          <w:szCs w:val="24"/>
        </w:rPr>
        <w:t xml:space="preserve">2015; </w:t>
      </w:r>
      <w:proofErr w:type="gramStart"/>
      <w:r w:rsidRPr="008619FD">
        <w:rPr>
          <w:rFonts w:ascii="Book Antiqua" w:hAnsi="Book Antiqua"/>
          <w:iCs/>
          <w:sz w:val="24"/>
          <w:szCs w:val="24"/>
        </w:rPr>
        <w:t>In</w:t>
      </w:r>
      <w:proofErr w:type="gramEnd"/>
      <w:r w:rsidRPr="008619FD">
        <w:rPr>
          <w:rFonts w:ascii="Book Antiqua" w:hAnsi="Book Antiqua"/>
          <w:iCs/>
          <w:sz w:val="24"/>
          <w:szCs w:val="24"/>
        </w:rPr>
        <w:t xml:space="preserve"> press</w:t>
      </w:r>
    </w:p>
    <w:p w14:paraId="13F5FDD7" w14:textId="77777777" w:rsidR="009E2017" w:rsidRPr="008619FD" w:rsidRDefault="009E2017" w:rsidP="000471E2">
      <w:pPr>
        <w:spacing w:line="360" w:lineRule="auto"/>
        <w:rPr>
          <w:rFonts w:ascii="Book Antiqua" w:hAnsi="Book Antiqua"/>
          <w:sz w:val="24"/>
          <w:szCs w:val="24"/>
        </w:rPr>
      </w:pPr>
    </w:p>
    <w:p w14:paraId="704E20E1" w14:textId="3E4C661B" w:rsidR="00F9715D" w:rsidRPr="008619FD" w:rsidRDefault="00204019" w:rsidP="000471E2">
      <w:pPr>
        <w:spacing w:line="360" w:lineRule="auto"/>
        <w:rPr>
          <w:rFonts w:ascii="Book Antiqua" w:hAnsi="Book Antiqua"/>
          <w:sz w:val="24"/>
          <w:szCs w:val="24"/>
        </w:rPr>
      </w:pPr>
      <w:r w:rsidRPr="008619FD">
        <w:rPr>
          <w:rFonts w:ascii="Book Antiqua" w:hAnsi="Book Antiqua" w:cs="Arial"/>
          <w:b/>
          <w:sz w:val="24"/>
          <w:szCs w:val="24"/>
        </w:rPr>
        <w:t>INTRODUCTION</w:t>
      </w:r>
    </w:p>
    <w:p w14:paraId="22620BB8" w14:textId="6CFD4175" w:rsidR="0010676C" w:rsidRPr="008619FD" w:rsidRDefault="00F9715D" w:rsidP="000471E2">
      <w:pPr>
        <w:spacing w:line="360" w:lineRule="auto"/>
        <w:rPr>
          <w:rFonts w:ascii="Book Antiqua" w:hAnsi="Book Antiqua"/>
          <w:sz w:val="24"/>
          <w:szCs w:val="24"/>
        </w:rPr>
      </w:pPr>
      <w:r w:rsidRPr="008619FD">
        <w:rPr>
          <w:rFonts w:ascii="Book Antiqua" w:hAnsi="Book Antiqua"/>
          <w:sz w:val="24"/>
          <w:szCs w:val="24"/>
        </w:rPr>
        <w:t xml:space="preserve">Many tumors contain phenotypically and functionally heterogeneous cancer cells. Among them, a </w:t>
      </w:r>
      <w:r w:rsidR="008F0589" w:rsidRPr="008619FD">
        <w:rPr>
          <w:rFonts w:ascii="Book Antiqua" w:hAnsi="Book Antiqua"/>
          <w:sz w:val="24"/>
          <w:szCs w:val="24"/>
        </w:rPr>
        <w:t>minority</w:t>
      </w:r>
      <w:r w:rsidR="00D960A9" w:rsidRPr="008619FD">
        <w:rPr>
          <w:rFonts w:ascii="Book Antiqua" w:hAnsi="Book Antiqua"/>
          <w:sz w:val="24"/>
          <w:szCs w:val="24"/>
        </w:rPr>
        <w:t xml:space="preserve"> of cell </w:t>
      </w:r>
      <w:r w:rsidR="00151168" w:rsidRPr="008619FD">
        <w:rPr>
          <w:rFonts w:ascii="Book Antiqua" w:hAnsi="Book Antiqua"/>
          <w:sz w:val="24"/>
          <w:szCs w:val="24"/>
        </w:rPr>
        <w:t>sub</w:t>
      </w:r>
      <w:r w:rsidR="00D960A9" w:rsidRPr="008619FD">
        <w:rPr>
          <w:rFonts w:ascii="Book Antiqua" w:hAnsi="Book Antiqua"/>
          <w:sz w:val="24"/>
          <w:szCs w:val="24"/>
        </w:rPr>
        <w:t>population</w:t>
      </w:r>
      <w:r w:rsidR="00994F2B" w:rsidRPr="008619FD">
        <w:rPr>
          <w:rFonts w:ascii="Book Antiqua" w:hAnsi="Book Antiqua"/>
          <w:sz w:val="24"/>
          <w:szCs w:val="24"/>
        </w:rPr>
        <w:t>, termed cancer stem cell (CSC)</w:t>
      </w:r>
      <w:r w:rsidR="006C22D3" w:rsidRPr="008619FD">
        <w:rPr>
          <w:rFonts w:ascii="Book Antiqua" w:hAnsi="Book Antiqua"/>
          <w:sz w:val="24"/>
          <w:szCs w:val="24"/>
        </w:rPr>
        <w:t xml:space="preserve">, which possesses the </w:t>
      </w:r>
      <w:r w:rsidR="00D960A9" w:rsidRPr="008619FD">
        <w:rPr>
          <w:rFonts w:ascii="Book Antiqua" w:hAnsi="Book Antiqua"/>
          <w:sz w:val="24"/>
          <w:szCs w:val="24"/>
        </w:rPr>
        <w:t>self-renew</w:t>
      </w:r>
      <w:r w:rsidR="006C22D3" w:rsidRPr="008619FD">
        <w:rPr>
          <w:rFonts w:ascii="Book Antiqua" w:hAnsi="Book Antiqua"/>
          <w:sz w:val="24"/>
          <w:szCs w:val="24"/>
        </w:rPr>
        <w:t>al capacity</w:t>
      </w:r>
      <w:r w:rsidR="00D960A9" w:rsidRPr="008619FD">
        <w:rPr>
          <w:rFonts w:ascii="Book Antiqua" w:hAnsi="Book Antiqua"/>
          <w:sz w:val="24"/>
          <w:szCs w:val="24"/>
        </w:rPr>
        <w:t xml:space="preserve"> and </w:t>
      </w:r>
      <w:r w:rsidR="006C22D3" w:rsidRPr="008619FD">
        <w:rPr>
          <w:rFonts w:ascii="Book Antiqua" w:hAnsi="Book Antiqua"/>
          <w:sz w:val="24"/>
          <w:szCs w:val="24"/>
        </w:rPr>
        <w:t xml:space="preserve">is able </w:t>
      </w:r>
      <w:r w:rsidR="00D960A9" w:rsidRPr="008619FD">
        <w:rPr>
          <w:rFonts w:ascii="Book Antiqua" w:hAnsi="Book Antiqua"/>
          <w:sz w:val="24"/>
          <w:szCs w:val="24"/>
        </w:rPr>
        <w:t>to generate the hetero</w:t>
      </w:r>
      <w:r w:rsidR="00DB57EB" w:rsidRPr="008619FD">
        <w:rPr>
          <w:rFonts w:ascii="Book Antiqua" w:hAnsi="Book Antiqua"/>
          <w:sz w:val="24"/>
          <w:szCs w:val="24"/>
        </w:rPr>
        <w:t>geneous lineage of cancer cells</w:t>
      </w:r>
      <w:r w:rsidR="006C22D3" w:rsidRPr="008619FD">
        <w:rPr>
          <w:rFonts w:ascii="Book Antiqua" w:hAnsi="Book Antiqua"/>
          <w:sz w:val="24"/>
          <w:szCs w:val="24"/>
        </w:rPr>
        <w:t>, has been</w:t>
      </w:r>
      <w:r w:rsidR="00D960A9" w:rsidRPr="008619FD">
        <w:rPr>
          <w:rFonts w:ascii="Book Antiqua" w:hAnsi="Book Antiqua"/>
          <w:sz w:val="24"/>
          <w:szCs w:val="24"/>
        </w:rPr>
        <w:t xml:space="preserve"> believed to be responsible for the initiation and maintenance of the tumors. Beside</w:t>
      </w:r>
      <w:r w:rsidR="00151168" w:rsidRPr="008619FD">
        <w:rPr>
          <w:rFonts w:ascii="Book Antiqua" w:hAnsi="Book Antiqua"/>
          <w:sz w:val="24"/>
          <w:szCs w:val="24"/>
        </w:rPr>
        <w:t>s their self-renewal and differentiation</w:t>
      </w:r>
      <w:r w:rsidR="00D960A9" w:rsidRPr="008619FD">
        <w:rPr>
          <w:rFonts w:ascii="Book Antiqua" w:hAnsi="Book Antiqua"/>
          <w:sz w:val="24"/>
          <w:szCs w:val="24"/>
        </w:rPr>
        <w:t xml:space="preserve"> properties </w:t>
      </w:r>
      <w:r w:rsidR="00151168" w:rsidRPr="008619FD">
        <w:rPr>
          <w:rFonts w:ascii="Book Antiqua" w:hAnsi="Book Antiqua"/>
          <w:sz w:val="24"/>
          <w:szCs w:val="24"/>
        </w:rPr>
        <w:t>shared with</w:t>
      </w:r>
      <w:r w:rsidR="00D960A9" w:rsidRPr="008619FD">
        <w:rPr>
          <w:rFonts w:ascii="Book Antiqua" w:hAnsi="Book Antiqua"/>
          <w:sz w:val="24"/>
          <w:szCs w:val="24"/>
        </w:rPr>
        <w:t xml:space="preserve"> stem cells, CSCs are</w:t>
      </w:r>
      <w:r w:rsidR="00151168" w:rsidRPr="008619FD">
        <w:rPr>
          <w:rFonts w:ascii="Book Antiqua" w:hAnsi="Book Antiqua"/>
          <w:sz w:val="24"/>
          <w:szCs w:val="24"/>
        </w:rPr>
        <w:t xml:space="preserve"> characterized with</w:t>
      </w:r>
      <w:r w:rsidR="00D960A9" w:rsidRPr="008619FD">
        <w:rPr>
          <w:rFonts w:ascii="Book Antiqua" w:hAnsi="Book Antiqua"/>
          <w:sz w:val="24"/>
          <w:szCs w:val="24"/>
        </w:rPr>
        <w:t xml:space="preserve"> </w:t>
      </w:r>
      <w:r w:rsidR="00151168" w:rsidRPr="008619FD">
        <w:rPr>
          <w:rFonts w:ascii="Book Antiqua" w:hAnsi="Book Antiqua"/>
          <w:sz w:val="24"/>
          <w:szCs w:val="24"/>
        </w:rPr>
        <w:t>high tumorigenic potential and are also referred to as tumor-initiating cells</w:t>
      </w:r>
      <w:r w:rsidR="00C64AE1" w:rsidRPr="008619FD">
        <w:rPr>
          <w:rFonts w:ascii="Book Antiqua" w:hAnsi="Book Antiqua"/>
          <w:sz w:val="24"/>
          <w:szCs w:val="24"/>
          <w:vertAlign w:val="superscript"/>
        </w:rPr>
        <w:fldChar w:fldCharType="begin">
          <w:fldData xml:space="preserve">PFJlZm1hbj48Q2l0ZT48QXV0aG9yPkNsYXJrZTwvQXV0aG9yPjxZZWFyPjIwMDY8L1llYXI+PFJl
Y051bT45OTA1PC9SZWNOdW0+PElEVGV4dD5DYW5jZXIgc3RlbSBjZWxscy0tcGVyc3BlY3RpdmVz
IG9uIGN1cnJlbnQgc3RhdHVzIGFuZCBmdXR1cmUgZGlyZWN0aW9uczogQUFDUiBXb3Jrc2hvcCBv
biBjYW5jZXIgc3RlbSBjZWxsczwvSURUZXh0PjxNREwgUmVmX1R5cGU9IkpvdXJuYWwiPjxSZWZf
VHlwZT5Kb3VybmFsPC9SZWZfVHlwZT48UmVmX0lEPjk5MDU8L1JlZl9JRD48VGl0bGVfUHJpbWFy
eT5DYW5jZXIgc3RlbSBjZWxscy0tcGVyc3BlY3RpdmVzIG9uIGN1cnJlbnQgc3RhdHVzIGFuZCBm
dXR1cmUgZGlyZWN0aW9uczogQUFDUiBXb3Jrc2hvcCBvbiBjYW5jZXIgc3RlbSBjZWxsczwvVGl0
bGVfUHJpbWFyeT48QXV0aG9yc19QcmltYXJ5PkNsYXJrZSxNLkYuPC9BdXRob3JzX1ByaW1hcnk+
PEF1dGhvcnNfUHJpbWFyeT5EaWNrLEouRS48L0F1dGhvcnNfUHJpbWFyeT48QXV0aG9yc19Qcmlt
YXJ5PkRpcmtzLFAuQi48L0F1dGhvcnNfUHJpbWFyeT48QXV0aG9yc19QcmltYXJ5PkVhdmVzLEMu
Si48L0F1dGhvcnNfUHJpbWFyeT48QXV0aG9yc19QcmltYXJ5PkphbWllc29uLEMuSC48L0F1dGhv
cnNfUHJpbWFyeT48QXV0aG9yc19QcmltYXJ5PkpvbmVzLEQuTC48L0F1dGhvcnNfUHJpbWFyeT48
QXV0aG9yc19QcmltYXJ5PlZpc3ZhZGVyLEouPC9BdXRob3JzX1ByaW1hcnk+PEF1dGhvcnNfUHJp
bWFyeT5XZWlzc21hbixJLkwuPC9BdXRob3JzX1ByaW1hcnk+PEF1dGhvcnNfUHJpbWFyeT5XYWhs
LEcuTS48L0F1dGhvcnNfUHJpbWFyeT48RGF0ZV9QcmltYXJ5PjIwMDYvMTAvMTwvRGF0ZV9Qcmlt
YXJ5PjxLZXl3b3Jkcz5hbmFseXNpczwvS2V5d29yZHM+PEtleXdvcmRzPkFuaW1hbHM8L0tleXdv
cmRzPjxLZXl3b3Jkcz5iaW9sb2dpY2FsPC9LZXl3b3Jkcz48S2V5d29yZHM+Q2FsaWZvcm5pYTwv
S2V5d29yZHM+PEtleXdvcmRzPmNhbmNlcjwvS2V5d29yZHM+PEtleXdvcmRzPmNlbGw8L0tleXdv
cmRzPjxLZXl3b3Jkcz5jZWxsczwvS2V5d29yZHM+PEtleXdvcmRzPkNoZW1pc3RyeTwvS2V5d29y
ZHM+PEtleXdvcmRzPkN5dG9sb2d5PC9LZXl3b3Jkcz48S2V5d29yZHM+RGlzZWFzZSBQcm9ncmVz
c2lvbjwvS2V5d29yZHM+PEtleXdvcmRzPkVwaWdlbmVzaXMsR2VuZXRpYzwvS2V5d29yZHM+PEtl
eXdvcmRzPmh1bWFuczwvS2V5d29yZHM+PEtleXdvcmRzPm1hcmtlcnM8L0tleXdvcmRzPjxLZXl3
b3Jkcz5NaWNlPC9LZXl3b3Jkcz48S2V5d29yZHM+TWljZSxJbmJyZWQgTk9EPC9LZXl3b3Jkcz48
S2V5d29yZHM+TWljZSxTY2lkPC9LZXl3b3Jkcz48S2V5d29yZHM+TW9kZWxzLEJpb2xvZ2ljYWw8
L0tleXdvcmRzPjxLZXl3b3Jkcz5OZW9wbGFzbSBNZXRhc3Rhc2lzPC9LZXl3b3Jkcz48S2V5d29y
ZHM+TmVvcGxhc20gVHJhbnNwbGFudGF0aW9uPC9LZXl3b3Jkcz48S2V5d29yZHM+TmVvcGxhc21z
PC9LZXl3b3Jkcz48S2V5d29yZHM+TmVvcGxhc3RpYyBTdGVtIENlbGxzPC9LZXl3b3Jkcz48S2V5
d29yZHM+cGF0aG9sb2d5PC9LZXl3b3Jkcz48S2V5d29yZHM+U1RFTSBDRUxMUzwvS2V5d29yZHM+
PEtleXdvcmRzPnRoZXJhcHk8L0tleXdvcmRzPjxLZXl3b3Jkcz50cmFuc3BsYW50YXRpb248L0tl
eXdvcmRzPjxLZXl3b3Jkcz5UcmFuc3BsYW50YXRpb24sSGV0ZXJvbG9nb3VzPC9LZXl3b3Jkcz48
S2V5d29yZHM+dHVtb3I8L0tleXdvcmRzPjxLZXl3b3Jkcz5UdW1vciBNYXJrZXJzLEJpb2xvZ2lj
YWw8L0tleXdvcmRzPjxLZXl3b3Jkcz5UdW1vciBTdGVtIENlbGwgQXNzYXk8L0tleXdvcmRzPjxL
ZXl3b3Jkcz53b3Jrc2hvcDwvS2V5d29yZHM+PFJlcHJpbnQ+Tm90IGluIEZpbGU8L1JlcHJpbnQ+
PFN0YXJ0X1BhZ2U+OTMzOTwvU3RhcnRfUGFnZT48RW5kX1BhZ2U+OTM0NDwvRW5kX1BhZ2U+PFBl
cmlvZGljYWw+Q2FuY2VyIFJlcy48L1BlcmlvZGljYWw+PFZvbHVtZT42NjwvVm9sdW1lPjxJc3N1
ZT4xOTwvSXNzdWU+PE1pc2NfMz4wMDA4LTU0NzIuQ0FOLTA2LTMxMjYgW3BpaV07MTAuMTE1OC8w
MDA4LTU0NzIuQ0FOLTA2LTMxMjYgW2RvaV08L01pc2NfMz48QWRkcmVzcz5TdGFuZm9yZCBVbml2
ZXJzaXR5IFNjaG9vbCBvZiBNZWRpY2luZSwgU3RhbmZvcmQsIENhbGlmb3JuaWEsIFVTQTwvQWRk
cmVzcz48V2ViX1VSTD5QTToxNjk5MDM0NjwvV2ViX1VSTD48WlpfSm91cm5hbEZ1bGw+PGYgbmFt
ZT0iU3lzdGVtIj5jYW5jZXIgcmVzZWFyY2g8L2Y+PC9aWl9Kb3VybmFsRnVsbD48WlpfSm91cm5h
bFN0ZEFiYnJldj48ZiBuYW1lPSJTeXN0ZW0iPkNhbmNlciBSZXMuPC9mPjwvWlpfSm91cm5hbFN0
ZEFiYnJldj48WlpfSm91cm5hbFVzZXIxPjxmIG5hbWU9IlN5c3RlbSI+Y3I8L2Y+PC9aWl9Kb3Vy
bmFsVXNlcjE+PFpaX1dvcmtmb3JtSUQ+MTwvWlpfV29ya2Zvcm1JRD48L01ETD48L0NpdGU+PC9S
ZWZtYW4+AG==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NsYXJrZTwvQXV0aG9yPjxZZWFyPjIwMDY8L1llYXI+PFJl
Y051bT45OTA1PC9SZWNOdW0+PElEVGV4dD5DYW5jZXIgc3RlbSBjZWxscy0tcGVyc3BlY3RpdmVz
IG9uIGN1cnJlbnQgc3RhdHVzIGFuZCBmdXR1cmUgZGlyZWN0aW9uczogQUFDUiBXb3Jrc2hvcCBv
biBjYW5jZXIgc3RlbSBjZWxsczwvSURUZXh0PjxNREwgUmVmX1R5cGU9IkpvdXJuYWwiPjxSZWZf
VHlwZT5Kb3VybmFsPC9SZWZfVHlwZT48UmVmX0lEPjk5MDU8L1JlZl9JRD48VGl0bGVfUHJpbWFy
eT5DYW5jZXIgc3RlbSBjZWxscy0tcGVyc3BlY3RpdmVzIG9uIGN1cnJlbnQgc3RhdHVzIGFuZCBm
dXR1cmUgZGlyZWN0aW9uczogQUFDUiBXb3Jrc2hvcCBvbiBjYW5jZXIgc3RlbSBjZWxsczwvVGl0
bGVfUHJpbWFyeT48QXV0aG9yc19QcmltYXJ5PkNsYXJrZSxNLkYuPC9BdXRob3JzX1ByaW1hcnk+
PEF1dGhvcnNfUHJpbWFyeT5EaWNrLEouRS48L0F1dGhvcnNfUHJpbWFyeT48QXV0aG9yc19Qcmlt
YXJ5PkRpcmtzLFAuQi48L0F1dGhvcnNfUHJpbWFyeT48QXV0aG9yc19QcmltYXJ5PkVhdmVzLEMu
Si48L0F1dGhvcnNfUHJpbWFyeT48QXV0aG9yc19QcmltYXJ5PkphbWllc29uLEMuSC48L0F1dGhv
cnNfUHJpbWFyeT48QXV0aG9yc19QcmltYXJ5PkpvbmVzLEQuTC48L0F1dGhvcnNfUHJpbWFyeT48
QXV0aG9yc19QcmltYXJ5PlZpc3ZhZGVyLEouPC9BdXRob3JzX1ByaW1hcnk+PEF1dGhvcnNfUHJp
bWFyeT5XZWlzc21hbixJLkwuPC9BdXRob3JzX1ByaW1hcnk+PEF1dGhvcnNfUHJpbWFyeT5XYWhs
LEcuTS48L0F1dGhvcnNfUHJpbWFyeT48RGF0ZV9QcmltYXJ5PjIwMDYvMTAvMTwvRGF0ZV9Qcmlt
YXJ5PjxLZXl3b3Jkcz5hbmFseXNpczwvS2V5d29yZHM+PEtleXdvcmRzPkFuaW1hbHM8L0tleXdv
cmRzPjxLZXl3b3Jkcz5iaW9sb2dpY2FsPC9LZXl3b3Jkcz48S2V5d29yZHM+Q2FsaWZvcm5pYTwv
S2V5d29yZHM+PEtleXdvcmRzPmNhbmNlcjwvS2V5d29yZHM+PEtleXdvcmRzPmNlbGw8L0tleXdv
cmRzPjxLZXl3b3Jkcz5jZWxsczwvS2V5d29yZHM+PEtleXdvcmRzPkNoZW1pc3RyeTwvS2V5d29y
ZHM+PEtleXdvcmRzPkN5dG9sb2d5PC9LZXl3b3Jkcz48S2V5d29yZHM+RGlzZWFzZSBQcm9ncmVz
c2lvbjwvS2V5d29yZHM+PEtleXdvcmRzPkVwaWdlbmVzaXMsR2VuZXRpYzwvS2V5d29yZHM+PEtl
eXdvcmRzPmh1bWFuczwvS2V5d29yZHM+PEtleXdvcmRzPm1hcmtlcnM8L0tleXdvcmRzPjxLZXl3
b3Jkcz5NaWNlPC9LZXl3b3Jkcz48S2V5d29yZHM+TWljZSxJbmJyZWQgTk9EPC9LZXl3b3Jkcz48
S2V5d29yZHM+TWljZSxTY2lkPC9LZXl3b3Jkcz48S2V5d29yZHM+TW9kZWxzLEJpb2xvZ2ljYWw8
L0tleXdvcmRzPjxLZXl3b3Jkcz5OZW9wbGFzbSBNZXRhc3Rhc2lzPC9LZXl3b3Jkcz48S2V5d29y
ZHM+TmVvcGxhc20gVHJhbnNwbGFudGF0aW9uPC9LZXl3b3Jkcz48S2V5d29yZHM+TmVvcGxhc21z
PC9LZXl3b3Jkcz48S2V5d29yZHM+TmVvcGxhc3RpYyBTdGVtIENlbGxzPC9LZXl3b3Jkcz48S2V5
d29yZHM+cGF0aG9sb2d5PC9LZXl3b3Jkcz48S2V5d29yZHM+U1RFTSBDRUxMUzwvS2V5d29yZHM+
PEtleXdvcmRzPnRoZXJhcHk8L0tleXdvcmRzPjxLZXl3b3Jkcz50cmFuc3BsYW50YXRpb248L0tl
eXdvcmRzPjxLZXl3b3Jkcz5UcmFuc3BsYW50YXRpb24sSGV0ZXJvbG9nb3VzPC9LZXl3b3Jkcz48
S2V5d29yZHM+dHVtb3I8L0tleXdvcmRzPjxLZXl3b3Jkcz5UdW1vciBNYXJrZXJzLEJpb2xvZ2lj
YWw8L0tleXdvcmRzPjxLZXl3b3Jkcz5UdW1vciBTdGVtIENlbGwgQXNzYXk8L0tleXdvcmRzPjxL
ZXl3b3Jkcz53b3Jrc2hvcDwvS2V5d29yZHM+PFJlcHJpbnQ+Tm90IGluIEZpbGU8L1JlcHJpbnQ+
PFN0YXJ0X1BhZ2U+OTMzOTwvU3RhcnRfUGFnZT48RW5kX1BhZ2U+OTM0NDwvRW5kX1BhZ2U+PFBl
cmlvZGljYWw+Q2FuY2VyIFJlcy48L1BlcmlvZGljYWw+PFZvbHVtZT42NjwvVm9sdW1lPjxJc3N1
ZT4xOTwvSXNzdWU+PE1pc2NfMz4wMDA4LTU0NzIuQ0FOLTA2LTMxMjYgW3BpaV07MTAuMTE1OC8w
MDA4LTU0NzIuQ0FOLTA2LTMxMjYgW2RvaV08L01pc2NfMz48QWRkcmVzcz5TdGFuZm9yZCBVbml2
ZXJzaXR5IFNjaG9vbCBvZiBNZWRpY2luZSwgU3RhbmZvcmQsIENhbGlmb3JuaWEsIFVTQTwvQWRk
cmVzcz48V2ViX1VSTD5QTToxNjk5MDM0NjwvV2ViX1VSTD48WlpfSm91cm5hbEZ1bGw+PGYgbmFt
ZT0iU3lzdGVtIj5jYW5jZXIgcmVzZWFyY2g8L2Y+PC9aWl9Kb3VybmFsRnVsbD48WlpfSm91cm5h
bFN0ZEFiYnJldj48ZiBuYW1lPSJTeXN0ZW0iPkNhbmNlciBSZXMuPC9mPjwvWlpfSm91cm5hbFN0
ZEFiYnJldj48WlpfSm91cm5hbFVzZXIxPjxmIG5hbWU9IlN5c3RlbSI+Y3I8L2Y+PC9aWl9Kb3Vy
bmFsVXNlcjE+PFpaX1dvcmtmb3JtSUQ+MTwvWlpfV29ya2Zvcm1JRD48L01ETD48L0NpdGU+PC9S
ZWZtYW4+AG==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64AE1" w:rsidRPr="008619FD">
        <w:rPr>
          <w:rFonts w:ascii="Book Antiqua" w:hAnsi="Book Antiqua"/>
          <w:sz w:val="24"/>
          <w:szCs w:val="24"/>
          <w:vertAlign w:val="superscript"/>
        </w:rPr>
      </w:r>
      <w:r w:rsidR="00C64AE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1]</w:t>
      </w:r>
      <w:r w:rsidR="00C64AE1" w:rsidRPr="008619FD">
        <w:rPr>
          <w:rFonts w:ascii="Book Antiqua" w:hAnsi="Book Antiqua"/>
          <w:sz w:val="24"/>
          <w:szCs w:val="24"/>
          <w:vertAlign w:val="superscript"/>
        </w:rPr>
        <w:fldChar w:fldCharType="end"/>
      </w:r>
      <w:r w:rsidR="00151168" w:rsidRPr="008619FD">
        <w:rPr>
          <w:rFonts w:ascii="Book Antiqua" w:hAnsi="Book Antiqua"/>
          <w:sz w:val="24"/>
          <w:szCs w:val="24"/>
        </w:rPr>
        <w:t>.</w:t>
      </w:r>
      <w:r w:rsidR="00C64AE1" w:rsidRPr="008619FD">
        <w:rPr>
          <w:rFonts w:ascii="Book Antiqua" w:hAnsi="Book Antiqua"/>
          <w:sz w:val="24"/>
          <w:szCs w:val="24"/>
        </w:rPr>
        <w:t xml:space="preserve"> </w:t>
      </w:r>
      <w:r w:rsidR="0010676C" w:rsidRPr="008619FD">
        <w:rPr>
          <w:rFonts w:ascii="Book Antiqua" w:hAnsi="Book Antiqua"/>
          <w:sz w:val="24"/>
          <w:szCs w:val="24"/>
        </w:rPr>
        <w:t>Recent data suggest that C</w:t>
      </w:r>
      <w:r w:rsidR="00CE7AB2" w:rsidRPr="008619FD">
        <w:rPr>
          <w:rFonts w:ascii="Book Antiqua" w:hAnsi="Book Antiqua"/>
          <w:sz w:val="24"/>
          <w:szCs w:val="24"/>
        </w:rPr>
        <w:t>SCs are more resistant to chemotherapy</w:t>
      </w:r>
      <w:r w:rsidR="0010676C" w:rsidRPr="008619FD">
        <w:rPr>
          <w:rFonts w:ascii="Book Antiqua" w:hAnsi="Book Antiqua"/>
          <w:sz w:val="24"/>
          <w:szCs w:val="24"/>
        </w:rPr>
        <w:t xml:space="preserve"> and radiotherapy than non-stem cells</w:t>
      </w:r>
      <w:r w:rsidR="00C64AE1" w:rsidRPr="008619FD">
        <w:rPr>
          <w:rFonts w:ascii="Book Antiqua" w:hAnsi="Book Antiqua"/>
          <w:sz w:val="24"/>
          <w:szCs w:val="24"/>
          <w:vertAlign w:val="superscript"/>
        </w:rPr>
        <w:fldChar w:fldCharType="begin">
          <w:fldData xml:space="preserve">PFJlZm1hbj48Q2l0ZT48QXV0aG9yPk1hbmRhbDwvQXV0aG9yPjxZZWFyPjIwMTE8L1llYXI+PFJl
Y051bT45NzczPC9SZWNOdW0+PElEVGV4dD5ETkEgZGFtYWdlIHJlc3BvbnNlIGluIGFkdWx0IHN0
ZW0gY2VsbHM6IHBhdGh3YXlzIGFuZCBjb25zZXF1ZW5jZXM8L0lEVGV4dD48TURMIFJlZl9UeXBl
PSJKb3VybmFsIj48UmVmX1R5cGU+Sm91cm5hbDwvUmVmX1R5cGU+PFJlZl9JRD45NzczPC9SZWZf
SUQ+PFRpdGxlX1ByaW1hcnk+RE5BIGRhbWFnZSByZXNwb25zZSBpbiBhZHVsdCBzdGVtIGNlbGxz
OiBwYXRod2F5cyBhbmQgY29uc2VxdWVuY2VzPC9UaXRsZV9QcmltYXJ5PjxBdXRob3JzX1ByaW1h
cnk+TWFuZGFsLFAuSy48L0F1dGhvcnNfUHJpbWFyeT48QXV0aG9yc19QcmltYXJ5PkJsYW5wYWlu
LEMuPC9BdXRob3JzX1ByaW1hcnk+PEF1dGhvcnNfUHJpbWFyeT5Sb3NzaSxELkouPC9BdXRob3Jz
X1ByaW1hcnk+PERhdGVfUHJpbWFyeT4yMDExLzM8L0RhdGVfUHJpbWFyeT48S2V5d29yZHM+QWR1
bHQ8L0tleXdvcmRzPjxLZXl3b3Jkcz5BZHVsdCBTdGVtIENlbGxzPC9LZXl3b3Jkcz48S2V5d29y
ZHM+QWdpbmc8L0tleXdvcmRzPjxLZXl3b3Jkcz5BbmltYWxzPC9LZXl3b3Jkcz48S2V5d29yZHM+
QXJ0aWNsZTwvS2V5d29yZHM+PEtleXdvcmRzPmNlbGw8L0tleXdvcmRzPjxLZXl3b3Jkcz5jZWxs
IGN5Y2xlPC9LZXl3b3Jkcz48S2V5d29yZHM+Y2VsbCBwcm9saWZlcmF0aW9uPC9LZXl3b3Jkcz48
S2V5d29yZHM+Y2VsbHM8L0tleXdvcmRzPjxLZXl3b3Jkcz5DZWxsdWxhcjwvS2V5d29yZHM+PEtl
eXdvcmRzPkN5dG9sb2d5PC9LZXl3b3Jkcz48S2V5d29yZHM+ZGFtYWdlPC9LZXl3b3Jkcz48S2V5
d29yZHM+ZGlzZWFzZTwvS2V5d29yZHM+PEtleXdvcmRzPkROQTwvS2V5d29yZHM+PEtleXdvcmRz
PkROQSBkYW1hZ2U8L0tleXdvcmRzPjxLZXl3b3Jkcz5ETkEgZGFtYWdlIHJlc3BvbnNlPC9LZXl3
b3Jkcz48S2V5d29yZHM+RE5BIHJlcGFpcjwvS2V5d29yZHM+PEtleXdvcmRzPkROQS1EYW1hZ2U8
L0tleXdvcmRzPjxLZXl3b3Jkcz5ldGlvbG9neTwvS2V5d29yZHM+PEtleXdvcmRzPmZ1bmN0aW9u
PC9LZXl3b3Jkcz48S2V5d29yZHM+R0VOT01JQzwvS2V5d29yZHM+PEtleXdvcmRzPkhvbWVvc3Rh
c2lzPC9LZXl3b3Jkcz48S2V5d29yZHM+aHVtYW5zPC9LZXl3b3Jkcz48S2V5d29yZHM+bWV0YWJv
bGlzbTwvS2V5d29yZHM+PEtleXdvcmRzPk1vZGVscyxCaW9sb2dpY2FsPC9LZXl3b3Jkcz48S2V5
d29yZHM+bW9sZWN1bGFyPC9LZXl3b3Jkcz48S2V5d29yZHM+TmVvcGxhc21zPC9LZXl3b3Jkcz48
S2V5d29yZHM+b3h5Z2VuPC9LZXl3b3Jkcz48S2V5d29yZHM+cGF0aG9sb2d5PC9LZXl3b3Jkcz48
S2V5d29yZHM+cGF0aHdheTwvS2V5d29yZHM+PEtleXdvcmRzPnBhdGh3YXlzPC9LZXl3b3Jkcz48
S2V5d29yZHM+cmVhY3RpdmUgb3h5Z2VuPC9LZXl3b3Jkcz48S2V5d29yZHM+cmVhY3RpdmUgb3h5
Z2VuIHNwZWNpZXM8L0tleXdvcmRzPjxLZXl3b3Jkcz5yZXBhaXI8L0tleXdvcmRzPjxLZXl3b3Jk
cz5SZXNlYXJjaDwvS2V5d29yZHM+PEtleXdvcmRzPnNpZ25hbCB0cmFuc2R1Y3Rpb248L0tleXdv
cmRzPjxLZXl3b3Jkcz5TT01BVElDPC9LZXl3b3Jkcz48S2V5d29yZHM+U1RFTSBDRUxMUzwvS2V5
d29yZHM+PEtleXdvcmRzPnRpc3N1ZTwvS2V5d29yZHM+PEtleXdvcmRzPnRpc3N1ZSBzcGVjaWZp
YzwvS2V5d29yZHM+PFJlcHJpbnQ+Tm90IGluIEZpbGU8L1JlcHJpbnQ+PFN0YXJ0X1BhZ2U+MTk4
PC9TdGFydF9QYWdlPjxFbmRfUGFnZT4yMDI8L0VuZF9QYWdlPjxQZXJpb2RpY2FsPk5hdC5SZXYu
TW9sLkNlbGwgQmlvbC48L1BlcmlvZGljYWw+PFZvbHVtZT4xMjwvVm9sdW1lPjxJc3N1ZT4zPC9J
c3N1ZT48TWlzY18zPm5ybTMwNjAgW3BpaV07MTAuMTAzOC9ucm0zMDYwIFtkb2ldPC9NaXNjXzM+
PEFkZHJlc3M+SW1tdW5lIERpc2Vhc2UgSW5zdGl0dXRlLCB0aGUgUHJvZ3JhbSBpbiBDZWxsdWxh
ciBhbmQgTW9sZWN1bGFyIE1lZGljaW5lLCBDaGlsZHJlbnMgSG9zcGl0YWwgQm9zdG9uLCAyMDAg
TG9uZ3dvb2QgQXZlbnVlLCBCb3N0b24sIE1hc3NhY2h1c2V0dHMgMDIxMTUsIFVTQTwvQWRkcmVz
cz48V2ViX1VSTD5QTToyMTMwNDU1MzwvV2ViX1VSTD48WlpfSm91cm5hbEZ1bGw+PGYgbmFtZT0i
U3lzdGVtIj5OYXQuUmV2Lk1vbC5DZWxsIEJpb2wuPC9mPjwvWlpfSm91cm5hbEZ1bGw+PFpaX1dv
cmtmb3JtSUQ+MTwvWlpfV29ya2Zvcm1JRD48L01ETD48L0NpdGU+PC9SZWZtYW4+AG==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1hbmRhbDwvQXV0aG9yPjxZZWFyPjIwMTE8L1llYXI+PFJl
Y051bT45NzczPC9SZWNOdW0+PElEVGV4dD5ETkEgZGFtYWdlIHJlc3BvbnNlIGluIGFkdWx0IHN0
ZW0gY2VsbHM6IHBhdGh3YXlzIGFuZCBjb25zZXF1ZW5jZXM8L0lEVGV4dD48TURMIFJlZl9UeXBl
PSJKb3VybmFsIj48UmVmX1R5cGU+Sm91cm5hbDwvUmVmX1R5cGU+PFJlZl9JRD45NzczPC9SZWZf
SUQ+PFRpdGxlX1ByaW1hcnk+RE5BIGRhbWFnZSByZXNwb25zZSBpbiBhZHVsdCBzdGVtIGNlbGxz
OiBwYXRod2F5cyBhbmQgY29uc2VxdWVuY2VzPC9UaXRsZV9QcmltYXJ5PjxBdXRob3JzX1ByaW1h
cnk+TWFuZGFsLFAuSy48L0F1dGhvcnNfUHJpbWFyeT48QXV0aG9yc19QcmltYXJ5PkJsYW5wYWlu
LEMuPC9BdXRob3JzX1ByaW1hcnk+PEF1dGhvcnNfUHJpbWFyeT5Sb3NzaSxELkouPC9BdXRob3Jz
X1ByaW1hcnk+PERhdGVfUHJpbWFyeT4yMDExLzM8L0RhdGVfUHJpbWFyeT48S2V5d29yZHM+QWR1
bHQ8L0tleXdvcmRzPjxLZXl3b3Jkcz5BZHVsdCBTdGVtIENlbGxzPC9LZXl3b3Jkcz48S2V5d29y
ZHM+QWdpbmc8L0tleXdvcmRzPjxLZXl3b3Jkcz5BbmltYWxzPC9LZXl3b3Jkcz48S2V5d29yZHM+
QXJ0aWNsZTwvS2V5d29yZHM+PEtleXdvcmRzPmNlbGw8L0tleXdvcmRzPjxLZXl3b3Jkcz5jZWxs
IGN5Y2xlPC9LZXl3b3Jkcz48S2V5d29yZHM+Y2VsbCBwcm9saWZlcmF0aW9uPC9LZXl3b3Jkcz48
S2V5d29yZHM+Y2VsbHM8L0tleXdvcmRzPjxLZXl3b3Jkcz5DZWxsdWxhcjwvS2V5d29yZHM+PEtl
eXdvcmRzPkN5dG9sb2d5PC9LZXl3b3Jkcz48S2V5d29yZHM+ZGFtYWdlPC9LZXl3b3Jkcz48S2V5
d29yZHM+ZGlzZWFzZTwvS2V5d29yZHM+PEtleXdvcmRzPkROQTwvS2V5d29yZHM+PEtleXdvcmRz
PkROQSBkYW1hZ2U8L0tleXdvcmRzPjxLZXl3b3Jkcz5ETkEgZGFtYWdlIHJlc3BvbnNlPC9LZXl3
b3Jkcz48S2V5d29yZHM+RE5BIHJlcGFpcjwvS2V5d29yZHM+PEtleXdvcmRzPkROQS1EYW1hZ2U8
L0tleXdvcmRzPjxLZXl3b3Jkcz5ldGlvbG9neTwvS2V5d29yZHM+PEtleXdvcmRzPmZ1bmN0aW9u
PC9LZXl3b3Jkcz48S2V5d29yZHM+R0VOT01JQzwvS2V5d29yZHM+PEtleXdvcmRzPkhvbWVvc3Rh
c2lzPC9LZXl3b3Jkcz48S2V5d29yZHM+aHVtYW5zPC9LZXl3b3Jkcz48S2V5d29yZHM+bWV0YWJv
bGlzbTwvS2V5d29yZHM+PEtleXdvcmRzPk1vZGVscyxCaW9sb2dpY2FsPC9LZXl3b3Jkcz48S2V5
d29yZHM+bW9sZWN1bGFyPC9LZXl3b3Jkcz48S2V5d29yZHM+TmVvcGxhc21zPC9LZXl3b3Jkcz48
S2V5d29yZHM+b3h5Z2VuPC9LZXl3b3Jkcz48S2V5d29yZHM+cGF0aG9sb2d5PC9LZXl3b3Jkcz48
S2V5d29yZHM+cGF0aHdheTwvS2V5d29yZHM+PEtleXdvcmRzPnBhdGh3YXlzPC9LZXl3b3Jkcz48
S2V5d29yZHM+cmVhY3RpdmUgb3h5Z2VuPC9LZXl3b3Jkcz48S2V5d29yZHM+cmVhY3RpdmUgb3h5
Z2VuIHNwZWNpZXM8L0tleXdvcmRzPjxLZXl3b3Jkcz5yZXBhaXI8L0tleXdvcmRzPjxLZXl3b3Jk
cz5SZXNlYXJjaDwvS2V5d29yZHM+PEtleXdvcmRzPnNpZ25hbCB0cmFuc2R1Y3Rpb248L0tleXdv
cmRzPjxLZXl3b3Jkcz5TT01BVElDPC9LZXl3b3Jkcz48S2V5d29yZHM+U1RFTSBDRUxMUzwvS2V5
d29yZHM+PEtleXdvcmRzPnRpc3N1ZTwvS2V5d29yZHM+PEtleXdvcmRzPnRpc3N1ZSBzcGVjaWZp
YzwvS2V5d29yZHM+PFJlcHJpbnQ+Tm90IGluIEZpbGU8L1JlcHJpbnQ+PFN0YXJ0X1BhZ2U+MTk4
PC9TdGFydF9QYWdlPjxFbmRfUGFnZT4yMDI8L0VuZF9QYWdlPjxQZXJpb2RpY2FsPk5hdC5SZXYu
TW9sLkNlbGwgQmlvbC48L1BlcmlvZGljYWw+PFZvbHVtZT4xMjwvVm9sdW1lPjxJc3N1ZT4zPC9J
c3N1ZT48TWlzY18zPm5ybTMwNjAgW3BpaV07MTAuMTAzOC9ucm0zMDYwIFtkb2ldPC9NaXNjXzM+
PEFkZHJlc3M+SW1tdW5lIERpc2Vhc2UgSW5zdGl0dXRlLCB0aGUgUHJvZ3JhbSBpbiBDZWxsdWxh
ciBhbmQgTW9sZWN1bGFyIE1lZGljaW5lLCBDaGlsZHJlbnMgSG9zcGl0YWwgQm9zdG9uLCAyMDAg
TG9uZ3dvb2QgQXZlbnVlLCBCb3N0b24sIE1hc3NhY2h1c2V0dHMgMDIxMTUsIFVTQTwvQWRkcmVz
cz48V2ViX1VSTD5QTToyMTMwNDU1MzwvV2ViX1VSTD48WlpfSm91cm5hbEZ1bGw+PGYgbmFtZT0i
U3lzdGVtIj5OYXQuUmV2Lk1vbC5DZWxsIEJpb2wuPC9mPjwvWlpfSm91cm5hbEZ1bGw+PFpaX1dv
cmtmb3JtSUQ+MTwvWlpfV29ya2Zvcm1JRD48L01ETD48L0NpdGU+PC9SZWZtYW4+AG==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64AE1" w:rsidRPr="008619FD">
        <w:rPr>
          <w:rFonts w:ascii="Book Antiqua" w:hAnsi="Book Antiqua"/>
          <w:sz w:val="24"/>
          <w:szCs w:val="24"/>
          <w:vertAlign w:val="superscript"/>
        </w:rPr>
      </w:r>
      <w:r w:rsidR="00C64AE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2]</w:t>
      </w:r>
      <w:r w:rsidR="00C64AE1" w:rsidRPr="008619FD">
        <w:rPr>
          <w:rFonts w:ascii="Book Antiqua" w:hAnsi="Book Antiqua"/>
          <w:sz w:val="24"/>
          <w:szCs w:val="24"/>
          <w:vertAlign w:val="superscript"/>
        </w:rPr>
        <w:fldChar w:fldCharType="end"/>
      </w:r>
      <w:r w:rsidR="0010676C" w:rsidRPr="008619FD">
        <w:rPr>
          <w:rFonts w:ascii="Book Antiqua" w:hAnsi="Book Antiqua"/>
          <w:sz w:val="24"/>
          <w:szCs w:val="24"/>
        </w:rPr>
        <w:t xml:space="preserve">. Relatively successful cancer treatments shrink the bulk of tumor but often fail to eliminate the </w:t>
      </w:r>
      <w:r w:rsidR="00CE7AB2" w:rsidRPr="008619FD">
        <w:rPr>
          <w:rFonts w:ascii="Book Antiqua" w:hAnsi="Book Antiqua"/>
          <w:sz w:val="24"/>
          <w:szCs w:val="24"/>
        </w:rPr>
        <w:t>CSC</w:t>
      </w:r>
      <w:r w:rsidR="0010676C" w:rsidRPr="008619FD">
        <w:rPr>
          <w:rFonts w:ascii="Book Antiqua" w:hAnsi="Book Antiqua"/>
          <w:sz w:val="24"/>
          <w:szCs w:val="24"/>
        </w:rPr>
        <w:t>s, resulting in the recurrence of tumors. Combined with their high tumorigenic potential, CSCs are believed to be responsible for tumor therap</w:t>
      </w:r>
      <w:r w:rsidR="00EC25E0" w:rsidRPr="008619FD">
        <w:rPr>
          <w:rFonts w:ascii="Book Antiqua" w:hAnsi="Book Antiqua"/>
          <w:sz w:val="24"/>
          <w:szCs w:val="24"/>
        </w:rPr>
        <w:t>y</w:t>
      </w:r>
      <w:r w:rsidR="0010676C" w:rsidRPr="008619FD">
        <w:rPr>
          <w:rFonts w:ascii="Book Antiqua" w:hAnsi="Book Antiqua"/>
          <w:sz w:val="24"/>
          <w:szCs w:val="24"/>
        </w:rPr>
        <w:t xml:space="preserve"> resistance, tumor relapse, and metastasis. </w:t>
      </w:r>
    </w:p>
    <w:p w14:paraId="2668646B" w14:textId="7E6F79B3" w:rsidR="0010676C" w:rsidRPr="008619FD" w:rsidRDefault="007A0EA0" w:rsidP="000471E2">
      <w:pPr>
        <w:autoSpaceDE w:val="0"/>
        <w:autoSpaceDN w:val="0"/>
        <w:adjustRightInd w:val="0"/>
        <w:spacing w:line="360" w:lineRule="auto"/>
        <w:ind w:firstLineChars="100" w:firstLine="240"/>
        <w:rPr>
          <w:rFonts w:ascii="Book Antiqua" w:hAnsi="Book Antiqua"/>
          <w:sz w:val="24"/>
          <w:szCs w:val="24"/>
        </w:rPr>
      </w:pPr>
      <w:r w:rsidRPr="008619FD">
        <w:rPr>
          <w:rFonts w:ascii="Book Antiqua" w:hAnsi="Book Antiqua"/>
          <w:sz w:val="24"/>
          <w:szCs w:val="24"/>
        </w:rPr>
        <w:t>M</w:t>
      </w:r>
      <w:r w:rsidR="0010676C" w:rsidRPr="008619FD">
        <w:rPr>
          <w:rFonts w:ascii="Book Antiqua" w:hAnsi="Book Antiqua"/>
          <w:sz w:val="24"/>
          <w:szCs w:val="24"/>
        </w:rPr>
        <w:t xml:space="preserve">any chemotherapeutic </w:t>
      </w:r>
      <w:r w:rsidR="00E11CD7" w:rsidRPr="008619FD">
        <w:rPr>
          <w:rFonts w:ascii="Book Antiqua" w:hAnsi="Book Antiqua"/>
          <w:sz w:val="24"/>
          <w:szCs w:val="24"/>
        </w:rPr>
        <w:t>drug</w:t>
      </w:r>
      <w:r w:rsidR="0010676C" w:rsidRPr="008619FD">
        <w:rPr>
          <w:rFonts w:ascii="Book Antiqua" w:hAnsi="Book Antiqua"/>
          <w:sz w:val="24"/>
          <w:szCs w:val="24"/>
        </w:rPr>
        <w:t>s</w:t>
      </w:r>
      <w:r w:rsidR="00DB57EB" w:rsidRPr="008619FD">
        <w:rPr>
          <w:rFonts w:ascii="Book Antiqua" w:hAnsi="Book Antiqua"/>
          <w:sz w:val="24"/>
          <w:szCs w:val="24"/>
        </w:rPr>
        <w:t>,</w:t>
      </w:r>
      <w:r w:rsidR="0010676C" w:rsidRPr="008619FD">
        <w:rPr>
          <w:rFonts w:ascii="Book Antiqua" w:hAnsi="Book Antiqua"/>
          <w:sz w:val="24"/>
          <w:szCs w:val="24"/>
        </w:rPr>
        <w:t xml:space="preserve"> such as platinum-based </w:t>
      </w:r>
      <w:r w:rsidR="00E11CD7" w:rsidRPr="008619FD">
        <w:rPr>
          <w:rFonts w:ascii="Book Antiqua" w:hAnsi="Book Antiqua"/>
          <w:sz w:val="24"/>
          <w:szCs w:val="24"/>
        </w:rPr>
        <w:t>agents</w:t>
      </w:r>
      <w:r w:rsidR="0010676C" w:rsidRPr="008619FD">
        <w:rPr>
          <w:rFonts w:ascii="Book Antiqua" w:hAnsi="Book Antiqua"/>
          <w:sz w:val="24"/>
          <w:szCs w:val="24"/>
        </w:rPr>
        <w:t xml:space="preserve"> as well as radiother</w:t>
      </w:r>
      <w:r w:rsidRPr="008619FD">
        <w:rPr>
          <w:rFonts w:ascii="Book Antiqua" w:hAnsi="Book Antiqua"/>
          <w:sz w:val="24"/>
          <w:szCs w:val="24"/>
        </w:rPr>
        <w:t>apy</w:t>
      </w:r>
      <w:r w:rsidR="00DB57EB" w:rsidRPr="008619FD">
        <w:rPr>
          <w:rFonts w:ascii="Book Antiqua" w:hAnsi="Book Antiqua"/>
          <w:sz w:val="24"/>
          <w:szCs w:val="24"/>
        </w:rPr>
        <w:t>,</w:t>
      </w:r>
      <w:r w:rsidR="00F05A33" w:rsidRPr="008619FD">
        <w:rPr>
          <w:rFonts w:ascii="Book Antiqua" w:hAnsi="Book Antiqua"/>
          <w:sz w:val="24"/>
          <w:szCs w:val="24"/>
        </w:rPr>
        <w:t xml:space="preserve"> kill cancer cells</w:t>
      </w:r>
      <w:r w:rsidRPr="008619FD">
        <w:rPr>
          <w:rFonts w:ascii="Book Antiqua" w:hAnsi="Book Antiqua"/>
          <w:sz w:val="24"/>
          <w:szCs w:val="24"/>
        </w:rPr>
        <w:t xml:space="preserve"> by inducing DNA damage. Therefore,</w:t>
      </w:r>
      <w:r w:rsidR="0010676C" w:rsidRPr="008619FD">
        <w:rPr>
          <w:rFonts w:ascii="Book Antiqua" w:hAnsi="Book Antiqua"/>
          <w:sz w:val="24"/>
          <w:szCs w:val="24"/>
        </w:rPr>
        <w:t xml:space="preserve"> cells that efficiently repair DNA damage can potentially survive therapeutic agents. Indeed, </w:t>
      </w:r>
      <w:r w:rsidRPr="008619FD">
        <w:rPr>
          <w:rFonts w:ascii="Book Antiqua" w:hAnsi="Book Antiqua"/>
          <w:sz w:val="24"/>
          <w:szCs w:val="24"/>
        </w:rPr>
        <w:t xml:space="preserve">prompt activation of DNA damage responses (DDR) and </w:t>
      </w:r>
      <w:r w:rsidR="0010676C" w:rsidRPr="008619FD">
        <w:rPr>
          <w:rFonts w:ascii="Book Antiqua" w:hAnsi="Book Antiqua"/>
          <w:sz w:val="24"/>
          <w:szCs w:val="24"/>
        </w:rPr>
        <w:t>enhanced DNA repair capacity ha</w:t>
      </w:r>
      <w:r w:rsidRPr="008619FD">
        <w:rPr>
          <w:rFonts w:ascii="Book Antiqua" w:hAnsi="Book Antiqua"/>
          <w:sz w:val="24"/>
          <w:szCs w:val="24"/>
        </w:rPr>
        <w:t>ve</w:t>
      </w:r>
      <w:r w:rsidR="0010676C" w:rsidRPr="008619FD">
        <w:rPr>
          <w:rFonts w:ascii="Book Antiqua" w:hAnsi="Book Antiqua"/>
          <w:sz w:val="24"/>
          <w:szCs w:val="24"/>
        </w:rPr>
        <w:t xml:space="preserve"> </w:t>
      </w:r>
      <w:r w:rsidR="0010676C" w:rsidRPr="008619FD">
        <w:rPr>
          <w:rFonts w:ascii="Book Antiqua" w:hAnsi="Book Antiqua"/>
          <w:sz w:val="24"/>
          <w:szCs w:val="24"/>
        </w:rPr>
        <w:lastRenderedPageBreak/>
        <w:t xml:space="preserve">been implicated as </w:t>
      </w:r>
      <w:r w:rsidR="009A6A85" w:rsidRPr="008619FD">
        <w:rPr>
          <w:rFonts w:ascii="Book Antiqua" w:hAnsi="Book Antiqua"/>
          <w:sz w:val="24"/>
          <w:szCs w:val="24"/>
        </w:rPr>
        <w:t>contributors to</w:t>
      </w:r>
      <w:r w:rsidR="0010676C" w:rsidRPr="008619FD">
        <w:rPr>
          <w:rFonts w:ascii="Book Antiqua" w:hAnsi="Book Antiqua"/>
          <w:sz w:val="24"/>
          <w:szCs w:val="24"/>
        </w:rPr>
        <w:t xml:space="preserve"> increased </w:t>
      </w:r>
      <w:r w:rsidR="00DB57EB" w:rsidRPr="008619FD">
        <w:rPr>
          <w:rFonts w:ascii="Book Antiqua" w:hAnsi="Book Antiqua"/>
          <w:sz w:val="24"/>
          <w:szCs w:val="24"/>
        </w:rPr>
        <w:t>resistance to therapy</w:t>
      </w:r>
      <w:r w:rsidR="0010676C" w:rsidRPr="008619FD">
        <w:rPr>
          <w:rFonts w:ascii="Book Antiqua" w:hAnsi="Book Antiqua"/>
          <w:sz w:val="24"/>
          <w:szCs w:val="24"/>
        </w:rPr>
        <w:t xml:space="preserve"> in </w:t>
      </w:r>
      <w:r w:rsidRPr="008619FD">
        <w:rPr>
          <w:rFonts w:ascii="Book Antiqua" w:hAnsi="Book Antiqua"/>
          <w:sz w:val="24"/>
          <w:szCs w:val="24"/>
        </w:rPr>
        <w:t>the CSC</w:t>
      </w:r>
      <w:r w:rsidR="0010676C" w:rsidRPr="008619FD">
        <w:rPr>
          <w:rFonts w:ascii="Book Antiqua" w:hAnsi="Book Antiqua"/>
          <w:sz w:val="24"/>
          <w:szCs w:val="24"/>
        </w:rPr>
        <w:t xml:space="preserve"> population in gliomas and breast cancer</w:t>
      </w:r>
      <w:r w:rsidR="00C64AE1" w:rsidRPr="008619FD">
        <w:rPr>
          <w:rFonts w:ascii="Book Antiqua" w:hAnsi="Book Antiqua"/>
          <w:sz w:val="24"/>
          <w:szCs w:val="24"/>
          <w:vertAlign w:val="superscript"/>
        </w:rPr>
        <w:fldChar w:fldCharType="begin">
          <w:fldData xml:space="preserve">PFJlZm1hbj48Q2l0ZT48QXV0aG9yPkJhbzwvQXV0aG9yPjxZZWFyPjIwMDY8L1llYXI+PFJlY051
bT45ODc1PC9SZWNOdW0+PElEVGV4dD5HbGlvbWEgc3RlbSBjZWxscyBwcm9tb3RlIHJhZGlvcmVz
aXN0YW5jZSBieSBwcmVmZXJlbnRpYWwgYWN0aXZhdGlvbiBvZiB0aGUgRE5BIGRhbWFnZSByZXNw
b25zZTwvSURUZXh0PjxNREwgUmVmX1R5cGU9IkpvdXJuYWwiPjxSZWZfVHlwZT5Kb3VybmFsPC9S
ZWZfVHlwZT48UmVmX0lEPjk4NzU8L1JlZl9JRD48VGl0bGVfUHJpbWFyeT5HbGlvbWEgc3RlbSBj
ZWxscyBwcm9tb3RlIHJhZGlvcmVzaXN0YW5jZSBieSBwcmVmZXJlbnRpYWwgYWN0aXZhdGlvbiBv
ZiB0aGUgRE5BIGRhbWFnZSByZXNwb25zZTwvVGl0bGVfUHJpbWFyeT48QXV0aG9yc19QcmltYXJ5
PkJhbyxTLjwvQXV0aG9yc19QcmltYXJ5PjxBdXRob3JzX1ByaW1hcnk+V3UsUS48L0F1dGhvcnNf
UHJpbWFyeT48QXV0aG9yc19QcmltYXJ5Pk1jTGVuZG9uLFIuRS48L0F1dGhvcnNfUHJpbWFyeT48
QXV0aG9yc19QcmltYXJ5PkhhbyxZLjwvQXV0aG9yc19QcmltYXJ5PjxBdXRob3JzX1ByaW1hcnk+
U2hpLFEuPC9BdXRob3JzX1ByaW1hcnk+PEF1dGhvcnNfUHJpbWFyeT5IamVsbWVsYW5kLEEuQi48
L0F1dGhvcnNfUHJpbWFyeT48QXV0aG9yc19QcmltYXJ5PkRld2hpcnN0LE0uVy48L0F1dGhvcnNf
UHJpbWFyeT48QXV0aG9yc19QcmltYXJ5PkJpZ25lcixELkQuPC9BdXRob3JzX1ByaW1hcnk+PEF1
dGhvcnNfUHJpbWFyeT5SaWNoLEouTi48L0F1dGhvcnNfUHJpbWFyeT48RGF0ZV9QcmltYXJ5PjIw
MDYvMTIvNzwvRGF0ZV9QcmltYXJ5PjxLZXl3b3Jkcz5hY3RpdmF0aW9uPC9LZXl3b3Jkcz48S2V5
d29yZHM+QW5pbWFsczwvS2V5d29yZHM+PEtleXdvcmRzPkFudGlnZW5zPC9LZXl3b3Jkcz48S2V5
d29yZHM+QW50aWdlbnMsQ0Q8L0tleXdvcmRzPjxLZXl3b3Jkcz5hcG9wdG9zaXM8L0tleXdvcmRz
PjxLZXl3b3Jkcz5BcnRpY2xlPC9LZXl3b3Jkcz48S2V5d29yZHM+QnJhaW48L0tleXdvcmRzPjxL
ZXl3b3Jkcz5icmFpbiBuZW9wbGFzbXM8L0tleXdvcmRzPjxLZXl3b3Jkcz5jYW5jZXI8L0tleXdv
cmRzPjxLZXl3b3Jkcz5jZWxsPC9LZXl3b3Jkcz48S2V5d29yZHM+Y2VsbCBjdWx0dXJlPC9LZXl3
b3Jkcz48S2V5d29yZHM+Y2VsbC1jdWx0dXJlPC9LZXl3b3Jkcz48S2V5d29yZHM+Y2VsbHM8L0tl
eXdvcmRzPjxLZXl3b3Jkcz5DZWxsdWxhcjwvS2V5d29yZHM+PEtleXdvcmRzPkNVTFRVUkU8L0tl
eXdvcmRzPjxLZXl3b3Jkcz5kYW1hZ2U8L0tleXdvcmRzPjxLZXl3b3Jkcz5ETkE8L0tleXdvcmRz
PjxLZXl3b3Jkcz5ETkEgZGFtYWdlPC9LZXl3b3Jkcz48S2V5d29yZHM+RE5BIGRhbWFnZSByZXNw
b25zZTwvS2V5d29yZHM+PEtleXdvcmRzPkROQSByZXBhaXI8L0tleXdvcmRzPjxLZXl3b3Jkcz5E
TkEgcmVwYWlyIGNhcGFjaXR5PC9LZXl3b3Jkcz48S2V5d29yZHM+RE5BLURhbWFnZTwvS2V5d29y
ZHM+PEtleXdvcmRzPkROQS1yZXBhaXI8L0tleXdvcmRzPjxLZXl3b3Jkcz5nZW5ldGljczwvS2V5
d29yZHM+PEtleXdvcmRzPmdsaW9ibGFzdG9tYTwvS2V5d29yZHM+PEtleXdvcmRzPkdsaW9tYTwv
S2V5d29yZHM+PEtleXdvcmRzPmdseWNvcHJvdGVpbjwvS2V5d29yZHM+PEtleXdvcmRzPmdseWNv
cHJvdGVpbnM8L0tleXdvcmRzPjxLZXl3b3Jkcz5IdW1hbjwvS2V5d29yZHM+PEtleXdvcmRzPmh1
bWFuczwvS2V5d29yZHM+PEtleXdvcmRzPklOSElCSVRPUjwvS2V5d29yZHM+PEtleXdvcmRzPmlv
bml6aW5nPC9LZXl3b3Jkcz48S2V5d29yZHM+aW9uaXppbmcgcmFkaWF0aW9uPC9LZXl3b3Jkcz48
S2V5d29yZHM+a2luYXNlPC9LZXl3b3Jkcz48S2V5d29yZHM+bWFsaWduYW5jeTwvS2V5d29yZHM+
PEtleXdvcmRzPm1hbGlnbmFudDwvS2V5d29yZHM+PEtleXdvcmRzPm1lY2hhbmlzbTwvS2V5d29y
ZHM+PEtleXdvcmRzPm1lY2hhbmlzbXM8L0tleXdvcmRzPjxLZXl3b3Jkcz5tZXRhYm9saXNtPC9L
ZXl3b3Jkcz48S2V5d29yZHM+TWljZTwvS2V5d29yZHM+PEtleXdvcmRzPm1vZGVsPC9LZXl3b3Jk
cz48S2V5d29yZHM+TmVvcGxhc3RpYyBTdGVtIENlbGxzPC9LZXl3b3Jkcz48S2V5d29yZHM+bmV1
cmFsPC9LZXl3b3Jkcz48S2V5d29yZHM+b3JnYW5pemF0aW9uPC9LZXl3b3Jkcz48S2V5d29yZHM+
cGF0aG9sb2d5PC9LZXl3b3Jkcz48S2V5d29yZHM+cGVwdGlkZTwvS2V5d29yZHM+PEtleXdvcmRz
PlBlcHRpZGVzPC9LZXl3b3Jkcz48S2V5d29yZHM+cG9wdWxhdGlvbjwvS2V5d29yZHM+PEtleXdv
cmRzPnByZWZlcmVudGlhbDwvS2V5d29yZHM+PEtleXdvcmRzPnJhZGlhdGlvbjwvS2V5d29yZHM+
PEtleXdvcmRzPnJhZGlhdGlvbiBlZmZlY3RzPC9LZXl3b3Jkcz48S2V5d29yZHM+UmFkaWF0aW9u
IFRvbGVyYW5jZTwvS2V5d29yZHM+PEtleXdvcmRzPnJhZGlvcmVzaXN0YW5jZTwvS2V5d29yZHM+
PEtleXdvcmRzPnJhZGlvdGhlcmFweTwvS2V5d29yZHM+PEtleXdvcmRzPlJlY3VycmVuY2U8L0tl
eXdvcmRzPjxLZXl3b3Jkcz5yZXBhaXI8L0tleXdvcmRzPjxLZXl3b3Jkcz5SZXNlYXJjaDwvS2V5
d29yZHM+PEtleXdvcmRzPlN0ZW0gQ2VsbCBUcmFuc3BsYW50YXRpb248L0tleXdvcmRzPjxLZXl3
b3Jkcz5TVEVNIENFTExTPC9LZXl3b3Jkcz48S2V5d29yZHM+c3VyZ2VyeTwvS2V5d29yZHM+PEtl
eXdvcmRzPnRoZXJhcHk8L0tleXdvcmRzPjxLZXl3b3Jkcz5UcmFuc3BsYW50YXRpb24sSGV0ZXJv
bG9nb3VzPC9LZXl3b3Jkcz48S2V5d29yZHM+dHVtb3VyPC9LZXl3b3Jkcz48S2V5d29yZHM+WEVO
T0dSQUZUUzwvS2V5d29yZHM+PFJlcHJpbnQ+Tm90IGluIEZpbGU8L1JlcHJpbnQ+PFN0YXJ0X1Bh
Z2U+NzU2PC9TdGFydF9QYWdlPjxFbmRfUGFnZT43NjA8L0VuZF9QYWdlPjxQZXJpb2RpY2FsPk5h
dHVyZTwvUGVyaW9kaWNhbD48Vm9sdW1lPjQ0NDwvVm9sdW1lPjxJc3N1ZT43MTIwPC9Jc3N1ZT48
TWlzY18zPm5hdHVyZTA1MjM2IFtwaWldOzEwLjEwMzgvbmF0dXJlMDUyMzYgW2RvaV08L01pc2Nf
Mz48QWRkcmVzcz5EZXBhcnRtZW50IG9mIFN1cmdlcnksIER1a2UgVW5pdmVyc2l0eSBNZWRpY2Fs
IENlbnRlciwgRHVyaGFtLCBOb3J0aCBDYXJvbGluYSAyNzcxMCwgVVNBPC9BZGRyZXNzPjxXZWJf
VVJMPlBNOjE3MDUxMTU2PC9XZWJfVVJMPjxaWl9Kb3VybmFsU3RkQWJicmV2PjxmIG5hbWU9IlN5
c3RlbSI+TmF0dXJlPC9mPjwvWlpfSm91cm5hbFN0ZEFiYnJldj48WlpfV29ya2Zvcm1JRD4xPC9a
Wl9Xb3JrZm9ybUlEPjwvTURMPjwvQ2l0ZT48Q2l0ZT48QXV0aG9yPkRpZWhuPC9BdXRob3I+PFll
YXI+MjAwOTwvWWVhcj48UmVjTnVtPjEwMDg5PC9SZWNOdW0+PElEVGV4dD5Bc3NvY2lhdGlvbiBv
ZiByZWFjdGl2ZSBveHlnZW4gc3BlY2llcyBsZXZlbHMgYW5kIHJhZGlvcmVzaXN0YW5jZSBpbiBj
YW5jZXIgc3RlbSBjZWxscyYjeEE7MzwvSURUZXh0PjxNREwgUmVmX1R5cGU9IkpvdXJuYWwiPjxS
ZWZfVHlwZT5Kb3VybmFsPC9SZWZfVHlwZT48UmVmX0lEPjEwMDg5PC9SZWZfSUQ+PFRpdGxlX1By
aW1hcnk+QXNzb2NpYXRpb24gb2YgcmVhY3RpdmUgb3h5Z2VuIHNwZWNpZXMgbGV2ZWxzIGFuZCBy
YWRpb3Jlc2lzdGFuY2UgaW4gY2FuY2VyIHN0ZW0gY2VsbHMmI3hBOzM8L1RpdGxlX1ByaW1hcnk+
PEF1dGhvcnNfUHJpbWFyeT5EaWVobixNLjwvQXV0aG9yc19QcmltYXJ5PjxBdXRob3JzX1ByaW1h
cnk+Q2hvLFIuVy48L0F1dGhvcnNfUHJpbWFyeT48QXV0aG9yc19QcmltYXJ5PkxvYm8sTi5BLjwv
QXV0aG9yc19QcmltYXJ5PjxBdXRob3JzX1ByaW1hcnk+S2FsaXNreSxULjwvQXV0aG9yc19Qcmlt
YXJ5PjxBdXRob3JzX1ByaW1hcnk+RG9yaWUsTS5KLjwvQXV0aG9yc19QcmltYXJ5PjxBdXRob3Jz
X1ByaW1hcnk+S3VscCxBLk4uPC9BdXRob3JzX1ByaW1hcnk+PEF1dGhvcnNfUHJpbWFyeT5RaWFu
LEQuPC9BdXRob3JzX1ByaW1hcnk+PEF1dGhvcnNfUHJpbWFyeT5MYW0sSi5TLjwvQXV0aG9yc19Q
cmltYXJ5PjxBdXRob3JzX1ByaW1hcnk+QWlsbGVzLEwuRS48L0F1dGhvcnNfUHJpbWFyeT48QXV0
aG9yc19QcmltYXJ5PldvbmcsTS48L0F1dGhvcnNfUHJpbWFyeT48QXV0aG9yc19QcmltYXJ5Pkpv
c2h1YSxCLjwvQXV0aG9yc19QcmltYXJ5PjxBdXRob3JzX1ByaW1hcnk+S2FwbGFuLE0uSi48L0F1
dGhvcnNfUHJpbWFyeT48QXV0aG9yc19QcmltYXJ5PldhcG5pcixJLjwvQXV0aG9yc19QcmltYXJ5
PjxBdXRob3JzX1ByaW1hcnk+RGlyYmFzLEYuTS48L0F1dGhvcnNfUHJpbWFyeT48QXV0aG9yc19Q
cmltYXJ5PlNvbWxvLEcuPC9BdXRob3JzX1ByaW1hcnk+PEF1dGhvcnNfUHJpbWFyeT5HYXJiZXJv
Z2xpbyxDLjwvQXV0aG9yc19QcmltYXJ5PjxBdXRob3JzX1ByaW1hcnk+UGF6LEIuPC9BdXRob3Jz
X1ByaW1hcnk+PEF1dGhvcnNfUHJpbWFyeT5TaGVuLEouPC9BdXRob3JzX1ByaW1hcnk+PEF1dGhv
cnNfUHJpbWFyeT5MYXUsUy5LLjwvQXV0aG9yc19QcmltYXJ5PjxBdXRob3JzX1ByaW1hcnk+UXVh
a2UsUy5SLjwvQXV0aG9yc19QcmltYXJ5PjxBdXRob3JzX1ByaW1hcnk+QnJvd24sSi5NLjwvQXV0
aG9yc19QcmltYXJ5PjxBdXRob3JzX1ByaW1hcnk+V2Vpc3NtYW4sSS5MLjwvQXV0aG9yc19Qcmlt
YXJ5PjxBdXRob3JzX1ByaW1hcnk+Q2xhcmtlLE0uRi48L0F1dGhvcnNfUHJpbWFyeT48RGF0ZV9Q
cmltYXJ5PjIwMDkvNC85PC9EYXRlX1ByaW1hcnk+PEtleXdvcmRzPkFuaW1hbHM8L0tleXdvcmRz
PjxLZXl3b3Jkcz5BcnRpY2xlPC9LZXl3b3Jkcz48S2V5d29yZHM+YnJlYXN0PC9LZXl3b3Jkcz48
S2V5d29yZHM+QnJlYXN0IE5lb3BsYXNtczwvS2V5d29yZHM+PEtleXdvcmRzPkNhbGlmb3JuaWE8
L0tleXdvcmRzPjxLZXl3b3Jkcz5jYW5jZXI8L0tleXdvcmRzPjxLZXl3b3Jkcz5jZWxsPC9LZXl3
b3Jkcz48S2V5d29yZHM+Y2VsbHM8L0tleXdvcmRzPjxLZXl3b3Jkcz5DZWxscyxDdWx0dXJlZDwv
S2V5d29yZHM+PEtleXdvcmRzPkNlbnRyYWwgTmVydm91cyBTeXN0ZW08L0tleXdvcmRzPjxLZXl3
b3Jkcz5DeXRvbG9neTwvS2V5d29yZHM+PEtleXdvcmRzPmRhbWFnZTwvS2V5d29yZHM+PEtleXdv
cmRzPmRlcGxldGlvbjwvS2V5d29yZHM+PEtleXdvcmRzPmRpc2Vhc2U8L0tleXdvcmRzPjxLZXl3
b3Jkcz5ETkE8L0tleXdvcmRzPjxLZXl3b3Jkcz5ETkEgZGFtYWdlPC9LZXl3b3Jkcz48S2V5d29y
ZHM+RE5BLURhbWFnZTwvS2V5d29yZHM+PEtleXdvcmRzPmVuaGFuY2VkPC9LZXl3b3Jkcz48S2V5
d29yZHM+ZXBpdGhlbGlhbDwvS2V5d29yZHM+PEtleXdvcmRzPmV4cHJlc3Npb248L0tleXdvcmRz
PjxLZXl3b3Jkcz5GZW1hbGU8L0tleXdvcmRzPjxLZXl3b3Jkcz5mdW5jdGlvbjwvS2V5d29yZHM+
PEtleXdvcmRzPmdlbmUgZXhwcmVzc2lvbjwvS2V5d29yZHM+PEtleXdvcmRzPmdlbmV0aWNzPC9L
ZXl3b3Jkcz48S2V5d29yZHM+SHVtYW48L0tleXdvcmRzPjxLZXl3b3Jkcz5odW1hbnM8L0tleXdv
cmRzPjxLZXl3b3Jkcz5pcnJhZGlhdGlvbjwvS2V5d29yZHM+PEtleXdvcmRzPm1hbW1hcnk8L0tl
eXdvcmRzPjxLZXl3b3Jkcz5NYW1tYXJ5IEdsYW5kcyxIdW1hbjwvS2V5d29yZHM+PEtleXdvcmRz
Pm1ldGFib2xpc208L0tleXdvcmRzPjxLZXl3b3Jkcz5NaWNlPC9LZXl3b3Jkcz48S2V5d29yZHM+
TWljZSxJbmJyZWQgQzU3Qkw8L0tleXdvcmRzPjxLZXl3b3Jkcz5tdXJpbmU8L0tleXdvcmRzPjxL
ZXl3b3Jkcz5OZW9wbGFzdGljIFN0ZW0gQ2VsbHM8L0tleXdvcmRzPjxLZXl3b3Jkcz5uZXJ2b3Vz
PC9LZXl3b3Jkcz48S2V5d29yZHM+bm9ybWFsPC9LZXl3b3Jkcz48S2V5d29yZHM+b3h5Z2VuPC9L
ZXl3b3Jkcz48S2V5d29yZHM+cGhhcm1hY29sb2dpY2FsPC9LZXl3b3Jkcz48S2V5d29yZHM+UGh5
c2lvbG9neTwvS2V5d29yZHM+PEtleXdvcmRzPnBoeXNpb3BhdGhvbG9neTwvS2V5d29yZHM+PEtl
eXdvcmRzPnByb2dlbml0b3I8L0tleXdvcmRzPjxLZXl3b3Jkcz5yYWRpYXRpb248L0tleXdvcmRz
PjxLZXl3b3Jkcz5yYWRpYXRpb24gZWZmZWN0czwvS2V5d29yZHM+PEtleXdvcmRzPlJhZGlhdGlv
biBUb2xlcmFuY2U8L0tleXdvcmRzPjxLZXl3b3Jkcz5yYWRpY2FsPC9LZXl3b3Jkcz48S2V5d29y
ZHM+cmFkaW9yZXNpc3RhbmNlPC9LZXl3b3Jkcz48S2V5d29yZHM+cmVhY3RpdmUgb3h5Z2VuPC9L
ZXl3b3Jkcz48S2V5d29yZHM+cmVhY3RpdmUgb3h5Z2VuIHNwZWNpZXM8L0tleXdvcmRzPjxLZXl3
b3Jkcz5SZXNlYXJjaDwvS2V5d29yZHM+PEtleXdvcmRzPnNjYXZlbmdlcnM8L0tleXdvcmRzPjxL
ZXl3b3Jkcz5TVEVNIENFTExTPC9LZXl3b3Jkcz48S2V5d29yZHM+dGlzc3VlPC9LZXl3b3Jkcz48
S2V5d29yZHM+dHVtb3VyPC9LZXl3b3Jkcz48UmVwcmludD5Ob3QgaW4gRmlsZTwvUmVwcmludD48
U3RhcnRfUGFnZT43ODA8L1N0YXJ0X1BhZ2U+PEVuZF9QYWdlPjc4MzwvRW5kX1BhZ2U+PFBlcmlv
ZGljYWw+TmF0dXJlPC9QZXJpb2RpY2FsPjxWb2x1bWU+NDU4PC9Wb2x1bWU+PElzc3VlPjcyMzk8
L0lzc3VlPjxVc2VyX0RlZl81PlBNQzI3Nzg2MTI8L1VzZXJfRGVmXzU+PE1pc2NfMz5uYXR1cmUw
NzczMyBbcGlpXTsxMC4xMDM4L25hdHVyZTA3NzMzIFtkb2ldPC9NaXNjXzM+PEFkZHJlc3M+RGVw
YXJ0bWVudCBvZiBSYWRpYXRpb24gT25jb2xvZ3ksIFN0YW5mb3JkIFVuaXZlcnNpdHkgU2Nob29s
IG9mIE1lZGljaW5lLCBTdGFuZm9yZCwgQ2FsaWZvcm5pYSA5NDMwNSwgVVNBPC9BZGRyZXNzPjxX
ZWJfVVJMPlBNOjE5MTk0NDYyPC9XZWJfVVJMPjxaWl9Kb3VybmFsU3RkQWJicmV2PjxmIG5hbWU9
IlN5c3RlbSI+TmF0dXJlPC9mPjwvWlpfSm91cm5hbFN0ZEFiYnJldj48WlpfV29ya2Zvcm1JRD4x
PC9aWl9Xb3Jr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JhbzwvQXV0aG9yPjxZZWFyPjIwMDY8L1llYXI+PFJlY051
bT45ODc1PC9SZWNOdW0+PElEVGV4dD5HbGlvbWEgc3RlbSBjZWxscyBwcm9tb3RlIHJhZGlvcmVz
aXN0YW5jZSBieSBwcmVmZXJlbnRpYWwgYWN0aXZhdGlvbiBvZiB0aGUgRE5BIGRhbWFnZSByZXNw
b25zZTwvSURUZXh0PjxNREwgUmVmX1R5cGU9IkpvdXJuYWwiPjxSZWZfVHlwZT5Kb3VybmFsPC9S
ZWZfVHlwZT48UmVmX0lEPjk4NzU8L1JlZl9JRD48VGl0bGVfUHJpbWFyeT5HbGlvbWEgc3RlbSBj
ZWxscyBwcm9tb3RlIHJhZGlvcmVzaXN0YW5jZSBieSBwcmVmZXJlbnRpYWwgYWN0aXZhdGlvbiBv
ZiB0aGUgRE5BIGRhbWFnZSByZXNwb25zZTwvVGl0bGVfUHJpbWFyeT48QXV0aG9yc19QcmltYXJ5
PkJhbyxTLjwvQXV0aG9yc19QcmltYXJ5PjxBdXRob3JzX1ByaW1hcnk+V3UsUS48L0F1dGhvcnNf
UHJpbWFyeT48QXV0aG9yc19QcmltYXJ5Pk1jTGVuZG9uLFIuRS48L0F1dGhvcnNfUHJpbWFyeT48
QXV0aG9yc19QcmltYXJ5PkhhbyxZLjwvQXV0aG9yc19QcmltYXJ5PjxBdXRob3JzX1ByaW1hcnk+
U2hpLFEuPC9BdXRob3JzX1ByaW1hcnk+PEF1dGhvcnNfUHJpbWFyeT5IamVsbWVsYW5kLEEuQi48
L0F1dGhvcnNfUHJpbWFyeT48QXV0aG9yc19QcmltYXJ5PkRld2hpcnN0LE0uVy48L0F1dGhvcnNf
UHJpbWFyeT48QXV0aG9yc19QcmltYXJ5PkJpZ25lcixELkQuPC9BdXRob3JzX1ByaW1hcnk+PEF1
dGhvcnNfUHJpbWFyeT5SaWNoLEouTi48L0F1dGhvcnNfUHJpbWFyeT48RGF0ZV9QcmltYXJ5PjIw
MDYvMTIvNzwvRGF0ZV9QcmltYXJ5PjxLZXl3b3Jkcz5hY3RpdmF0aW9uPC9LZXl3b3Jkcz48S2V5
d29yZHM+QW5pbWFsczwvS2V5d29yZHM+PEtleXdvcmRzPkFudGlnZW5zPC9LZXl3b3Jkcz48S2V5
d29yZHM+QW50aWdlbnMsQ0Q8L0tleXdvcmRzPjxLZXl3b3Jkcz5hcG9wdG9zaXM8L0tleXdvcmRz
PjxLZXl3b3Jkcz5BcnRpY2xlPC9LZXl3b3Jkcz48S2V5d29yZHM+QnJhaW48L0tleXdvcmRzPjxL
ZXl3b3Jkcz5icmFpbiBuZW9wbGFzbXM8L0tleXdvcmRzPjxLZXl3b3Jkcz5jYW5jZXI8L0tleXdv
cmRzPjxLZXl3b3Jkcz5jZWxsPC9LZXl3b3Jkcz48S2V5d29yZHM+Y2VsbCBjdWx0dXJlPC9LZXl3
b3Jkcz48S2V5d29yZHM+Y2VsbC1jdWx0dXJlPC9LZXl3b3Jkcz48S2V5d29yZHM+Y2VsbHM8L0tl
eXdvcmRzPjxLZXl3b3Jkcz5DZWxsdWxhcjwvS2V5d29yZHM+PEtleXdvcmRzPkNVTFRVUkU8L0tl
eXdvcmRzPjxLZXl3b3Jkcz5kYW1hZ2U8L0tleXdvcmRzPjxLZXl3b3Jkcz5ETkE8L0tleXdvcmRz
PjxLZXl3b3Jkcz5ETkEgZGFtYWdlPC9LZXl3b3Jkcz48S2V5d29yZHM+RE5BIGRhbWFnZSByZXNw
b25zZTwvS2V5d29yZHM+PEtleXdvcmRzPkROQSByZXBhaXI8L0tleXdvcmRzPjxLZXl3b3Jkcz5E
TkEgcmVwYWlyIGNhcGFjaXR5PC9LZXl3b3Jkcz48S2V5d29yZHM+RE5BLURhbWFnZTwvS2V5d29y
ZHM+PEtleXdvcmRzPkROQS1yZXBhaXI8L0tleXdvcmRzPjxLZXl3b3Jkcz5nZW5ldGljczwvS2V5
d29yZHM+PEtleXdvcmRzPmdsaW9ibGFzdG9tYTwvS2V5d29yZHM+PEtleXdvcmRzPkdsaW9tYTwv
S2V5d29yZHM+PEtleXdvcmRzPmdseWNvcHJvdGVpbjwvS2V5d29yZHM+PEtleXdvcmRzPmdseWNv
cHJvdGVpbnM8L0tleXdvcmRzPjxLZXl3b3Jkcz5IdW1hbjwvS2V5d29yZHM+PEtleXdvcmRzPmh1
bWFuczwvS2V5d29yZHM+PEtleXdvcmRzPklOSElCSVRPUjwvS2V5d29yZHM+PEtleXdvcmRzPmlv
bml6aW5nPC9LZXl3b3Jkcz48S2V5d29yZHM+aW9uaXppbmcgcmFkaWF0aW9uPC9LZXl3b3Jkcz48
S2V5d29yZHM+a2luYXNlPC9LZXl3b3Jkcz48S2V5d29yZHM+bWFsaWduYW5jeTwvS2V5d29yZHM+
PEtleXdvcmRzPm1hbGlnbmFudDwvS2V5d29yZHM+PEtleXdvcmRzPm1lY2hhbmlzbTwvS2V5d29y
ZHM+PEtleXdvcmRzPm1lY2hhbmlzbXM8L0tleXdvcmRzPjxLZXl3b3Jkcz5tZXRhYm9saXNtPC9L
ZXl3b3Jkcz48S2V5d29yZHM+TWljZTwvS2V5d29yZHM+PEtleXdvcmRzPm1vZGVsPC9LZXl3b3Jk
cz48S2V5d29yZHM+TmVvcGxhc3RpYyBTdGVtIENlbGxzPC9LZXl3b3Jkcz48S2V5d29yZHM+bmV1
cmFsPC9LZXl3b3Jkcz48S2V5d29yZHM+b3JnYW5pemF0aW9uPC9LZXl3b3Jkcz48S2V5d29yZHM+
cGF0aG9sb2d5PC9LZXl3b3Jkcz48S2V5d29yZHM+cGVwdGlkZTwvS2V5d29yZHM+PEtleXdvcmRz
PlBlcHRpZGVzPC9LZXl3b3Jkcz48S2V5d29yZHM+cG9wdWxhdGlvbjwvS2V5d29yZHM+PEtleXdv
cmRzPnByZWZlcmVudGlhbDwvS2V5d29yZHM+PEtleXdvcmRzPnJhZGlhdGlvbjwvS2V5d29yZHM+
PEtleXdvcmRzPnJhZGlhdGlvbiBlZmZlY3RzPC9LZXl3b3Jkcz48S2V5d29yZHM+UmFkaWF0aW9u
IFRvbGVyYW5jZTwvS2V5d29yZHM+PEtleXdvcmRzPnJhZGlvcmVzaXN0YW5jZTwvS2V5d29yZHM+
PEtleXdvcmRzPnJhZGlvdGhlcmFweTwvS2V5d29yZHM+PEtleXdvcmRzPlJlY3VycmVuY2U8L0tl
eXdvcmRzPjxLZXl3b3Jkcz5yZXBhaXI8L0tleXdvcmRzPjxLZXl3b3Jkcz5SZXNlYXJjaDwvS2V5
d29yZHM+PEtleXdvcmRzPlN0ZW0gQ2VsbCBUcmFuc3BsYW50YXRpb248L0tleXdvcmRzPjxLZXl3
b3Jkcz5TVEVNIENFTExTPC9LZXl3b3Jkcz48S2V5d29yZHM+c3VyZ2VyeTwvS2V5d29yZHM+PEtl
eXdvcmRzPnRoZXJhcHk8L0tleXdvcmRzPjxLZXl3b3Jkcz5UcmFuc3BsYW50YXRpb24sSGV0ZXJv
bG9nb3VzPC9LZXl3b3Jkcz48S2V5d29yZHM+dHVtb3VyPC9LZXl3b3Jkcz48S2V5d29yZHM+WEVO
T0dSQUZUUzwvS2V5d29yZHM+PFJlcHJpbnQ+Tm90IGluIEZpbGU8L1JlcHJpbnQ+PFN0YXJ0X1Bh
Z2U+NzU2PC9TdGFydF9QYWdlPjxFbmRfUGFnZT43NjA8L0VuZF9QYWdlPjxQZXJpb2RpY2FsPk5h
dHVyZTwvUGVyaW9kaWNhbD48Vm9sdW1lPjQ0NDwvVm9sdW1lPjxJc3N1ZT43MTIwPC9Jc3N1ZT48
TWlzY18zPm5hdHVyZTA1MjM2IFtwaWldOzEwLjEwMzgvbmF0dXJlMDUyMzYgW2RvaV08L01pc2Nf
Mz48QWRkcmVzcz5EZXBhcnRtZW50IG9mIFN1cmdlcnksIER1a2UgVW5pdmVyc2l0eSBNZWRpY2Fs
IENlbnRlciwgRHVyaGFtLCBOb3J0aCBDYXJvbGluYSAyNzcxMCwgVVNBPC9BZGRyZXNzPjxXZWJf
VVJMPlBNOjE3MDUxMTU2PC9XZWJfVVJMPjxaWl9Kb3VybmFsU3RkQWJicmV2PjxmIG5hbWU9IlN5
c3RlbSI+TmF0dXJlPC9mPjwvWlpfSm91cm5hbFN0ZEFiYnJldj48WlpfV29ya2Zvcm1JRD4xPC9a
Wl9Xb3JrZm9ybUlEPjwvTURMPjwvQ2l0ZT48Q2l0ZT48QXV0aG9yPkRpZWhuPC9BdXRob3I+PFll
YXI+MjAwOTwvWWVhcj48UmVjTnVtPjEwMDg5PC9SZWNOdW0+PElEVGV4dD5Bc3NvY2lhdGlvbiBv
ZiByZWFjdGl2ZSBveHlnZW4gc3BlY2llcyBsZXZlbHMgYW5kIHJhZGlvcmVzaXN0YW5jZSBpbiBj
YW5jZXIgc3RlbSBjZWxscyYjeEE7MzwvSURUZXh0PjxNREwgUmVmX1R5cGU9IkpvdXJuYWwiPjxS
ZWZfVHlwZT5Kb3VybmFsPC9SZWZfVHlwZT48UmVmX0lEPjEwMDg5PC9SZWZfSUQ+PFRpdGxlX1By
aW1hcnk+QXNzb2NpYXRpb24gb2YgcmVhY3RpdmUgb3h5Z2VuIHNwZWNpZXMgbGV2ZWxzIGFuZCBy
YWRpb3Jlc2lzdGFuY2UgaW4gY2FuY2VyIHN0ZW0gY2VsbHMmI3hBOzM8L1RpdGxlX1ByaW1hcnk+
PEF1dGhvcnNfUHJpbWFyeT5EaWVobixNLjwvQXV0aG9yc19QcmltYXJ5PjxBdXRob3JzX1ByaW1h
cnk+Q2hvLFIuVy48L0F1dGhvcnNfUHJpbWFyeT48QXV0aG9yc19QcmltYXJ5PkxvYm8sTi5BLjwv
QXV0aG9yc19QcmltYXJ5PjxBdXRob3JzX1ByaW1hcnk+S2FsaXNreSxULjwvQXV0aG9yc19Qcmlt
YXJ5PjxBdXRob3JzX1ByaW1hcnk+RG9yaWUsTS5KLjwvQXV0aG9yc19QcmltYXJ5PjxBdXRob3Jz
X1ByaW1hcnk+S3VscCxBLk4uPC9BdXRob3JzX1ByaW1hcnk+PEF1dGhvcnNfUHJpbWFyeT5RaWFu
LEQuPC9BdXRob3JzX1ByaW1hcnk+PEF1dGhvcnNfUHJpbWFyeT5MYW0sSi5TLjwvQXV0aG9yc19Q
cmltYXJ5PjxBdXRob3JzX1ByaW1hcnk+QWlsbGVzLEwuRS48L0F1dGhvcnNfUHJpbWFyeT48QXV0
aG9yc19QcmltYXJ5PldvbmcsTS48L0F1dGhvcnNfUHJpbWFyeT48QXV0aG9yc19QcmltYXJ5Pkpv
c2h1YSxCLjwvQXV0aG9yc19QcmltYXJ5PjxBdXRob3JzX1ByaW1hcnk+S2FwbGFuLE0uSi48L0F1
dGhvcnNfUHJpbWFyeT48QXV0aG9yc19QcmltYXJ5PldhcG5pcixJLjwvQXV0aG9yc19QcmltYXJ5
PjxBdXRob3JzX1ByaW1hcnk+RGlyYmFzLEYuTS48L0F1dGhvcnNfUHJpbWFyeT48QXV0aG9yc19Q
cmltYXJ5PlNvbWxvLEcuPC9BdXRob3JzX1ByaW1hcnk+PEF1dGhvcnNfUHJpbWFyeT5HYXJiZXJv
Z2xpbyxDLjwvQXV0aG9yc19QcmltYXJ5PjxBdXRob3JzX1ByaW1hcnk+UGF6LEIuPC9BdXRob3Jz
X1ByaW1hcnk+PEF1dGhvcnNfUHJpbWFyeT5TaGVuLEouPC9BdXRob3JzX1ByaW1hcnk+PEF1dGhv
cnNfUHJpbWFyeT5MYXUsUy5LLjwvQXV0aG9yc19QcmltYXJ5PjxBdXRob3JzX1ByaW1hcnk+UXVh
a2UsUy5SLjwvQXV0aG9yc19QcmltYXJ5PjxBdXRob3JzX1ByaW1hcnk+QnJvd24sSi5NLjwvQXV0
aG9yc19QcmltYXJ5PjxBdXRob3JzX1ByaW1hcnk+V2Vpc3NtYW4sSS5MLjwvQXV0aG9yc19Qcmlt
YXJ5PjxBdXRob3JzX1ByaW1hcnk+Q2xhcmtlLE0uRi48L0F1dGhvcnNfUHJpbWFyeT48RGF0ZV9Q
cmltYXJ5PjIwMDkvNC85PC9EYXRlX1ByaW1hcnk+PEtleXdvcmRzPkFuaW1hbHM8L0tleXdvcmRz
PjxLZXl3b3Jkcz5BcnRpY2xlPC9LZXl3b3Jkcz48S2V5d29yZHM+YnJlYXN0PC9LZXl3b3Jkcz48
S2V5d29yZHM+QnJlYXN0IE5lb3BsYXNtczwvS2V5d29yZHM+PEtleXdvcmRzPkNhbGlmb3JuaWE8
L0tleXdvcmRzPjxLZXl3b3Jkcz5jYW5jZXI8L0tleXdvcmRzPjxLZXl3b3Jkcz5jZWxsPC9LZXl3
b3Jkcz48S2V5d29yZHM+Y2VsbHM8L0tleXdvcmRzPjxLZXl3b3Jkcz5DZWxscyxDdWx0dXJlZDwv
S2V5d29yZHM+PEtleXdvcmRzPkNlbnRyYWwgTmVydm91cyBTeXN0ZW08L0tleXdvcmRzPjxLZXl3
b3Jkcz5DeXRvbG9neTwvS2V5d29yZHM+PEtleXdvcmRzPmRhbWFnZTwvS2V5d29yZHM+PEtleXdv
cmRzPmRlcGxldGlvbjwvS2V5d29yZHM+PEtleXdvcmRzPmRpc2Vhc2U8L0tleXdvcmRzPjxLZXl3
b3Jkcz5ETkE8L0tleXdvcmRzPjxLZXl3b3Jkcz5ETkEgZGFtYWdlPC9LZXl3b3Jkcz48S2V5d29y
ZHM+RE5BLURhbWFnZTwvS2V5d29yZHM+PEtleXdvcmRzPmVuaGFuY2VkPC9LZXl3b3Jkcz48S2V5
d29yZHM+ZXBpdGhlbGlhbDwvS2V5d29yZHM+PEtleXdvcmRzPmV4cHJlc3Npb248L0tleXdvcmRz
PjxLZXl3b3Jkcz5GZW1hbGU8L0tleXdvcmRzPjxLZXl3b3Jkcz5mdW5jdGlvbjwvS2V5d29yZHM+
PEtleXdvcmRzPmdlbmUgZXhwcmVzc2lvbjwvS2V5d29yZHM+PEtleXdvcmRzPmdlbmV0aWNzPC9L
ZXl3b3Jkcz48S2V5d29yZHM+SHVtYW48L0tleXdvcmRzPjxLZXl3b3Jkcz5odW1hbnM8L0tleXdv
cmRzPjxLZXl3b3Jkcz5pcnJhZGlhdGlvbjwvS2V5d29yZHM+PEtleXdvcmRzPm1hbW1hcnk8L0tl
eXdvcmRzPjxLZXl3b3Jkcz5NYW1tYXJ5IEdsYW5kcyxIdW1hbjwvS2V5d29yZHM+PEtleXdvcmRz
Pm1ldGFib2xpc208L0tleXdvcmRzPjxLZXl3b3Jkcz5NaWNlPC9LZXl3b3Jkcz48S2V5d29yZHM+
TWljZSxJbmJyZWQgQzU3Qkw8L0tleXdvcmRzPjxLZXl3b3Jkcz5tdXJpbmU8L0tleXdvcmRzPjxL
ZXl3b3Jkcz5OZW9wbGFzdGljIFN0ZW0gQ2VsbHM8L0tleXdvcmRzPjxLZXl3b3Jkcz5uZXJ2b3Vz
PC9LZXl3b3Jkcz48S2V5d29yZHM+bm9ybWFsPC9LZXl3b3Jkcz48S2V5d29yZHM+b3h5Z2VuPC9L
ZXl3b3Jkcz48S2V5d29yZHM+cGhhcm1hY29sb2dpY2FsPC9LZXl3b3Jkcz48S2V5d29yZHM+UGh5
c2lvbG9neTwvS2V5d29yZHM+PEtleXdvcmRzPnBoeXNpb3BhdGhvbG9neTwvS2V5d29yZHM+PEtl
eXdvcmRzPnByb2dlbml0b3I8L0tleXdvcmRzPjxLZXl3b3Jkcz5yYWRpYXRpb248L0tleXdvcmRz
PjxLZXl3b3Jkcz5yYWRpYXRpb24gZWZmZWN0czwvS2V5d29yZHM+PEtleXdvcmRzPlJhZGlhdGlv
biBUb2xlcmFuY2U8L0tleXdvcmRzPjxLZXl3b3Jkcz5yYWRpY2FsPC9LZXl3b3Jkcz48S2V5d29y
ZHM+cmFkaW9yZXNpc3RhbmNlPC9LZXl3b3Jkcz48S2V5d29yZHM+cmVhY3RpdmUgb3h5Z2VuPC9L
ZXl3b3Jkcz48S2V5d29yZHM+cmVhY3RpdmUgb3h5Z2VuIHNwZWNpZXM8L0tleXdvcmRzPjxLZXl3
b3Jkcz5SZXNlYXJjaDwvS2V5d29yZHM+PEtleXdvcmRzPnNjYXZlbmdlcnM8L0tleXdvcmRzPjxL
ZXl3b3Jkcz5TVEVNIENFTExTPC9LZXl3b3Jkcz48S2V5d29yZHM+dGlzc3VlPC9LZXl3b3Jkcz48
S2V5d29yZHM+dHVtb3VyPC9LZXl3b3Jkcz48UmVwcmludD5Ob3QgaW4gRmlsZTwvUmVwcmludD48
U3RhcnRfUGFnZT43ODA8L1N0YXJ0X1BhZ2U+PEVuZF9QYWdlPjc4MzwvRW5kX1BhZ2U+PFBlcmlv
ZGljYWw+TmF0dXJlPC9QZXJpb2RpY2FsPjxWb2x1bWU+NDU4PC9Wb2x1bWU+PElzc3VlPjcyMzk8
L0lzc3VlPjxVc2VyX0RlZl81PlBNQzI3Nzg2MTI8L1VzZXJfRGVmXzU+PE1pc2NfMz5uYXR1cmUw
NzczMyBbcGlpXTsxMC4xMDM4L25hdHVyZTA3NzMzIFtkb2ldPC9NaXNjXzM+PEFkZHJlc3M+RGVw
YXJ0bWVudCBvZiBSYWRpYXRpb24gT25jb2xvZ3ksIFN0YW5mb3JkIFVuaXZlcnNpdHkgU2Nob29s
IG9mIE1lZGljaW5lLCBTdGFuZm9yZCwgQ2FsaWZvcm5pYSA5NDMwNSwgVVNBPC9BZGRyZXNzPjxX
ZWJfVVJMPlBNOjE5MTk0NDYyPC9XZWJfVVJMPjxaWl9Kb3VybmFsU3RkQWJicmV2PjxmIG5hbWU9
IlN5c3RlbSI+TmF0dXJlPC9mPjwvWlpfSm91cm5hbFN0ZEFiYnJldj48WlpfV29ya2Zvcm1JRD4x
PC9aWl9Xb3Jr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64AE1" w:rsidRPr="008619FD">
        <w:rPr>
          <w:rFonts w:ascii="Book Antiqua" w:hAnsi="Book Antiqua"/>
          <w:sz w:val="24"/>
          <w:szCs w:val="24"/>
          <w:vertAlign w:val="superscript"/>
        </w:rPr>
      </w:r>
      <w:r w:rsidR="00C64AE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4]</w:t>
      </w:r>
      <w:r w:rsidR="00C64AE1" w:rsidRPr="008619FD">
        <w:rPr>
          <w:rFonts w:ascii="Book Antiqua" w:hAnsi="Book Antiqua"/>
          <w:sz w:val="24"/>
          <w:szCs w:val="24"/>
          <w:vertAlign w:val="superscript"/>
        </w:rPr>
        <w:fldChar w:fldCharType="end"/>
      </w:r>
      <w:r w:rsidR="0010676C" w:rsidRPr="008619FD">
        <w:rPr>
          <w:rFonts w:ascii="Book Antiqua" w:hAnsi="Book Antiqua"/>
          <w:sz w:val="24"/>
          <w:szCs w:val="24"/>
        </w:rPr>
        <w:t>.</w:t>
      </w:r>
    </w:p>
    <w:p w14:paraId="0DE1252E" w14:textId="77777777" w:rsidR="0010676C" w:rsidRPr="008619FD" w:rsidRDefault="0010676C" w:rsidP="000471E2">
      <w:pPr>
        <w:spacing w:line="360" w:lineRule="auto"/>
        <w:rPr>
          <w:rFonts w:ascii="Book Antiqua" w:hAnsi="Book Antiqua"/>
          <w:sz w:val="24"/>
          <w:szCs w:val="24"/>
        </w:rPr>
      </w:pPr>
    </w:p>
    <w:p w14:paraId="7C95F7C8" w14:textId="666DF7DF" w:rsidR="00A93452" w:rsidRPr="008619FD" w:rsidRDefault="00204019" w:rsidP="000471E2">
      <w:pPr>
        <w:autoSpaceDE w:val="0"/>
        <w:autoSpaceDN w:val="0"/>
        <w:adjustRightInd w:val="0"/>
        <w:spacing w:line="360" w:lineRule="auto"/>
        <w:rPr>
          <w:rFonts w:ascii="Book Antiqua" w:hAnsi="Book Antiqua" w:cs="Arial"/>
          <w:b/>
          <w:sz w:val="24"/>
          <w:szCs w:val="24"/>
        </w:rPr>
      </w:pPr>
      <w:r w:rsidRPr="008619FD">
        <w:rPr>
          <w:rFonts w:ascii="Book Antiqua" w:hAnsi="Book Antiqua" w:cs="Arial"/>
          <w:b/>
          <w:sz w:val="24"/>
          <w:szCs w:val="24"/>
        </w:rPr>
        <w:t>DNA DAMAGE RESPONSE</w:t>
      </w:r>
    </w:p>
    <w:p w14:paraId="7EBCD4F3" w14:textId="4A4B6E28" w:rsidR="00701B44" w:rsidRPr="008619FD" w:rsidRDefault="00AF218C" w:rsidP="000471E2">
      <w:pPr>
        <w:tabs>
          <w:tab w:val="left" w:pos="450"/>
        </w:tabs>
        <w:spacing w:line="360" w:lineRule="auto"/>
        <w:rPr>
          <w:rFonts w:ascii="Book Antiqua" w:hAnsi="Book Antiqua"/>
          <w:sz w:val="24"/>
          <w:szCs w:val="24"/>
        </w:rPr>
      </w:pPr>
      <w:r w:rsidRPr="008619FD">
        <w:rPr>
          <w:rFonts w:ascii="Book Antiqua" w:hAnsi="Book Antiqua"/>
          <w:bCs/>
          <w:sz w:val="24"/>
          <w:szCs w:val="24"/>
        </w:rPr>
        <w:t>Cells</w:t>
      </w:r>
      <w:r w:rsidRPr="008619FD">
        <w:rPr>
          <w:rStyle w:val="apple-converted-space"/>
          <w:rFonts w:ascii="Book Antiqua" w:hAnsi="Book Antiqua"/>
          <w:sz w:val="24"/>
          <w:szCs w:val="24"/>
        </w:rPr>
        <w:t> </w:t>
      </w:r>
      <w:r w:rsidRPr="008619FD">
        <w:rPr>
          <w:rFonts w:ascii="Book Antiqua" w:hAnsi="Book Antiqua"/>
          <w:sz w:val="24"/>
          <w:szCs w:val="24"/>
        </w:rPr>
        <w:t xml:space="preserve">incur </w:t>
      </w:r>
      <w:r w:rsidR="00F05A33" w:rsidRPr="008619FD">
        <w:rPr>
          <w:rFonts w:ascii="Book Antiqua" w:hAnsi="Book Antiqua"/>
          <w:sz w:val="24"/>
          <w:szCs w:val="24"/>
        </w:rPr>
        <w:t>a large number</w:t>
      </w:r>
      <w:r w:rsidRPr="008619FD">
        <w:rPr>
          <w:rFonts w:ascii="Book Antiqua" w:hAnsi="Book Antiqua"/>
          <w:sz w:val="24"/>
          <w:szCs w:val="24"/>
        </w:rPr>
        <w:t xml:space="preserve"> of</w:t>
      </w:r>
      <w:r w:rsidRPr="008619FD">
        <w:rPr>
          <w:rStyle w:val="apple-converted-space"/>
          <w:rFonts w:ascii="Book Antiqua" w:hAnsi="Book Antiqua"/>
          <w:sz w:val="24"/>
          <w:szCs w:val="24"/>
        </w:rPr>
        <w:t> </w:t>
      </w:r>
      <w:r w:rsidRPr="008619FD">
        <w:rPr>
          <w:rFonts w:ascii="Book Antiqua" w:hAnsi="Book Antiqua"/>
          <w:bCs/>
          <w:sz w:val="24"/>
          <w:szCs w:val="24"/>
        </w:rPr>
        <w:t>DNA</w:t>
      </w:r>
      <w:r w:rsidRPr="008619FD">
        <w:rPr>
          <w:rStyle w:val="apple-converted-space"/>
          <w:rFonts w:ascii="Book Antiqua" w:hAnsi="Book Antiqua"/>
          <w:sz w:val="24"/>
          <w:szCs w:val="24"/>
        </w:rPr>
        <w:t> </w:t>
      </w:r>
      <w:r w:rsidRPr="008619FD">
        <w:rPr>
          <w:rFonts w:ascii="Book Antiqua" w:hAnsi="Book Antiqua"/>
          <w:sz w:val="24"/>
          <w:szCs w:val="24"/>
        </w:rPr>
        <w:t xml:space="preserve">lesions </w:t>
      </w:r>
      <w:r w:rsidR="00EC25E0" w:rsidRPr="008619FD">
        <w:rPr>
          <w:rFonts w:ascii="Book Antiqua" w:hAnsi="Book Antiqua"/>
          <w:sz w:val="24"/>
          <w:szCs w:val="24"/>
        </w:rPr>
        <w:t>from</w:t>
      </w:r>
      <w:r w:rsidRPr="008619FD">
        <w:rPr>
          <w:rFonts w:ascii="Book Antiqua" w:hAnsi="Book Antiqua"/>
          <w:sz w:val="24"/>
          <w:szCs w:val="24"/>
        </w:rPr>
        <w:t xml:space="preserve"> endogenous processes. </w:t>
      </w:r>
      <w:r w:rsidR="00852B61" w:rsidRPr="008619FD">
        <w:rPr>
          <w:rFonts w:ascii="Book Antiqua" w:hAnsi="Book Antiqua"/>
          <w:sz w:val="24"/>
          <w:szCs w:val="24"/>
        </w:rPr>
        <w:t xml:space="preserve">Many lesions </w:t>
      </w:r>
      <w:r w:rsidR="00994F2B" w:rsidRPr="008619FD">
        <w:rPr>
          <w:rFonts w:ascii="Book Antiqua" w:hAnsi="Book Antiqua"/>
          <w:sz w:val="24"/>
          <w:szCs w:val="24"/>
        </w:rPr>
        <w:t xml:space="preserve">can </w:t>
      </w:r>
      <w:r w:rsidR="00852B61" w:rsidRPr="008619FD">
        <w:rPr>
          <w:rFonts w:ascii="Book Antiqua" w:hAnsi="Book Antiqua"/>
          <w:sz w:val="24"/>
          <w:szCs w:val="24"/>
        </w:rPr>
        <w:t>block transcription</w:t>
      </w:r>
      <w:r w:rsidR="00CE7AB2" w:rsidRPr="008619FD">
        <w:rPr>
          <w:rFonts w:ascii="Book Antiqua" w:hAnsi="Book Antiqua"/>
          <w:sz w:val="24"/>
          <w:szCs w:val="24"/>
        </w:rPr>
        <w:t>,</w:t>
      </w:r>
      <w:r w:rsidR="00852B61" w:rsidRPr="008619FD">
        <w:rPr>
          <w:rFonts w:ascii="Book Antiqua" w:hAnsi="Book Antiqua"/>
          <w:sz w:val="24"/>
          <w:szCs w:val="24"/>
        </w:rPr>
        <w:t xml:space="preserve"> DNA replication</w:t>
      </w:r>
      <w:r w:rsidR="00DB57EB" w:rsidRPr="008619FD">
        <w:rPr>
          <w:rFonts w:ascii="Book Antiqua" w:hAnsi="Book Antiqua"/>
          <w:sz w:val="24"/>
          <w:szCs w:val="24"/>
        </w:rPr>
        <w:t>,</w:t>
      </w:r>
      <w:r w:rsidR="00852B61" w:rsidRPr="008619FD">
        <w:rPr>
          <w:rFonts w:ascii="Book Antiqua" w:hAnsi="Book Antiqua"/>
          <w:sz w:val="24"/>
          <w:szCs w:val="24"/>
        </w:rPr>
        <w:t xml:space="preserve"> and chromosome segregation, resulting in cell death or gene mutations. Fortunately, cells have evolved an intricate machinery to deal with these lesions. </w:t>
      </w:r>
      <w:r w:rsidRPr="008619FD">
        <w:rPr>
          <w:rFonts w:ascii="Book Antiqua" w:hAnsi="Book Antiqua"/>
          <w:sz w:val="24"/>
          <w:szCs w:val="24"/>
        </w:rPr>
        <w:t xml:space="preserve">This machinery, </w:t>
      </w:r>
      <w:r w:rsidR="00F36DD3" w:rsidRPr="008619FD">
        <w:rPr>
          <w:rFonts w:ascii="Book Antiqua" w:hAnsi="Book Antiqua"/>
          <w:sz w:val="24"/>
          <w:szCs w:val="24"/>
        </w:rPr>
        <w:t>known as</w:t>
      </w:r>
      <w:r w:rsidRPr="008619FD">
        <w:rPr>
          <w:rFonts w:ascii="Book Antiqua" w:hAnsi="Book Antiqua"/>
          <w:sz w:val="24"/>
          <w:szCs w:val="24"/>
        </w:rPr>
        <w:t xml:space="preserve"> </w:t>
      </w:r>
      <w:r w:rsidR="00994F2B" w:rsidRPr="008619FD">
        <w:rPr>
          <w:rFonts w:ascii="Book Antiqua" w:hAnsi="Book Antiqua"/>
          <w:sz w:val="24"/>
          <w:szCs w:val="24"/>
        </w:rPr>
        <w:t xml:space="preserve">the </w:t>
      </w:r>
      <w:r w:rsidRPr="008619FD">
        <w:rPr>
          <w:rFonts w:ascii="Book Antiqua" w:hAnsi="Book Antiqua"/>
          <w:sz w:val="24"/>
          <w:szCs w:val="24"/>
        </w:rPr>
        <w:t xml:space="preserve">DDR, </w:t>
      </w:r>
      <w:r w:rsidR="00852B61" w:rsidRPr="008619FD">
        <w:rPr>
          <w:rFonts w:ascii="Book Antiqua" w:hAnsi="Book Antiqua"/>
          <w:sz w:val="24"/>
          <w:szCs w:val="24"/>
        </w:rPr>
        <w:t>can recognize these DNA lesions and repair them. Meanwhile, cells with genome injury can be arrested at specific checkpoints to allow repair of lesions before they are converted into permanent mutations. When damage is too significant, a cell may undergo apoptosis to avoid the pass</w:t>
      </w:r>
      <w:r w:rsidR="00EC25E0" w:rsidRPr="008619FD">
        <w:rPr>
          <w:rFonts w:ascii="Book Antiqua" w:hAnsi="Book Antiqua"/>
          <w:sz w:val="24"/>
          <w:szCs w:val="24"/>
        </w:rPr>
        <w:t>ing</w:t>
      </w:r>
      <w:r w:rsidR="00852B61" w:rsidRPr="008619FD">
        <w:rPr>
          <w:rFonts w:ascii="Book Antiqua" w:hAnsi="Book Antiqua"/>
          <w:sz w:val="24"/>
          <w:szCs w:val="24"/>
        </w:rPr>
        <w:t xml:space="preserve"> of damage to their progeny. Although DDR is critical to the maintenance of genome stability, highly efficient DNA repair machinery can reduce the efficacy of DNA damaging agents in treating cancers. </w:t>
      </w:r>
      <w:r w:rsidR="00AC56F3" w:rsidRPr="008619FD">
        <w:rPr>
          <w:rFonts w:ascii="Book Antiqua" w:hAnsi="Book Antiqua"/>
          <w:sz w:val="24"/>
          <w:szCs w:val="24"/>
        </w:rPr>
        <w:t>DNA damaging agents used for cancer therapy can induce various DNA lesions, such as covalent crosslinks between DNA bases (</w:t>
      </w:r>
      <w:proofErr w:type="spellStart"/>
      <w:r w:rsidR="00994F2B" w:rsidRPr="008619FD">
        <w:rPr>
          <w:rFonts w:ascii="Book Antiqua" w:hAnsi="Book Antiqua"/>
          <w:sz w:val="24"/>
          <w:szCs w:val="24"/>
        </w:rPr>
        <w:t>c</w:t>
      </w:r>
      <w:r w:rsidR="00AC56F3" w:rsidRPr="008619FD">
        <w:rPr>
          <w:rFonts w:ascii="Book Antiqua" w:hAnsi="Book Antiqua"/>
          <w:sz w:val="24"/>
          <w:szCs w:val="24"/>
        </w:rPr>
        <w:t>isplatin</w:t>
      </w:r>
      <w:proofErr w:type="spellEnd"/>
      <w:r w:rsidR="00AC56F3" w:rsidRPr="008619FD">
        <w:rPr>
          <w:rFonts w:ascii="Book Antiqua" w:hAnsi="Book Antiqua"/>
          <w:sz w:val="24"/>
          <w:szCs w:val="24"/>
        </w:rPr>
        <w:t xml:space="preserve">, carboplatin, </w:t>
      </w:r>
      <w:proofErr w:type="spellStart"/>
      <w:r w:rsidR="00AC56F3" w:rsidRPr="008619FD">
        <w:rPr>
          <w:rFonts w:ascii="Book Antiqua" w:hAnsi="Book Antiqua"/>
          <w:sz w:val="24"/>
          <w:szCs w:val="24"/>
        </w:rPr>
        <w:t>oxaliplatin</w:t>
      </w:r>
      <w:proofErr w:type="spellEnd"/>
      <w:r w:rsidR="00AC56F3" w:rsidRPr="008619FD">
        <w:rPr>
          <w:rFonts w:ascii="Book Antiqua" w:hAnsi="Book Antiqua"/>
          <w:sz w:val="24"/>
          <w:szCs w:val="24"/>
        </w:rPr>
        <w:t xml:space="preserve"> and </w:t>
      </w:r>
      <w:proofErr w:type="spellStart"/>
      <w:r w:rsidR="00AC56F3" w:rsidRPr="008619FD">
        <w:rPr>
          <w:rFonts w:ascii="Book Antiqua" w:hAnsi="Book Antiqua"/>
          <w:sz w:val="24"/>
          <w:szCs w:val="24"/>
        </w:rPr>
        <w:t>mitomycin</w:t>
      </w:r>
      <w:proofErr w:type="spellEnd"/>
      <w:r w:rsidR="00AC56F3" w:rsidRPr="008619FD">
        <w:rPr>
          <w:rFonts w:ascii="Book Antiqua" w:hAnsi="Book Antiqua"/>
          <w:sz w:val="24"/>
          <w:szCs w:val="24"/>
        </w:rPr>
        <w:t xml:space="preserve"> C), base alkylation (methyl </w:t>
      </w:r>
      <w:proofErr w:type="spellStart"/>
      <w:r w:rsidR="00AC56F3" w:rsidRPr="008619FD">
        <w:rPr>
          <w:rFonts w:ascii="Book Antiqua" w:hAnsi="Book Antiqua"/>
          <w:sz w:val="24"/>
          <w:szCs w:val="24"/>
        </w:rPr>
        <w:t>methanesulphonate</w:t>
      </w:r>
      <w:proofErr w:type="spellEnd"/>
      <w:r w:rsidR="00AC56F3" w:rsidRPr="008619FD">
        <w:rPr>
          <w:rFonts w:ascii="Book Antiqua" w:hAnsi="Book Antiqua"/>
          <w:sz w:val="24"/>
          <w:szCs w:val="24"/>
        </w:rPr>
        <w:t xml:space="preserve"> and </w:t>
      </w:r>
      <w:proofErr w:type="spellStart"/>
      <w:r w:rsidR="00AC56F3" w:rsidRPr="008619FD">
        <w:rPr>
          <w:rFonts w:ascii="Book Antiqua" w:hAnsi="Book Antiqua"/>
          <w:sz w:val="24"/>
          <w:szCs w:val="24"/>
        </w:rPr>
        <w:t>temozolomide</w:t>
      </w:r>
      <w:proofErr w:type="spellEnd"/>
      <w:r w:rsidR="00AC56F3" w:rsidRPr="008619FD">
        <w:rPr>
          <w:rFonts w:ascii="Book Antiqua" w:hAnsi="Book Antiqua"/>
          <w:sz w:val="24"/>
          <w:szCs w:val="24"/>
        </w:rPr>
        <w:t>), DNA single-strand</w:t>
      </w:r>
      <w:r w:rsidR="009D5425" w:rsidRPr="008619FD">
        <w:rPr>
          <w:rFonts w:ascii="Book Antiqua" w:hAnsi="Book Antiqua"/>
          <w:sz w:val="24"/>
          <w:szCs w:val="24"/>
        </w:rPr>
        <w:t xml:space="preserve"> breaks (SSB)</w:t>
      </w:r>
      <w:r w:rsidR="00AC56F3" w:rsidRPr="008619FD">
        <w:rPr>
          <w:rFonts w:ascii="Book Antiqua" w:hAnsi="Book Antiqua"/>
          <w:sz w:val="24"/>
          <w:szCs w:val="24"/>
        </w:rPr>
        <w:t xml:space="preserve"> and double-strand breaks</w:t>
      </w:r>
      <w:r w:rsidR="009D5425" w:rsidRPr="008619FD">
        <w:rPr>
          <w:rFonts w:ascii="Book Antiqua" w:hAnsi="Book Antiqua"/>
          <w:sz w:val="24"/>
          <w:szCs w:val="24"/>
        </w:rPr>
        <w:t xml:space="preserve"> (DSB)</w:t>
      </w:r>
      <w:r w:rsidR="00AC56F3" w:rsidRPr="008619FD">
        <w:rPr>
          <w:rFonts w:ascii="Book Antiqua" w:hAnsi="Book Antiqua"/>
          <w:sz w:val="24"/>
          <w:szCs w:val="24"/>
        </w:rPr>
        <w:t xml:space="preserve"> (</w:t>
      </w:r>
      <w:proofErr w:type="spellStart"/>
      <w:r w:rsidR="00AC56F3" w:rsidRPr="008619FD">
        <w:rPr>
          <w:rFonts w:ascii="Book Antiqua" w:hAnsi="Book Antiqua"/>
          <w:sz w:val="24"/>
          <w:szCs w:val="24"/>
        </w:rPr>
        <w:t>camptothecin</w:t>
      </w:r>
      <w:proofErr w:type="spellEnd"/>
      <w:r w:rsidR="00AC56F3" w:rsidRPr="008619FD">
        <w:rPr>
          <w:rFonts w:ascii="Book Antiqua" w:hAnsi="Book Antiqua"/>
          <w:sz w:val="24"/>
          <w:szCs w:val="24"/>
        </w:rPr>
        <w:t xml:space="preserve"> </w:t>
      </w:r>
      <w:r w:rsidR="00FF6833" w:rsidRPr="008619FD">
        <w:rPr>
          <w:rFonts w:ascii="Book Antiqua" w:hAnsi="Book Antiqua"/>
          <w:sz w:val="24"/>
          <w:szCs w:val="24"/>
        </w:rPr>
        <w:t xml:space="preserve">and </w:t>
      </w:r>
      <w:proofErr w:type="spellStart"/>
      <w:r w:rsidR="00AC56F3" w:rsidRPr="008619FD">
        <w:rPr>
          <w:rFonts w:ascii="Book Antiqua" w:hAnsi="Book Antiqua"/>
          <w:sz w:val="24"/>
          <w:szCs w:val="24"/>
        </w:rPr>
        <w:t>etoposide</w:t>
      </w:r>
      <w:proofErr w:type="spellEnd"/>
      <w:r w:rsidR="00AC56F3" w:rsidRPr="008619FD">
        <w:rPr>
          <w:rFonts w:ascii="Book Antiqua" w:hAnsi="Book Antiqua"/>
          <w:sz w:val="24"/>
          <w:szCs w:val="24"/>
        </w:rPr>
        <w:t xml:space="preserve">). </w:t>
      </w:r>
      <w:r w:rsidR="001B2E20" w:rsidRPr="008619FD">
        <w:rPr>
          <w:rFonts w:ascii="Book Antiqua" w:hAnsi="Book Antiqua"/>
          <w:sz w:val="24"/>
          <w:szCs w:val="24"/>
        </w:rPr>
        <w:t xml:space="preserve">The DDR pathways in cancer cells can greatly affect the consequences of cancer treatment with DNA-damaging agents (Figure 1). </w:t>
      </w:r>
    </w:p>
    <w:p w14:paraId="0BB32EEA" w14:textId="77777777" w:rsidR="002F79B7" w:rsidRPr="008619FD" w:rsidRDefault="002F79B7" w:rsidP="000471E2">
      <w:pPr>
        <w:tabs>
          <w:tab w:val="left" w:pos="450"/>
        </w:tabs>
        <w:spacing w:line="360" w:lineRule="auto"/>
        <w:rPr>
          <w:rFonts w:ascii="Book Antiqua" w:hAnsi="Book Antiqua"/>
          <w:sz w:val="24"/>
          <w:szCs w:val="24"/>
        </w:rPr>
      </w:pPr>
    </w:p>
    <w:p w14:paraId="31889D39" w14:textId="77777777" w:rsidR="002F79B7" w:rsidRPr="008619FD" w:rsidRDefault="001A2FCE" w:rsidP="000471E2">
      <w:pPr>
        <w:tabs>
          <w:tab w:val="left" w:pos="450"/>
        </w:tabs>
        <w:spacing w:line="360" w:lineRule="auto"/>
        <w:rPr>
          <w:rFonts w:ascii="Book Antiqua" w:hAnsi="Book Antiqua"/>
          <w:b/>
          <w:i/>
          <w:sz w:val="24"/>
          <w:szCs w:val="24"/>
        </w:rPr>
      </w:pPr>
      <w:r w:rsidRPr="008619FD">
        <w:rPr>
          <w:rFonts w:ascii="Book Antiqua" w:hAnsi="Book Antiqua"/>
          <w:b/>
          <w:i/>
          <w:sz w:val="24"/>
          <w:szCs w:val="24"/>
        </w:rPr>
        <w:t>Re</w:t>
      </w:r>
      <w:r w:rsidR="002F79B7" w:rsidRPr="008619FD">
        <w:rPr>
          <w:rFonts w:ascii="Book Antiqua" w:hAnsi="Book Antiqua"/>
          <w:b/>
          <w:i/>
          <w:sz w:val="24"/>
          <w:szCs w:val="24"/>
        </w:rPr>
        <w:t>pair of intra-strand crosslinks</w:t>
      </w:r>
    </w:p>
    <w:p w14:paraId="2D4273A7" w14:textId="2A0D4397" w:rsidR="00A66FA7" w:rsidRPr="008619FD" w:rsidRDefault="00815B9D" w:rsidP="000471E2">
      <w:pPr>
        <w:tabs>
          <w:tab w:val="left" w:pos="450"/>
        </w:tabs>
        <w:spacing w:line="360" w:lineRule="auto"/>
        <w:rPr>
          <w:rFonts w:ascii="Book Antiqua" w:hAnsi="Book Antiqua"/>
          <w:sz w:val="24"/>
          <w:szCs w:val="24"/>
        </w:rPr>
      </w:pPr>
      <w:r w:rsidRPr="008619FD">
        <w:rPr>
          <w:rFonts w:ascii="Book Antiqua" w:hAnsi="Book Antiqua"/>
          <w:sz w:val="24"/>
          <w:szCs w:val="24"/>
        </w:rPr>
        <w:t>Cisplatin induce</w:t>
      </w:r>
      <w:r w:rsidR="00994F2B" w:rsidRPr="008619FD">
        <w:rPr>
          <w:rFonts w:ascii="Book Antiqua" w:hAnsi="Book Antiqua"/>
          <w:sz w:val="24"/>
          <w:szCs w:val="24"/>
        </w:rPr>
        <w:t>s primarily 1, 2</w:t>
      </w:r>
      <w:r w:rsidR="00A66FA7" w:rsidRPr="008619FD">
        <w:rPr>
          <w:rFonts w:ascii="Book Antiqua" w:hAnsi="Book Antiqua"/>
          <w:sz w:val="24"/>
          <w:szCs w:val="24"/>
        </w:rPr>
        <w:t>-intra</w:t>
      </w:r>
      <w:r w:rsidR="00994F2B" w:rsidRPr="008619FD">
        <w:rPr>
          <w:rFonts w:ascii="Book Antiqua" w:hAnsi="Book Antiqua"/>
          <w:sz w:val="24"/>
          <w:szCs w:val="24"/>
        </w:rPr>
        <w:t>-</w:t>
      </w:r>
      <w:r w:rsidR="00A66FA7" w:rsidRPr="008619FD">
        <w:rPr>
          <w:rFonts w:ascii="Book Antiqua" w:hAnsi="Book Antiqua"/>
          <w:sz w:val="24"/>
          <w:szCs w:val="24"/>
        </w:rPr>
        <w:t>st</w:t>
      </w:r>
      <w:r w:rsidRPr="008619FD">
        <w:rPr>
          <w:rFonts w:ascii="Book Antiqua" w:hAnsi="Book Antiqua"/>
          <w:sz w:val="24"/>
          <w:szCs w:val="24"/>
        </w:rPr>
        <w:t>rand crosslinks between adjoining</w:t>
      </w:r>
      <w:r w:rsidR="00A66FA7" w:rsidRPr="008619FD">
        <w:rPr>
          <w:rFonts w:ascii="Book Antiqua" w:hAnsi="Book Antiqua"/>
          <w:sz w:val="24"/>
          <w:szCs w:val="24"/>
        </w:rPr>
        <w:t xml:space="preserve"> purines in DNA, </w:t>
      </w:r>
      <w:r w:rsidR="00A66FA7" w:rsidRPr="008619FD">
        <w:rPr>
          <w:rFonts w:ascii="Book Antiqua" w:hAnsi="Book Antiqua"/>
          <w:i/>
          <w:sz w:val="24"/>
          <w:szCs w:val="24"/>
        </w:rPr>
        <w:t>e.g.</w:t>
      </w:r>
      <w:r w:rsidR="00684EAF" w:rsidRPr="008619FD">
        <w:rPr>
          <w:rFonts w:ascii="Book Antiqua" w:hAnsi="Book Antiqua"/>
          <w:sz w:val="24"/>
          <w:szCs w:val="24"/>
        </w:rPr>
        <w:t>,</w:t>
      </w:r>
      <w:r w:rsidR="00A66FA7" w:rsidRPr="008619FD">
        <w:rPr>
          <w:rFonts w:ascii="Book Antiqua" w:hAnsi="Book Antiqua"/>
          <w:sz w:val="24"/>
          <w:szCs w:val="24"/>
        </w:rPr>
        <w:t xml:space="preserve"> </w:t>
      </w:r>
      <w:proofErr w:type="spellStart"/>
      <w:r w:rsidR="00A66FA7" w:rsidRPr="008619FD">
        <w:rPr>
          <w:rFonts w:ascii="Book Antiqua" w:hAnsi="Book Antiqua"/>
          <w:i/>
          <w:iCs/>
          <w:sz w:val="24"/>
          <w:szCs w:val="24"/>
        </w:rPr>
        <w:t>cis</w:t>
      </w:r>
      <w:r w:rsidR="00A66FA7" w:rsidRPr="008619FD">
        <w:rPr>
          <w:rFonts w:ascii="Book Antiqua" w:hAnsi="Book Antiqua"/>
          <w:sz w:val="24"/>
          <w:szCs w:val="24"/>
        </w:rPr>
        <w:t>-</w:t>
      </w:r>
      <w:proofErr w:type="gramStart"/>
      <w:r w:rsidR="00A66FA7" w:rsidRPr="008619FD">
        <w:rPr>
          <w:rFonts w:ascii="Book Antiqua" w:hAnsi="Book Antiqua"/>
          <w:sz w:val="24"/>
          <w:szCs w:val="24"/>
        </w:rPr>
        <w:t>Pt</w:t>
      </w:r>
      <w:proofErr w:type="spellEnd"/>
      <w:r w:rsidR="00A66FA7" w:rsidRPr="008619FD">
        <w:rPr>
          <w:rFonts w:ascii="Book Antiqua" w:hAnsi="Book Antiqua"/>
          <w:sz w:val="24"/>
          <w:szCs w:val="24"/>
        </w:rPr>
        <w:t>(</w:t>
      </w:r>
      <w:proofErr w:type="gramEnd"/>
      <w:r w:rsidR="00A66FA7" w:rsidRPr="008619FD">
        <w:rPr>
          <w:rFonts w:ascii="Book Antiqua" w:hAnsi="Book Antiqua"/>
          <w:sz w:val="24"/>
          <w:szCs w:val="24"/>
        </w:rPr>
        <w:t>NH</w:t>
      </w:r>
      <w:r w:rsidR="00A66FA7" w:rsidRPr="008619FD">
        <w:rPr>
          <w:rFonts w:ascii="Book Antiqua" w:hAnsi="Book Antiqua"/>
          <w:sz w:val="24"/>
          <w:szCs w:val="24"/>
          <w:vertAlign w:val="subscript"/>
        </w:rPr>
        <w:t>3</w:t>
      </w:r>
      <w:r w:rsidR="00A66FA7" w:rsidRPr="008619FD">
        <w:rPr>
          <w:rFonts w:ascii="Book Antiqua" w:hAnsi="Book Antiqua"/>
          <w:sz w:val="24"/>
          <w:szCs w:val="24"/>
        </w:rPr>
        <w:t>)</w:t>
      </w:r>
      <w:r w:rsidR="00A66FA7" w:rsidRPr="008619FD">
        <w:rPr>
          <w:rFonts w:ascii="Book Antiqua" w:hAnsi="Book Antiqua"/>
          <w:sz w:val="24"/>
          <w:szCs w:val="24"/>
          <w:vertAlign w:val="subscript"/>
        </w:rPr>
        <w:t>2</w:t>
      </w:r>
      <w:r w:rsidR="00A66FA7" w:rsidRPr="008619FD">
        <w:rPr>
          <w:rFonts w:ascii="Book Antiqua" w:hAnsi="Book Antiqua"/>
          <w:sz w:val="24"/>
          <w:szCs w:val="24"/>
        </w:rPr>
        <w:t>d(</w:t>
      </w:r>
      <w:proofErr w:type="spellStart"/>
      <w:r w:rsidR="00A66FA7" w:rsidRPr="008619FD">
        <w:rPr>
          <w:rFonts w:ascii="Book Antiqua" w:hAnsi="Book Antiqua"/>
          <w:sz w:val="24"/>
          <w:szCs w:val="24"/>
        </w:rPr>
        <w:t>GpG</w:t>
      </w:r>
      <w:proofErr w:type="spellEnd"/>
      <w:r w:rsidR="00A66FA7" w:rsidRPr="008619FD">
        <w:rPr>
          <w:rFonts w:ascii="Book Antiqua" w:hAnsi="Book Antiqua"/>
          <w:sz w:val="24"/>
          <w:szCs w:val="24"/>
        </w:rPr>
        <w:t>) (</w:t>
      </w:r>
      <w:proofErr w:type="spellStart"/>
      <w:r w:rsidR="00A66FA7" w:rsidRPr="008619FD">
        <w:rPr>
          <w:rFonts w:ascii="Book Antiqua" w:hAnsi="Book Antiqua"/>
          <w:sz w:val="24"/>
          <w:szCs w:val="24"/>
        </w:rPr>
        <w:t>Pt</w:t>
      </w:r>
      <w:proofErr w:type="spellEnd"/>
      <w:r w:rsidR="00A66FA7" w:rsidRPr="008619FD">
        <w:rPr>
          <w:rFonts w:ascii="Book Antiqua" w:hAnsi="Book Antiqua"/>
          <w:sz w:val="24"/>
          <w:szCs w:val="24"/>
        </w:rPr>
        <w:t xml:space="preserve">-[GG]), with </w:t>
      </w:r>
      <w:proofErr w:type="spellStart"/>
      <w:r w:rsidR="00A66FA7" w:rsidRPr="008619FD">
        <w:rPr>
          <w:rFonts w:ascii="Book Antiqua" w:hAnsi="Book Antiqua"/>
          <w:sz w:val="24"/>
          <w:szCs w:val="24"/>
        </w:rPr>
        <w:t>Pt</w:t>
      </w:r>
      <w:proofErr w:type="spellEnd"/>
      <w:r w:rsidR="00A66FA7" w:rsidRPr="008619FD">
        <w:rPr>
          <w:rFonts w:ascii="Book Antiqua" w:hAnsi="Book Antiqua"/>
          <w:sz w:val="24"/>
          <w:szCs w:val="24"/>
        </w:rPr>
        <w:t xml:space="preserve"> bound to two adjacent guanines, and </w:t>
      </w:r>
      <w:proofErr w:type="spellStart"/>
      <w:r w:rsidR="00A66FA7" w:rsidRPr="008619FD">
        <w:rPr>
          <w:rFonts w:ascii="Book Antiqua" w:hAnsi="Book Antiqua"/>
          <w:i/>
          <w:iCs/>
          <w:sz w:val="24"/>
          <w:szCs w:val="24"/>
        </w:rPr>
        <w:t>cis</w:t>
      </w:r>
      <w:r w:rsidR="00A66FA7" w:rsidRPr="008619FD">
        <w:rPr>
          <w:rFonts w:ascii="Book Antiqua" w:hAnsi="Book Antiqua"/>
          <w:sz w:val="24"/>
          <w:szCs w:val="24"/>
        </w:rPr>
        <w:t>-Pt</w:t>
      </w:r>
      <w:proofErr w:type="spellEnd"/>
      <w:r w:rsidR="00A66FA7" w:rsidRPr="008619FD">
        <w:rPr>
          <w:rFonts w:ascii="Book Antiqua" w:hAnsi="Book Antiqua"/>
          <w:sz w:val="24"/>
          <w:szCs w:val="24"/>
        </w:rPr>
        <w:t>(NH</w:t>
      </w:r>
      <w:r w:rsidR="00A66FA7" w:rsidRPr="008619FD">
        <w:rPr>
          <w:rFonts w:ascii="Book Antiqua" w:hAnsi="Book Antiqua"/>
          <w:sz w:val="24"/>
          <w:szCs w:val="24"/>
          <w:vertAlign w:val="subscript"/>
        </w:rPr>
        <w:t>3</w:t>
      </w:r>
      <w:r w:rsidR="00A66FA7" w:rsidRPr="008619FD">
        <w:rPr>
          <w:rFonts w:ascii="Book Antiqua" w:hAnsi="Book Antiqua"/>
          <w:sz w:val="24"/>
          <w:szCs w:val="24"/>
        </w:rPr>
        <w:t>)</w:t>
      </w:r>
      <w:r w:rsidR="00A66FA7" w:rsidRPr="008619FD">
        <w:rPr>
          <w:rFonts w:ascii="Book Antiqua" w:hAnsi="Book Antiqua"/>
          <w:sz w:val="24"/>
          <w:szCs w:val="24"/>
          <w:vertAlign w:val="subscript"/>
        </w:rPr>
        <w:t>2</w:t>
      </w:r>
      <w:r w:rsidR="00DB57EB" w:rsidRPr="008619FD">
        <w:rPr>
          <w:rFonts w:ascii="Book Antiqua" w:hAnsi="Book Antiqua"/>
          <w:sz w:val="24"/>
          <w:szCs w:val="24"/>
        </w:rPr>
        <w:t>d(</w:t>
      </w:r>
      <w:proofErr w:type="spellStart"/>
      <w:r w:rsidR="00DB57EB" w:rsidRPr="008619FD">
        <w:rPr>
          <w:rFonts w:ascii="Book Antiqua" w:hAnsi="Book Antiqua"/>
          <w:sz w:val="24"/>
          <w:szCs w:val="24"/>
        </w:rPr>
        <w:t>ApG</w:t>
      </w:r>
      <w:proofErr w:type="spellEnd"/>
      <w:r w:rsidR="00DB57EB" w:rsidRPr="008619FD">
        <w:rPr>
          <w:rFonts w:ascii="Book Antiqua" w:hAnsi="Book Antiqua"/>
          <w:sz w:val="24"/>
          <w:szCs w:val="24"/>
        </w:rPr>
        <w:t>) (</w:t>
      </w:r>
      <w:proofErr w:type="spellStart"/>
      <w:r w:rsidR="00DB57EB" w:rsidRPr="008619FD">
        <w:rPr>
          <w:rFonts w:ascii="Book Antiqua" w:hAnsi="Book Antiqua"/>
          <w:sz w:val="24"/>
          <w:szCs w:val="24"/>
        </w:rPr>
        <w:t>Pt</w:t>
      </w:r>
      <w:proofErr w:type="spellEnd"/>
      <w:r w:rsidR="00DB57EB" w:rsidRPr="008619FD">
        <w:rPr>
          <w:rFonts w:ascii="Book Antiqua" w:hAnsi="Book Antiqua"/>
          <w:sz w:val="24"/>
          <w:szCs w:val="24"/>
        </w:rPr>
        <w:t>-AG)</w:t>
      </w:r>
      <w:r w:rsidRPr="008619FD">
        <w:rPr>
          <w:rFonts w:ascii="Book Antiqua" w:hAnsi="Book Antiqua"/>
          <w:sz w:val="24"/>
          <w:szCs w:val="24"/>
        </w:rPr>
        <w:t>, with</w:t>
      </w:r>
      <w:r w:rsidR="00A66FA7" w:rsidRPr="008619FD">
        <w:rPr>
          <w:rFonts w:ascii="Book Antiqua" w:hAnsi="Book Antiqua"/>
          <w:sz w:val="24"/>
          <w:szCs w:val="24"/>
        </w:rPr>
        <w:t xml:space="preserve"> </w:t>
      </w:r>
      <w:proofErr w:type="spellStart"/>
      <w:r w:rsidR="00A66FA7" w:rsidRPr="008619FD">
        <w:rPr>
          <w:rFonts w:ascii="Book Antiqua" w:hAnsi="Book Antiqua"/>
          <w:sz w:val="24"/>
          <w:szCs w:val="24"/>
        </w:rPr>
        <w:t>Pt</w:t>
      </w:r>
      <w:proofErr w:type="spellEnd"/>
      <w:r w:rsidR="00A66FA7" w:rsidRPr="008619FD">
        <w:rPr>
          <w:rFonts w:ascii="Book Antiqua" w:hAnsi="Book Antiqua"/>
          <w:sz w:val="24"/>
          <w:szCs w:val="24"/>
        </w:rPr>
        <w:t xml:space="preserve"> bound to </w:t>
      </w:r>
      <w:r w:rsidRPr="008619FD">
        <w:rPr>
          <w:rFonts w:ascii="Book Antiqua" w:hAnsi="Book Antiqua"/>
          <w:sz w:val="24"/>
          <w:szCs w:val="24"/>
        </w:rPr>
        <w:t xml:space="preserve">an </w:t>
      </w:r>
      <w:r w:rsidR="00A66FA7" w:rsidRPr="008619FD">
        <w:rPr>
          <w:rFonts w:ascii="Book Antiqua" w:hAnsi="Book Antiqua"/>
          <w:sz w:val="24"/>
          <w:szCs w:val="24"/>
        </w:rPr>
        <w:t>adenine and an adjacent guan</w:t>
      </w:r>
      <w:r w:rsidR="00DB57EB" w:rsidRPr="008619FD">
        <w:rPr>
          <w:rFonts w:ascii="Book Antiqua" w:hAnsi="Book Antiqua"/>
          <w:sz w:val="24"/>
          <w:szCs w:val="24"/>
        </w:rPr>
        <w:t xml:space="preserve">ine. These damages contribute </w:t>
      </w:r>
      <w:r w:rsidR="00A66FA7" w:rsidRPr="008619FD">
        <w:rPr>
          <w:rFonts w:ascii="Book Antiqua" w:hAnsi="Book Antiqua"/>
          <w:sz w:val="24"/>
          <w:szCs w:val="24"/>
        </w:rPr>
        <w:t xml:space="preserve">90% of </w:t>
      </w:r>
      <w:r w:rsidR="00DB57EB" w:rsidRPr="008619FD">
        <w:rPr>
          <w:rFonts w:ascii="Book Antiqua" w:hAnsi="Book Antiqua"/>
          <w:sz w:val="24"/>
          <w:szCs w:val="24"/>
        </w:rPr>
        <w:t xml:space="preserve">the </w:t>
      </w:r>
      <w:r w:rsidR="00A66FA7" w:rsidRPr="008619FD">
        <w:rPr>
          <w:rFonts w:ascii="Book Antiqua" w:hAnsi="Book Antiqua"/>
          <w:sz w:val="24"/>
          <w:szCs w:val="24"/>
        </w:rPr>
        <w:t>total damage introduced by cisplatin</w:t>
      </w:r>
      <w:r w:rsidR="00C729DC" w:rsidRPr="008619FD">
        <w:rPr>
          <w:rFonts w:ascii="Book Antiqua" w:hAnsi="Book Antiqua"/>
          <w:sz w:val="24"/>
          <w:szCs w:val="24"/>
          <w:vertAlign w:val="superscript"/>
        </w:rPr>
        <w:fldChar w:fldCharType="begin">
          <w:fldData xml:space="preserve">PFJlZm1hbj48Q2l0ZT48QXV0aG9yPkZhcnJlbGw8L0F1dGhvcj48WWVhcj4xOTk2PC9ZZWFyPjxS
ZWNOdW0+OTUyNzwvUmVjTnVtPjxJRFRleHQ+Q3VycmVudCBzdGF0dXMgb2Ygc3RydWN0dXJlLWFj
dGl2aXR5IHJlbGF0aW9uc2hpcHMgb2YgcGxhdGludW0gYW50aWNhbmNlciBkcnVnczogYWN0aXZh
dGlvbiBvZiB0aGUgdHJhbnMgZ2VvbWV0cnk8L0lEVGV4dD48TURMIFJlZl9UeXBlPSJKb3VybmFs
Ij48UmVmX1R5cGU+Sm91cm5hbDwvUmVmX1R5cGU+PFJlZl9JRD45NTI3PC9SZWZfSUQ+PFRpdGxl
X1ByaW1hcnk+Q3VycmVudCBzdGF0dXMgb2Ygc3RydWN0dXJlLWFjdGl2aXR5IHJlbGF0aW9uc2hp
cHMgb2YgcGxhdGludW0gYW50aWNhbmNlciBkcnVnczogYWN0aXZhdGlvbiBvZiB0aGUgdHJhbnMg
Z2VvbWV0cnk8L1RpdGxlX1ByaW1hcnk+PEF1dGhvcnNfUHJpbWFyeT5GYXJyZWxsLE4uPC9BdXRo
b3JzX1ByaW1hcnk+PERhdGVfUHJpbWFyeT4xOTk2PC9EYXRlX1ByaW1hcnk+PEtleXdvcmRzPmFj
dGl2YXRpb248L0tleXdvcmRzPjxLZXl3b3Jkcz5BbmltYWxzPC9LZXl3b3Jkcz48S2V5d29yZHM+
YW50aWNhbmNlciBkcnVnczwvS2V5d29yZHM+PEtleXdvcmRzPkFudGluZW9wbGFzdGljIEFnZW50
czwvS2V5d29yZHM+PEtleXdvcmRzPkFudGluZW9wbGFzdGljLUFnZW50czwvS2V5d29yZHM+PEtl
eXdvcmRzPkFydGljbGU8L0tleXdvcmRzPjxLZXl3b3Jkcz5CaW5kaW5nIFNpdGVzPC9LZXl3b3Jk
cz48S2V5d29yZHM+Y2VsbCBzdXJ2aXZhbDwvS2V5d29yZHM+PEtleXdvcmRzPkNoZW1pc3RyeTwv
S2V5d29yZHM+PEtleXdvcmRzPkNpc3BsYXRpbjwvS2V5d29yZHM+PEtleXdvcmRzPkROQTwvS2V5
d29yZHM+PEtleXdvcmRzPkROQSBkYW1hZ2U8L0tleXdvcmRzPjxLZXl3b3Jkcz5ETkEgcmVwbGlj
YXRpb248L0tleXdvcmRzPjxLZXl3b3Jkcz5kcnVnPC9LZXl3b3Jkcz48S2V5d29yZHM+ZHJ1ZyBl
ZmZlY3RzPC9LZXl3b3Jkcz48S2V5d29yZHM+ZHJ1ZyB0aGVyYXB5PC9LZXl3b3Jkcz48S2V5d29y
ZHM+RFJVR1M8L0tleXdvcmRzPjxLZXl3b3Jkcz5GZW1hbGU8L0tleXdvcmRzPjxLZXl3b3Jkcz5o
dW1hbnM8L0tleXdvcmRzPjxLZXl3b3Jkcz5MZXVrZW1pYSBMMTIxMDwvS2V5d29yZHM+PEtleXdv
cmRzPm1ldGFib2xpc208L0tleXdvcmRzPjxLZXl3b3Jkcz5NaWNlPC9LZXl3b3Jkcz48S2V5d29y
ZHM+TW9kZWxzLFN0cnVjdHVyYWw8L0tleXdvcmRzPjxLZXl3b3Jkcz5OdWNsZWljIEFjaWQgQ29u
Zm9ybWF0aW9uPC9LZXl3b3Jkcz48S2V5d29yZHM+T3ZhcmlhbiBOZW9wbGFzbXM8L0tleXdvcmRz
PjxLZXl3b3Jkcz5QbGF0aW51bTwvS2V5d29yZHM+PEtleXdvcmRzPlJldmlldzwvS2V5d29yZHM+
PEtleXdvcmRzPlN0ZXJlb2lzb21lcmlzbTwvS2V5d29yZHM+PEtleXdvcmRzPlN0cnVjdHVyZS1B
Y3Rpdml0eSBSZWxhdGlvbnNoaXA8L0tleXdvcmRzPjxLZXl3b3Jkcz5TdHJ1Y3R1cmUtQWN0aXZp
dHktUmVsYXRpb25zaGlwPC9LZXl3b3Jkcz48S2V5d29yZHM+dGhlcmFwZXV0aWMgdXNlPC9LZXl3
b3Jkcz48S2V5d29yZHM+VE9YSUNJVFk8L0tleXdvcmRzPjxSZXByaW50Pk5vdCBpbiBGaWxlPC9S
ZXByaW50PjxTdGFydF9QYWdlPjYwMzwvU3RhcnRfUGFnZT48RW5kX1BhZ2U+NjM5PC9FbmRfUGFn
ZT48UGVyaW9kaWNhbD5NZXQuSW9ucy5CaW9sLlN5c3QuPC9QZXJpb2RpY2FsPjxWb2x1bWU+MzI8
L1ZvbHVtZT48QWRkcmVzcz5EZXBhcnRtZW50IG9mIENoZW1pc3RyeSwgVmlyZ2luaWEgQ29tbW9u
d2VhbHRoIFVuaXZlcnNpdHksIFJpY2htb25kIDIzMjg0LTIwMDYsIFVTQTwvQWRkcmVzcz48V2Vi
X1VSTD5QTTo4NjQwNTMzPC9XZWJfVVJMPjxaWl9Kb3VybmFsRnVsbD48ZiBuYW1lPSJTeXN0ZW0i
Pk1ldC5Jb25zLkJpb2wuU3lzdC48L2Y+PC9aWl9Kb3VybmFsRnVsbD48WlpfV29ya2Zvcm1JRD4x
PC9aWl9Xb3JrZm9ybUlEPjwvTURMPjwvQ2l0ZT48Q2l0ZT48QXV0aG9yPkthcnRhbG91PC9BdXRo
b3I+PFllYXI+MjAwMTwvWWVhcj48UmVjTnVtPjk1Mjg8L1JlY051bT48SURUZXh0Pk1lY2hhbmlz
bXMgb2YgcmVzaXN0YW5jZSB0byBjaXNwbGF0aW48L0lEVGV4dD48TURMIFJlZl9UeXBlPSJKb3Vy
bmFsIj48UmVmX1R5cGU+Sm91cm5hbDwvUmVmX1R5cGU+PFJlZl9JRD45NTI4PC9SZWZfSUQ+PFRp
dGxlX1ByaW1hcnk+TWVjaGFuaXNtcyBvZiByZXNpc3RhbmNlIHRvIGNpc3BsYXRpbjwvVGl0bGVf
UHJpbWFyeT48QXV0aG9yc19QcmltYXJ5PkthcnRhbG91LE0uPC9BdXRob3JzX1ByaW1hcnk+PEF1
dGhvcnNfUHJpbWFyeT5Fc3NpZ21hbm4sSi5NLjwvQXV0aG9yc19QcmltYXJ5PjxEYXRlX1ByaW1h
cnk+MjAwMS83LzE8L0RhdGVfUHJpbWFyeT48S2V5d29yZHM+YWRkdWN0PC9LZXl3b3Jkcz48S2V5
d29yZHM+YWRkdWN0czwvS2V5d29yZHM+PEtleXdvcmRzPkFuaW1hbHM8L0tleXdvcmRzPjxLZXl3
b3Jkcz5BbnRpbmVvcGxhc3RpYyBBZ2VudHM8L0tleXdvcmRzPjxLZXl3b3Jkcz5BbnRpbmVvcGxh
c3RpYy1BZ2VudHM8L0tleXdvcmRzPjxLZXl3b3Jkcz5hcG9wdG9zaXM8L0tleXdvcmRzPjxLZXl3
b3Jkcz5BcnRpY2xlPC9LZXl3b3Jkcz48S2V5d29yZHM+Y2FuY2VyPC9LZXl3b3Jkcz48S2V5d29y
ZHM+Y2VsbDwvS2V5d29yZHM+PEtleXdvcmRzPmNlbGwgY3ljbGU8L0tleXdvcmRzPjxLZXl3b3Jk
cz5jZWxsIGN5Y2xlIGFycmVzdDwvS2V5d29yZHM+PEtleXdvcmRzPkNlbGwtQ3ljbGU8L0tleXdv
cmRzPjxLZXl3b3Jkcz5jZWxsczwvS2V5d29yZHM+PEtleXdvcmRzPkNlbGx1bGFyPC9LZXl3b3Jk
cz48S2V5d29yZHM+Q2hlbWlzdHJ5PC9LZXl3b3Jkcz48S2V5d29yZHM+Y2hlbW90aGVyYXB5PC9L
ZXl3b3Jkcz48S2V5d29yZHM+Q2lzcGxhdGluPC9LZXl3b3Jkcz48S2V5d29yZHM+ZGl2aXNpb248
L0tleXdvcmRzPjxLZXl3b3Jkcz5ETkE8L0tleXdvcmRzPjxLZXl3b3Jkcz5ETkEgYWRkdWN0PC9L
ZXl3b3Jkcz48S2V5d29yZHM+RE5BIGFkZHVjdHM8L0tleXdvcmRzPjxLZXl3b3Jkcz5ETkEgcmVw
YWlyPC9LZXl3b3Jkcz48S2V5d29yZHM+ZHJ1ZzwvS2V5d29yZHM+PEtleXdvcmRzPmRydWcgZWZm
ZWN0czwvS2V5d29yZHM+PEtleXdvcmRzPkRydWcgUmVzaXN0YW5jZSxOZW9wbGFzbTwvS2V5d29y
ZHM+PEtleXdvcmRzPmV4Y2lzaW9uPC9LZXl3b3Jkcz48S2V5d29yZHM+ZXhwcmVzc2lvbjwvS2V5
d29yZHM+PEtleXdvcmRzPkdsdXRhdGhpb25lPC9LZXl3b3Jkcz48S2V5d29yZHM+aHVtYW5zPC9L
ZXl3b3Jkcz48S2V5d29yZHM+aW4gdml2bzwvS2V5d29yZHM+PEtleXdvcmRzPmluLXZpdm88L0tl
eXdvcmRzPjxLZXl3b3Jkcz5MaWdhbmRzPC9LZXl3b3Jkcz48S2V5d29yZHM+bWVjaGFuaXNtPC9L
ZXl3b3Jkcz48S2V5d29yZHM+bWVjaGFuaXNtczwvS2V5d29yZHM+PEtleXdvcmRzPnBhdGh3YXk8
L0tleXdvcmRzPjxLZXl3b3Jkcz5wYXRod2F5czwvS2V5d29yZHM+PEtleXdvcmRzPnBoYXJtYWNv
bG9neTwvS2V5d29yZHM+PEtleXdvcmRzPnByb3RlaW48L0tleXdvcmRzPjxLZXl3b3Jkcz5Qcm90
ZWluczwvS2V5d29yZHM+PEtleXdvcmRzPnJlZ3VsYXRvcnk8L0tleXdvcmRzPjxLZXl3b3Jkcz5y
ZXBhaXI8L0tleXdvcmRzPjxLZXl3b3Jkcz5SZXNlYXJjaDwvS2V5d29yZHM+PEtleXdvcmRzPnJl
c2lzdGFuY2U8L0tleXdvcmRzPjxLZXl3b3Jkcz5SZXZpZXc8L0tleXdvcmRzPjxLZXl3b3Jkcz5z
aWduYWwgdHJhbnNkdWN0aW9uPC9LZXl3b3Jkcz48UmVwcmludD5Ob3QgaW4gRmlsZTwvUmVwcmlu
dD48U3RhcnRfUGFnZT4yMzwvU3RhcnRfUGFnZT48RW5kX1BhZ2U+NDM8L0VuZF9QYWdlPjxQZXJp
b2RpY2FsPk11dGF0LlJlcy48L1BlcmlvZGljYWw+PFZvbHVtZT40Nzg8L1ZvbHVtZT48SXNzdWU+
MS0yPC9Jc3N1ZT48QWRkcmVzcz5EaXZpc2lvbiBvZiBCaW9lbmdpbmVlcmluZyBhbmQgRW52aXJv
bm1lbnRhbCBIZWFsdGggYW5kIERlcGFydG1lbnQgb2YgQ2hlbWlzdHJ5LCBNYXNzYWNodXNldHRz
IEluc3RpdHV0ZSBvZiBUZWNobm9sb2d5LCBDYW1icmlkZ2UsIE1BIDAyMTM5LCBVU0E8L0FkZHJl
c3M+PFdlYl9VUkw+UE06MTE0MDYxNjc8L1dlYl9VUkw+PFpaX0pvdXJuYWxTdGRBYmJyZXY+PGYg
bmFtZT0iU3lzdGVtIj5NdXRhdC5SZXMuPC9mPjwvWlpfSm91cm5hbFN0ZEFiYnJldj48WlpfV29y
a2Zvcm1JRD4xPC9aWl9Xb3JrZm9ybUlEPjwvTURMPjwvQ2l0ZT48Q2l0ZT48QXV0aG9yPkJsb21t
YWVydDwvQXV0aG9yPjxZZWFyPjE5OTU8L1llYXI+PFJlY051bT45NTI5PC9SZWNOdW0+PElEVGV4
dD5Gb3JtYXRpb24gb2YgRE5BIGFkZHVjdHMgYnkgdGhlIGFudGljYW5jZXIgZHJ1ZyBjYXJib3Bs
YXRpbjogZGlmZmVyZW50IG51Y2xlb3RpZGUgc2VxdWVuY2UgcHJlZmVyZW5jZXMgaW4gdml0cm8g
YW5kIGluIGNlbGxzPC9JRFRleHQ+PE1ETCBSZWZfVHlwZT0iSm91cm5hbCI+PFJlZl9UeXBlPkpv
dXJuYWw8L1JlZl9UeXBlPjxSZWZfSUQ+OTUyOTwvUmVmX0lEPjxUaXRsZV9QcmltYXJ5PkZvcm1h
dGlvbiBvZiBETkEgYWRkdWN0cyBieSB0aGUgYW50aWNhbmNlciBkcnVnIGNhcmJvcGxhdGluOiBk
aWZmZXJlbnQgbnVjbGVvdGlkZSBzZXF1ZW5jZSBwcmVmZXJlbmNlcyBpbiB2aXRybyBhbmQgaW4g
Y2VsbHM8L1RpdGxlX1ByaW1hcnk+PEF1dGhvcnNfUHJpbWFyeT5CbG9tbWFlcnQsRi5BLjwvQXV0
aG9yc19QcmltYXJ5PjxBdXRob3JzX1ByaW1hcnk+dmFuIERpamstS25pam5lbmJ1cmcsSC5DLjwv
QXV0aG9yc19QcmltYXJ5PjxBdXRob3JzX1ByaW1hcnk+RGlqdCxGLkouPC9BdXRob3JzX1ByaW1h
cnk+PEF1dGhvcnNfUHJpbWFyeT5kZW4sRW5nZWxzZSBMLjwvQXV0aG9yc19QcmltYXJ5PjxBdXRo
b3JzX1ByaW1hcnk+QmFhbixSLkEuPC9BdXRob3JzX1ByaW1hcnk+PEF1dGhvcnNfUHJpbWFyeT5C
ZXJlbmRzLEYuPC9BdXRob3JzX1ByaW1hcnk+PEF1dGhvcnNfUHJpbWFyeT5GaWNodGluZ2VyLVNj
aGVwbWFuLEEuTS48L0F1dGhvcnNfUHJpbWFyeT48RGF0ZV9QcmltYXJ5PjE5OTUvNy80PC9EYXRl
X1ByaW1hcnk+PEtleXdvcmRzPkFic29ycHRpb248L0tleXdvcmRzPjxLZXl3b3Jkcz5hZGR1Y3Q8
L0tleXdvcmRzPjxLZXl3b3Jkcz5hZGR1Y3RzPC9LZXl3b3Jkcz48S2V5d29yZHM+YWxrYWxpbmUt
ZWx1dGlvbjwvS2V5d29yZHM+PEtleXdvcmRzPkFuaW1hbHM8L0tleXdvcmRzPjxLZXl3b3Jkcz5h
bnRpc2VyYTwvS2V5d29yZHM+PEtleXdvcmRzPmFudGlzZXJ1bTwvS2V5d29yZHM+PEtleXdvcmRz
PkFydGljbGU8L0tleXdvcmRzPjxLZXl3b3Jkcz5hc3NheTwvS2V5d29yZHM+PEtleXdvcmRzPkJh
c2UgU2VxdWVuY2U8L0tleXdvcmRzPjxLZXl3b3Jkcz5jYW5jZXI8L0tleXdvcmRzPjxLZXl3b3Jk
cz5DYXJib3BsYXRpbjwvS2V5d29yZHM+PEtleXdvcmRzPkNhcmNpbm9nZW5lc2lzPC9LZXl3b3Jk
cz48S2V5d29yZHM+Y2VsbDwvS2V5d29yZHM+PEtleXdvcmRzPmNlbGwgc3Vydml2YWw8L0tleXdv
cmRzPjxLZXl3b3Jkcz5jZWxsczwvS2V5d29yZHM+PEtleXdvcmRzPkNoZW1pc3RyeTwvS2V5d29y
ZHM+PEtleXdvcmRzPkNITzwvS2V5d29yZHM+PEtleXdvcmRzPkNITyBjZWxsczwvS2V5d29yZHM+
PEtleXdvcmRzPkNpc3BsYXRpbjwvS2V5d29yZHM+PEtleXdvcmRzPkNvbXBhcmF0aXZlIFN0dWR5
PC9LZXl3b3Jkcz48S2V5d29yZHM+Q29tcGFyYXRpdmUtU3R1ZHk8L0tleXdvcmRzPjxLZXl3b3Jk
cz5DcmljZXRpbmFlPC9LZXl3b3Jkcz48S2V5d29yZHM+Y3Jvc3NsaW5rczwvS2V5d29yZHM+PEtl
eXdvcmRzPmN5dG90b3hpY2l0eTwvS2V5d29yZHM+PEtleXdvcmRzPkRFVEVDVElPTjwvS2V5d29y
ZHM+PEtleXdvcmRzPmRpdmlzaW9uPC9LZXl3b3Jkcz48S2V5d29yZHM+RE5BPC9LZXl3b3Jkcz48
S2V5d29yZHM+RE5BIGFkZHVjdDwvS2V5d29yZHM+PEtleXdvcmRzPkROQSBhZGR1Y3RzPC9LZXl3
b3Jkcz48S2V5d29yZHM+ZHJ1ZzwvS2V5d29yZHM+PEtleXdvcmRzPmRydWcgZWZmZWN0czwvS2V5
d29yZHM+PEtleXdvcmRzPmVsaXNhPC9LZXl3b3Jkcz48S2V5d29yZHM+ZW56eW1lLWxpbmtlZCBp
bW11bm9zb3JiZW50IGFzc2F5PC9LZXl3b3Jkcz48S2V5d29yZHM+RW56eW1lLUxpbmtlZC1JbW11
bm9zb3JiZW50LUFzc2F5PC9LZXl3b3Jkcz48S2V5d29yZHM+ZXhwb3N1cmU8L0tleXdvcmRzPjxL
ZXl3b3Jkcz5pbW11bm9jeXRvY2hlbWljYWw8L0tleXdvcmRzPjxLZXl3b3Jkcz5JTiBWSVRSTzwv
S2V5d29yZHM+PEtleXdvcmRzPkluLVZpdHJvPC9LZXl3b3Jkcz48S2V5d29yZHM+aXNvbGF0aW9u
ICZhbXA7IHB1cmlmaWNhdGlvbjwvS2V5d29yZHM+PEtleXdvcmRzPktpbmV0aWNzPC9LZXl3b3Jk
cz48S2V5d29yZHM+TWFsZTwvS2V5d29yZHM+PEtleXdvcmRzPm1ldGFib2xpc208L0tleXdvcmRz
PjxLZXl3b3Jkcz5tb2xlY3VsYXI8L0tleXdvcmRzPjxLZXl3b3Jkcz5udWNsZW90aWRlPC9LZXl3
b3Jkcz48S2V5d29yZHM+bnVjbGVvdGlkZSBzZXF1ZW5jZTwvS2V5d29yZHM+PEtleXdvcmRzPlBs
YXRpbnVtPC9LZXl3b3Jkcz48S2V5d29yZHM+cGxhdGludW0tRE5BPC9LZXl3b3Jkcz48S2V5d29y
ZHM+UmVzZWFyY2g8L0tleXdvcmRzPjxLZXl3b3Jkcz5TYWxtb248L0tleXdvcmRzPjxLZXl3b3Jk
cz5zZXF1ZW5jZTwvS2V5d29yZHM+PEtleXdvcmRzPlNwZWN0cm9waG90b21ldHJ5LEF0b21pYzwv
S2V5d29yZHM+PEtleXdvcmRzPnNwZWN0cm9zY29weTwvS2V5d29yZHM+PEtleXdvcmRzPlNwZXJt
YXRvem9hPC9LZXl3b3Jkcz48S2V5d29yZHM+VE9YSUNJVFk8L0tleXdvcmRzPjxSZXByaW50Pk5v
dCBpbiBGaWxlPC9SZXByaW50PjxTdGFydF9QYWdlPjg0NzQ8L1N0YXJ0X1BhZ2U+PEVuZF9QYWdl
Pjg0ODA8L0VuZF9QYWdlPjxQZXJpb2RpY2FsPkJpb2NoZW1pc3RyeTwvUGVyaW9kaWNhbD48Vm9s
dW1lPjM0PC9Wb2x1bWU+PElzc3VlPjI2PC9Jc3N1ZT48QWRkcmVzcz5EaXZpc2lvbiBvZiBNb2xl
Y3VsYXIgQ2FyY2lub2dlbmVzaXMsIFRoZSBOZXRoZXJsYW5kcyBDYW5jZXIgSW5zdGl0dXRlIChB
bnRvbmkgdmFuIExlZXV3ZW5ob2VrIEh1aXMpLCBBbXN0ZXJkYW08L0FkZHJlc3M+PFdlYl9VUkw+
UE06NzU5OTEzNzwvV2ViX1VSTD48WlpfSm91cm5hbEZ1bGw+PGYgbmFtZT0iU3lzdGVtIj5CaW9j
aGVtaXN0cnk8L2Y+PC9aWl9Kb3VybmFsRnVsbD48WlpfV29ya2Zvcm1JRD4xPC9aWl9Xb3JrZm9y
bUlEPjwvTURMPjwvQ2l0ZT48Q2l0ZT48QXV0aG9yPkpvaG5zc29uPC9BdXRob3I+PFllYXI+MTk5
NTwvWWVhcj48UmVjTnVtPjk1MzA8L1JlY051bT48SURUZXh0PlBoYXJtYWNva2luZXRpY3MgYW5k
IHRpc3N1ZSBkaXN0cmlidXRpb24gb2YgY2lzcGxhdGluIGluIG51ZGUgbWljZTogcGxhdGludW0g
bGV2ZWxzIGFuZCBjaXNwbGF0aW4tRE5BIGFkZHVjdHM8L0lEVGV4dD48TURMIFJlZl9UeXBlPSJK
b3VybmFsIj48UmVmX1R5cGU+Sm91cm5hbDwvUmVmX1R5cGU+PFJlZl9JRD45NTMwPC9SZWZfSUQ+
PFRpdGxlX1ByaW1hcnk+UGhhcm1hY29raW5ldGljcyBhbmQgdGlzc3VlIGRpc3RyaWJ1dGlvbiBv
ZiBjaXNwbGF0aW4gaW4gbnVkZSBtaWNlOiBwbGF0aW51bSBsZXZlbHMgYW5kIGNpc3BsYXRpbi1E
TkEgYWRkdWN0czwvVGl0bGVfUHJpbWFyeT48QXV0aG9yc19QcmltYXJ5PkpvaG5zc29uLEEuPC9B
dXRob3JzX1ByaW1hcnk+PEF1dGhvcnNfUHJpbWFyeT5PbHNzb24sQy48L0F1dGhvcnNfUHJpbWFy
eT48QXV0aG9yc19QcmltYXJ5Pk55Z3JlbixPLjwvQXV0aG9yc19QcmltYXJ5PjxBdXRob3JzX1By
aW1hcnk+Tmlsc3NvbixNLjwvQXV0aG9yc19QcmltYXJ5PjxBdXRob3JzX1ByaW1hcnk+U2Vpdmlu
ZyxCLjwvQXV0aG9yc19QcmltYXJ5PjxBdXRob3JzX1ByaW1hcnk+Q2F2YWxsaW4tU3RhaGwsRS48
L0F1dGhvcnNfUHJpbWFyeT48RGF0ZV9QcmltYXJ5PjE5OTU8L0RhdGVfUHJpbWFyeT48S2V5d29y
ZHM+QWJzb3JwdGlvbjwvS2V5d29yZHM+PEtleXdvcmRzPmFkZHVjdDwvS2V5d29yZHM+PEtleXdv
cmRzPmFkZHVjdHM8L0tleXdvcmRzPjxLZXl3b3Jkcz5hbmFseXNpczwvS2V5d29yZHM+PEtleXdv
cmRzPkFuaW1hbHM8L0tleXdvcmRzPjxLZXl3b3Jkcz5BbnRpbmVvcGxhc3RpYyBBZ2VudHM8L0tl
eXdvcmRzPjxLZXl3b3Jkcz5BbnRpbmVvcGxhc3RpYy1BZ2VudHM8L0tleXdvcmRzPjxLZXl3b3Jk
cz5BcnRpY2xlPC9LZXl3b3Jkcz48S2V5d29yZHM+QkxPT0Q8L0tleXdvcmRzPjxLZXl3b3Jkcz5C
cmFpbjwvS2V5d29yZHM+PEtleXdvcmRzPkNpc3BsYXRpbjwvS2V5d29yZHM+PEtleXdvcmRzPmRp
c3RyaWJ1dGlvbjwvS2V5d29yZHM+PEtleXdvcmRzPkROQTwvS2V5d29yZHM+PEtleXdvcmRzPkRO
QSBhZGR1Y3Q8L0tleXdvcmRzPjxLZXl3b3Jkcz5ETkEgYWRkdWN0czwvS2V5d29yZHM+PEtleXdv
cmRzPkRvc2UtUmVzcG9uc2UgUmVsYXRpb25zaGlwLERydWc8L0tleXdvcmRzPjxLZXl3b3Jkcz5k
cnVnPC9LZXl3b3Jkcz48S2V5d29yZHM+ZHJ1ZyB0aGVyYXB5PC9LZXl3b3Jkcz48S2V5d29yZHM+
SU1NVU5PSElTVE9DSEVNSUNBTDwvS2V5d29yZHM+PEtleXdvcmRzPmltbXVub2hpc3RvY2hlbWlz
dHJ5PC9LZXl3b3Jkcz48S2V5d29yZHM+S2lkbmV5PC9LZXl3b3Jkcz48S2V5d29yZHM+TWFsZTwv
S2V5d29yZHM+PEtleXdvcmRzPm1ldGFib2xpc208L0tleXdvcmRzPjxLZXl3b3Jkcz5NaWNlPC9L
ZXl3b3Jkcz48S2V5d29yZHM+TWljZSxJbmJyZWQgQkFMQiBDPC9LZXl3b3Jkcz48S2V5d29yZHM+
TWljZSxOdWRlPC9LZXl3b3Jkcz48S2V5d29yZHM+TmVvcGxhc21zLEV4cGVyaW1lbnRhbDwvS2V5
d29yZHM+PEtleXdvcmRzPm5vcm1hbDwvS2V5d29yZHM+PEtleXdvcmRzPm51ZGUgbWljZTwvS2V5
d29yZHM+PEtleXdvcmRzPnBoYXJtYWNva2luZXRpY3M8L0tleXdvcmRzPjxLZXl3b3Jkcz5QbGF0
aW51bTwvS2V5d29yZHM+PEtleXdvcmRzPnBvaW50PC9LZXl3b3Jkcz48S2V5d29yZHM+UmVzZWFy
Y2g8L0tleXdvcmRzPjxLZXl3b3Jkcz5zZXJ1bTwvS2V5d29yZHM+PEtleXdvcmRzPlRlc3Rpczwv
S2V5d29yZHM+PEtleXdvcmRzPnRoZXJhcGV1dGljIHVzZTwvS2V5d29yZHM+PEtleXdvcmRzPnRp
c3N1ZTwvS2V5d29yZHM+PEtleXdvcmRzPlRpc3N1ZSBEaXN0cmlidXRpb248L0tleXdvcmRzPjxL
ZXl3b3Jkcz50aXNzdWVzPC9LZXl3b3Jkcz48S2V5d29yZHM+VE9YSUNJVFk8L0tleXdvcmRzPjxL
ZXl3b3Jkcz50dW1vcjwvS2V5d29yZHM+PFJlcHJpbnQ+Tm90IGluIEZpbGU8L1JlcHJpbnQ+PFN0
YXJ0X1BhZ2U+MjM8L1N0YXJ0X1BhZ2U+PEVuZF9QYWdlPjMxPC9FbmRfUGFnZT48UGVyaW9kaWNh
bD5DYW5jZXIgQ2hlbW90aGVyLlBoYXJtYWNvbC48L1BlcmlvZGljYWw+PFZvbHVtZT4zNzwvVm9s
dW1lPjxJc3N1ZT4xLTI8L0lzc3VlPjxBZGRyZXNzPkRlcGFydG1lbnQgb2YgT25jb2xvZ3ksIFVu
aXZlcnNpdHkgSG9zcGl0YWwsIEx1bmQsIFN3ZWRlbjwvQWRkcmVzcz48V2ViX1VSTD5QTTo3NDk3
NTkzPC9XZWJfVVJMPjxaWl9Kb3VybmFsU3RkQWJicmV2PjxmIG5hbWU9IlN5c3RlbSI+Q2FuY2Vy
IENoZW1vdGhlci5QaGFybWFjb2wuPC9mPjwvWlpfSm91cm5hbFN0ZEFiYnJldj48WlpfV29ya2Zv
cm1JRD4xPC9aWl9Xb3Jr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ZhcnJlbGw8L0F1dGhvcj48WWVhcj4xOTk2PC9ZZWFyPjxS
ZWNOdW0+OTUyNzwvUmVjTnVtPjxJRFRleHQ+Q3VycmVudCBzdGF0dXMgb2Ygc3RydWN0dXJlLWFj
dGl2aXR5IHJlbGF0aW9uc2hpcHMgb2YgcGxhdGludW0gYW50aWNhbmNlciBkcnVnczogYWN0aXZh
dGlvbiBvZiB0aGUgdHJhbnMgZ2VvbWV0cnk8L0lEVGV4dD48TURMIFJlZl9UeXBlPSJKb3VybmFs
Ij48UmVmX1R5cGU+Sm91cm5hbDwvUmVmX1R5cGU+PFJlZl9JRD45NTI3PC9SZWZfSUQ+PFRpdGxl
X1ByaW1hcnk+Q3VycmVudCBzdGF0dXMgb2Ygc3RydWN0dXJlLWFjdGl2aXR5IHJlbGF0aW9uc2hp
cHMgb2YgcGxhdGludW0gYW50aWNhbmNlciBkcnVnczogYWN0aXZhdGlvbiBvZiB0aGUgdHJhbnMg
Z2VvbWV0cnk8L1RpdGxlX1ByaW1hcnk+PEF1dGhvcnNfUHJpbWFyeT5GYXJyZWxsLE4uPC9BdXRo
b3JzX1ByaW1hcnk+PERhdGVfUHJpbWFyeT4xOTk2PC9EYXRlX1ByaW1hcnk+PEtleXdvcmRzPmFj
dGl2YXRpb248L0tleXdvcmRzPjxLZXl3b3Jkcz5BbmltYWxzPC9LZXl3b3Jkcz48S2V5d29yZHM+
YW50aWNhbmNlciBkcnVnczwvS2V5d29yZHM+PEtleXdvcmRzPkFudGluZW9wbGFzdGljIEFnZW50
czwvS2V5d29yZHM+PEtleXdvcmRzPkFudGluZW9wbGFzdGljLUFnZW50czwvS2V5d29yZHM+PEtl
eXdvcmRzPkFydGljbGU8L0tleXdvcmRzPjxLZXl3b3Jkcz5CaW5kaW5nIFNpdGVzPC9LZXl3b3Jk
cz48S2V5d29yZHM+Y2VsbCBzdXJ2aXZhbDwvS2V5d29yZHM+PEtleXdvcmRzPkNoZW1pc3RyeTwv
S2V5d29yZHM+PEtleXdvcmRzPkNpc3BsYXRpbjwvS2V5d29yZHM+PEtleXdvcmRzPkROQTwvS2V5
d29yZHM+PEtleXdvcmRzPkROQSBkYW1hZ2U8L0tleXdvcmRzPjxLZXl3b3Jkcz5ETkEgcmVwbGlj
YXRpb248L0tleXdvcmRzPjxLZXl3b3Jkcz5kcnVnPC9LZXl3b3Jkcz48S2V5d29yZHM+ZHJ1ZyBl
ZmZlY3RzPC9LZXl3b3Jkcz48S2V5d29yZHM+ZHJ1ZyB0aGVyYXB5PC9LZXl3b3Jkcz48S2V5d29y
ZHM+RFJVR1M8L0tleXdvcmRzPjxLZXl3b3Jkcz5GZW1hbGU8L0tleXdvcmRzPjxLZXl3b3Jkcz5o
dW1hbnM8L0tleXdvcmRzPjxLZXl3b3Jkcz5MZXVrZW1pYSBMMTIxMDwvS2V5d29yZHM+PEtleXdv
cmRzPm1ldGFib2xpc208L0tleXdvcmRzPjxLZXl3b3Jkcz5NaWNlPC9LZXl3b3Jkcz48S2V5d29y
ZHM+TW9kZWxzLFN0cnVjdHVyYWw8L0tleXdvcmRzPjxLZXl3b3Jkcz5OdWNsZWljIEFjaWQgQ29u
Zm9ybWF0aW9uPC9LZXl3b3Jkcz48S2V5d29yZHM+T3ZhcmlhbiBOZW9wbGFzbXM8L0tleXdvcmRz
PjxLZXl3b3Jkcz5QbGF0aW51bTwvS2V5d29yZHM+PEtleXdvcmRzPlJldmlldzwvS2V5d29yZHM+
PEtleXdvcmRzPlN0ZXJlb2lzb21lcmlzbTwvS2V5d29yZHM+PEtleXdvcmRzPlN0cnVjdHVyZS1B
Y3Rpdml0eSBSZWxhdGlvbnNoaXA8L0tleXdvcmRzPjxLZXl3b3Jkcz5TdHJ1Y3R1cmUtQWN0aXZp
dHktUmVsYXRpb25zaGlwPC9LZXl3b3Jkcz48S2V5d29yZHM+dGhlcmFwZXV0aWMgdXNlPC9LZXl3
b3Jkcz48S2V5d29yZHM+VE9YSUNJVFk8L0tleXdvcmRzPjxSZXByaW50Pk5vdCBpbiBGaWxlPC9S
ZXByaW50PjxTdGFydF9QYWdlPjYwMzwvU3RhcnRfUGFnZT48RW5kX1BhZ2U+NjM5PC9FbmRfUGFn
ZT48UGVyaW9kaWNhbD5NZXQuSW9ucy5CaW9sLlN5c3QuPC9QZXJpb2RpY2FsPjxWb2x1bWU+MzI8
L1ZvbHVtZT48QWRkcmVzcz5EZXBhcnRtZW50IG9mIENoZW1pc3RyeSwgVmlyZ2luaWEgQ29tbW9u
d2VhbHRoIFVuaXZlcnNpdHksIFJpY2htb25kIDIzMjg0LTIwMDYsIFVTQTwvQWRkcmVzcz48V2Vi
X1VSTD5QTTo4NjQwNTMzPC9XZWJfVVJMPjxaWl9Kb3VybmFsRnVsbD48ZiBuYW1lPSJTeXN0ZW0i
Pk1ldC5Jb25zLkJpb2wuU3lzdC48L2Y+PC9aWl9Kb3VybmFsRnVsbD48WlpfV29ya2Zvcm1JRD4x
PC9aWl9Xb3JrZm9ybUlEPjwvTURMPjwvQ2l0ZT48Q2l0ZT48QXV0aG9yPkthcnRhbG91PC9BdXRo
b3I+PFllYXI+MjAwMTwvWWVhcj48UmVjTnVtPjk1Mjg8L1JlY051bT48SURUZXh0Pk1lY2hhbmlz
bXMgb2YgcmVzaXN0YW5jZSB0byBjaXNwbGF0aW48L0lEVGV4dD48TURMIFJlZl9UeXBlPSJKb3Vy
bmFsIj48UmVmX1R5cGU+Sm91cm5hbDwvUmVmX1R5cGU+PFJlZl9JRD45NTI4PC9SZWZfSUQ+PFRp
dGxlX1ByaW1hcnk+TWVjaGFuaXNtcyBvZiByZXNpc3RhbmNlIHRvIGNpc3BsYXRpbjwvVGl0bGVf
UHJpbWFyeT48QXV0aG9yc19QcmltYXJ5PkthcnRhbG91LE0uPC9BdXRob3JzX1ByaW1hcnk+PEF1
dGhvcnNfUHJpbWFyeT5Fc3NpZ21hbm4sSi5NLjwvQXV0aG9yc19QcmltYXJ5PjxEYXRlX1ByaW1h
cnk+MjAwMS83LzE8L0RhdGVfUHJpbWFyeT48S2V5d29yZHM+YWRkdWN0PC9LZXl3b3Jkcz48S2V5
d29yZHM+YWRkdWN0czwvS2V5d29yZHM+PEtleXdvcmRzPkFuaW1hbHM8L0tleXdvcmRzPjxLZXl3
b3Jkcz5BbnRpbmVvcGxhc3RpYyBBZ2VudHM8L0tleXdvcmRzPjxLZXl3b3Jkcz5BbnRpbmVvcGxh
c3RpYy1BZ2VudHM8L0tleXdvcmRzPjxLZXl3b3Jkcz5hcG9wdG9zaXM8L0tleXdvcmRzPjxLZXl3
b3Jkcz5BcnRpY2xlPC9LZXl3b3Jkcz48S2V5d29yZHM+Y2FuY2VyPC9LZXl3b3Jkcz48S2V5d29y
ZHM+Y2VsbDwvS2V5d29yZHM+PEtleXdvcmRzPmNlbGwgY3ljbGU8L0tleXdvcmRzPjxLZXl3b3Jk
cz5jZWxsIGN5Y2xlIGFycmVzdDwvS2V5d29yZHM+PEtleXdvcmRzPkNlbGwtQ3ljbGU8L0tleXdv
cmRzPjxLZXl3b3Jkcz5jZWxsczwvS2V5d29yZHM+PEtleXdvcmRzPkNlbGx1bGFyPC9LZXl3b3Jk
cz48S2V5d29yZHM+Q2hlbWlzdHJ5PC9LZXl3b3Jkcz48S2V5d29yZHM+Y2hlbW90aGVyYXB5PC9L
ZXl3b3Jkcz48S2V5d29yZHM+Q2lzcGxhdGluPC9LZXl3b3Jkcz48S2V5d29yZHM+ZGl2aXNpb248
L0tleXdvcmRzPjxLZXl3b3Jkcz5ETkE8L0tleXdvcmRzPjxLZXl3b3Jkcz5ETkEgYWRkdWN0PC9L
ZXl3b3Jkcz48S2V5d29yZHM+RE5BIGFkZHVjdHM8L0tleXdvcmRzPjxLZXl3b3Jkcz5ETkEgcmVw
YWlyPC9LZXl3b3Jkcz48S2V5d29yZHM+ZHJ1ZzwvS2V5d29yZHM+PEtleXdvcmRzPmRydWcgZWZm
ZWN0czwvS2V5d29yZHM+PEtleXdvcmRzPkRydWcgUmVzaXN0YW5jZSxOZW9wbGFzbTwvS2V5d29y
ZHM+PEtleXdvcmRzPmV4Y2lzaW9uPC9LZXl3b3Jkcz48S2V5d29yZHM+ZXhwcmVzc2lvbjwvS2V5
d29yZHM+PEtleXdvcmRzPkdsdXRhdGhpb25lPC9LZXl3b3Jkcz48S2V5d29yZHM+aHVtYW5zPC9L
ZXl3b3Jkcz48S2V5d29yZHM+aW4gdml2bzwvS2V5d29yZHM+PEtleXdvcmRzPmluLXZpdm88L0tl
eXdvcmRzPjxLZXl3b3Jkcz5MaWdhbmRzPC9LZXl3b3Jkcz48S2V5d29yZHM+bWVjaGFuaXNtPC9L
ZXl3b3Jkcz48S2V5d29yZHM+bWVjaGFuaXNtczwvS2V5d29yZHM+PEtleXdvcmRzPnBhdGh3YXk8
L0tleXdvcmRzPjxLZXl3b3Jkcz5wYXRod2F5czwvS2V5d29yZHM+PEtleXdvcmRzPnBoYXJtYWNv
bG9neTwvS2V5d29yZHM+PEtleXdvcmRzPnByb3RlaW48L0tleXdvcmRzPjxLZXl3b3Jkcz5Qcm90
ZWluczwvS2V5d29yZHM+PEtleXdvcmRzPnJlZ3VsYXRvcnk8L0tleXdvcmRzPjxLZXl3b3Jkcz5y
ZXBhaXI8L0tleXdvcmRzPjxLZXl3b3Jkcz5SZXNlYXJjaDwvS2V5d29yZHM+PEtleXdvcmRzPnJl
c2lzdGFuY2U8L0tleXdvcmRzPjxLZXl3b3Jkcz5SZXZpZXc8L0tleXdvcmRzPjxLZXl3b3Jkcz5z
aWduYWwgdHJhbnNkdWN0aW9uPC9LZXl3b3Jkcz48UmVwcmludD5Ob3QgaW4gRmlsZTwvUmVwcmlu
dD48U3RhcnRfUGFnZT4yMzwvU3RhcnRfUGFnZT48RW5kX1BhZ2U+NDM8L0VuZF9QYWdlPjxQZXJp
b2RpY2FsPk11dGF0LlJlcy48L1BlcmlvZGljYWw+PFZvbHVtZT40Nzg8L1ZvbHVtZT48SXNzdWU+
MS0yPC9Jc3N1ZT48QWRkcmVzcz5EaXZpc2lvbiBvZiBCaW9lbmdpbmVlcmluZyBhbmQgRW52aXJv
bm1lbnRhbCBIZWFsdGggYW5kIERlcGFydG1lbnQgb2YgQ2hlbWlzdHJ5LCBNYXNzYWNodXNldHRz
IEluc3RpdHV0ZSBvZiBUZWNobm9sb2d5LCBDYW1icmlkZ2UsIE1BIDAyMTM5LCBVU0E8L0FkZHJl
c3M+PFdlYl9VUkw+UE06MTE0MDYxNjc8L1dlYl9VUkw+PFpaX0pvdXJuYWxTdGRBYmJyZXY+PGYg
bmFtZT0iU3lzdGVtIj5NdXRhdC5SZXMuPC9mPjwvWlpfSm91cm5hbFN0ZEFiYnJldj48WlpfV29y
a2Zvcm1JRD4xPC9aWl9Xb3JrZm9ybUlEPjwvTURMPjwvQ2l0ZT48Q2l0ZT48QXV0aG9yPkJsb21t
YWVydDwvQXV0aG9yPjxZZWFyPjE5OTU8L1llYXI+PFJlY051bT45NTI5PC9SZWNOdW0+PElEVGV4
dD5Gb3JtYXRpb24gb2YgRE5BIGFkZHVjdHMgYnkgdGhlIGFudGljYW5jZXIgZHJ1ZyBjYXJib3Bs
YXRpbjogZGlmZmVyZW50IG51Y2xlb3RpZGUgc2VxdWVuY2UgcHJlZmVyZW5jZXMgaW4gdml0cm8g
YW5kIGluIGNlbGxzPC9JRFRleHQ+PE1ETCBSZWZfVHlwZT0iSm91cm5hbCI+PFJlZl9UeXBlPkpv
dXJuYWw8L1JlZl9UeXBlPjxSZWZfSUQ+OTUyOTwvUmVmX0lEPjxUaXRsZV9QcmltYXJ5PkZvcm1h
dGlvbiBvZiBETkEgYWRkdWN0cyBieSB0aGUgYW50aWNhbmNlciBkcnVnIGNhcmJvcGxhdGluOiBk
aWZmZXJlbnQgbnVjbGVvdGlkZSBzZXF1ZW5jZSBwcmVmZXJlbmNlcyBpbiB2aXRybyBhbmQgaW4g
Y2VsbHM8L1RpdGxlX1ByaW1hcnk+PEF1dGhvcnNfUHJpbWFyeT5CbG9tbWFlcnQsRi5BLjwvQXV0
aG9yc19QcmltYXJ5PjxBdXRob3JzX1ByaW1hcnk+dmFuIERpamstS25pam5lbmJ1cmcsSC5DLjwv
QXV0aG9yc19QcmltYXJ5PjxBdXRob3JzX1ByaW1hcnk+RGlqdCxGLkouPC9BdXRob3JzX1ByaW1h
cnk+PEF1dGhvcnNfUHJpbWFyeT5kZW4sRW5nZWxzZSBMLjwvQXV0aG9yc19QcmltYXJ5PjxBdXRo
b3JzX1ByaW1hcnk+QmFhbixSLkEuPC9BdXRob3JzX1ByaW1hcnk+PEF1dGhvcnNfUHJpbWFyeT5C
ZXJlbmRzLEYuPC9BdXRob3JzX1ByaW1hcnk+PEF1dGhvcnNfUHJpbWFyeT5GaWNodGluZ2VyLVNj
aGVwbWFuLEEuTS48L0F1dGhvcnNfUHJpbWFyeT48RGF0ZV9QcmltYXJ5PjE5OTUvNy80PC9EYXRl
X1ByaW1hcnk+PEtleXdvcmRzPkFic29ycHRpb248L0tleXdvcmRzPjxLZXl3b3Jkcz5hZGR1Y3Q8
L0tleXdvcmRzPjxLZXl3b3Jkcz5hZGR1Y3RzPC9LZXl3b3Jkcz48S2V5d29yZHM+YWxrYWxpbmUt
ZWx1dGlvbjwvS2V5d29yZHM+PEtleXdvcmRzPkFuaW1hbHM8L0tleXdvcmRzPjxLZXl3b3Jkcz5h
bnRpc2VyYTwvS2V5d29yZHM+PEtleXdvcmRzPmFudGlzZXJ1bTwvS2V5d29yZHM+PEtleXdvcmRz
PkFydGljbGU8L0tleXdvcmRzPjxLZXl3b3Jkcz5hc3NheTwvS2V5d29yZHM+PEtleXdvcmRzPkJh
c2UgU2VxdWVuY2U8L0tleXdvcmRzPjxLZXl3b3Jkcz5jYW5jZXI8L0tleXdvcmRzPjxLZXl3b3Jk
cz5DYXJib3BsYXRpbjwvS2V5d29yZHM+PEtleXdvcmRzPkNhcmNpbm9nZW5lc2lzPC9LZXl3b3Jk
cz48S2V5d29yZHM+Y2VsbDwvS2V5d29yZHM+PEtleXdvcmRzPmNlbGwgc3Vydml2YWw8L0tleXdv
cmRzPjxLZXl3b3Jkcz5jZWxsczwvS2V5d29yZHM+PEtleXdvcmRzPkNoZW1pc3RyeTwvS2V5d29y
ZHM+PEtleXdvcmRzPkNITzwvS2V5d29yZHM+PEtleXdvcmRzPkNITyBjZWxsczwvS2V5d29yZHM+
PEtleXdvcmRzPkNpc3BsYXRpbjwvS2V5d29yZHM+PEtleXdvcmRzPkNvbXBhcmF0aXZlIFN0dWR5
PC9LZXl3b3Jkcz48S2V5d29yZHM+Q29tcGFyYXRpdmUtU3R1ZHk8L0tleXdvcmRzPjxLZXl3b3Jk
cz5DcmljZXRpbmFlPC9LZXl3b3Jkcz48S2V5d29yZHM+Y3Jvc3NsaW5rczwvS2V5d29yZHM+PEtl
eXdvcmRzPmN5dG90b3hpY2l0eTwvS2V5d29yZHM+PEtleXdvcmRzPkRFVEVDVElPTjwvS2V5d29y
ZHM+PEtleXdvcmRzPmRpdmlzaW9uPC9LZXl3b3Jkcz48S2V5d29yZHM+RE5BPC9LZXl3b3Jkcz48
S2V5d29yZHM+RE5BIGFkZHVjdDwvS2V5d29yZHM+PEtleXdvcmRzPkROQSBhZGR1Y3RzPC9LZXl3
b3Jkcz48S2V5d29yZHM+ZHJ1ZzwvS2V5d29yZHM+PEtleXdvcmRzPmRydWcgZWZmZWN0czwvS2V5
d29yZHM+PEtleXdvcmRzPmVsaXNhPC9LZXl3b3Jkcz48S2V5d29yZHM+ZW56eW1lLWxpbmtlZCBp
bW11bm9zb3JiZW50IGFzc2F5PC9LZXl3b3Jkcz48S2V5d29yZHM+RW56eW1lLUxpbmtlZC1JbW11
bm9zb3JiZW50LUFzc2F5PC9LZXl3b3Jkcz48S2V5d29yZHM+ZXhwb3N1cmU8L0tleXdvcmRzPjxL
ZXl3b3Jkcz5pbW11bm9jeXRvY2hlbWljYWw8L0tleXdvcmRzPjxLZXl3b3Jkcz5JTiBWSVRSTzwv
S2V5d29yZHM+PEtleXdvcmRzPkluLVZpdHJvPC9LZXl3b3Jkcz48S2V5d29yZHM+aXNvbGF0aW9u
ICZhbXA7IHB1cmlmaWNhdGlvbjwvS2V5d29yZHM+PEtleXdvcmRzPktpbmV0aWNzPC9LZXl3b3Jk
cz48S2V5d29yZHM+TWFsZTwvS2V5d29yZHM+PEtleXdvcmRzPm1ldGFib2xpc208L0tleXdvcmRz
PjxLZXl3b3Jkcz5tb2xlY3VsYXI8L0tleXdvcmRzPjxLZXl3b3Jkcz5udWNsZW90aWRlPC9LZXl3
b3Jkcz48S2V5d29yZHM+bnVjbGVvdGlkZSBzZXF1ZW5jZTwvS2V5d29yZHM+PEtleXdvcmRzPlBs
YXRpbnVtPC9LZXl3b3Jkcz48S2V5d29yZHM+cGxhdGludW0tRE5BPC9LZXl3b3Jkcz48S2V5d29y
ZHM+UmVzZWFyY2g8L0tleXdvcmRzPjxLZXl3b3Jkcz5TYWxtb248L0tleXdvcmRzPjxLZXl3b3Jk
cz5zZXF1ZW5jZTwvS2V5d29yZHM+PEtleXdvcmRzPlNwZWN0cm9waG90b21ldHJ5LEF0b21pYzwv
S2V5d29yZHM+PEtleXdvcmRzPnNwZWN0cm9zY29weTwvS2V5d29yZHM+PEtleXdvcmRzPlNwZXJt
YXRvem9hPC9LZXl3b3Jkcz48S2V5d29yZHM+VE9YSUNJVFk8L0tleXdvcmRzPjxSZXByaW50Pk5v
dCBpbiBGaWxlPC9SZXByaW50PjxTdGFydF9QYWdlPjg0NzQ8L1N0YXJ0X1BhZ2U+PEVuZF9QYWdl
Pjg0ODA8L0VuZF9QYWdlPjxQZXJpb2RpY2FsPkJpb2NoZW1pc3RyeTwvUGVyaW9kaWNhbD48Vm9s
dW1lPjM0PC9Wb2x1bWU+PElzc3VlPjI2PC9Jc3N1ZT48QWRkcmVzcz5EaXZpc2lvbiBvZiBNb2xl
Y3VsYXIgQ2FyY2lub2dlbmVzaXMsIFRoZSBOZXRoZXJsYW5kcyBDYW5jZXIgSW5zdGl0dXRlIChB
bnRvbmkgdmFuIExlZXV3ZW5ob2VrIEh1aXMpLCBBbXN0ZXJkYW08L0FkZHJlc3M+PFdlYl9VUkw+
UE06NzU5OTEzNzwvV2ViX1VSTD48WlpfSm91cm5hbEZ1bGw+PGYgbmFtZT0iU3lzdGVtIj5CaW9j
aGVtaXN0cnk8L2Y+PC9aWl9Kb3VybmFsRnVsbD48WlpfV29ya2Zvcm1JRD4xPC9aWl9Xb3JrZm9y
bUlEPjwvTURMPjwvQ2l0ZT48Q2l0ZT48QXV0aG9yPkpvaG5zc29uPC9BdXRob3I+PFllYXI+MTk5
NTwvWWVhcj48UmVjTnVtPjk1MzA8L1JlY051bT48SURUZXh0PlBoYXJtYWNva2luZXRpY3MgYW5k
IHRpc3N1ZSBkaXN0cmlidXRpb24gb2YgY2lzcGxhdGluIGluIG51ZGUgbWljZTogcGxhdGludW0g
bGV2ZWxzIGFuZCBjaXNwbGF0aW4tRE5BIGFkZHVjdHM8L0lEVGV4dD48TURMIFJlZl9UeXBlPSJK
b3VybmFsIj48UmVmX1R5cGU+Sm91cm5hbDwvUmVmX1R5cGU+PFJlZl9JRD45NTMwPC9SZWZfSUQ+
PFRpdGxlX1ByaW1hcnk+UGhhcm1hY29raW5ldGljcyBhbmQgdGlzc3VlIGRpc3RyaWJ1dGlvbiBv
ZiBjaXNwbGF0aW4gaW4gbnVkZSBtaWNlOiBwbGF0aW51bSBsZXZlbHMgYW5kIGNpc3BsYXRpbi1E
TkEgYWRkdWN0czwvVGl0bGVfUHJpbWFyeT48QXV0aG9yc19QcmltYXJ5PkpvaG5zc29uLEEuPC9B
dXRob3JzX1ByaW1hcnk+PEF1dGhvcnNfUHJpbWFyeT5PbHNzb24sQy48L0F1dGhvcnNfUHJpbWFy
eT48QXV0aG9yc19QcmltYXJ5Pk55Z3JlbixPLjwvQXV0aG9yc19QcmltYXJ5PjxBdXRob3JzX1By
aW1hcnk+Tmlsc3NvbixNLjwvQXV0aG9yc19QcmltYXJ5PjxBdXRob3JzX1ByaW1hcnk+U2Vpdmlu
ZyxCLjwvQXV0aG9yc19QcmltYXJ5PjxBdXRob3JzX1ByaW1hcnk+Q2F2YWxsaW4tU3RhaGwsRS48
L0F1dGhvcnNfUHJpbWFyeT48RGF0ZV9QcmltYXJ5PjE5OTU8L0RhdGVfUHJpbWFyeT48S2V5d29y
ZHM+QWJzb3JwdGlvbjwvS2V5d29yZHM+PEtleXdvcmRzPmFkZHVjdDwvS2V5d29yZHM+PEtleXdv
cmRzPmFkZHVjdHM8L0tleXdvcmRzPjxLZXl3b3Jkcz5hbmFseXNpczwvS2V5d29yZHM+PEtleXdv
cmRzPkFuaW1hbHM8L0tleXdvcmRzPjxLZXl3b3Jkcz5BbnRpbmVvcGxhc3RpYyBBZ2VudHM8L0tl
eXdvcmRzPjxLZXl3b3Jkcz5BbnRpbmVvcGxhc3RpYy1BZ2VudHM8L0tleXdvcmRzPjxLZXl3b3Jk
cz5BcnRpY2xlPC9LZXl3b3Jkcz48S2V5d29yZHM+QkxPT0Q8L0tleXdvcmRzPjxLZXl3b3Jkcz5C
cmFpbjwvS2V5d29yZHM+PEtleXdvcmRzPkNpc3BsYXRpbjwvS2V5d29yZHM+PEtleXdvcmRzPmRp
c3RyaWJ1dGlvbjwvS2V5d29yZHM+PEtleXdvcmRzPkROQTwvS2V5d29yZHM+PEtleXdvcmRzPkRO
QSBhZGR1Y3Q8L0tleXdvcmRzPjxLZXl3b3Jkcz5ETkEgYWRkdWN0czwvS2V5d29yZHM+PEtleXdv
cmRzPkRvc2UtUmVzcG9uc2UgUmVsYXRpb25zaGlwLERydWc8L0tleXdvcmRzPjxLZXl3b3Jkcz5k
cnVnPC9LZXl3b3Jkcz48S2V5d29yZHM+ZHJ1ZyB0aGVyYXB5PC9LZXl3b3Jkcz48S2V5d29yZHM+
SU1NVU5PSElTVE9DSEVNSUNBTDwvS2V5d29yZHM+PEtleXdvcmRzPmltbXVub2hpc3RvY2hlbWlz
dHJ5PC9LZXl3b3Jkcz48S2V5d29yZHM+S2lkbmV5PC9LZXl3b3Jkcz48S2V5d29yZHM+TWFsZTwv
S2V5d29yZHM+PEtleXdvcmRzPm1ldGFib2xpc208L0tleXdvcmRzPjxLZXl3b3Jkcz5NaWNlPC9L
ZXl3b3Jkcz48S2V5d29yZHM+TWljZSxJbmJyZWQgQkFMQiBDPC9LZXl3b3Jkcz48S2V5d29yZHM+
TWljZSxOdWRlPC9LZXl3b3Jkcz48S2V5d29yZHM+TmVvcGxhc21zLEV4cGVyaW1lbnRhbDwvS2V5
d29yZHM+PEtleXdvcmRzPm5vcm1hbDwvS2V5d29yZHM+PEtleXdvcmRzPm51ZGUgbWljZTwvS2V5
d29yZHM+PEtleXdvcmRzPnBoYXJtYWNva2luZXRpY3M8L0tleXdvcmRzPjxLZXl3b3Jkcz5QbGF0
aW51bTwvS2V5d29yZHM+PEtleXdvcmRzPnBvaW50PC9LZXl3b3Jkcz48S2V5d29yZHM+UmVzZWFy
Y2g8L0tleXdvcmRzPjxLZXl3b3Jkcz5zZXJ1bTwvS2V5d29yZHM+PEtleXdvcmRzPlRlc3Rpczwv
S2V5d29yZHM+PEtleXdvcmRzPnRoZXJhcGV1dGljIHVzZTwvS2V5d29yZHM+PEtleXdvcmRzPnRp
c3N1ZTwvS2V5d29yZHM+PEtleXdvcmRzPlRpc3N1ZSBEaXN0cmlidXRpb248L0tleXdvcmRzPjxL
ZXl3b3Jkcz50aXNzdWVzPC9LZXl3b3Jkcz48S2V5d29yZHM+VE9YSUNJVFk8L0tleXdvcmRzPjxL
ZXl3b3Jkcz50dW1vcjwvS2V5d29yZHM+PFJlcHJpbnQ+Tm90IGluIEZpbGU8L1JlcHJpbnQ+PFN0
YXJ0X1BhZ2U+MjM8L1N0YXJ0X1BhZ2U+PEVuZF9QYWdlPjMxPC9FbmRfUGFnZT48UGVyaW9kaWNh
bD5DYW5jZXIgQ2hlbW90aGVyLlBoYXJtYWNvbC48L1BlcmlvZGljYWw+PFZvbHVtZT4zNzwvVm9s
dW1lPjxJc3N1ZT4xLTI8L0lzc3VlPjxBZGRyZXNzPkRlcGFydG1lbnQgb2YgT25jb2xvZ3ksIFVu
aXZlcnNpdHkgSG9zcGl0YWwsIEx1bmQsIFN3ZWRlbjwvQWRkcmVzcz48V2ViX1VSTD5QTTo3NDk3
NTkzPC9XZWJfVVJMPjxaWl9Kb3VybmFsU3RkQWJicmV2PjxmIG5hbWU9IlN5c3RlbSI+Q2FuY2Vy
IENoZW1vdGhlci5QaGFybWFjb2wuPC9mPjwvWlpfSm91cm5hbFN0ZEFiYnJldj48WlpfV29ya2Zv
cm1JRD4xPC9aWl9Xb3Jr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729DC" w:rsidRPr="008619FD">
        <w:rPr>
          <w:rFonts w:ascii="Book Antiqua" w:hAnsi="Book Antiqua"/>
          <w:sz w:val="24"/>
          <w:szCs w:val="24"/>
          <w:vertAlign w:val="superscript"/>
        </w:rPr>
      </w:r>
      <w:r w:rsidR="00C729DC" w:rsidRPr="008619FD">
        <w:rPr>
          <w:rFonts w:ascii="Book Antiqua" w:hAnsi="Book Antiqua"/>
          <w:sz w:val="24"/>
          <w:szCs w:val="24"/>
          <w:vertAlign w:val="superscript"/>
        </w:rPr>
        <w:fldChar w:fldCharType="separate"/>
      </w:r>
      <w:r w:rsidR="000B079A" w:rsidRPr="008619FD">
        <w:rPr>
          <w:rFonts w:ascii="Book Antiqua" w:hAnsi="Book Antiqua"/>
          <w:noProof/>
          <w:sz w:val="24"/>
          <w:szCs w:val="24"/>
          <w:vertAlign w:val="superscript"/>
        </w:rPr>
        <w:t>[5-8]</w:t>
      </w:r>
      <w:r w:rsidR="00C729DC" w:rsidRPr="008619FD">
        <w:rPr>
          <w:rFonts w:ascii="Book Antiqua" w:hAnsi="Book Antiqua"/>
          <w:sz w:val="24"/>
          <w:szCs w:val="24"/>
          <w:vertAlign w:val="superscript"/>
        </w:rPr>
        <w:fldChar w:fldCharType="end"/>
      </w:r>
      <w:r w:rsidR="00A66FA7" w:rsidRPr="008619FD">
        <w:rPr>
          <w:rFonts w:ascii="Book Antiqua" w:hAnsi="Book Antiqua"/>
          <w:sz w:val="24"/>
          <w:szCs w:val="24"/>
        </w:rPr>
        <w:t>.</w:t>
      </w:r>
      <w:r w:rsidR="00C729DC" w:rsidRPr="008619FD">
        <w:rPr>
          <w:rFonts w:ascii="Book Antiqua" w:hAnsi="Book Antiqua"/>
          <w:sz w:val="24"/>
          <w:szCs w:val="24"/>
        </w:rPr>
        <w:t xml:space="preserve"> </w:t>
      </w:r>
      <w:r w:rsidR="00764E03" w:rsidRPr="008619FD">
        <w:rPr>
          <w:rFonts w:ascii="Book Antiqua" w:hAnsi="Book Antiqua"/>
          <w:sz w:val="24"/>
          <w:szCs w:val="24"/>
        </w:rPr>
        <w:t>The intra</w:t>
      </w:r>
      <w:r w:rsidR="00994F2B" w:rsidRPr="008619FD">
        <w:rPr>
          <w:rFonts w:ascii="Book Antiqua" w:hAnsi="Book Antiqua"/>
          <w:sz w:val="24"/>
          <w:szCs w:val="24"/>
        </w:rPr>
        <w:t>-</w:t>
      </w:r>
      <w:r w:rsidR="00764E03" w:rsidRPr="008619FD">
        <w:rPr>
          <w:rFonts w:ascii="Book Antiqua" w:hAnsi="Book Antiqua"/>
          <w:sz w:val="24"/>
          <w:szCs w:val="24"/>
        </w:rPr>
        <w:t>strand crosslinks induced by platinum-based therapeutic agents are mainly processed by n</w:t>
      </w:r>
      <w:r w:rsidR="003000E1" w:rsidRPr="008619FD">
        <w:rPr>
          <w:rFonts w:ascii="Book Antiqua" w:hAnsi="Book Antiqua"/>
          <w:sz w:val="24"/>
          <w:szCs w:val="24"/>
        </w:rPr>
        <w:t>ucleotide excision repair (NER)</w:t>
      </w:r>
      <w:r w:rsidRPr="008619FD">
        <w:rPr>
          <w:rFonts w:ascii="Book Antiqua" w:hAnsi="Book Antiqua"/>
          <w:sz w:val="24"/>
          <w:szCs w:val="24"/>
        </w:rPr>
        <w:t>, which is carried out by a</w:t>
      </w:r>
      <w:r w:rsidR="001A2FCE" w:rsidRPr="008619FD">
        <w:rPr>
          <w:rFonts w:ascii="Book Antiqua" w:hAnsi="Book Antiqua"/>
          <w:sz w:val="24"/>
          <w:szCs w:val="24"/>
        </w:rPr>
        <w:t xml:space="preserve"> minimal set of </w:t>
      </w:r>
      <w:r w:rsidRPr="008619FD">
        <w:rPr>
          <w:rFonts w:ascii="Book Antiqua" w:hAnsi="Book Antiqua"/>
          <w:sz w:val="24"/>
          <w:szCs w:val="24"/>
        </w:rPr>
        <w:t xml:space="preserve">proteins including </w:t>
      </w:r>
      <w:r w:rsidR="001A2FCE" w:rsidRPr="008619FD">
        <w:rPr>
          <w:rFonts w:ascii="Book Antiqua" w:hAnsi="Book Antiqua"/>
          <w:sz w:val="24"/>
          <w:szCs w:val="24"/>
        </w:rPr>
        <w:t xml:space="preserve">XPA, XPC-RAD23B, XPG, RPA, ERCC1-XPF, TFIIH, PCNA, DNA </w:t>
      </w:r>
      <w:r w:rsidR="00B326C8" w:rsidRPr="008619FD">
        <w:rPr>
          <w:rFonts w:ascii="Book Antiqua" w:hAnsi="Book Antiqua"/>
          <w:sz w:val="24"/>
          <w:szCs w:val="24"/>
        </w:rPr>
        <w:t xml:space="preserve"> </w:t>
      </w:r>
      <w:r w:rsidR="001A2FCE" w:rsidRPr="008619FD">
        <w:rPr>
          <w:rFonts w:ascii="Book Antiqua" w:hAnsi="Book Antiqua"/>
          <w:sz w:val="24"/>
          <w:szCs w:val="24"/>
        </w:rPr>
        <w:t>polymerase δ or ε, and DNA ligase</w:t>
      </w:r>
      <w:r w:rsidRPr="008619FD">
        <w:rPr>
          <w:rFonts w:ascii="Book Antiqua" w:hAnsi="Book Antiqua"/>
          <w:sz w:val="24"/>
          <w:szCs w:val="24"/>
        </w:rPr>
        <w:t xml:space="preserve"> I, in human cells</w:t>
      </w:r>
      <w:r w:rsidR="001A2FCE" w:rsidRPr="008619FD">
        <w:rPr>
          <w:rFonts w:ascii="Book Antiqua" w:hAnsi="Book Antiqua"/>
          <w:sz w:val="24"/>
          <w:szCs w:val="24"/>
          <w:vertAlign w:val="superscript"/>
        </w:rPr>
        <w:fldChar w:fldCharType="begin">
          <w:fldData xml:space="preserve">PFJlZm1hbj48Q2l0ZT48QXV0aG9yPk11PC9BdXRob3I+PFllYXI+MTk5NTwvWWVhcj48UmVjTnVt
PjY0MzM8L1JlY051bT48SURUZXh0PlJlY29uc3RpdHV0aW9uIG9mIGh1bWFuIEROQSByZXBhaXIg
ZXhjaXNpb24gbnVjbGVhc2UgaW4gYSBoaWdobHkgZGVmaW5lZCBzeXN0ZW08L0lEVGV4dD48TURM
IFJlZl9UeXBlPSJKb3VybmFsIj48UmVmX1R5cGU+Sm91cm5hbDwvUmVmX1R5cGU+PFJlZl9JRD42
NDMzPC9SZWZfSUQ+PFRpdGxlX1ByaW1hcnk+UmVjb25zdGl0dXRpb24gb2YgaHVtYW4gRE5BIHJl
cGFpciBleGNpc2lvbiBudWNsZWFzZSBpbiBhIGhpZ2hseSBkZWZpbmVkIHN5c3RlbTwvVGl0bGVf
UHJpbWFyeT48QXV0aG9yc19QcmltYXJ5Pk11LEQuPC9BdXRob3JzX1ByaW1hcnk+PEF1dGhvcnNf
UHJpbWFyeT5QYXJrLEMuLUguPC9BdXRob3JzX1ByaW1hcnk+PEF1dGhvcnNfUHJpbWFyeT5NYXRz
dW5hZ2EsVC48L0F1dGhvcnNfUHJpbWFyeT48QXV0aG9yc19QcmltYXJ5PkhzdSxELlMuPC9BdXRo
b3JzX1ByaW1hcnk+PEF1dGhvcnNfUHJpbWFyeT5SZWFyZG9uLEouVC48L0F1dGhvcnNfUHJpbWFy
eT48QXV0aG9yc19QcmltYXJ5PlNhbmNhcixBLjwvQXV0aG9yc19QcmltYXJ5PjxEYXRlX1ByaW1h
cnk+MTk5NTwvRGF0ZV9QcmltYXJ5PjxLZXl3b3Jkcz5IdW1hbjwvS2V5d29yZHM+PEtleXdvcmRz
PkROQTwvS2V5d29yZHM+PEtleXdvcmRzPkROQSByZXBhaXI8L0tleXdvcmRzPjxLZXl3b3Jkcz5y
ZXBhaXI8L0tleXdvcmRzPjxLZXl3b3Jkcz5leGNpc2lvbjwvS2V5d29yZHM+PEtleXdvcmRzPm51
Y2xlYXNlPC9LZXl3b3Jkcz48S2V5d29yZHM+eGVyb2Rlcm1hIHBpZ21lbnRvc3VtPC9LZXl3b3Jk
cz48S2V5d29yZHM+ZGlzZWFzZTwvS2V5d29yZHM+PEtleXdvcmRzPmRlZmVjdGl2ZTwvS2V5d29y
ZHM+PEtleXdvcmRzPlNPTUFUSUM8L0tleXdvcmRzPjxLZXl3b3Jkcz5jZWxsPC9LZXl3b3Jkcz48
S2V5d29yZHM+Z2VuZXRpYzwvS2V5d29yZHM+PEtleXdvcmRzPmV4dHJhY3RzPC9LZXl3b3Jkcz48
S2V5d29yZHM+cG9seXBlcHRpZGVzPC9LZXl3b3Jkcz48S2V5d29yZHM+UHJvdGVpbnM8L0tleXdv
cmRzPjxLZXl3b3Jkcz5leGNpc2lvbiByZXBhaXI8L0tleXdvcmRzPjxLZXl3b3Jkcz5FeGNpbnVj
bGVhc2U8L0tleXdvcmRzPjxLZXl3b3Jkcz5mcmFnbWVudHM8L0tleXdvcmRzPjxLZXl3b3Jkcz5E
TkEtUFJPVEVJTjwvS2V5d29yZHM+PEtleXdvcmRzPm9saWdvbWVyczwvS2V5d29yZHM+PFJlcHJp
bnQ+T24gUmVxdWVzdCAwMy8wMi85NTwvUmVwcmludD48U3RhcnRfUGFnZT4yNDE1PC9TdGFydF9Q
YWdlPjxFbmRfUGFnZT4yNDE4PC9FbmRfUGFnZT48UGVyaW9kaWNhbD5KLkJpb2wuQ2hlbS48L1Bl
cmlvZGljYWw+PFZvbHVtZT4yNzA8L1ZvbHVtZT48WlpfSm91cm5hbEZ1bGw+PGYgbmFtZT0iU3lz
dGVtIj5Kb3VybmFsIEJpb2xvZ2ljYWwgQ2hlbWlzdHJ5PC9mPjwvWlpfSm91cm5hbEZ1bGw+PFpa
X0pvdXJuYWxTdGRBYmJyZXY+PGYgbmFtZT0iU3lzdGVtIj5KLkJpb2wuQ2hlbS48L2Y+PC9aWl9K
b3VybmFsU3RkQWJicmV2PjxaWl9Kb3VybmFsVXNlcjE+PGYgbmFtZT0iU3lzdGVtIj5qYmM8L2Y+
PC9aWl9Kb3VybmFsVXNlcjE+PFpaX1dvcmtmb3JtSUQ+MTwvWlpfV29ya2Zvcm1JRD48L01ETD48
L0NpdGU+PENpdGU+PEF1dGhvcj5BcmF1am88L0F1dGhvcj48WWVhcj4yMDAwPC9ZZWFyPjxSZWNO
dW0+ODk4MTwvUmVjTnVtPjxJRFRleHQ+TnVjbGVvdGlkZSBleGNpc2lvbiByZXBhaXIgb2YgRE5B
IHdpdGggcmVjb21iaW5hbnQgaHVtYW4gcHJvdGVpbnM6IGRlZmluaXRpb24gb2YgdGhlIG1pbmlt
YWwgc2V0IG9mIGZhY3RvcnMsIGFjdGl2ZSBmb3JtcyBvZiBURklJSCwgYW5kIG1vZHVsYXRpb24g
YnkgQ0FLPC9JRFRleHQ+PE1ETCBSZWZfVHlwZT0iSm91cm5hbCI+PFJlZl9UeXBlPkpvdXJuYWw8
L1JlZl9UeXBlPjxSZWZfSUQ+ODk4MTwvUmVmX0lEPjxUaXRsZV9QcmltYXJ5Pk51Y2xlb3RpZGUg
ZXhjaXNpb24gcmVwYWlyIG9mIEROQSB3aXRoIHJlY29tYmluYW50IGh1bWFuIHByb3RlaW5zOiBk
ZWZpbml0aW9uIG9mIHRoZSBtaW5pbWFsIHNldCBvZiBmYWN0b3JzLCBhY3RpdmUgZm9ybXMgb2Yg
VEZJSUgsIGFuZCBtb2R1bGF0aW9uIGJ5IENBSzwvVGl0bGVfUHJpbWFyeT48QXV0aG9yc19Qcmlt
YXJ5PkFyYXVqbyxTLkouPC9BdXRob3JzX1ByaW1hcnk+PEF1dGhvcnNfUHJpbWFyeT5UaXJvZGUs
Ri48L0F1dGhvcnNfUHJpbWFyeT48QXV0aG9yc19QcmltYXJ5PkNvaW4sRi48L0F1dGhvcnNfUHJp
bWFyeT48QXV0aG9yc19QcmltYXJ5PlBvc3BpZWNoLEguPC9BdXRob3JzX1ByaW1hcnk+PEF1dGhv
cnNfUHJpbWFyeT5TeXZhb2phLEouRS48L0F1dGhvcnNfUHJpbWFyeT48QXV0aG9yc19QcmltYXJ5
PlN0dWNraSxNLjwvQXV0aG9yc19QcmltYXJ5PjxBdXRob3JzX1ByaW1hcnk+SHVic2NoZXIsVS48
L0F1dGhvcnNfUHJpbWFyeT48QXV0aG9yc19QcmltYXJ5PkVnbHksSi5NLjwvQXV0aG9yc19Qcmlt
YXJ5PjxBdXRob3JzX1ByaW1hcnk+V29vZCxSLkQuPC9BdXRob3JzX1ByaW1hcnk+PERhdGVfUHJp
bWFyeT4yMDAwLzIvMTwvRGF0ZV9QcmltYXJ5PjxLZXl3b3Jkcz5hZGR1Y3Q8L0tleXdvcmRzPjxL
ZXl3b3Jkcz5hbnRhZ29uaXN0cyAmYW1wOyBpbmhpYml0b3JzPC9LZXl3b3Jkcz48S2V5d29yZHM+
QXJ0aWNsZTwvS2V5d29yZHM+PEtleXdvcmRzPmNhbmNlcjwvS2V5d29yZHM+PEtleXdvcmRzPmNl
bGw8L0tleXdvcmRzPjxLZXl3b3Jkcz5jZWxsczwvS2V5d29yZHM+PEtleXdvcmRzPkNoZW1pc3Ry
eTwvS2V5d29yZHM+PEtleXdvcmRzPkNpc3BsYXRpbjwvS2V5d29yZHM+PEtleXdvcmRzPmNvcmU8
L0tleXdvcmRzPjxLZXl3b3Jkcz5kYW1hZ2U8L0tleXdvcmRzPjxLZXl3b3Jkcz5kZWZlY3RpdmU8
L0tleXdvcmRzPjxLZXl3b3Jkcz5kZWxldGlvbjwvS2V5d29yZHM+PEtleXdvcmRzPkROQTwvS2V5
d29yZHM+PEtleXdvcmRzPkROQSBwb2x5bWVyYXNlPC9LZXl3b3Jkcz48S2V5d29yZHM+RE5BIHJl
cGFpcjwvS2V5d29yZHM+PEtleXdvcmRzPkROQS1yZXBhaXI8L0tleXdvcmRzPjxLZXl3b3Jkcz5F
QzwvS2V5d29yZHM+PEtleXdvcmRzPmVmZmljaWVuY3k8L0tleXdvcmRzPjxLZXl3b3Jkcz5leGNp
c2lvbjwvS2V5d29yZHM+PEtleXdvcmRzPmV4Y2lzaW9uIHJlcGFpcjwvS2V5d29yZHM+PEtleXdv
cmRzPmZ1bmN0aW9uPC9LZXl3b3Jkcz48S2V5d29yZHM+Z2VuZTwvS2V5d29yZHM+PEtleXdvcmRz
PkhlTGE8L0tleXdvcmRzPjxLZXl3b3Jkcz5IZWxhIENlbGxzPC9LZXl3b3Jkcz48S2V5d29yZHM+
SGVsYS1DZWxsczwvS2V5d29yZHM+PEtleXdvcmRzPkh1bWFuPC9LZXl3b3Jkcz48S2V5d29yZHM+
SU5ISUJJVE9SPC9LZXl3b3Jkcz48S2V5d29yZHM+aW5pdGlhdGlvbjwvS2V5d29yZHM+PEtleXdv
cmRzPmtpbmFzZTwvS2V5d29yZHM+PEtleXdvcmRzPmxpZ2FzZTwvS2V5d29yZHM+PEtleXdvcmRz
Pm1ldGFib2xpc208L0tleXdvcmRzPjxLZXl3b3Jkcz5tb2R1bGF0aW9uPC9LZXl3b3Jkcz48S2V5
d29yZHM+TXV0YXRpb248L0tleXdvcmRzPjxLZXl3b3Jkcz5tdXRhdGlvbnM8L0tleXdvcmRzPjxL
ZXl3b3Jkcz5udWNsZW90aWRlPC9LZXl3b3Jkcz48S2V5d29yZHM+bnVjbGVvdGlkZSBleGNpc2lv
biByZXBhaXI8L0tleXdvcmRzPjxLZXl3b3Jkcz5QQ05BPC9LZXl3b3Jkcz48S2V5d29yZHM+cGhv
c3Bob3J5bGF0aW9uPC9LZXl3b3Jkcz48S2V5d29yZHM+UGh5c2lvbG9neTwvS2V5d29yZHM+PEtl
eXdvcmRzPnBvbHltZXJhc2U8L0tleXdvcmRzPjxLZXl3b3Jkcz5wb2x5cGVwdGlkZTwvS2V5d29y
ZHM+PEtleXdvcmRzPnBvbHlwZXB0aWRlczwvS2V5d29yZHM+PEtleXdvcmRzPnByb3RlaW48L0tl
eXdvcmRzPjxLZXl3b3Jkcz5Qcm90ZWluLVNlcmluZS1UaHJlb25pbmUgS2luYXNlczwvS2V5d29y
ZHM+PEtleXdvcmRzPlByb3RlaW5zPC9LZXl3b3Jkcz48S2V5d29yZHM+cmVjb21iaW5hbnQ8L0tl
eXdvcmRzPjxLZXl3b3Jkcz5SZWNvbWJpbmFudCBQcm90ZWluczwvS2V5d29yZHM+PEtleXdvcmRz
PnJlcGFpcjwvS2V5d29yZHM+PEtleXdvcmRzPnJlcGxpY2F0aW9uPC9LZXl3b3Jkcz48S2V5d29y
ZHM+U3VwcG9ydCxOb24tVS5TLkdvdiZhcG9zO3Q8L0tleXdvcmRzPjxLZXl3b3Jkcz5URklJSDwv
S2V5d29yZHM+PEtleXdvcmRzPnRyYW5zY3JpcHRpb248L0tleXdvcmRzPjxLZXl3b3Jkcz50cmFu
c2NyaXB0aW9uIGZhY3RvcjwvS2V5d29yZHM+PEtleXdvcmRzPlRyYW5zY3JpcHRpb24gRmFjdG9y
czwvS2V5d29yZHM+PEtleXdvcmRzPlhQQTwvS2V5d29yZHM+PFJlcHJpbnQ+Tm90IGluIEZpbGU8
L1JlcHJpbnQ+PFN0YXJ0X1BhZ2U+MzQ5PC9TdGFydF9QYWdlPjxFbmRfUGFnZT4zNTk8L0VuZF9Q
YWdlPjxQZXJpb2RpY2FsPkdlbmVzIERldi48L1BlcmlvZGljYWw+PFZvbHVtZT4xNDwvVm9sdW1l
PjxJc3N1ZT4zPC9Jc3N1ZT48QWRkcmVzcz5JbXBlcmlhbCBDYW5jZXIgUmVzZWFyY2ggRnVuZCAo
SUNSRiksIENsYXJlIEhhbGwgTGFib3JhdG9yaWVzLCBTb3V0aCBNaW1tcywgSGVydGZvcmRzaGly
ZSBFTjYgM0xELCBVSzwvQWRkcmVzcz48V2ViX1VSTD5QTToxMDY3MzUwNjwvV2ViX1VSTD48Wlpf
Sm91cm5hbEZ1bGw+PGYgbmFtZT0iU3lzdGVtIj5HZW5lcyBhbmQgRGV2ZWxvcG1lbnQ8L2Y+PC9a
Wl9Kb3VybmFsRnVsbD48WlpfSm91cm5hbFN0ZEFiYnJldj48ZiBuYW1lPSJTeXN0ZW0iPkdlbmVz
IERldi48L2Y+PC9aWl9Kb3VybmFsU3RkQWJicmV2PjxaWl9Xb3JrZm9ybUlEPjE8L1paX1dvcmtm
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11PC9BdXRob3I+PFllYXI+MTk5NTwvWWVhcj48UmVjTnVt
PjY0MzM8L1JlY051bT48SURUZXh0PlJlY29uc3RpdHV0aW9uIG9mIGh1bWFuIEROQSByZXBhaXIg
ZXhjaXNpb24gbnVjbGVhc2UgaW4gYSBoaWdobHkgZGVmaW5lZCBzeXN0ZW08L0lEVGV4dD48TURM
IFJlZl9UeXBlPSJKb3VybmFsIj48UmVmX1R5cGU+Sm91cm5hbDwvUmVmX1R5cGU+PFJlZl9JRD42
NDMzPC9SZWZfSUQ+PFRpdGxlX1ByaW1hcnk+UmVjb25zdGl0dXRpb24gb2YgaHVtYW4gRE5BIHJl
cGFpciBleGNpc2lvbiBudWNsZWFzZSBpbiBhIGhpZ2hseSBkZWZpbmVkIHN5c3RlbTwvVGl0bGVf
UHJpbWFyeT48QXV0aG9yc19QcmltYXJ5Pk11LEQuPC9BdXRob3JzX1ByaW1hcnk+PEF1dGhvcnNf
UHJpbWFyeT5QYXJrLEMuLUguPC9BdXRob3JzX1ByaW1hcnk+PEF1dGhvcnNfUHJpbWFyeT5NYXRz
dW5hZ2EsVC48L0F1dGhvcnNfUHJpbWFyeT48QXV0aG9yc19QcmltYXJ5PkhzdSxELlMuPC9BdXRo
b3JzX1ByaW1hcnk+PEF1dGhvcnNfUHJpbWFyeT5SZWFyZG9uLEouVC48L0F1dGhvcnNfUHJpbWFy
eT48QXV0aG9yc19QcmltYXJ5PlNhbmNhcixBLjwvQXV0aG9yc19QcmltYXJ5PjxEYXRlX1ByaW1h
cnk+MTk5NTwvRGF0ZV9QcmltYXJ5PjxLZXl3b3Jkcz5IdW1hbjwvS2V5d29yZHM+PEtleXdvcmRz
PkROQTwvS2V5d29yZHM+PEtleXdvcmRzPkROQSByZXBhaXI8L0tleXdvcmRzPjxLZXl3b3Jkcz5y
ZXBhaXI8L0tleXdvcmRzPjxLZXl3b3Jkcz5leGNpc2lvbjwvS2V5d29yZHM+PEtleXdvcmRzPm51
Y2xlYXNlPC9LZXl3b3Jkcz48S2V5d29yZHM+eGVyb2Rlcm1hIHBpZ21lbnRvc3VtPC9LZXl3b3Jk
cz48S2V5d29yZHM+ZGlzZWFzZTwvS2V5d29yZHM+PEtleXdvcmRzPmRlZmVjdGl2ZTwvS2V5d29y
ZHM+PEtleXdvcmRzPlNPTUFUSUM8L0tleXdvcmRzPjxLZXl3b3Jkcz5jZWxsPC9LZXl3b3Jkcz48
S2V5d29yZHM+Z2VuZXRpYzwvS2V5d29yZHM+PEtleXdvcmRzPmV4dHJhY3RzPC9LZXl3b3Jkcz48
S2V5d29yZHM+cG9seXBlcHRpZGVzPC9LZXl3b3Jkcz48S2V5d29yZHM+UHJvdGVpbnM8L0tleXdv
cmRzPjxLZXl3b3Jkcz5leGNpc2lvbiByZXBhaXI8L0tleXdvcmRzPjxLZXl3b3Jkcz5FeGNpbnVj
bGVhc2U8L0tleXdvcmRzPjxLZXl3b3Jkcz5mcmFnbWVudHM8L0tleXdvcmRzPjxLZXl3b3Jkcz5E
TkEtUFJPVEVJTjwvS2V5d29yZHM+PEtleXdvcmRzPm9saWdvbWVyczwvS2V5d29yZHM+PFJlcHJp
bnQ+T24gUmVxdWVzdCAwMy8wMi85NTwvUmVwcmludD48U3RhcnRfUGFnZT4yNDE1PC9TdGFydF9Q
YWdlPjxFbmRfUGFnZT4yNDE4PC9FbmRfUGFnZT48UGVyaW9kaWNhbD5KLkJpb2wuQ2hlbS48L1Bl
cmlvZGljYWw+PFZvbHVtZT4yNzA8L1ZvbHVtZT48WlpfSm91cm5hbEZ1bGw+PGYgbmFtZT0iU3lz
dGVtIj5Kb3VybmFsIEJpb2xvZ2ljYWwgQ2hlbWlzdHJ5PC9mPjwvWlpfSm91cm5hbEZ1bGw+PFpa
X0pvdXJuYWxTdGRBYmJyZXY+PGYgbmFtZT0iU3lzdGVtIj5KLkJpb2wuQ2hlbS48L2Y+PC9aWl9K
b3VybmFsU3RkQWJicmV2PjxaWl9Kb3VybmFsVXNlcjE+PGYgbmFtZT0iU3lzdGVtIj5qYmM8L2Y+
PC9aWl9Kb3VybmFsVXNlcjE+PFpaX1dvcmtmb3JtSUQ+MTwvWlpfV29ya2Zvcm1JRD48L01ETD48
L0NpdGU+PENpdGU+PEF1dGhvcj5BcmF1am88L0F1dGhvcj48WWVhcj4yMDAwPC9ZZWFyPjxSZWNO
dW0+ODk4MTwvUmVjTnVtPjxJRFRleHQ+TnVjbGVvdGlkZSBleGNpc2lvbiByZXBhaXIgb2YgRE5B
IHdpdGggcmVjb21iaW5hbnQgaHVtYW4gcHJvdGVpbnM6IGRlZmluaXRpb24gb2YgdGhlIG1pbmlt
YWwgc2V0IG9mIGZhY3RvcnMsIGFjdGl2ZSBmb3JtcyBvZiBURklJSCwgYW5kIG1vZHVsYXRpb24g
YnkgQ0FLPC9JRFRleHQ+PE1ETCBSZWZfVHlwZT0iSm91cm5hbCI+PFJlZl9UeXBlPkpvdXJuYWw8
L1JlZl9UeXBlPjxSZWZfSUQ+ODk4MTwvUmVmX0lEPjxUaXRsZV9QcmltYXJ5Pk51Y2xlb3RpZGUg
ZXhjaXNpb24gcmVwYWlyIG9mIEROQSB3aXRoIHJlY29tYmluYW50IGh1bWFuIHByb3RlaW5zOiBk
ZWZpbml0aW9uIG9mIHRoZSBtaW5pbWFsIHNldCBvZiBmYWN0b3JzLCBhY3RpdmUgZm9ybXMgb2Yg
VEZJSUgsIGFuZCBtb2R1bGF0aW9uIGJ5IENBSzwvVGl0bGVfUHJpbWFyeT48QXV0aG9yc19Qcmlt
YXJ5PkFyYXVqbyxTLkouPC9BdXRob3JzX1ByaW1hcnk+PEF1dGhvcnNfUHJpbWFyeT5UaXJvZGUs
Ri48L0F1dGhvcnNfUHJpbWFyeT48QXV0aG9yc19QcmltYXJ5PkNvaW4sRi48L0F1dGhvcnNfUHJp
bWFyeT48QXV0aG9yc19QcmltYXJ5PlBvc3BpZWNoLEguPC9BdXRob3JzX1ByaW1hcnk+PEF1dGhv
cnNfUHJpbWFyeT5TeXZhb2phLEouRS48L0F1dGhvcnNfUHJpbWFyeT48QXV0aG9yc19QcmltYXJ5
PlN0dWNraSxNLjwvQXV0aG9yc19QcmltYXJ5PjxBdXRob3JzX1ByaW1hcnk+SHVic2NoZXIsVS48
L0F1dGhvcnNfUHJpbWFyeT48QXV0aG9yc19QcmltYXJ5PkVnbHksSi5NLjwvQXV0aG9yc19Qcmlt
YXJ5PjxBdXRob3JzX1ByaW1hcnk+V29vZCxSLkQuPC9BdXRob3JzX1ByaW1hcnk+PERhdGVfUHJp
bWFyeT4yMDAwLzIvMTwvRGF0ZV9QcmltYXJ5PjxLZXl3b3Jkcz5hZGR1Y3Q8L0tleXdvcmRzPjxL
ZXl3b3Jkcz5hbnRhZ29uaXN0cyAmYW1wOyBpbmhpYml0b3JzPC9LZXl3b3Jkcz48S2V5d29yZHM+
QXJ0aWNsZTwvS2V5d29yZHM+PEtleXdvcmRzPmNhbmNlcjwvS2V5d29yZHM+PEtleXdvcmRzPmNl
bGw8L0tleXdvcmRzPjxLZXl3b3Jkcz5jZWxsczwvS2V5d29yZHM+PEtleXdvcmRzPkNoZW1pc3Ry
eTwvS2V5d29yZHM+PEtleXdvcmRzPkNpc3BsYXRpbjwvS2V5d29yZHM+PEtleXdvcmRzPmNvcmU8
L0tleXdvcmRzPjxLZXl3b3Jkcz5kYW1hZ2U8L0tleXdvcmRzPjxLZXl3b3Jkcz5kZWZlY3RpdmU8
L0tleXdvcmRzPjxLZXl3b3Jkcz5kZWxldGlvbjwvS2V5d29yZHM+PEtleXdvcmRzPkROQTwvS2V5
d29yZHM+PEtleXdvcmRzPkROQSBwb2x5bWVyYXNlPC9LZXl3b3Jkcz48S2V5d29yZHM+RE5BIHJl
cGFpcjwvS2V5d29yZHM+PEtleXdvcmRzPkROQS1yZXBhaXI8L0tleXdvcmRzPjxLZXl3b3Jkcz5F
QzwvS2V5d29yZHM+PEtleXdvcmRzPmVmZmljaWVuY3k8L0tleXdvcmRzPjxLZXl3b3Jkcz5leGNp
c2lvbjwvS2V5d29yZHM+PEtleXdvcmRzPmV4Y2lzaW9uIHJlcGFpcjwvS2V5d29yZHM+PEtleXdv
cmRzPmZ1bmN0aW9uPC9LZXl3b3Jkcz48S2V5d29yZHM+Z2VuZTwvS2V5d29yZHM+PEtleXdvcmRz
PkhlTGE8L0tleXdvcmRzPjxLZXl3b3Jkcz5IZWxhIENlbGxzPC9LZXl3b3Jkcz48S2V5d29yZHM+
SGVsYS1DZWxsczwvS2V5d29yZHM+PEtleXdvcmRzPkh1bWFuPC9LZXl3b3Jkcz48S2V5d29yZHM+
SU5ISUJJVE9SPC9LZXl3b3Jkcz48S2V5d29yZHM+aW5pdGlhdGlvbjwvS2V5d29yZHM+PEtleXdv
cmRzPmtpbmFzZTwvS2V5d29yZHM+PEtleXdvcmRzPmxpZ2FzZTwvS2V5d29yZHM+PEtleXdvcmRz
Pm1ldGFib2xpc208L0tleXdvcmRzPjxLZXl3b3Jkcz5tb2R1bGF0aW9uPC9LZXl3b3Jkcz48S2V5
d29yZHM+TXV0YXRpb248L0tleXdvcmRzPjxLZXl3b3Jkcz5tdXRhdGlvbnM8L0tleXdvcmRzPjxL
ZXl3b3Jkcz5udWNsZW90aWRlPC9LZXl3b3Jkcz48S2V5d29yZHM+bnVjbGVvdGlkZSBleGNpc2lv
biByZXBhaXI8L0tleXdvcmRzPjxLZXl3b3Jkcz5QQ05BPC9LZXl3b3Jkcz48S2V5d29yZHM+cGhv
c3Bob3J5bGF0aW9uPC9LZXl3b3Jkcz48S2V5d29yZHM+UGh5c2lvbG9neTwvS2V5d29yZHM+PEtl
eXdvcmRzPnBvbHltZXJhc2U8L0tleXdvcmRzPjxLZXl3b3Jkcz5wb2x5cGVwdGlkZTwvS2V5d29y
ZHM+PEtleXdvcmRzPnBvbHlwZXB0aWRlczwvS2V5d29yZHM+PEtleXdvcmRzPnByb3RlaW48L0tl
eXdvcmRzPjxLZXl3b3Jkcz5Qcm90ZWluLVNlcmluZS1UaHJlb25pbmUgS2luYXNlczwvS2V5d29y
ZHM+PEtleXdvcmRzPlByb3RlaW5zPC9LZXl3b3Jkcz48S2V5d29yZHM+cmVjb21iaW5hbnQ8L0tl
eXdvcmRzPjxLZXl3b3Jkcz5SZWNvbWJpbmFudCBQcm90ZWluczwvS2V5d29yZHM+PEtleXdvcmRz
PnJlcGFpcjwvS2V5d29yZHM+PEtleXdvcmRzPnJlcGxpY2F0aW9uPC9LZXl3b3Jkcz48S2V5d29y
ZHM+U3VwcG9ydCxOb24tVS5TLkdvdiZhcG9zO3Q8L0tleXdvcmRzPjxLZXl3b3Jkcz5URklJSDwv
S2V5d29yZHM+PEtleXdvcmRzPnRyYW5zY3JpcHRpb248L0tleXdvcmRzPjxLZXl3b3Jkcz50cmFu
c2NyaXB0aW9uIGZhY3RvcjwvS2V5d29yZHM+PEtleXdvcmRzPlRyYW5zY3JpcHRpb24gRmFjdG9y
czwvS2V5d29yZHM+PEtleXdvcmRzPlhQQTwvS2V5d29yZHM+PFJlcHJpbnQ+Tm90IGluIEZpbGU8
L1JlcHJpbnQ+PFN0YXJ0X1BhZ2U+MzQ5PC9TdGFydF9QYWdlPjxFbmRfUGFnZT4zNTk8L0VuZF9Q
YWdlPjxQZXJpb2RpY2FsPkdlbmVzIERldi48L1BlcmlvZGljYWw+PFZvbHVtZT4xNDwvVm9sdW1l
PjxJc3N1ZT4zPC9Jc3N1ZT48QWRkcmVzcz5JbXBlcmlhbCBDYW5jZXIgUmVzZWFyY2ggRnVuZCAo
SUNSRiksIENsYXJlIEhhbGwgTGFib3JhdG9yaWVzLCBTb3V0aCBNaW1tcywgSGVydGZvcmRzaGly
ZSBFTjYgM0xELCBVSzwvQWRkcmVzcz48V2ViX1VSTD5QTToxMDY3MzUwNjwvV2ViX1VSTD48Wlpf
Sm91cm5hbEZ1bGw+PGYgbmFtZT0iU3lzdGVtIj5HZW5lcyBhbmQgRGV2ZWxvcG1lbnQ8L2Y+PC9a
Wl9Kb3VybmFsRnVsbD48WlpfSm91cm5hbFN0ZEFiYnJldj48ZiBuYW1lPSJTeXN0ZW0iPkdlbmVz
IERldi48L2Y+PC9aWl9Kb3VybmFsU3RkQWJicmV2PjxaWl9Xb3JrZm9ybUlEPjE8L1paX1dvcmtm
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1A2FCE" w:rsidRPr="008619FD">
        <w:rPr>
          <w:rFonts w:ascii="Book Antiqua" w:hAnsi="Book Antiqua"/>
          <w:sz w:val="24"/>
          <w:szCs w:val="24"/>
          <w:vertAlign w:val="superscript"/>
        </w:rPr>
      </w:r>
      <w:r w:rsidR="001A2FCE"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9,10]</w:t>
      </w:r>
      <w:r w:rsidR="001A2FCE" w:rsidRPr="008619FD">
        <w:rPr>
          <w:rFonts w:ascii="Book Antiqua" w:hAnsi="Book Antiqua"/>
          <w:sz w:val="24"/>
          <w:szCs w:val="24"/>
          <w:vertAlign w:val="superscript"/>
        </w:rPr>
        <w:fldChar w:fldCharType="end"/>
      </w:r>
      <w:r w:rsidR="00A66FA7" w:rsidRPr="008619FD">
        <w:rPr>
          <w:rFonts w:ascii="Book Antiqua" w:hAnsi="Book Antiqua"/>
          <w:sz w:val="24"/>
          <w:szCs w:val="24"/>
        </w:rPr>
        <w:t xml:space="preserve">. </w:t>
      </w:r>
      <w:r w:rsidR="003726CA" w:rsidRPr="008619FD">
        <w:rPr>
          <w:rFonts w:ascii="Book Antiqua" w:hAnsi="Book Antiqua"/>
          <w:sz w:val="24"/>
          <w:szCs w:val="24"/>
        </w:rPr>
        <w:t xml:space="preserve">These proteins are </w:t>
      </w:r>
      <w:r w:rsidR="003726CA" w:rsidRPr="008619FD">
        <w:rPr>
          <w:rFonts w:ascii="Book Antiqua" w:hAnsi="Book Antiqua"/>
          <w:sz w:val="24"/>
          <w:szCs w:val="24"/>
        </w:rPr>
        <w:lastRenderedPageBreak/>
        <w:t>sequentially assembled at the site of DNA lesions in chromatin</w:t>
      </w:r>
      <w:r w:rsidR="003726CA" w:rsidRPr="008619FD">
        <w:rPr>
          <w:rFonts w:ascii="Book Antiqua" w:hAnsi="Book Antiqua"/>
          <w:sz w:val="24"/>
          <w:szCs w:val="24"/>
          <w:vertAlign w:val="superscript"/>
        </w:rPr>
        <w:fldChar w:fldCharType="begin">
          <w:fldData xml:space="preserve">PFJlZm1hbj48Q2l0ZT48QXV0aG9yPlZvbGtlcjwvQXV0aG9yPjxZZWFyPjIwMDE8L1llYXI+PFJl
Y051bT44OTgwPC9SZWNOdW0+PElEVGV4dD5TZXF1ZW50aWFsIGFzc2VtYmx5IG9mIHRoZSBudWNs
ZW90aWRlIGV4Y2lzaW9uIHJlcGFpciBmYWN0b3JzIGluIHZpdm88L0lEVGV4dD48TURMIFJlZl9U
eXBlPSJKb3VybmFsIj48UmVmX1R5cGU+Sm91cm5hbDwvUmVmX1R5cGU+PFJlZl9JRD44OTgwPC9S
ZWZfSUQ+PFRpdGxlX1ByaW1hcnk+U2VxdWVudGlhbCBhc3NlbWJseSBvZiB0aGUgbnVjbGVvdGlk
ZSBleGNpc2lvbiByZXBhaXIgZmFjdG9ycyBpbiB2aXZvPC9UaXRsZV9QcmltYXJ5PjxBdXRob3Jz
X1ByaW1hcnk+Vm9sa2VyLE0uPC9BdXRob3JzX1ByaW1hcnk+PEF1dGhvcnNfUHJpbWFyeT5Nb25l
LE0uSi48L0F1dGhvcnNfUHJpbWFyeT48QXV0aG9yc19QcmltYXJ5Pkthcm1ha2FyLFAuPC9BdXRo
b3JzX1ByaW1hcnk+PEF1dGhvcnNfUHJpbWFyeT5WYW4gSG9mZmVuLEEuPC9BdXRob3JzX1ByaW1h
cnk+PEF1dGhvcnNfUHJpbWFyeT5TY2h1bCxXLjwvQXV0aG9yc19QcmltYXJ5PjxBdXRob3JzX1By
aW1hcnk+VmVybWV1bGVuLFcuPC9BdXRob3JzX1ByaW1hcnk+PEF1dGhvcnNfUHJpbWFyeT5Ib2Vp
am1ha2VycyxKLkguPC9BdXRob3JzX1ByaW1hcnk+PEF1dGhvcnNfUHJpbWFyeT52YW4gRHJpZWws
Ui48L0F1dGhvcnNfUHJpbWFyeT48QXV0aG9yc19QcmltYXJ5PlZhbiBaZWVsYW5kLEEuQS48L0F1
dGhvcnNfUHJpbWFyeT48QXV0aG9yc19QcmltYXJ5Pk11bGxlbmRlcnMsTC5ILjwvQXV0aG9yc19Q
cmltYXJ5PjxEYXRlX1ByaW1hcnk+MjAwMS83PC9EYXRlX1ByaW1hcnk+PEtleXdvcmRzPmFjdGl2
YXRpb248L0tleXdvcmRzPjxLZXl3b3Jkcz5BbnRpYm9kaWVzPC9LZXl3b3Jkcz48S2V5d29yZHM+
YW50aWJvZHk8L0tleXdvcmRzPjxLZXl3b3Jkcz5BcnRpY2xlPC9LZXl3b3Jkcz48S2V5d29yZHM+
Y2VsbDwvS2V5d29yZHM+PEtleXdvcmRzPkNlbGwgTGluZTwvS2V5d29yZHM+PEtleXdvcmRzPkNl
bGwgTnVjbGV1czwvS2V5d29yZHM+PEtleXdvcmRzPmNlbGxzPC9LZXl3b3Jkcz48S2V5d29yZHM+
Y2hlbWljYWw8L0tleXdvcmRzPjxLZXl3b3Jkcz5kYW1hZ2U8L0tleXdvcmRzPjxLZXl3b3Jkcz5k
YW1hZ2UgcmVjb2duaXRpb248L0tleXdvcmRzPjxLZXl3b3Jkcz5ETkE8L0tleXdvcmRzPjxLZXl3
b3Jkcz5ETkEgTGlnYXNlczwvS2V5d29yZHM+PEtleXdvcmRzPkROQSByZXBhaXI8L0tleXdvcmRz
PjxLZXl3b3Jkcz5FQzwvS2V5d29yZHM+PEtleXdvcmRzPmVuZG9udWNsZWFzZTwvS2V5d29yZHM+
PEtleXdvcmRzPkVuZG9udWNsZWFzZSBhY3Rpdml0eTwvS2V5d29yZHM+PEtleXdvcmRzPmV4Y2lz
aW9uPC9LZXl3b3Jkcz48S2V5d29yZHM+ZXhjaXNpb24gcmVwYWlyPC9LZXl3b3Jkcz48S2V5d29y
ZHM+Rmlicm9ibGFzdHM8L0tleXdvcmRzPjxLZXl3b3Jkcz5GbHVvcmVzY2VudCBBbnRpYm9keSBU
ZWNobmlxdWU8L0tleXdvcmRzPjxLZXl3b3Jkcz5nZW5ldGljPC9LZXl3b3Jkcz48S2V5d29yZHM+
Z2VuZXRpY3M8L0tleXdvcmRzPjxLZXl3b3Jkcz5IdW1hbjwvS2V5d29yZHM+PEtleXdvcmRzPmh1
bWFuIGNlbGw8L0tleXdvcmRzPjxLZXl3b3Jkcz5odW1hbiBjZWxsczwvS2V5d29yZHM+PEtleXdv
cmRzPkltbXVub2Jsb3R0aW5nPC9LZXl3b3Jkcz48S2V5d29yZHM+aW4gdml2bzwvS2V5d29yZHM+
PEtleXdvcmRzPmluLXZpdm88L0tleXdvcmRzPjxLZXl3b3Jkcz5pcnJhZGlhdGlvbjwvS2V5d29y
ZHM+PEtleXdvcmRzPmxpZ2FzZTwvS2V5d29yZHM+PEtleXdvcmRzPkxpZ2FzZXM8L0tleXdvcmRz
PjxLZXl3b3Jkcz5NYWNyb21vbGVjdWxhciBTeXN0ZW1zPC9LZXl3b3Jkcz48S2V5d29yZHM+TWFj
cm9tb2xlY3VsYXItU3lzdGVtczwvS2V5d29yZHM+PEtleXdvcmRzPm1lY2hhbmlzbTwvS2V5d29y
ZHM+PEtleXdvcmRzPm1ldGFib2xpc208L0tleXdvcmRzPjxLZXl3b3Jkcz5Nb2RlbHMsQmlvbG9n
aWNhbDwvS2V5d29yZHM+PEtleXdvcmRzPm11dGFnZW5lc2lzPC9LZXl3b3Jkcz48S2V5d29yZHM+
bm9ybWFsPC9LZXl3b3Jkcz48S2V5d29yZHM+bnVjbGVvdGlkZTwvS2V5d29yZHM+PEtleXdvcmRz
Pm51Y2xlb3RpZGUgZXhjaXNpb24gcmVwYWlyPC9LZXl3b3Jkcz48S2V5d29yZHM+UGh5c2lvbG9n
eTwvS2V5d29yZHM+PEtleXdvcmRzPnByZWluY2lzaW9uIGNvbXBsZXg8L0tleXdvcmRzPjxLZXl3
b3Jkcz5wcm90ZWluPC9LZXl3b3Jkcz48S2V5d29yZHM+UHJvdGVpbnM8L0tleXdvcmRzPjxLZXl3
b3Jkcz5yYWRpYXRpb248L0tleXdvcmRzPjxLZXl3b3Jkcz5yYWRpYXRpb24gZWZmZWN0czwvS2V5
d29yZHM+PEtleXdvcmRzPnJlcGFpcjwvS2V5d29yZHM+PEtleXdvcmRzPlJFUEFJUi1ERUZJQ0lF
TlQ8L0tleXdvcmRzPjxLZXl3b3Jkcz5TdXBwb3J0LE5vbi1VLlMuR292JmFwb3M7dDwvS2V5d29y
ZHM+PEtleXdvcmRzPlRFQ0hOSVFVRTwvS2V5d29yZHM+PEtleXdvcmRzPlRGSUlIPC9LZXl3b3Jk
cz48S2V5d29yZHM+dHJhbnNjcmlwdGlvbjwvS2V5d29yZHM+PEtleXdvcmRzPnRyYW5zY3JpcHRp
b24gZmFjdG9yPC9LZXl3b3Jkcz48S2V5d29yZHM+VHJhbnNjcmlwdGlvbiBGYWN0b3JzPC9LZXl3
b3Jkcz48S2V5d29yZHM+VWx0cmF2aW9sZXQgUmF5czwvS2V5d29yZHM+PEtleXdvcmRzPlVWPC9L
ZXl3b3Jkcz48S2V5d29yZHM+VVYgaXJyYWRpYXRpb248L0tleXdvcmRzPjxLZXl3b3Jkcz5VVi1p
cnJhZGlhdGlvbjwvS2V5d29yZHM+PEtleXdvcmRzPnhlcm9kZXJtYSBwaWdtZW50b3N1bTwvS2V5
d29yZHM+PEtleXdvcmRzPlhQQTwvS2V5d29yZHM+PEtleXdvcmRzPlhQQzwvS2V5d29yZHM+PFJl
cHJpbnQ+Tm90IGluIEZpbGU8L1JlcHJpbnQ+PFN0YXJ0X1BhZ2U+MjEzPC9TdGFydF9QYWdlPjxF
bmRfUGFnZT4yMjQ8L0VuZF9QYWdlPjxQZXJpb2RpY2FsPk1vbC5DZWxsPC9QZXJpb2RpY2FsPjxW
b2x1bWU+ODwvVm9sdW1lPjxJc3N1ZT4xPC9Jc3N1ZT48QWRkcmVzcz5EZXBhcnRtZW50IG9mIFJh
ZGlhdGlvbiBHZW5ldGljcyBhbmQgQ2hlbWljYWwgTXV0YWdlbmVzaXMsIExlaWRlbiBVbml2ZXJz
aXR5IE1lZGljYWwgQ2VudGVyLCBXYXNzZW5hYXJzZXdlZyA3MiwgMjMzMyBBTCwgTGVpZGVuLCBU
aGUgTmV0aGVybGFuZHM8L0FkZHJlc3M+PFdlYl9VUkw+UE06MTE1MTEzNzQ8L1dlYl9VUkw+PFpa
X0pvdXJuYWxGdWxsPjxmIG5hbWU9IlN5c3RlbSI+TW9sLkNlbGw8L2Y+PC9aWl9Kb3VybmFsRnVs
bD48WlpfV29ya2Zvcm1JRD4xPC9aWl9Xb3JrZm9ybUlEPjwvTURMPjwvQ2l0ZT48Q2l0ZT48QXV0
aG9yPlJpZWRsPC9BdXRob3I+PFllYXI+MjAwMzwvWWVhcj48UmVjTnVtPjkxMTQ8L1JlY051bT48
SURUZXh0PlRoZSBjb21pbmdzIGFuZCBnb2luZ3Mgb2YgbnVjbGVvdGlkZSBleGNpc2lvbiByZXBh
aXIgZmFjdG9ycyBvbiBkYW1hZ2VkIEROQTwvSURUZXh0PjxNREwgUmVmX1R5cGU9IkpvdXJuYWwi
PjxSZWZfVHlwZT5Kb3VybmFsPC9SZWZfVHlwZT48UmVmX0lEPjkxMTQ8L1JlZl9JRD48VGl0bGVf
UHJpbWFyeT5UaGUgY29taW5ncyBhbmQgZ29pbmdzIG9mIG51Y2xlb3RpZGUgZXhjaXNpb24gcmVw
YWlyIGZhY3RvcnMgb24gZGFtYWdlZCBETkE8L1RpdGxlX1ByaW1hcnk+PEF1dGhvcnNfUHJpbWFy
eT5SaWVkbCxULjwvQXV0aG9yc19QcmltYXJ5PjxBdXRob3JzX1ByaW1hcnk+SGFuYW9rYSxGLjwv
QXV0aG9yc19QcmltYXJ5PjxBdXRob3JzX1ByaW1hcnk+RWdseSxKLk0uPC9BdXRob3JzX1ByaW1h
cnk+PERhdGVfUHJpbWFyeT4yMDAzLzEwLzE8L0RhdGVfUHJpbWFyeT48S2V5d29yZHM+YWRlbm9z
aW5lPC9LZXl3b3Jkcz48S2V5d29yZHM+QWRlbm9zaW5lIFRyaXBob3NwaGF0ZTwvS2V5d29yZHM+
PEtleXdvcmRzPkFydGljbGU8L0tleXdvcmRzPjxLZXl3b3Jkcz5kYW1hZ2U8L0tleXdvcmRzPjxL
ZXl3b3Jkcz5ETkE8L0tleXdvcmRzPjxLZXl3b3Jkcz5ETkEgZGFtYWdlPC9LZXl3b3Jkcz48S2V5
d29yZHM+RE5BIHJlcGFpcjwvS2V5d29yZHM+PEtleXdvcmRzPkROQS1yZXBhaXI8L0tleXdvcmRz
PjxLZXl3b3Jkcz5leGNpc2lvbjwvS2V5d29yZHM+PEtleXdvcmRzPmV4Y2lzaW9uIHJlcGFpcjwv
S2V5d29yZHM+PEtleXdvcmRzPmZ1bmN0aW9uPC9LZXl3b3Jkcz48S2V5d29yZHM+SHVtYW48L0tl
eXdvcmRzPjxLZXl3b3Jkcz5IdW1hbiBETkEgUmVwYWlyPC9LZXl3b3Jkcz48S2V5d29yZHM+bWVj
aGFuaXNtPC9LZXl3b3Jkcz48S2V5d29yZHM+bWV0YWJvbGlzbTwvS2V5d29yZHM+PEtleXdvcmRz
Pk1vZGVscyxCaW9sb2dpY2FsPC9LZXl3b3Jkcz48S2V5d29yZHM+bW9sZWN1bGFyPC9LZXl3b3Jk
cz48S2V5d29yZHM+bnVjbGVvdGlkZTwvS2V5d29yZHM+PEtleXdvcmRzPm51Y2xlb3RpZGUgZXhj
aXNpb24gcmVwYWlyPC9LZXl3b3Jkcz48S2V5d29yZHM+cGF0aHdheTwvS2V5d29yZHM+PEtleXdv
cmRzPnBhdGh3YXlzPC9LZXl3b3Jkcz48S2V5d29yZHM+UENOQTwvS2V5d29yZHM+PEtleXdvcmRz
PlBoeXNpb2xvZ3k8L0tleXdvcmRzPjxLZXl3b3Jkcz5yZXBhaXI8L0tleXdvcmRzPjxLZXl3b3Jk
cz5TdXBwb3J0LE5vbi1VLlMuR292JmFwb3M7dDwvS2V5d29yZHM+PEtleXdvcmRzPlRGSUlIPC9L
ZXl3b3Jkcz48S2V5d29yZHM+dHJhbnNjcmlwdGlvbjwvS2V5d29yZHM+PEtleXdvcmRzPnRyYW5z
Y3JpcHRpb24gZmFjdG9yPC9LZXl3b3Jkcz48S2V5d29yZHM+VHJhbnNjcmlwdGlvbiBGYWN0b3Jz
PC9LZXl3b3Jkcz48S2V5d29yZHM+VHJhbnNjcmlwdGlvbiBGYWN0b3JzLFRGSUk8L0tleXdvcmRz
PjxLZXl3b3Jkcz5YUEE8L0tleXdvcmRzPjxSZXByaW50Pk5vdCBpbiBGaWxlPC9SZXByaW50PjxT
dGFydF9QYWdlPjUyOTM8L1N0YXJ0X1BhZ2U+PEVuZF9QYWdlPjUzMDM8L0VuZF9QYWdlPjxQZXJp
b2RpY2FsPkVNQk8gSi48L1BlcmlvZGljYWw+PFZvbHVtZT4yMjwvVm9sdW1lPjxJc3N1ZT4xOTwv
SXNzdWU+PEFkZHJlc3M+SW5zdGl0dXQgZGUgR2VuZXRpcXVlIGV0IGRlIEJpb2xvZ2llIE1vbGVj
dWxhaXJlIGV0IENlbGx1bGFpcmUsIENOUlMvSU5TRVJNL1VMUCwgQi5QLiAxMDE0MiwgNjc0MDQg
SWxsa2lyY2gsIEMuVS4gZGUgU3RyYXNib3VyZywgRnJhbmNlPC9BZGRyZXNzPjxXZWJfVVJMPlBN
OjE0NTE3MjY2PC9XZWJfVVJMPjxaWl9Kb3VybmFsRnVsbD48ZiBuYW1lPSJTeXN0ZW0iPkVNQk8g
Si48L2Y+PC9aWl9Kb3VybmFsRnVsbD48WlpfV29ya2Zvcm1JRD4xPC9aWl9Xb3JrZm9ybUlEPjwv
TURMPjwvQ2l0ZT48Q2l0ZT48QXV0aG9yPkx1aWpzdGVyYnVyZzwvQXV0aG9yPjxZZWFyPjIwMTA8
L1llYXI+PFJlY051bT45OTQ3PC9SZWNOdW0+PElEVGV4dD5TdG9jaGFzdGljIGFuZCByZXZlcnNp
YmxlIGFzc2VtYmx5IG9mIGEgbXVsdGlwcm90ZWluIEROQSByZXBhaXIgY29tcGxleCBlbnN1cmVz
IGFjY3VyYXRlIHRhcmdldCBzaXRlIHJlY29nbml0aW9uIGFuZCBlZmZpY2llbnQgcmVwYWlyJiN4
QTsxPC9JRFRleHQ+PE1ETCBSZWZfVHlwZT0iSm91cm5hbCI+PFJlZl9UeXBlPkpvdXJuYWw8L1Jl
Zl9UeXBlPjxSZWZfSUQ+OTk0NzwvUmVmX0lEPjxUaXRsZV9QcmltYXJ5PlN0b2NoYXN0aWMgYW5k
IHJldmVyc2libGUgYXNzZW1ibHkgb2YgYSBtdWx0aXByb3RlaW4gRE5BIHJlcGFpciBjb21wbGV4
IGVuc3VyZXMgYWNjdXJhdGUgdGFyZ2V0IHNpdGUgcmVjb2duaXRpb24gYW5kIGVmZmljaWVudCBy
ZXBhaXImI3hBOzE8L1RpdGxlX1ByaW1hcnk+PEF1dGhvcnNfUHJpbWFyeT5MdWlqc3RlcmJ1cmcs
TS5TLjwvQXV0aG9yc19QcmltYXJ5PjxBdXRob3JzX1ByaW1hcnk+dm9uLEJvcm5zdGFlZHQgRy48
L0F1dGhvcnNfUHJpbWFyeT48QXV0aG9yc19QcmltYXJ5PkdvdXJkaW4sQS5NLjwvQXV0aG9yc19Q
cmltYXJ5PjxBdXRob3JzX1ByaW1hcnk+UG9saXRpLEEuWi48L0F1dGhvcnNfUHJpbWFyeT48QXV0
aG9yc19QcmltYXJ5Pk1vbmUsTS5KLjwvQXV0aG9yc19QcmltYXJ5PjxBdXRob3JzX1ByaW1hcnk+
V2FybWVyZGFtLEQuTy48L0F1dGhvcnNfUHJpbWFyeT48QXV0aG9yc19QcmltYXJ5PkdvZWRoYXJ0
LEouPC9BdXRob3JzX1ByaW1hcnk+PEF1dGhvcnNfUHJpbWFyeT5WZXJtZXVsZW4sVy48L0F1dGhv
cnNfUHJpbWFyeT48QXV0aG9yc19QcmltYXJ5PnZhbixEcmllbCBSLjwvQXV0aG9yc19QcmltYXJ5
PjxBdXRob3JzX1ByaW1hcnk+SG9mZXIsVC48L0F1dGhvcnNfUHJpbWFyeT48RGF0ZV9QcmltYXJ5
PjIwMTAvNS8zPC9EYXRlX1ByaW1hcnk+PEtleXdvcmRzPmFuYWx5c2lzPC9LZXl3b3Jkcz48S2V5
d29yZHM+QW5pbWFsczwvS2V5d29yZHM+PEtleXdvcmRzPkFydGljbGU8L0tleXdvcmRzPjxLZXl3
b3Jkcz5iaW5kaW5nPC9LZXl3b3Jkcz48S2V5d29yZHM+Y2VsbDwvS2V5d29yZHM+PEtleXdvcmRz
PmNlbGxzPC9LZXl3b3Jkcz48S2V5d29yZHM+Q2VsbHMsQ3VsdHVyZWQ8L0tleXdvcmRzPjxLZXl3
b3Jkcz5DSE8gY2VsbHM8L0tleXdvcmRzPjxLZXl3b3Jkcz5DaHJvbWF0aW48L0tleXdvcmRzPjxL
ZXl3b3Jkcz5DcmljZXRpbmFlPC9LZXl3b3Jkcz48S2V5d29yZHM+Q3JpY2V0dWx1czwvS2V5d29y
ZHM+PEtleXdvcmRzPkROQTwvS2V5d29yZHM+PEtleXdvcmRzPkROQSBiaW5kaW5nPC9LZXl3b3Jk
cz48S2V5d29yZHM+RE5BIGJpbmRpbmcgcHJvdGVpbjwvS2V5d29yZHM+PEtleXdvcmRzPkROQSBC
aW5kaW5nIHByb3RlaW5zPC9LZXl3b3Jkcz48S2V5d29yZHM+RE5BIGRhbWFnZTwvS2V5d29yZHM+
PEtleXdvcmRzPkROQSByZXBhaXI8L0tleXdvcmRzPjxLZXl3b3Jkcz5kbmEtYmluZGluZzwvS2V5
d29yZHM+PEtleXdvcmRzPkROQS1CaW5kaW5nIFByb3RlaW5zPC9LZXl3b3Jkcz48S2V5d29yZHM+
RE5BLXJlcGFpcjwvS2V5d29yZHM+PEtleXdvcmRzPmVmZmljaWVuY3k8L0tleXdvcmRzPjxLZXl3
b3Jkcz5leGNpc2lvbjwvS2V5d29yZHM+PEtleXdvcmRzPmZ1bmN0aW9uPC9LZXl3b3Jkcz48S2V5
d29yZHM+Z2VuZXRpY3M8L0tleXdvcmRzPjxLZXl3b3Jkcz5odW1hbnM8L0tleXdvcmRzPjxLZXl3
b3Jkcz5pbiB2aXZvPC9LZXl3b3Jkcz48S2V5d29yZHM+aW4tdml2bzwvS2V5d29yZHM+PEtleXdv
cmRzPktpbmV0aWNzPC9LZXl3b3Jkcz48S2V5d29yZHM+bWFtbWFsaWFuPC9LZXl3b3Jkcz48S2V5
d29yZHM+bWV0YWJvbGlzbTwvS2V5d29yZHM+PEtleXdvcmRzPm1vZGVsPC9LZXl3b3Jkcz48S2V5
d29yZHM+TXVsdGlwcm90ZWluIENvbXBsZXhlczwvS2V5d29yZHM+PEtleXdvcmRzPm51Y2xlb3Rp
ZGU8L0tleXdvcmRzPjxLZXl3b3Jkcz5QaHlzaW9sb2d5PC9LZXl3b3Jkcz48S2V5d29yZHM+cHJv
dGVpbjwvS2V5d29yZHM+PEtleXdvcmRzPlByb3RlaW4gQmluZGluZzwvS2V5d29yZHM+PEtleXdv
cmRzPlByb3RlaW5zPC9LZXl3b3Jkcz48S2V5d29yZHM+cmVwYWlyPC9LZXl3b3Jkcz48S2V5d29y
ZHM+UmVzZWFyY2g8L0tleXdvcmRzPjxSZXByaW50Pk5vdCBpbiBGaWxlPC9SZXByaW50PjxTdGFy
dF9QYWdlPjQ0NTwvU3RhcnRfUGFnZT48RW5kX1BhZ2U+NDYzPC9FbmRfUGFnZT48UGVyaW9kaWNh
bD5KLkNlbGwgQmlvbC48L1BlcmlvZGljYWw+PFZvbHVtZT4xODk8L1ZvbHVtZT48SXNzdWU+Mzwv
SXNzdWU+PFVzZXJfRGVmXzU+UE1DMjg2NzMxNDwvVXNlcl9EZWZfNT48TWlzY18zPmpjYi4yMDA5
MDkxNzUgW3BpaV07MTAuMTA4My9qY2IuMjAwOTA5MTc1IFtkb2ldPC9NaXNjXzM+PEFkZHJlc3M+
U3dhbW1lcmRhbSBJbnN0aXR1dGUgZm9yIExpZmUgU2NpZW5jZXMsIFVuaXZlcnNpdHkgb2YgQW1z
dGVyZGFtLCBBbXN0ZXJkYW0sIE5ldGhlcmxhbmRzPC9BZGRyZXNzPjxXZWJfVVJMPlBNOjIwNDM5
OTk3PC9XZWJfVVJMPjxaWl9Kb3VybmFsRnVsbD48ZiBuYW1lPSJTeXN0ZW0iPkpvdXJuYWwgb2Yg
Q2VsbCBCaW9sb2d5PC9mPjwvWlpfSm91cm5hbEZ1bGw+PFpaX0pvdXJuYWxTdGRBYmJyZXY+PGYg
bmFtZT0iU3lzdGVtIj5KLkNlbGwgQmlvbC48L2Y+PC9aWl9Kb3VybmFsU3RkQWJicmV2PjxaWl9X
b3JrZm9ybUlEPjE8L1paX1dvcmtmb3JtSUQ+PC9NREw+PC9DaXRlPjwvUmVmbWFuPgB=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ZvbGtlcjwvQXV0aG9yPjxZZWFyPjIwMDE8L1llYXI+PFJl
Y051bT44OTgwPC9SZWNOdW0+PElEVGV4dD5TZXF1ZW50aWFsIGFzc2VtYmx5IG9mIHRoZSBudWNs
ZW90aWRlIGV4Y2lzaW9uIHJlcGFpciBmYWN0b3JzIGluIHZpdm88L0lEVGV4dD48TURMIFJlZl9U
eXBlPSJKb3VybmFsIj48UmVmX1R5cGU+Sm91cm5hbDwvUmVmX1R5cGU+PFJlZl9JRD44OTgwPC9S
ZWZfSUQ+PFRpdGxlX1ByaW1hcnk+U2VxdWVudGlhbCBhc3NlbWJseSBvZiB0aGUgbnVjbGVvdGlk
ZSBleGNpc2lvbiByZXBhaXIgZmFjdG9ycyBpbiB2aXZvPC9UaXRsZV9QcmltYXJ5PjxBdXRob3Jz
X1ByaW1hcnk+Vm9sa2VyLE0uPC9BdXRob3JzX1ByaW1hcnk+PEF1dGhvcnNfUHJpbWFyeT5Nb25l
LE0uSi48L0F1dGhvcnNfUHJpbWFyeT48QXV0aG9yc19QcmltYXJ5Pkthcm1ha2FyLFAuPC9BdXRo
b3JzX1ByaW1hcnk+PEF1dGhvcnNfUHJpbWFyeT5WYW4gSG9mZmVuLEEuPC9BdXRob3JzX1ByaW1h
cnk+PEF1dGhvcnNfUHJpbWFyeT5TY2h1bCxXLjwvQXV0aG9yc19QcmltYXJ5PjxBdXRob3JzX1By
aW1hcnk+VmVybWV1bGVuLFcuPC9BdXRob3JzX1ByaW1hcnk+PEF1dGhvcnNfUHJpbWFyeT5Ib2Vp
am1ha2VycyxKLkguPC9BdXRob3JzX1ByaW1hcnk+PEF1dGhvcnNfUHJpbWFyeT52YW4gRHJpZWws
Ui48L0F1dGhvcnNfUHJpbWFyeT48QXV0aG9yc19QcmltYXJ5PlZhbiBaZWVsYW5kLEEuQS48L0F1
dGhvcnNfUHJpbWFyeT48QXV0aG9yc19QcmltYXJ5Pk11bGxlbmRlcnMsTC5ILjwvQXV0aG9yc19Q
cmltYXJ5PjxEYXRlX1ByaW1hcnk+MjAwMS83PC9EYXRlX1ByaW1hcnk+PEtleXdvcmRzPmFjdGl2
YXRpb248L0tleXdvcmRzPjxLZXl3b3Jkcz5BbnRpYm9kaWVzPC9LZXl3b3Jkcz48S2V5d29yZHM+
YW50aWJvZHk8L0tleXdvcmRzPjxLZXl3b3Jkcz5BcnRpY2xlPC9LZXl3b3Jkcz48S2V5d29yZHM+
Y2VsbDwvS2V5d29yZHM+PEtleXdvcmRzPkNlbGwgTGluZTwvS2V5d29yZHM+PEtleXdvcmRzPkNl
bGwgTnVjbGV1czwvS2V5d29yZHM+PEtleXdvcmRzPmNlbGxzPC9LZXl3b3Jkcz48S2V5d29yZHM+
Y2hlbWljYWw8L0tleXdvcmRzPjxLZXl3b3Jkcz5kYW1hZ2U8L0tleXdvcmRzPjxLZXl3b3Jkcz5k
YW1hZ2UgcmVjb2duaXRpb248L0tleXdvcmRzPjxLZXl3b3Jkcz5ETkE8L0tleXdvcmRzPjxLZXl3
b3Jkcz5ETkEgTGlnYXNlczwvS2V5d29yZHM+PEtleXdvcmRzPkROQSByZXBhaXI8L0tleXdvcmRz
PjxLZXl3b3Jkcz5FQzwvS2V5d29yZHM+PEtleXdvcmRzPmVuZG9udWNsZWFzZTwvS2V5d29yZHM+
PEtleXdvcmRzPkVuZG9udWNsZWFzZSBhY3Rpdml0eTwvS2V5d29yZHM+PEtleXdvcmRzPmV4Y2lz
aW9uPC9LZXl3b3Jkcz48S2V5d29yZHM+ZXhjaXNpb24gcmVwYWlyPC9LZXl3b3Jkcz48S2V5d29y
ZHM+Rmlicm9ibGFzdHM8L0tleXdvcmRzPjxLZXl3b3Jkcz5GbHVvcmVzY2VudCBBbnRpYm9keSBU
ZWNobmlxdWU8L0tleXdvcmRzPjxLZXl3b3Jkcz5nZW5ldGljPC9LZXl3b3Jkcz48S2V5d29yZHM+
Z2VuZXRpY3M8L0tleXdvcmRzPjxLZXl3b3Jkcz5IdW1hbjwvS2V5d29yZHM+PEtleXdvcmRzPmh1
bWFuIGNlbGw8L0tleXdvcmRzPjxLZXl3b3Jkcz5odW1hbiBjZWxsczwvS2V5d29yZHM+PEtleXdv
cmRzPkltbXVub2Jsb3R0aW5nPC9LZXl3b3Jkcz48S2V5d29yZHM+aW4gdml2bzwvS2V5d29yZHM+
PEtleXdvcmRzPmluLXZpdm88L0tleXdvcmRzPjxLZXl3b3Jkcz5pcnJhZGlhdGlvbjwvS2V5d29y
ZHM+PEtleXdvcmRzPmxpZ2FzZTwvS2V5d29yZHM+PEtleXdvcmRzPkxpZ2FzZXM8L0tleXdvcmRz
PjxLZXl3b3Jkcz5NYWNyb21vbGVjdWxhciBTeXN0ZW1zPC9LZXl3b3Jkcz48S2V5d29yZHM+TWFj
cm9tb2xlY3VsYXItU3lzdGVtczwvS2V5d29yZHM+PEtleXdvcmRzPm1lY2hhbmlzbTwvS2V5d29y
ZHM+PEtleXdvcmRzPm1ldGFib2xpc208L0tleXdvcmRzPjxLZXl3b3Jkcz5Nb2RlbHMsQmlvbG9n
aWNhbDwvS2V5d29yZHM+PEtleXdvcmRzPm11dGFnZW5lc2lzPC9LZXl3b3Jkcz48S2V5d29yZHM+
bm9ybWFsPC9LZXl3b3Jkcz48S2V5d29yZHM+bnVjbGVvdGlkZTwvS2V5d29yZHM+PEtleXdvcmRz
Pm51Y2xlb3RpZGUgZXhjaXNpb24gcmVwYWlyPC9LZXl3b3Jkcz48S2V5d29yZHM+UGh5c2lvbG9n
eTwvS2V5d29yZHM+PEtleXdvcmRzPnByZWluY2lzaW9uIGNvbXBsZXg8L0tleXdvcmRzPjxLZXl3
b3Jkcz5wcm90ZWluPC9LZXl3b3Jkcz48S2V5d29yZHM+UHJvdGVpbnM8L0tleXdvcmRzPjxLZXl3
b3Jkcz5yYWRpYXRpb248L0tleXdvcmRzPjxLZXl3b3Jkcz5yYWRpYXRpb24gZWZmZWN0czwvS2V5
d29yZHM+PEtleXdvcmRzPnJlcGFpcjwvS2V5d29yZHM+PEtleXdvcmRzPlJFUEFJUi1ERUZJQ0lF
TlQ8L0tleXdvcmRzPjxLZXl3b3Jkcz5TdXBwb3J0LE5vbi1VLlMuR292JmFwb3M7dDwvS2V5d29y
ZHM+PEtleXdvcmRzPlRFQ0hOSVFVRTwvS2V5d29yZHM+PEtleXdvcmRzPlRGSUlIPC9LZXl3b3Jk
cz48S2V5d29yZHM+dHJhbnNjcmlwdGlvbjwvS2V5d29yZHM+PEtleXdvcmRzPnRyYW5zY3JpcHRp
b24gZmFjdG9yPC9LZXl3b3Jkcz48S2V5d29yZHM+VHJhbnNjcmlwdGlvbiBGYWN0b3JzPC9LZXl3
b3Jkcz48S2V5d29yZHM+VWx0cmF2aW9sZXQgUmF5czwvS2V5d29yZHM+PEtleXdvcmRzPlVWPC9L
ZXl3b3Jkcz48S2V5d29yZHM+VVYgaXJyYWRpYXRpb248L0tleXdvcmRzPjxLZXl3b3Jkcz5VVi1p
cnJhZGlhdGlvbjwvS2V5d29yZHM+PEtleXdvcmRzPnhlcm9kZXJtYSBwaWdtZW50b3N1bTwvS2V5
d29yZHM+PEtleXdvcmRzPlhQQTwvS2V5d29yZHM+PEtleXdvcmRzPlhQQzwvS2V5d29yZHM+PFJl
cHJpbnQ+Tm90IGluIEZpbGU8L1JlcHJpbnQ+PFN0YXJ0X1BhZ2U+MjEzPC9TdGFydF9QYWdlPjxF
bmRfUGFnZT4yMjQ8L0VuZF9QYWdlPjxQZXJpb2RpY2FsPk1vbC5DZWxsPC9QZXJpb2RpY2FsPjxW
b2x1bWU+ODwvVm9sdW1lPjxJc3N1ZT4xPC9Jc3N1ZT48QWRkcmVzcz5EZXBhcnRtZW50IG9mIFJh
ZGlhdGlvbiBHZW5ldGljcyBhbmQgQ2hlbWljYWwgTXV0YWdlbmVzaXMsIExlaWRlbiBVbml2ZXJz
aXR5IE1lZGljYWwgQ2VudGVyLCBXYXNzZW5hYXJzZXdlZyA3MiwgMjMzMyBBTCwgTGVpZGVuLCBU
aGUgTmV0aGVybGFuZHM8L0FkZHJlc3M+PFdlYl9VUkw+UE06MTE1MTEzNzQ8L1dlYl9VUkw+PFpa
X0pvdXJuYWxGdWxsPjxmIG5hbWU9IlN5c3RlbSI+TW9sLkNlbGw8L2Y+PC9aWl9Kb3VybmFsRnVs
bD48WlpfV29ya2Zvcm1JRD4xPC9aWl9Xb3JrZm9ybUlEPjwvTURMPjwvQ2l0ZT48Q2l0ZT48QXV0
aG9yPlJpZWRsPC9BdXRob3I+PFllYXI+MjAwMzwvWWVhcj48UmVjTnVtPjkxMTQ8L1JlY051bT48
SURUZXh0PlRoZSBjb21pbmdzIGFuZCBnb2luZ3Mgb2YgbnVjbGVvdGlkZSBleGNpc2lvbiByZXBh
aXIgZmFjdG9ycyBvbiBkYW1hZ2VkIEROQTwvSURUZXh0PjxNREwgUmVmX1R5cGU9IkpvdXJuYWwi
PjxSZWZfVHlwZT5Kb3VybmFsPC9SZWZfVHlwZT48UmVmX0lEPjkxMTQ8L1JlZl9JRD48VGl0bGVf
UHJpbWFyeT5UaGUgY29taW5ncyBhbmQgZ29pbmdzIG9mIG51Y2xlb3RpZGUgZXhjaXNpb24gcmVw
YWlyIGZhY3RvcnMgb24gZGFtYWdlZCBETkE8L1RpdGxlX1ByaW1hcnk+PEF1dGhvcnNfUHJpbWFy
eT5SaWVkbCxULjwvQXV0aG9yc19QcmltYXJ5PjxBdXRob3JzX1ByaW1hcnk+SGFuYW9rYSxGLjwv
QXV0aG9yc19QcmltYXJ5PjxBdXRob3JzX1ByaW1hcnk+RWdseSxKLk0uPC9BdXRob3JzX1ByaW1h
cnk+PERhdGVfUHJpbWFyeT4yMDAzLzEwLzE8L0RhdGVfUHJpbWFyeT48S2V5d29yZHM+YWRlbm9z
aW5lPC9LZXl3b3Jkcz48S2V5d29yZHM+QWRlbm9zaW5lIFRyaXBob3NwaGF0ZTwvS2V5d29yZHM+
PEtleXdvcmRzPkFydGljbGU8L0tleXdvcmRzPjxLZXl3b3Jkcz5kYW1hZ2U8L0tleXdvcmRzPjxL
ZXl3b3Jkcz5ETkE8L0tleXdvcmRzPjxLZXl3b3Jkcz5ETkEgZGFtYWdlPC9LZXl3b3Jkcz48S2V5
d29yZHM+RE5BIHJlcGFpcjwvS2V5d29yZHM+PEtleXdvcmRzPkROQS1yZXBhaXI8L0tleXdvcmRz
PjxLZXl3b3Jkcz5leGNpc2lvbjwvS2V5d29yZHM+PEtleXdvcmRzPmV4Y2lzaW9uIHJlcGFpcjwv
S2V5d29yZHM+PEtleXdvcmRzPmZ1bmN0aW9uPC9LZXl3b3Jkcz48S2V5d29yZHM+SHVtYW48L0tl
eXdvcmRzPjxLZXl3b3Jkcz5IdW1hbiBETkEgUmVwYWlyPC9LZXl3b3Jkcz48S2V5d29yZHM+bWVj
aGFuaXNtPC9LZXl3b3Jkcz48S2V5d29yZHM+bWV0YWJvbGlzbTwvS2V5d29yZHM+PEtleXdvcmRz
Pk1vZGVscyxCaW9sb2dpY2FsPC9LZXl3b3Jkcz48S2V5d29yZHM+bW9sZWN1bGFyPC9LZXl3b3Jk
cz48S2V5d29yZHM+bnVjbGVvdGlkZTwvS2V5d29yZHM+PEtleXdvcmRzPm51Y2xlb3RpZGUgZXhj
aXNpb24gcmVwYWlyPC9LZXl3b3Jkcz48S2V5d29yZHM+cGF0aHdheTwvS2V5d29yZHM+PEtleXdv
cmRzPnBhdGh3YXlzPC9LZXl3b3Jkcz48S2V5d29yZHM+UENOQTwvS2V5d29yZHM+PEtleXdvcmRz
PlBoeXNpb2xvZ3k8L0tleXdvcmRzPjxLZXl3b3Jkcz5yZXBhaXI8L0tleXdvcmRzPjxLZXl3b3Jk
cz5TdXBwb3J0LE5vbi1VLlMuR292JmFwb3M7dDwvS2V5d29yZHM+PEtleXdvcmRzPlRGSUlIPC9L
ZXl3b3Jkcz48S2V5d29yZHM+dHJhbnNjcmlwdGlvbjwvS2V5d29yZHM+PEtleXdvcmRzPnRyYW5z
Y3JpcHRpb24gZmFjdG9yPC9LZXl3b3Jkcz48S2V5d29yZHM+VHJhbnNjcmlwdGlvbiBGYWN0b3Jz
PC9LZXl3b3Jkcz48S2V5d29yZHM+VHJhbnNjcmlwdGlvbiBGYWN0b3JzLFRGSUk8L0tleXdvcmRz
PjxLZXl3b3Jkcz5YUEE8L0tleXdvcmRzPjxSZXByaW50Pk5vdCBpbiBGaWxlPC9SZXByaW50PjxT
dGFydF9QYWdlPjUyOTM8L1N0YXJ0X1BhZ2U+PEVuZF9QYWdlPjUzMDM8L0VuZF9QYWdlPjxQZXJp
b2RpY2FsPkVNQk8gSi48L1BlcmlvZGljYWw+PFZvbHVtZT4yMjwvVm9sdW1lPjxJc3N1ZT4xOTwv
SXNzdWU+PEFkZHJlc3M+SW5zdGl0dXQgZGUgR2VuZXRpcXVlIGV0IGRlIEJpb2xvZ2llIE1vbGVj
dWxhaXJlIGV0IENlbGx1bGFpcmUsIENOUlMvSU5TRVJNL1VMUCwgQi5QLiAxMDE0MiwgNjc0MDQg
SWxsa2lyY2gsIEMuVS4gZGUgU3RyYXNib3VyZywgRnJhbmNlPC9BZGRyZXNzPjxXZWJfVVJMPlBN
OjE0NTE3MjY2PC9XZWJfVVJMPjxaWl9Kb3VybmFsRnVsbD48ZiBuYW1lPSJTeXN0ZW0iPkVNQk8g
Si48L2Y+PC9aWl9Kb3VybmFsRnVsbD48WlpfV29ya2Zvcm1JRD4xPC9aWl9Xb3JrZm9ybUlEPjwv
TURMPjwvQ2l0ZT48Q2l0ZT48QXV0aG9yPkx1aWpzdGVyYnVyZzwvQXV0aG9yPjxZZWFyPjIwMTA8
L1llYXI+PFJlY051bT45OTQ3PC9SZWNOdW0+PElEVGV4dD5TdG9jaGFzdGljIGFuZCByZXZlcnNp
YmxlIGFzc2VtYmx5IG9mIGEgbXVsdGlwcm90ZWluIEROQSByZXBhaXIgY29tcGxleCBlbnN1cmVz
IGFjY3VyYXRlIHRhcmdldCBzaXRlIHJlY29nbml0aW9uIGFuZCBlZmZpY2llbnQgcmVwYWlyJiN4
QTsxPC9JRFRleHQ+PE1ETCBSZWZfVHlwZT0iSm91cm5hbCI+PFJlZl9UeXBlPkpvdXJuYWw8L1Jl
Zl9UeXBlPjxSZWZfSUQ+OTk0NzwvUmVmX0lEPjxUaXRsZV9QcmltYXJ5PlN0b2NoYXN0aWMgYW5k
IHJldmVyc2libGUgYXNzZW1ibHkgb2YgYSBtdWx0aXByb3RlaW4gRE5BIHJlcGFpciBjb21wbGV4
IGVuc3VyZXMgYWNjdXJhdGUgdGFyZ2V0IHNpdGUgcmVjb2duaXRpb24gYW5kIGVmZmljaWVudCBy
ZXBhaXImI3hBOzE8L1RpdGxlX1ByaW1hcnk+PEF1dGhvcnNfUHJpbWFyeT5MdWlqc3RlcmJ1cmcs
TS5TLjwvQXV0aG9yc19QcmltYXJ5PjxBdXRob3JzX1ByaW1hcnk+dm9uLEJvcm5zdGFlZHQgRy48
L0F1dGhvcnNfUHJpbWFyeT48QXV0aG9yc19QcmltYXJ5PkdvdXJkaW4sQS5NLjwvQXV0aG9yc19Q
cmltYXJ5PjxBdXRob3JzX1ByaW1hcnk+UG9saXRpLEEuWi48L0F1dGhvcnNfUHJpbWFyeT48QXV0
aG9yc19QcmltYXJ5Pk1vbmUsTS5KLjwvQXV0aG9yc19QcmltYXJ5PjxBdXRob3JzX1ByaW1hcnk+
V2FybWVyZGFtLEQuTy48L0F1dGhvcnNfUHJpbWFyeT48QXV0aG9yc19QcmltYXJ5PkdvZWRoYXJ0
LEouPC9BdXRob3JzX1ByaW1hcnk+PEF1dGhvcnNfUHJpbWFyeT5WZXJtZXVsZW4sVy48L0F1dGhv
cnNfUHJpbWFyeT48QXV0aG9yc19QcmltYXJ5PnZhbixEcmllbCBSLjwvQXV0aG9yc19QcmltYXJ5
PjxBdXRob3JzX1ByaW1hcnk+SG9mZXIsVC48L0F1dGhvcnNfUHJpbWFyeT48RGF0ZV9QcmltYXJ5
PjIwMTAvNS8zPC9EYXRlX1ByaW1hcnk+PEtleXdvcmRzPmFuYWx5c2lzPC9LZXl3b3Jkcz48S2V5
d29yZHM+QW5pbWFsczwvS2V5d29yZHM+PEtleXdvcmRzPkFydGljbGU8L0tleXdvcmRzPjxLZXl3
b3Jkcz5iaW5kaW5nPC9LZXl3b3Jkcz48S2V5d29yZHM+Y2VsbDwvS2V5d29yZHM+PEtleXdvcmRz
PmNlbGxzPC9LZXl3b3Jkcz48S2V5d29yZHM+Q2VsbHMsQ3VsdHVyZWQ8L0tleXdvcmRzPjxLZXl3
b3Jkcz5DSE8gY2VsbHM8L0tleXdvcmRzPjxLZXl3b3Jkcz5DaHJvbWF0aW48L0tleXdvcmRzPjxL
ZXl3b3Jkcz5DcmljZXRpbmFlPC9LZXl3b3Jkcz48S2V5d29yZHM+Q3JpY2V0dWx1czwvS2V5d29y
ZHM+PEtleXdvcmRzPkROQTwvS2V5d29yZHM+PEtleXdvcmRzPkROQSBiaW5kaW5nPC9LZXl3b3Jk
cz48S2V5d29yZHM+RE5BIGJpbmRpbmcgcHJvdGVpbjwvS2V5d29yZHM+PEtleXdvcmRzPkROQSBC
aW5kaW5nIHByb3RlaW5zPC9LZXl3b3Jkcz48S2V5d29yZHM+RE5BIGRhbWFnZTwvS2V5d29yZHM+
PEtleXdvcmRzPkROQSByZXBhaXI8L0tleXdvcmRzPjxLZXl3b3Jkcz5kbmEtYmluZGluZzwvS2V5
d29yZHM+PEtleXdvcmRzPkROQS1CaW5kaW5nIFByb3RlaW5zPC9LZXl3b3Jkcz48S2V5d29yZHM+
RE5BLXJlcGFpcjwvS2V5d29yZHM+PEtleXdvcmRzPmVmZmljaWVuY3k8L0tleXdvcmRzPjxLZXl3
b3Jkcz5leGNpc2lvbjwvS2V5d29yZHM+PEtleXdvcmRzPmZ1bmN0aW9uPC9LZXl3b3Jkcz48S2V5
d29yZHM+Z2VuZXRpY3M8L0tleXdvcmRzPjxLZXl3b3Jkcz5odW1hbnM8L0tleXdvcmRzPjxLZXl3
b3Jkcz5pbiB2aXZvPC9LZXl3b3Jkcz48S2V5d29yZHM+aW4tdml2bzwvS2V5d29yZHM+PEtleXdv
cmRzPktpbmV0aWNzPC9LZXl3b3Jkcz48S2V5d29yZHM+bWFtbWFsaWFuPC9LZXl3b3Jkcz48S2V5
d29yZHM+bWV0YWJvbGlzbTwvS2V5d29yZHM+PEtleXdvcmRzPm1vZGVsPC9LZXl3b3Jkcz48S2V5
d29yZHM+TXVsdGlwcm90ZWluIENvbXBsZXhlczwvS2V5d29yZHM+PEtleXdvcmRzPm51Y2xlb3Rp
ZGU8L0tleXdvcmRzPjxLZXl3b3Jkcz5QaHlzaW9sb2d5PC9LZXl3b3Jkcz48S2V5d29yZHM+cHJv
dGVpbjwvS2V5d29yZHM+PEtleXdvcmRzPlByb3RlaW4gQmluZGluZzwvS2V5d29yZHM+PEtleXdv
cmRzPlByb3RlaW5zPC9LZXl3b3Jkcz48S2V5d29yZHM+cmVwYWlyPC9LZXl3b3Jkcz48S2V5d29y
ZHM+UmVzZWFyY2g8L0tleXdvcmRzPjxSZXByaW50Pk5vdCBpbiBGaWxlPC9SZXByaW50PjxTdGFy
dF9QYWdlPjQ0NTwvU3RhcnRfUGFnZT48RW5kX1BhZ2U+NDYzPC9FbmRfUGFnZT48UGVyaW9kaWNh
bD5KLkNlbGwgQmlvbC48L1BlcmlvZGljYWw+PFZvbHVtZT4xODk8L1ZvbHVtZT48SXNzdWU+Mzwv
SXNzdWU+PFVzZXJfRGVmXzU+UE1DMjg2NzMxNDwvVXNlcl9EZWZfNT48TWlzY18zPmpjYi4yMDA5
MDkxNzUgW3BpaV07MTAuMTA4My9qY2IuMjAwOTA5MTc1IFtkb2ldPC9NaXNjXzM+PEFkZHJlc3M+
U3dhbW1lcmRhbSBJbnN0aXR1dGUgZm9yIExpZmUgU2NpZW5jZXMsIFVuaXZlcnNpdHkgb2YgQW1z
dGVyZGFtLCBBbXN0ZXJkYW0sIE5ldGhlcmxhbmRzPC9BZGRyZXNzPjxXZWJfVVJMPlBNOjIwNDM5
OTk3PC9XZWJfVVJMPjxaWl9Kb3VybmFsRnVsbD48ZiBuYW1lPSJTeXN0ZW0iPkpvdXJuYWwgb2Yg
Q2VsbCBCaW9sb2d5PC9mPjwvWlpfSm91cm5hbEZ1bGw+PFpaX0pvdXJuYWxTdGRBYmJyZXY+PGYg
bmFtZT0iU3lzdGVtIj5KLkNlbGwgQmlvbC48L2Y+PC9aWl9Kb3VybmFsU3RkQWJicmV2PjxaWl9X
b3JrZm9ybUlEPjE8L1paX1dvcmtmb3JtSUQ+PC9NREw+PC9DaXRlPjwvUmVmbWFuPgB=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3726CA" w:rsidRPr="008619FD">
        <w:rPr>
          <w:rFonts w:ascii="Book Antiqua" w:hAnsi="Book Antiqua"/>
          <w:sz w:val="24"/>
          <w:szCs w:val="24"/>
          <w:vertAlign w:val="superscript"/>
        </w:rPr>
      </w:r>
      <w:r w:rsidR="003726CA" w:rsidRPr="008619FD">
        <w:rPr>
          <w:rFonts w:ascii="Book Antiqua" w:hAnsi="Book Antiqua"/>
          <w:sz w:val="24"/>
          <w:szCs w:val="24"/>
          <w:vertAlign w:val="superscript"/>
        </w:rPr>
        <w:fldChar w:fldCharType="separate"/>
      </w:r>
      <w:r w:rsidR="000B079A" w:rsidRPr="008619FD">
        <w:rPr>
          <w:rFonts w:ascii="Book Antiqua" w:hAnsi="Book Antiqua"/>
          <w:noProof/>
          <w:sz w:val="24"/>
          <w:szCs w:val="24"/>
          <w:vertAlign w:val="superscript"/>
        </w:rPr>
        <w:t>[11-13]</w:t>
      </w:r>
      <w:r w:rsidR="003726CA" w:rsidRPr="008619FD">
        <w:rPr>
          <w:rFonts w:ascii="Book Antiqua" w:hAnsi="Book Antiqua"/>
          <w:sz w:val="24"/>
          <w:szCs w:val="24"/>
          <w:vertAlign w:val="superscript"/>
        </w:rPr>
        <w:fldChar w:fldCharType="end"/>
      </w:r>
      <w:r w:rsidR="003726CA" w:rsidRPr="008619FD">
        <w:rPr>
          <w:rFonts w:ascii="Book Antiqua" w:hAnsi="Book Antiqua"/>
          <w:sz w:val="24"/>
          <w:szCs w:val="24"/>
        </w:rPr>
        <w:t xml:space="preserve">, </w:t>
      </w:r>
      <w:r w:rsidR="00DB57EB" w:rsidRPr="008619FD">
        <w:rPr>
          <w:rFonts w:ascii="Book Antiqua" w:hAnsi="Book Antiqua"/>
          <w:sz w:val="24"/>
          <w:szCs w:val="24"/>
        </w:rPr>
        <w:t xml:space="preserve">where they </w:t>
      </w:r>
      <w:r w:rsidR="003726CA" w:rsidRPr="008619FD">
        <w:rPr>
          <w:rFonts w:ascii="Book Antiqua" w:hAnsi="Book Antiqua"/>
          <w:sz w:val="24"/>
          <w:szCs w:val="24"/>
        </w:rPr>
        <w:t>carry out the dual incision of the damage-containing DNA</w:t>
      </w:r>
      <w:r w:rsidR="00DB57EB" w:rsidRPr="008619FD">
        <w:rPr>
          <w:rFonts w:ascii="Book Antiqua" w:hAnsi="Book Antiqua"/>
          <w:sz w:val="24"/>
          <w:szCs w:val="24"/>
        </w:rPr>
        <w:t>.</w:t>
      </w:r>
      <w:r w:rsidR="003726CA" w:rsidRPr="008619FD">
        <w:rPr>
          <w:rFonts w:ascii="Book Antiqua" w:hAnsi="Book Antiqua"/>
          <w:sz w:val="24"/>
          <w:szCs w:val="24"/>
        </w:rPr>
        <w:t xml:space="preserve"> </w:t>
      </w:r>
      <w:r w:rsidR="00DB57EB" w:rsidRPr="008619FD">
        <w:rPr>
          <w:rFonts w:ascii="Book Antiqua" w:hAnsi="Book Antiqua"/>
          <w:sz w:val="24"/>
          <w:szCs w:val="24"/>
        </w:rPr>
        <w:t>A</w:t>
      </w:r>
      <w:r w:rsidR="003726CA" w:rsidRPr="008619FD">
        <w:rPr>
          <w:rFonts w:ascii="Book Antiqua" w:hAnsi="Book Antiqua"/>
          <w:sz w:val="24"/>
          <w:szCs w:val="24"/>
        </w:rPr>
        <w:t>pproximately 24-32 nucleotides</w:t>
      </w:r>
      <w:r w:rsidR="00DB57EB" w:rsidRPr="008619FD">
        <w:rPr>
          <w:rFonts w:ascii="Book Antiqua" w:hAnsi="Book Antiqua"/>
          <w:sz w:val="24"/>
          <w:szCs w:val="24"/>
        </w:rPr>
        <w:t xml:space="preserve"> are then removed</w:t>
      </w:r>
      <w:r w:rsidR="003726CA" w:rsidRPr="008619FD">
        <w:rPr>
          <w:rFonts w:ascii="Book Antiqua" w:hAnsi="Book Antiqua"/>
          <w:sz w:val="24"/>
          <w:szCs w:val="24"/>
        </w:rPr>
        <w:t>, and a new fragment</w:t>
      </w:r>
      <w:r w:rsidR="00DB57EB" w:rsidRPr="008619FD">
        <w:rPr>
          <w:rFonts w:ascii="Book Antiqua" w:hAnsi="Book Antiqua"/>
          <w:sz w:val="24"/>
          <w:szCs w:val="24"/>
        </w:rPr>
        <w:t xml:space="preserve"> is synthesized</w:t>
      </w:r>
      <w:r w:rsidR="003726CA" w:rsidRPr="008619FD">
        <w:rPr>
          <w:rFonts w:ascii="Book Antiqua" w:hAnsi="Book Antiqua"/>
          <w:sz w:val="24"/>
          <w:szCs w:val="24"/>
        </w:rPr>
        <w:t xml:space="preserve"> to restore the DNA structure</w:t>
      </w:r>
      <w:r w:rsidR="003726CA" w:rsidRPr="008619FD">
        <w:rPr>
          <w:rFonts w:ascii="Book Antiqua" w:hAnsi="Book Antiqua"/>
          <w:sz w:val="24"/>
          <w:szCs w:val="24"/>
          <w:vertAlign w:val="superscript"/>
        </w:rPr>
        <w:fldChar w:fldCharType="begin">
          <w:fldData xml:space="preserve">PFJlZm1hbj48Q2l0ZT48QXV0aG9yPkV2YW5zPC9BdXRob3I+PFllYXI+MTk5NzwvWWVhcj48UmVj
TnVtPjgwMDI8L1JlY051bT48SURUZXh0Pk9wZW4gY29tcGxleCBmb3JtYXRpb24gYXJvdW5kIGEg
bGVzaW9uIGR1cmluZyBudWNsZW90aWRlIGV4Y2lzaW9uIHJlcGFpciBwcm92aWRlcyBhIHN0cnVj
dHVyZSBmb3IgY2xlYXZhZ2UgYnkgaHVtYW4gWFBHIHByb3RlaW48L0lEVGV4dD48TURMIFJlZl9U
eXBlPSJKb3VybmFsIj48UmVmX1R5cGU+Sm91cm5hbDwvUmVmX1R5cGU+PFJlZl9JRD44MDAyPC9S
ZWZfSUQ+PFRpdGxlX1ByaW1hcnk+T3BlbiBjb21wbGV4IGZvcm1hdGlvbiBhcm91bmQgYSBsZXNp
b24gZHVyaW5nIG51Y2xlb3RpZGUgZXhjaXNpb24gcmVwYWlyIHByb3ZpZGVzIGEgc3RydWN0dXJl
IGZvciBjbGVhdmFnZSBieSBodW1hbiBYUEcgcHJvdGVpbjwvVGl0bGVfUHJpbWFyeT48QXV0aG9y
c19QcmltYXJ5PkV2YW5zLEUuPC9BdXRob3JzX1ByaW1hcnk+PEF1dGhvcnNfUHJpbWFyeT5GZWxs
b3dzLEouPC9BdXRob3JzX1ByaW1hcnk+PEF1dGhvcnNfUHJpbWFyeT5Db2ZmZXIsQS48L0F1dGhv
cnNfUHJpbWFyeT48QXV0aG9yc19QcmltYXJ5Pldvb2QsUi5ELjwvQXV0aG9yc19QcmltYXJ5PjxE
YXRlX1ByaW1hcnk+MTk5NzwvRGF0ZV9QcmltYXJ5PjxLZXl3b3Jkcz5udWNsZW90aWRlPC9LZXl3
b3Jkcz48S2V5d29yZHM+ZXhjaXNpb248L0tleXdvcmRzPjxLZXl3b3Jkcz5leGNpc2lvbiByZXBh
aXI8L0tleXdvcmRzPjxLZXl3b3Jkcz5yZXBhaXI8L0tleXdvcmRzPjxLZXl3b3Jkcz5zdHJ1Y3R1
cmU8L0tleXdvcmRzPjxLZXl3b3Jkcz5jbGVhdmFnZTwvS2V5d29yZHM+PEtleXdvcmRzPkh1bWFu
PC9LZXl3b3Jkcz48S2V5d29yZHM+cHJvdGVpbjwvS2V5d29yZHM+PEtleXdvcmRzPm51Y2xlYXNl
PC9LZXl3b3Jkcz48S2V5d29yZHM+RE5BPC9LZXl3b3Jkcz48S2V5d29yZHM+ZW56eW1lPC9LZXl3
b3Jkcz48S2V5d29yZHM+bW9kZWw8L0tleXdvcmRzPjxLZXl3b3Jkcz5yZWdpb25zPC9LZXl3b3Jk
cz48S2V5d29yZHM+RE5BIHJlcGFpcjwvS2V5d29yZHM+PEtleXdvcmRzPkJQPC9LZXl3b3Jkcz48
S2V5d29yZHM+bnVjbGVvdGlkZSBleGNpc2lvbiByZXBhaXI8L0tleXdvcmRzPjxLZXl3b3Jkcz5J
TiBWSVRSTzwvS2V5d29yZHM+PEtleXdvcmRzPmZvb3RwcmludGluZzwvS2V5d29yZHM+PEtleXdv
cmRzPkNpc3BsYXRpbjwvS2V5d29yZHM+PEtleXdvcmRzPmFkZHVjdDwvS2V5d29yZHM+PFJlcHJp
bnQ+T24gUmVxdWVzdCAwNS8yNi85NzwvUmVwcmludD48U3RhcnRfUGFnZT42MjU8L1N0YXJ0X1Bh
Z2U+PEVuZF9QYWdlPjYzODwvRW5kX1BhZ2U+PFBlcmlvZGljYWw+RU1CTyBKLjwvUGVyaW9kaWNh
bD48Vm9sdW1lPjE2PC9Wb2x1bWU+PFpaX0pvdXJuYWxGdWxsPjxmIG5hbWU9IlN5c3RlbSI+RU1C
TyBKLjwvZj48L1paX0pvdXJuYWxGdWxsPjxaWl9Xb3JrZm9ybUlEPjE8L1paX1dvcmtmb3JtSUQ+
PC9NREw+PC9DaXRlPjxDaXRlPjxBdXRob3I+TWF0c3VuYWdhPC9BdXRob3I+PFllYXI+MTk5NTwv
WWVhcj48UmVjTnVtPjcxMDI8L1JlY051bT48SURUZXh0Pkh1bWFuIEROQSByZXBhaXIgZXhjaXNp
b24gbnVjbGVhc2UgLSAgQW5hbHlzaXMgb2YgdGhlIHJvbGVzIG9mIHRoZSBzdWJ1bml0cyBpbnZv
bHZlZCBpbiBkdWFsIGluY2lzaW9ucyBieSB1c2luZyBhbnRpLSBYUEcgYW5kIGFudGktRVJDQzEg
YW50aWJvZGllczwvSURUZXh0PjxNREwgUmVmX1R5cGU9IkpvdXJuYWwiPjxSZWZfVHlwZT5Kb3Vy
bmFsPC9SZWZfVHlwZT48UmVmX0lEPjcxMDI8L1JlZl9JRD48VGl0bGVfUHJpbWFyeT5IdW1hbiBE
TkEgcmVwYWlyIGV4Y2lzaW9uIG51Y2xlYXNlIC0gIEFuYWx5c2lzIG9mIHRoZSByb2xlcyBvZiB0
aGUgc3VidW5pdHMgaW52b2x2ZWQgaW4gZHVhbCBpbmNpc2lvbnMgYnkgdXNpbmcgYW50aS0gWFBH
IGFuZCBhbnRpLUVSQ0MxIGFudGlib2RpZXM8L1RpdGxlX1ByaW1hcnk+PEF1dGhvcnNfUHJpbWFy
eT5NYXRzdW5hZ2EsVC48L0F1dGhvcnNfUHJpbWFyeT48QXV0aG9yc19QcmltYXJ5Pk11LEQuPC9B
dXRob3JzX1ByaW1hcnk+PEF1dGhvcnNfUHJpbWFyeT5QYXJrLEMuSC48L0F1dGhvcnNfUHJpbWFy
eT48QXV0aG9yc19QcmltYXJ5PlJlYXJkb24sSi5ULjwvQXV0aG9yc19QcmltYXJ5PjxBdXRob3Jz
X1ByaW1hcnk+U2FuY2FyLEEuPC9BdXRob3JzX1ByaW1hcnk+PERhdGVfUHJpbWFyeT4xOTk1PC9E
YXRlX1ByaW1hcnk+PEtleXdvcmRzPkh1bWFuPC9LZXl3b3Jkcz48S2V5d29yZHM+SHVtYW4gRE5B
IFJlcGFpcjwvS2V5d29yZHM+PEtleXdvcmRzPkROQTwvS2V5d29yZHM+PEtleXdvcmRzPkROQSBy
ZXBhaXI8L0tleXdvcmRzPjxLZXl3b3Jkcz5yZXBhaXI8L0tleXdvcmRzPjxLZXl3b3Jkcz5leGNp
c2lvbjwvS2V5d29yZHM+PEtleXdvcmRzPm51Y2xlYXNlPC9LZXl3b3Jkcz48S2V5d29yZHM+YW5h
bHlzaXM8L0tleXdvcmRzPjxLZXl3b3Jkcz5BbnRpYm9kaWVzPC9LZXl3b3Jkcz48S2V5d29yZHM+
RE5BIGRhbWFnZTwvS2V5d29yZHM+PEtleXdvcmRzPmRhbWFnZTwvS2V5d29yZHM+PEtleXdvcmRz
PnBvbHlwZXB0aWRlczwvS2V5d29yZHM+PEtleXdvcmRzPnJlY29tYmluYW50PC9LZXl3b3Jkcz48
S2V5d29yZHM+UHJvdGVpbnM8L0tleXdvcmRzPjxLZXl3b3Jkcz55ZWFzdDwvS2V5d29yZHM+PEtl
eXdvcmRzPm1vZGVsPC9LZXl3b3Jkcz48S2V5d29yZHM+ZXhjaXNpb24gcmVwYWlyPC9LZXl3b3Jk
cz48UmVwcmludD5PbiBSZXF1ZXN0IDEwLzE2Lzk1PC9SZXByaW50PjxTdGFydF9QYWdlPjIwODYy
PC9TdGFydF9QYWdlPjxFbmRfUGFnZT4yMDg2OTwvRW5kX1BhZ2U+PFBlcmlvZGljYWw+Si5CaW9s
LkNoZW0uPC9QZXJpb2RpY2FsPjxWb2x1bWU+MjcwPC9Wb2x1bWU+PFpaX0pvdXJuYWxGdWxsPjxm
IG5hbWU9IlN5c3RlbSI+Sm91cm5hbCBCaW9sb2dpY2FsIENoZW1pc3RyeTwvZj48L1paX0pvdXJu
YWxGdWxsPjxaWl9Kb3VybmFsU3RkQWJicmV2PjxmIG5hbWU9IlN5c3RlbSI+Si5CaW9sLkNoZW0u
PC9mPjwvWlpfSm91cm5hbFN0ZEFiYnJldj48WlpfSm91cm5hbFVzZXIxPjxmIG5hbWU9IlN5c3Rl
bSI+amJjPC9mPjwvWlpfSm91cm5hbFVzZXIxPjxaWl9Xb3JrZm9ybUlEPjE8L1paX1dvcmtmb3Jt
SUQ+PC9NREw+PC9DaXRlPjxDaXRlPjxBdXRob3I+TW9jcXVldDwvQXV0aG9yPjxZZWFyPjIwMDg8
L1llYXI+PFJlY051bT45NjQ0PC9SZWNOdW0+PElEVGV4dD5TZXF1ZW50aWFsIHJlY3J1aXRtZW50
IG9mIHRoZSByZXBhaXIgZmFjdG9ycyBkdXJpbmcgTkVSOiB0aGUgcm9sZSBvZiBYUEcgaW4gaW5p
dGlhdGluZyB0aGUgcmVzeW50aGVzaXMgc3RlcDwvSURUZXh0PjxNREwgUmVmX1R5cGU9IkpvdXJu
YWwiPjxSZWZfVHlwZT5Kb3VybmFsPC9SZWZfVHlwZT48UmVmX0lEPjk2NDQ8L1JlZl9JRD48VGl0
bGVfUHJpbWFyeT5TZXF1ZW50aWFsIHJlY3J1aXRtZW50IG9mIHRoZSByZXBhaXIgZmFjdG9ycyBk
dXJpbmcgTkVSOiB0aGUgcm9sZSBvZiBYUEcgaW4gaW5pdGlhdGluZyB0aGUgcmVzeW50aGVzaXMg
c3RlcDwvVGl0bGVfUHJpbWFyeT48QXV0aG9yc19QcmltYXJ5Pk1vY3F1ZXQsVi48L0F1dGhvcnNf
UHJpbWFyeT48QXV0aG9yc19QcmltYXJ5PkxhaW5lLEouUC48L0F1dGhvcnNfUHJpbWFyeT48QXV0
aG9yc19QcmltYXJ5PlJpZWRsLFQuPC9BdXRob3JzX1ByaW1hcnk+PEF1dGhvcnNfUHJpbWFyeT5Z
YWppbixaLjwvQXV0aG9yc19QcmltYXJ5PjxBdXRob3JzX1ByaW1hcnk+TGVlLE0uWS48L0F1dGhv
cnNfUHJpbWFyeT48QXV0aG9yc19QcmltYXJ5PkVnbHksSi5NLjwvQXV0aG9yc19QcmltYXJ5PjxE
YXRlX1ByaW1hcnk+MjAwOC8xLzk8L0RhdGVfUHJpbWFyeT48S2V5d29yZHM+YW50YWdvbmlzdHMg
JmFtcDsgaW5oaWJpdG9yczwvS2V5d29yZHM+PEtleXdvcmRzPkFydGljbGU8L0tleXdvcmRzPjxL
ZXl3b3Jkcz5jZWxsPC9LZXl3b3Jkcz48S2V5d29yZHM+Q2VsbCBFeHRyYWN0czwvS2V5d29yZHM+
PEtleXdvcmRzPkNlbGwgTGluZTwvS2V5d29yZHM+PEtleXdvcmRzPmN5Y2xpbi1kZXBlbmRlbnQg
a2luYXNlPC9LZXl3b3Jkcz48S2V5d29yZHM+Q3ljbGluLURlcGVuZGVudCBLaW5hc2UgSW5oaWJp
dG9yIHAyMTwvS2V5d29yZHM+PEtleXdvcmRzPkROQTwvS2V5d29yZHM+PEtleXdvcmRzPkROQSBi
aW5kaW5nPC9LZXl3b3Jkcz48S2V5d29yZHM+RE5BIGJpbmRpbmcgcHJvdGVpbjwvS2V5d29yZHM+
PEtleXdvcmRzPkROQSBCaW5kaW5nIHByb3RlaW5zPC9LZXl3b3Jkcz48S2V5d29yZHM+RE5BIGRh
bWFnZTwvS2V5d29yZHM+PEtleXdvcmRzPkROQSBleGNpc2lvbiByZXBhaXI8L0tleXdvcmRzPjxL
ZXl3b3Jkcz5ETkEgcG9seW1lcmFzZTwvS2V5d29yZHM+PEtleXdvcmRzPkROQSBQb2x5bWVyYXNl
IElJSTwvS2V5d29yZHM+PEtleXdvcmRzPkROQSByZXBhaXI8L0tleXdvcmRzPjxLZXl3b3Jkcz5E
TkEgUmVwYWlyIEVuenltZXM8L0tleXdvcmRzPjxLZXl3b3Jkcz5kbmEtYmluZGluZzwvS2V5d29y
ZHM+PEtleXdvcmRzPkROQS1CaW5kaW5nIFByb3RlaW5zPC9LZXl3b3Jkcz48S2V5d29yZHM+RE5B
LXJlcGFpcjwvS2V5d29yZHM+PEtleXdvcmRzPkVDPC9LZXl3b3Jkcz48S2V5d29yZHM+ZW5kb251
Y2xlYXNlPC9LZXl3b3Jkcz48S2V5d29yZHM+RW5kb251Y2xlYXNlczwvS2V5d29yZHM+PEtleXdv
cmRzPmVuenltZTwvS2V5d29yZHM+PEtleXdvcmRzPkVuenltZXM8L0tleXdvcmRzPjxLZXl3b3Jk
cz5leGNpc2lvbjwvS2V5d29yZHM+PEtleXdvcmRzPmV4Y2lzaW9uIHJlcGFpcjwvS2V5d29yZHM+
PEtleXdvcmRzPmV4dHJhY3RzPC9LZXl3b3Jkcz48S2V5d29yZHM+RkVOMTwvS2V5d29yZHM+PEtl
eXdvcmRzPkhlbGEgQ2VsbHM8L0tleXdvcmRzPjxLZXl3b3Jkcz5IdW1hbjwvS2V5d29yZHM+PEtl
eXdvcmRzPmh1bWFuczwvS2V5d29yZHM+PEtleXdvcmRzPklOSElCSVRPUjwvS2V5d29yZHM+PEtl
eXdvcmRzPmtpbmFzZTwvS2V5d29yZHM+PEtleXdvcmRzPmxlYWQ8L0tleXdvcmRzPjxLZXl3b3Jk
cz5saWdhc2U8L0tleXdvcmRzPjxLZXl3b3Jkcz5tZWNoYW5pc208L0tleXdvcmRzPjxLZXl3b3Jk
cz5tZWNoYW5pc21zPC9LZXl3b3Jkcz48S2V5d29yZHM+bWV0YWJvbGlzbTwvS2V5d29yZHM+PEtl
eXdvcmRzPk51Y2xlYXIgUHJvdGVpbnM8L0tleXdvcmRzPjxLZXl3b3Jkcz5udWNsZW90aWRlPC9L
ZXl3b3Jkcz48S2V5d29yZHM+bnVjbGVvdGlkZSBleGNpc2lvbiByZXBhaXI8L0tleXdvcmRzPjxL
ZXl3b3Jkcz5wMjE8L0tleXdvcmRzPjxLZXl3b3Jkcz5QQ05BPC9LZXl3b3Jkcz48S2V5d29yZHM+
UGh5c2lvbG9neTwvS2V5d29yZHM+PEtleXdvcmRzPnBvbHltZXJhc2U8L0tleXdvcmRzPjxLZXl3
b3Jkcz5Qcm9saWZlcmF0aW5nIENlbGwgTnVjbGVhciBBbnRpZ2VuPC9LZXl3b3Jkcz48S2V5d29y
ZHM+cHJvdGVpbjwvS2V5d29yZHM+PEtleXdvcmRzPlByb3RlaW5zPC9LZXl3b3Jkcz48S2V5d29y
ZHM+cmVjb21iaW5hbnQ8L0tleXdvcmRzPjxLZXl3b3Jkcz5SZWNvbWJpbmFudCBQcm90ZWluczwv
S2V5d29yZHM+PEtleXdvcmRzPnJlcGFpcjwvS2V5d29yZHM+PEtleXdvcmRzPnJlcGxpY2F0aW9u
PC9LZXl3b3Jkcz48S2V5d29yZHM+UmVwbGljYXRpb24gUHJvdGVpbiBBPC9LZXl3b3Jkcz48S2V5
d29yZHM+UmVzZWFyY2g8L0tleXdvcmRzPjxLZXl3b3Jkcz5zdGFiaWxpemF0aW9uPC9LZXl3b3Jk
cz48S2V5d29yZHM+dGVtcGxhdGU8L0tleXdvcmRzPjxLZXl3b3Jkcz50cmFuc2NyaXB0aW9uPC9L
ZXl3b3Jkcz48S2V5d29yZHM+dHJhbnNjcmlwdGlvbiBmYWN0b3I8L0tleXdvcmRzPjxLZXl3b3Jk
cz5UcmFuc2NyaXB0aW9uIEZhY3RvcnM8L0tleXdvcmRzPjxLZXl3b3Jkcz50cmljaG90aGlvZHlz
dHJvcGh5PC9LZXl3b3Jkcz48S2V5d29yZHM+VWx0cmF2aW9sZXQgUmF5czwvS2V5d29yZHM+PEtl
eXdvcmRzPnhwPC9LZXl3b3Jkcz48UmVwcmludD5Ob3QgaW4gRmlsZTwvUmVwcmludD48U3RhcnRf
UGFnZT4xNTU8L1N0YXJ0X1BhZ2U+PEVuZF9QYWdlPjE2NzwvRW5kX1BhZ2U+PFBlcmlvZGljYWw+
RU1CTyBKLjwvUGVyaW9kaWNhbD48Vm9sdW1lPjI3PC9Wb2x1bWU+PElzc3VlPjE8L0lzc3VlPjxB
ZGRyZXNzPkluc3RpdHV0IGRlIEdlbmV0aXF1ZSBldCBkZSBCaW9sb2dpZSBNb2xlY3VsYWlyZSBl
dCBDZWxsdWxhaXJlLCBJbGxraXJjaCBDZWRleCwgRnJhbmNlPC9BZGRyZXNzPjxXZWJfVVJMPlBN
OjE4MDc5NzAxPC9XZWJfVVJMPjxaWl9Kb3VybmFsRnVsbD48ZiBuYW1lPSJTeXN0ZW0iPkVNQk8g
Si48L2Y+PC9aWl9Kb3VybmFsRnVsbD48WlpfV29ya2Zvcm1JRD4xPC9aWl9Xb3JrZm9ybUlEPjwv
TURMPjwvQ2l0ZT48L1JlZm1hbj4A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V2YW5zPC9BdXRob3I+PFllYXI+MTk5NzwvWWVhcj48UmVj
TnVtPjgwMDI8L1JlY051bT48SURUZXh0Pk9wZW4gY29tcGxleCBmb3JtYXRpb24gYXJvdW5kIGEg
bGVzaW9uIGR1cmluZyBudWNsZW90aWRlIGV4Y2lzaW9uIHJlcGFpciBwcm92aWRlcyBhIHN0cnVj
dHVyZSBmb3IgY2xlYXZhZ2UgYnkgaHVtYW4gWFBHIHByb3RlaW48L0lEVGV4dD48TURMIFJlZl9U
eXBlPSJKb3VybmFsIj48UmVmX1R5cGU+Sm91cm5hbDwvUmVmX1R5cGU+PFJlZl9JRD44MDAyPC9S
ZWZfSUQ+PFRpdGxlX1ByaW1hcnk+T3BlbiBjb21wbGV4IGZvcm1hdGlvbiBhcm91bmQgYSBsZXNp
b24gZHVyaW5nIG51Y2xlb3RpZGUgZXhjaXNpb24gcmVwYWlyIHByb3ZpZGVzIGEgc3RydWN0dXJl
IGZvciBjbGVhdmFnZSBieSBodW1hbiBYUEcgcHJvdGVpbjwvVGl0bGVfUHJpbWFyeT48QXV0aG9y
c19QcmltYXJ5PkV2YW5zLEUuPC9BdXRob3JzX1ByaW1hcnk+PEF1dGhvcnNfUHJpbWFyeT5GZWxs
b3dzLEouPC9BdXRob3JzX1ByaW1hcnk+PEF1dGhvcnNfUHJpbWFyeT5Db2ZmZXIsQS48L0F1dGhv
cnNfUHJpbWFyeT48QXV0aG9yc19QcmltYXJ5Pldvb2QsUi5ELjwvQXV0aG9yc19QcmltYXJ5PjxE
YXRlX1ByaW1hcnk+MTk5NzwvRGF0ZV9QcmltYXJ5PjxLZXl3b3Jkcz5udWNsZW90aWRlPC9LZXl3
b3Jkcz48S2V5d29yZHM+ZXhjaXNpb248L0tleXdvcmRzPjxLZXl3b3Jkcz5leGNpc2lvbiByZXBh
aXI8L0tleXdvcmRzPjxLZXl3b3Jkcz5yZXBhaXI8L0tleXdvcmRzPjxLZXl3b3Jkcz5zdHJ1Y3R1
cmU8L0tleXdvcmRzPjxLZXl3b3Jkcz5jbGVhdmFnZTwvS2V5d29yZHM+PEtleXdvcmRzPkh1bWFu
PC9LZXl3b3Jkcz48S2V5d29yZHM+cHJvdGVpbjwvS2V5d29yZHM+PEtleXdvcmRzPm51Y2xlYXNl
PC9LZXl3b3Jkcz48S2V5d29yZHM+RE5BPC9LZXl3b3Jkcz48S2V5d29yZHM+ZW56eW1lPC9LZXl3
b3Jkcz48S2V5d29yZHM+bW9kZWw8L0tleXdvcmRzPjxLZXl3b3Jkcz5yZWdpb25zPC9LZXl3b3Jk
cz48S2V5d29yZHM+RE5BIHJlcGFpcjwvS2V5d29yZHM+PEtleXdvcmRzPkJQPC9LZXl3b3Jkcz48
S2V5d29yZHM+bnVjbGVvdGlkZSBleGNpc2lvbiByZXBhaXI8L0tleXdvcmRzPjxLZXl3b3Jkcz5J
TiBWSVRSTzwvS2V5d29yZHM+PEtleXdvcmRzPmZvb3RwcmludGluZzwvS2V5d29yZHM+PEtleXdv
cmRzPkNpc3BsYXRpbjwvS2V5d29yZHM+PEtleXdvcmRzPmFkZHVjdDwvS2V5d29yZHM+PFJlcHJp
bnQ+T24gUmVxdWVzdCAwNS8yNi85NzwvUmVwcmludD48U3RhcnRfUGFnZT42MjU8L1N0YXJ0X1Bh
Z2U+PEVuZF9QYWdlPjYzODwvRW5kX1BhZ2U+PFBlcmlvZGljYWw+RU1CTyBKLjwvUGVyaW9kaWNh
bD48Vm9sdW1lPjE2PC9Wb2x1bWU+PFpaX0pvdXJuYWxGdWxsPjxmIG5hbWU9IlN5c3RlbSI+RU1C
TyBKLjwvZj48L1paX0pvdXJuYWxGdWxsPjxaWl9Xb3JrZm9ybUlEPjE8L1paX1dvcmtmb3JtSUQ+
PC9NREw+PC9DaXRlPjxDaXRlPjxBdXRob3I+TWF0c3VuYWdhPC9BdXRob3I+PFllYXI+MTk5NTwv
WWVhcj48UmVjTnVtPjcxMDI8L1JlY051bT48SURUZXh0Pkh1bWFuIEROQSByZXBhaXIgZXhjaXNp
b24gbnVjbGVhc2UgLSAgQW5hbHlzaXMgb2YgdGhlIHJvbGVzIG9mIHRoZSBzdWJ1bml0cyBpbnZv
bHZlZCBpbiBkdWFsIGluY2lzaW9ucyBieSB1c2luZyBhbnRpLSBYUEcgYW5kIGFudGktRVJDQzEg
YW50aWJvZGllczwvSURUZXh0PjxNREwgUmVmX1R5cGU9IkpvdXJuYWwiPjxSZWZfVHlwZT5Kb3Vy
bmFsPC9SZWZfVHlwZT48UmVmX0lEPjcxMDI8L1JlZl9JRD48VGl0bGVfUHJpbWFyeT5IdW1hbiBE
TkEgcmVwYWlyIGV4Y2lzaW9uIG51Y2xlYXNlIC0gIEFuYWx5c2lzIG9mIHRoZSByb2xlcyBvZiB0
aGUgc3VidW5pdHMgaW52b2x2ZWQgaW4gZHVhbCBpbmNpc2lvbnMgYnkgdXNpbmcgYW50aS0gWFBH
IGFuZCBhbnRpLUVSQ0MxIGFudGlib2RpZXM8L1RpdGxlX1ByaW1hcnk+PEF1dGhvcnNfUHJpbWFy
eT5NYXRzdW5hZ2EsVC48L0F1dGhvcnNfUHJpbWFyeT48QXV0aG9yc19QcmltYXJ5Pk11LEQuPC9B
dXRob3JzX1ByaW1hcnk+PEF1dGhvcnNfUHJpbWFyeT5QYXJrLEMuSC48L0F1dGhvcnNfUHJpbWFy
eT48QXV0aG9yc19QcmltYXJ5PlJlYXJkb24sSi5ULjwvQXV0aG9yc19QcmltYXJ5PjxBdXRob3Jz
X1ByaW1hcnk+U2FuY2FyLEEuPC9BdXRob3JzX1ByaW1hcnk+PERhdGVfUHJpbWFyeT4xOTk1PC9E
YXRlX1ByaW1hcnk+PEtleXdvcmRzPkh1bWFuPC9LZXl3b3Jkcz48S2V5d29yZHM+SHVtYW4gRE5B
IFJlcGFpcjwvS2V5d29yZHM+PEtleXdvcmRzPkROQTwvS2V5d29yZHM+PEtleXdvcmRzPkROQSBy
ZXBhaXI8L0tleXdvcmRzPjxLZXl3b3Jkcz5yZXBhaXI8L0tleXdvcmRzPjxLZXl3b3Jkcz5leGNp
c2lvbjwvS2V5d29yZHM+PEtleXdvcmRzPm51Y2xlYXNlPC9LZXl3b3Jkcz48S2V5d29yZHM+YW5h
bHlzaXM8L0tleXdvcmRzPjxLZXl3b3Jkcz5BbnRpYm9kaWVzPC9LZXl3b3Jkcz48S2V5d29yZHM+
RE5BIGRhbWFnZTwvS2V5d29yZHM+PEtleXdvcmRzPmRhbWFnZTwvS2V5d29yZHM+PEtleXdvcmRz
PnBvbHlwZXB0aWRlczwvS2V5d29yZHM+PEtleXdvcmRzPnJlY29tYmluYW50PC9LZXl3b3Jkcz48
S2V5d29yZHM+UHJvdGVpbnM8L0tleXdvcmRzPjxLZXl3b3Jkcz55ZWFzdDwvS2V5d29yZHM+PEtl
eXdvcmRzPm1vZGVsPC9LZXl3b3Jkcz48S2V5d29yZHM+ZXhjaXNpb24gcmVwYWlyPC9LZXl3b3Jk
cz48UmVwcmludD5PbiBSZXF1ZXN0IDEwLzE2Lzk1PC9SZXByaW50PjxTdGFydF9QYWdlPjIwODYy
PC9TdGFydF9QYWdlPjxFbmRfUGFnZT4yMDg2OTwvRW5kX1BhZ2U+PFBlcmlvZGljYWw+Si5CaW9s
LkNoZW0uPC9QZXJpb2RpY2FsPjxWb2x1bWU+MjcwPC9Wb2x1bWU+PFpaX0pvdXJuYWxGdWxsPjxm
IG5hbWU9IlN5c3RlbSI+Sm91cm5hbCBCaW9sb2dpY2FsIENoZW1pc3RyeTwvZj48L1paX0pvdXJu
YWxGdWxsPjxaWl9Kb3VybmFsU3RkQWJicmV2PjxmIG5hbWU9IlN5c3RlbSI+Si5CaW9sLkNoZW0u
PC9mPjwvWlpfSm91cm5hbFN0ZEFiYnJldj48WlpfSm91cm5hbFVzZXIxPjxmIG5hbWU9IlN5c3Rl
bSI+amJjPC9mPjwvWlpfSm91cm5hbFVzZXIxPjxaWl9Xb3JrZm9ybUlEPjE8L1paX1dvcmtmb3Jt
SUQ+PC9NREw+PC9DaXRlPjxDaXRlPjxBdXRob3I+TW9jcXVldDwvQXV0aG9yPjxZZWFyPjIwMDg8
L1llYXI+PFJlY051bT45NjQ0PC9SZWNOdW0+PElEVGV4dD5TZXF1ZW50aWFsIHJlY3J1aXRtZW50
IG9mIHRoZSByZXBhaXIgZmFjdG9ycyBkdXJpbmcgTkVSOiB0aGUgcm9sZSBvZiBYUEcgaW4gaW5p
dGlhdGluZyB0aGUgcmVzeW50aGVzaXMgc3RlcDwvSURUZXh0PjxNREwgUmVmX1R5cGU9IkpvdXJu
YWwiPjxSZWZfVHlwZT5Kb3VybmFsPC9SZWZfVHlwZT48UmVmX0lEPjk2NDQ8L1JlZl9JRD48VGl0
bGVfUHJpbWFyeT5TZXF1ZW50aWFsIHJlY3J1aXRtZW50IG9mIHRoZSByZXBhaXIgZmFjdG9ycyBk
dXJpbmcgTkVSOiB0aGUgcm9sZSBvZiBYUEcgaW4gaW5pdGlhdGluZyB0aGUgcmVzeW50aGVzaXMg
c3RlcDwvVGl0bGVfUHJpbWFyeT48QXV0aG9yc19QcmltYXJ5Pk1vY3F1ZXQsVi48L0F1dGhvcnNf
UHJpbWFyeT48QXV0aG9yc19QcmltYXJ5PkxhaW5lLEouUC48L0F1dGhvcnNfUHJpbWFyeT48QXV0
aG9yc19QcmltYXJ5PlJpZWRsLFQuPC9BdXRob3JzX1ByaW1hcnk+PEF1dGhvcnNfUHJpbWFyeT5Z
YWppbixaLjwvQXV0aG9yc19QcmltYXJ5PjxBdXRob3JzX1ByaW1hcnk+TGVlLE0uWS48L0F1dGhv
cnNfUHJpbWFyeT48QXV0aG9yc19QcmltYXJ5PkVnbHksSi5NLjwvQXV0aG9yc19QcmltYXJ5PjxE
YXRlX1ByaW1hcnk+MjAwOC8xLzk8L0RhdGVfUHJpbWFyeT48S2V5d29yZHM+YW50YWdvbmlzdHMg
JmFtcDsgaW5oaWJpdG9yczwvS2V5d29yZHM+PEtleXdvcmRzPkFydGljbGU8L0tleXdvcmRzPjxL
ZXl3b3Jkcz5jZWxsPC9LZXl3b3Jkcz48S2V5d29yZHM+Q2VsbCBFeHRyYWN0czwvS2V5d29yZHM+
PEtleXdvcmRzPkNlbGwgTGluZTwvS2V5d29yZHM+PEtleXdvcmRzPmN5Y2xpbi1kZXBlbmRlbnQg
a2luYXNlPC9LZXl3b3Jkcz48S2V5d29yZHM+Q3ljbGluLURlcGVuZGVudCBLaW5hc2UgSW5oaWJp
dG9yIHAyMTwvS2V5d29yZHM+PEtleXdvcmRzPkROQTwvS2V5d29yZHM+PEtleXdvcmRzPkROQSBi
aW5kaW5nPC9LZXl3b3Jkcz48S2V5d29yZHM+RE5BIGJpbmRpbmcgcHJvdGVpbjwvS2V5d29yZHM+
PEtleXdvcmRzPkROQSBCaW5kaW5nIHByb3RlaW5zPC9LZXl3b3Jkcz48S2V5d29yZHM+RE5BIGRh
bWFnZTwvS2V5d29yZHM+PEtleXdvcmRzPkROQSBleGNpc2lvbiByZXBhaXI8L0tleXdvcmRzPjxL
ZXl3b3Jkcz5ETkEgcG9seW1lcmFzZTwvS2V5d29yZHM+PEtleXdvcmRzPkROQSBQb2x5bWVyYXNl
IElJSTwvS2V5d29yZHM+PEtleXdvcmRzPkROQSByZXBhaXI8L0tleXdvcmRzPjxLZXl3b3Jkcz5E
TkEgUmVwYWlyIEVuenltZXM8L0tleXdvcmRzPjxLZXl3b3Jkcz5kbmEtYmluZGluZzwvS2V5d29y
ZHM+PEtleXdvcmRzPkROQS1CaW5kaW5nIFByb3RlaW5zPC9LZXl3b3Jkcz48S2V5d29yZHM+RE5B
LXJlcGFpcjwvS2V5d29yZHM+PEtleXdvcmRzPkVDPC9LZXl3b3Jkcz48S2V5d29yZHM+ZW5kb251
Y2xlYXNlPC9LZXl3b3Jkcz48S2V5d29yZHM+RW5kb251Y2xlYXNlczwvS2V5d29yZHM+PEtleXdv
cmRzPmVuenltZTwvS2V5d29yZHM+PEtleXdvcmRzPkVuenltZXM8L0tleXdvcmRzPjxLZXl3b3Jk
cz5leGNpc2lvbjwvS2V5d29yZHM+PEtleXdvcmRzPmV4Y2lzaW9uIHJlcGFpcjwvS2V5d29yZHM+
PEtleXdvcmRzPmV4dHJhY3RzPC9LZXl3b3Jkcz48S2V5d29yZHM+RkVOMTwvS2V5d29yZHM+PEtl
eXdvcmRzPkhlbGEgQ2VsbHM8L0tleXdvcmRzPjxLZXl3b3Jkcz5IdW1hbjwvS2V5d29yZHM+PEtl
eXdvcmRzPmh1bWFuczwvS2V5d29yZHM+PEtleXdvcmRzPklOSElCSVRPUjwvS2V5d29yZHM+PEtl
eXdvcmRzPmtpbmFzZTwvS2V5d29yZHM+PEtleXdvcmRzPmxlYWQ8L0tleXdvcmRzPjxLZXl3b3Jk
cz5saWdhc2U8L0tleXdvcmRzPjxLZXl3b3Jkcz5tZWNoYW5pc208L0tleXdvcmRzPjxLZXl3b3Jk
cz5tZWNoYW5pc21zPC9LZXl3b3Jkcz48S2V5d29yZHM+bWV0YWJvbGlzbTwvS2V5d29yZHM+PEtl
eXdvcmRzPk51Y2xlYXIgUHJvdGVpbnM8L0tleXdvcmRzPjxLZXl3b3Jkcz5udWNsZW90aWRlPC9L
ZXl3b3Jkcz48S2V5d29yZHM+bnVjbGVvdGlkZSBleGNpc2lvbiByZXBhaXI8L0tleXdvcmRzPjxL
ZXl3b3Jkcz5wMjE8L0tleXdvcmRzPjxLZXl3b3Jkcz5QQ05BPC9LZXl3b3Jkcz48S2V5d29yZHM+
UGh5c2lvbG9neTwvS2V5d29yZHM+PEtleXdvcmRzPnBvbHltZXJhc2U8L0tleXdvcmRzPjxLZXl3
b3Jkcz5Qcm9saWZlcmF0aW5nIENlbGwgTnVjbGVhciBBbnRpZ2VuPC9LZXl3b3Jkcz48S2V5d29y
ZHM+cHJvdGVpbjwvS2V5d29yZHM+PEtleXdvcmRzPlByb3RlaW5zPC9LZXl3b3Jkcz48S2V5d29y
ZHM+cmVjb21iaW5hbnQ8L0tleXdvcmRzPjxLZXl3b3Jkcz5SZWNvbWJpbmFudCBQcm90ZWluczwv
S2V5d29yZHM+PEtleXdvcmRzPnJlcGFpcjwvS2V5d29yZHM+PEtleXdvcmRzPnJlcGxpY2F0aW9u
PC9LZXl3b3Jkcz48S2V5d29yZHM+UmVwbGljYXRpb24gUHJvdGVpbiBBPC9LZXl3b3Jkcz48S2V5
d29yZHM+UmVzZWFyY2g8L0tleXdvcmRzPjxLZXl3b3Jkcz5zdGFiaWxpemF0aW9uPC9LZXl3b3Jk
cz48S2V5d29yZHM+dGVtcGxhdGU8L0tleXdvcmRzPjxLZXl3b3Jkcz50cmFuc2NyaXB0aW9uPC9L
ZXl3b3Jkcz48S2V5d29yZHM+dHJhbnNjcmlwdGlvbiBmYWN0b3I8L0tleXdvcmRzPjxLZXl3b3Jk
cz5UcmFuc2NyaXB0aW9uIEZhY3RvcnM8L0tleXdvcmRzPjxLZXl3b3Jkcz50cmljaG90aGlvZHlz
dHJvcGh5PC9LZXl3b3Jkcz48S2V5d29yZHM+VWx0cmF2aW9sZXQgUmF5czwvS2V5d29yZHM+PEtl
eXdvcmRzPnhwPC9LZXl3b3Jkcz48UmVwcmludD5Ob3QgaW4gRmlsZTwvUmVwcmludD48U3RhcnRf
UGFnZT4xNTU8L1N0YXJ0X1BhZ2U+PEVuZF9QYWdlPjE2NzwvRW5kX1BhZ2U+PFBlcmlvZGljYWw+
RU1CTyBKLjwvUGVyaW9kaWNhbD48Vm9sdW1lPjI3PC9Wb2x1bWU+PElzc3VlPjE8L0lzc3VlPjxB
ZGRyZXNzPkluc3RpdHV0IGRlIEdlbmV0aXF1ZSBldCBkZSBCaW9sb2dpZSBNb2xlY3VsYWlyZSBl
dCBDZWxsdWxhaXJlLCBJbGxraXJjaCBDZWRleCwgRnJhbmNlPC9BZGRyZXNzPjxXZWJfVVJMPlBN
OjE4MDc5NzAxPC9XZWJfVVJMPjxaWl9Kb3VybmFsRnVsbD48ZiBuYW1lPSJTeXN0ZW0iPkVNQk8g
Si48L2Y+PC9aWl9Kb3VybmFsRnVsbD48WlpfV29ya2Zvcm1JRD4xPC9aWl9Xb3JrZm9ybUlEPjwv
TURMPjwvQ2l0ZT48L1JlZm1hbj4A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3726CA" w:rsidRPr="008619FD">
        <w:rPr>
          <w:rFonts w:ascii="Book Antiqua" w:hAnsi="Book Antiqua"/>
          <w:sz w:val="24"/>
          <w:szCs w:val="24"/>
          <w:vertAlign w:val="superscript"/>
        </w:rPr>
      </w:r>
      <w:r w:rsidR="003726CA" w:rsidRPr="008619FD">
        <w:rPr>
          <w:rFonts w:ascii="Book Antiqua" w:hAnsi="Book Antiqua"/>
          <w:sz w:val="24"/>
          <w:szCs w:val="24"/>
          <w:vertAlign w:val="superscript"/>
        </w:rPr>
        <w:fldChar w:fldCharType="separate"/>
      </w:r>
      <w:r w:rsidR="000B079A" w:rsidRPr="008619FD">
        <w:rPr>
          <w:rFonts w:ascii="Book Antiqua" w:hAnsi="Book Antiqua"/>
          <w:noProof/>
          <w:sz w:val="24"/>
          <w:szCs w:val="24"/>
          <w:vertAlign w:val="superscript"/>
        </w:rPr>
        <w:t>[14-16]</w:t>
      </w:r>
      <w:r w:rsidR="003726CA" w:rsidRPr="008619FD">
        <w:rPr>
          <w:rFonts w:ascii="Book Antiqua" w:hAnsi="Book Antiqua"/>
          <w:sz w:val="24"/>
          <w:szCs w:val="24"/>
          <w:vertAlign w:val="superscript"/>
        </w:rPr>
        <w:fldChar w:fldCharType="end"/>
      </w:r>
      <w:r w:rsidR="003726CA" w:rsidRPr="008619FD">
        <w:rPr>
          <w:rFonts w:ascii="Book Antiqua" w:hAnsi="Book Antiqua"/>
          <w:sz w:val="24"/>
          <w:szCs w:val="24"/>
        </w:rPr>
        <w:t xml:space="preserve">. </w:t>
      </w:r>
    </w:p>
    <w:p w14:paraId="2091306F" w14:textId="77777777" w:rsidR="00684EAF" w:rsidRPr="008619FD" w:rsidRDefault="00684EAF" w:rsidP="000471E2">
      <w:pPr>
        <w:tabs>
          <w:tab w:val="left" w:pos="450"/>
        </w:tabs>
        <w:spacing w:line="360" w:lineRule="auto"/>
        <w:rPr>
          <w:rFonts w:ascii="Book Antiqua" w:hAnsi="Book Antiqua"/>
          <w:sz w:val="24"/>
          <w:szCs w:val="24"/>
        </w:rPr>
      </w:pPr>
    </w:p>
    <w:p w14:paraId="306D5875" w14:textId="77777777" w:rsidR="00684EAF" w:rsidRPr="008619FD" w:rsidRDefault="001A2FCE" w:rsidP="000471E2">
      <w:pPr>
        <w:tabs>
          <w:tab w:val="left" w:pos="450"/>
        </w:tabs>
        <w:spacing w:line="360" w:lineRule="auto"/>
        <w:rPr>
          <w:rFonts w:ascii="Book Antiqua" w:hAnsi="Book Antiqua"/>
          <w:b/>
          <w:i/>
          <w:sz w:val="24"/>
          <w:szCs w:val="24"/>
        </w:rPr>
      </w:pPr>
      <w:r w:rsidRPr="008619FD">
        <w:rPr>
          <w:rFonts w:ascii="Book Antiqua" w:hAnsi="Book Antiqua"/>
          <w:b/>
          <w:i/>
          <w:sz w:val="24"/>
          <w:szCs w:val="24"/>
        </w:rPr>
        <w:t>Repair of base</w:t>
      </w:r>
      <w:r w:rsidR="00684EAF" w:rsidRPr="008619FD">
        <w:rPr>
          <w:rFonts w:ascii="Book Antiqua" w:hAnsi="Book Antiqua"/>
          <w:b/>
          <w:i/>
          <w:sz w:val="24"/>
          <w:szCs w:val="24"/>
        </w:rPr>
        <w:t xml:space="preserve"> alkylation and SSB</w:t>
      </w:r>
    </w:p>
    <w:p w14:paraId="2C3E0AA7" w14:textId="159CB247" w:rsidR="00BD1572" w:rsidRPr="008619FD" w:rsidRDefault="00DB57EB" w:rsidP="000471E2">
      <w:pPr>
        <w:tabs>
          <w:tab w:val="left" w:pos="450"/>
        </w:tabs>
        <w:spacing w:line="360" w:lineRule="auto"/>
        <w:rPr>
          <w:rFonts w:ascii="Book Antiqua" w:hAnsi="Book Antiqua"/>
          <w:sz w:val="24"/>
          <w:szCs w:val="24"/>
        </w:rPr>
      </w:pPr>
      <w:r w:rsidRPr="008619FD">
        <w:rPr>
          <w:rFonts w:ascii="Book Antiqua" w:hAnsi="Book Antiqua"/>
          <w:sz w:val="24"/>
          <w:szCs w:val="24"/>
        </w:rPr>
        <w:t>Many alkylating agents</w:t>
      </w:r>
      <w:r w:rsidR="00B91800" w:rsidRPr="008619FD">
        <w:rPr>
          <w:rFonts w:ascii="Book Antiqua" w:hAnsi="Book Antiqua"/>
          <w:sz w:val="24"/>
          <w:szCs w:val="24"/>
        </w:rPr>
        <w:t xml:space="preserve"> such as </w:t>
      </w:r>
      <w:r w:rsidR="009D5425" w:rsidRPr="008619FD">
        <w:rPr>
          <w:rFonts w:ascii="Book Antiqua" w:hAnsi="Book Antiqua"/>
          <w:sz w:val="24"/>
          <w:szCs w:val="24"/>
        </w:rPr>
        <w:t>cyclophosphamide</w:t>
      </w:r>
      <w:r w:rsidR="00B91800" w:rsidRPr="008619FD">
        <w:rPr>
          <w:rFonts w:ascii="Book Antiqua" w:hAnsi="Book Antiqua"/>
          <w:sz w:val="24"/>
          <w:szCs w:val="24"/>
        </w:rPr>
        <w:t xml:space="preserve"> and </w:t>
      </w:r>
      <w:proofErr w:type="spellStart"/>
      <w:r w:rsidR="009D5425" w:rsidRPr="008619FD">
        <w:rPr>
          <w:rFonts w:ascii="Book Antiqua" w:hAnsi="Book Antiqua"/>
          <w:sz w:val="24"/>
          <w:szCs w:val="24"/>
        </w:rPr>
        <w:t>temozolomide</w:t>
      </w:r>
      <w:proofErr w:type="spellEnd"/>
      <w:r w:rsidR="00B91800" w:rsidRPr="008619FD">
        <w:rPr>
          <w:rFonts w:ascii="Book Antiqua" w:hAnsi="Book Antiqua"/>
          <w:sz w:val="24"/>
          <w:szCs w:val="24"/>
        </w:rPr>
        <w:t xml:space="preserve"> induce DNA damage by attaching an alkyl group to adenine or guanine, leading to replication fork</w:t>
      </w:r>
      <w:r w:rsidR="00815B9D" w:rsidRPr="008619FD">
        <w:rPr>
          <w:rFonts w:ascii="Book Antiqua" w:hAnsi="Book Antiqua"/>
          <w:sz w:val="24"/>
          <w:szCs w:val="24"/>
        </w:rPr>
        <w:t xml:space="preserve"> stalling</w:t>
      </w:r>
      <w:r w:rsidR="00B91800" w:rsidRPr="008619FD">
        <w:rPr>
          <w:rFonts w:ascii="Book Antiqua" w:hAnsi="Book Antiqua"/>
          <w:sz w:val="24"/>
          <w:szCs w:val="24"/>
        </w:rPr>
        <w:t xml:space="preserve"> and subsequent apoptosis</w:t>
      </w:r>
      <w:r w:rsidR="00C64AE1" w:rsidRPr="008619FD">
        <w:rPr>
          <w:rFonts w:ascii="Book Antiqua" w:hAnsi="Book Antiqua"/>
          <w:sz w:val="24"/>
          <w:szCs w:val="24"/>
          <w:vertAlign w:val="superscript"/>
        </w:rPr>
        <w:fldChar w:fldCharType="begin">
          <w:fldData xml:space="preserve">PFJlZm1hbj48Q2l0ZT48QXV0aG9yPkNoZXVuZy1Pbmc8L0F1dGhvcj48WWVhcj4yMDEzPC9ZZWFy
PjxSZWNOdW0+MTAwOTA8L1JlY051bT48SURUZXh0PkROQS1kYW1hZ2luZyBhZ2VudHMgaW4gY2Fu
Y2VyIGNoZW1vdGhlcmFweTogc2VyZW5kaXBpdHkgYW5kIGNoZW1pY2FsIGJpb2xvZ3kmI3hBOzM8
L0lEVGV4dD48TURMIFJlZl9UeXBlPSJKb3VybmFsIj48UmVmX1R5cGU+Sm91cm5hbDwvUmVmX1R5
cGU+PFJlZl9JRD4xMDA5MDwvUmVmX0lEPjxUaXRsZV9QcmltYXJ5PkROQS1kYW1hZ2luZyBhZ2Vu
dHMgaW4gY2FuY2VyIGNoZW1vdGhlcmFweTogc2VyZW5kaXBpdHkgYW5kIGNoZW1pY2FsIGJpb2xv
Z3kmI3hBOzM8L1RpdGxlX1ByaW1hcnk+PEF1dGhvcnNfUHJpbWFyeT5DaGV1bmctT25nLEsuPC9B
dXRob3JzX1ByaW1hcnk+PEF1dGhvcnNfUHJpbWFyeT5HaWFldmVyLEcuPC9BdXRob3JzX1ByaW1h
cnk+PEF1dGhvcnNfUHJpbWFyeT5OaXNsb3csQy48L0F1dGhvcnNfUHJpbWFyeT48RGF0ZV9Qcmlt
YXJ5PjIwMTMvNS8yMzwvRGF0ZV9QcmltYXJ5PjxLZXl3b3Jkcz5BbmltYWxzPC9LZXl3b3Jkcz48
S2V5d29yZHM+YW50aWNhbmNlciBkcnVnczwvS2V5d29yZHM+PEtleXdvcmRzPkFudGluZW9wbGFz
dGljIEFnZW50czwvS2V5d29yZHM+PEtleXdvcmRzPkFudGluZW9wbGFzdGljLUFnZW50czwvS2V5
d29yZHM+PEtleXdvcmRzPkFydGljbGU8L0tleXdvcmRzPjxLZXl3b3Jkcz5jYW5jZXI8L0tleXdv
cmRzPjxLZXl3b3Jkcz5DZWxsdWxhcjwvS2V5d29yZHM+PEtleXdvcmRzPmNoZW1pY2FsPC9LZXl3
b3Jkcz48S2V5d29yZHM+Q2hlbWlzdHJ5PC9LZXl3b3Jkcz48S2V5d29yZHM+Y2hlbW90aGVyYXB5
PC9LZXl3b3Jkcz48S2V5d29yZHM+ZGFtYWdlPC9LZXl3b3Jkcz48S2V5d29yZHM+ZGV2ZWxvcG1l
bnQ8L0tleXdvcmRzPjxLZXl3b3Jkcz5ETkE8L0tleXdvcmRzPjxLZXl3b3Jkcz5ETkEgZGFtYWdl
PC9LZXl3b3Jkcz48S2V5d29yZHM+RE5BIGRhbWFnZSByZXNwb25zZTwvS2V5d29yZHM+PEtleXdv
cmRzPkROQSBkYW1hZ2luZyBhZ2VudHM8L0tleXdvcmRzPjxLZXl3b3Jkcz5ETkEtRGFtYWdlPC9L
ZXl3b3Jkcz48S2V5d29yZHM+RE5BLWRhbWFnaW5nIGFnZW50czwvS2V5d29yZHM+PEtleXdvcmRz
PmRydWc8L0tleXdvcmRzPjxLZXl3b3Jkcz5EcnVnIERpc2NvdmVyeTwvS2V5d29yZHM+PEtleXdv
cmRzPmRydWcgZWZmZWN0czwvS2V5d29yZHM+PEtleXdvcmRzPkRydWcgUmVzaXN0YW5jZTwvS2V5
d29yZHM+PEtleXdvcmRzPmRydWcgdGhlcmFweTwvS2V5d29yZHM+PEtleXdvcmRzPkRydWctUmVz
aXN0YW5jZTwvS2V5d29yZHM+PEtleXdvcmRzPkRSVUdTPC9LZXl3b3Jkcz48S2V5d29yZHM+Z2Vu
ZXRpYzwvS2V5d29yZHM+PEtleXdvcmRzPmdlbmV0aWNzPC9LZXl3b3Jkcz48S2V5d29yZHM+R0VO
T01JQzwvS2V5d29yZHM+PEtleXdvcmRzPmdlbm9taWNzPC9LZXl3b3Jkcz48S2V5d29yZHM+aGlz
dG9yeTwvS2V5d29yZHM+PEtleXdvcmRzPmh1bWFuczwvS2V5d29yZHM+PEtleXdvcmRzPm1lY2hh
bmlzbTwvS2V5d29yZHM+PEtleXdvcmRzPm1lY2hhbmlzbXM8L0tleXdvcmRzPjxLZXl3b3Jkcz5N
ZXRob2RzPC9LZXl3b3Jkcz48S2V5d29yZHM+bW9sZWN1bGFyPC9LZXl3b3Jkcz48S2V5d29yZHM+
TmVvcGxhc21zPC9LZXl3b3Jkcz48S2V5d29yZHM+cGhhcm1hY29sb2d5PC9LZXl3b3Jkcz48S2V5
d29yZHM+UmVzZWFyY2g8L0tleXdvcmRzPjxLZXl3b3Jkcz5yZXNpc3RhbmNlPC9LZXl3b3Jkcz48
S2V5d29yZHM+UmV2aWV3PC9LZXl3b3Jkcz48S2V5d29yZHM+dGhlcmFwZXV0aWMgdXNlPC9LZXl3
b3Jkcz48S2V5d29yZHM+VE9YSUNJVFk8L0tleXdvcmRzPjxSZXByaW50Pk5vdCBpbiBGaWxlPC9S
ZXByaW50PjxTdGFydF9QYWdlPjY0ODwvU3RhcnRfUGFnZT48RW5kX1BhZ2U+NjU5PC9FbmRfUGFn
ZT48UGVyaW9kaWNhbD5DaGVtLkJpb2wuPC9QZXJpb2RpY2FsPjxWb2x1bWU+MjA8L1ZvbHVtZT48
SXNzdWU+NTwvSXNzdWU+PE1pc2NfMz5TMTA3NC01NTIxKDEzKTAwMTMxLTIgW3BpaV07MTAuMTAx
Ni9qLmNoZW1iaW9sLjIwMTMuMDQuMDA3IFtkb2ldPC9NaXNjXzM+PEFkZHJlc3M+RGVwYXJ0bWVu
dCBvZiBNb2xlY3VsYXIgR2VuZXRpY3MgYW5kIHRoZSBEb25uZWxseSBDZW50cmUsIFVuaXZlcnNp
dHkgb2YgVG9yb250bywgVG9yb250bywgT04gTTVTIDNFMSwgQ2FuYWRhPC9BZGRyZXNzPjxXZWJf
VVJMPlBNOjIzNzA2NjMxPC9XZWJfVVJMPjxaWl9Kb3VybmFsRnVsbD48ZiBuYW1lPSJTeXN0ZW0i
PkNoZW0uQmlvbC48L2Y+PC9aWl9Kb3VybmFsRnVsbD48WlpfV29ya2Zvcm1JRD4xPC9aWl9Xb3Jr
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NoZXVuZy1Pbmc8L0F1dGhvcj48WWVhcj4yMDEzPC9ZZWFy
PjxSZWNOdW0+MTAwOTA8L1JlY051bT48SURUZXh0PkROQS1kYW1hZ2luZyBhZ2VudHMgaW4gY2Fu
Y2VyIGNoZW1vdGhlcmFweTogc2VyZW5kaXBpdHkgYW5kIGNoZW1pY2FsIGJpb2xvZ3kmI3hBOzM8
L0lEVGV4dD48TURMIFJlZl9UeXBlPSJKb3VybmFsIj48UmVmX1R5cGU+Sm91cm5hbDwvUmVmX1R5
cGU+PFJlZl9JRD4xMDA5MDwvUmVmX0lEPjxUaXRsZV9QcmltYXJ5PkROQS1kYW1hZ2luZyBhZ2Vu
dHMgaW4gY2FuY2VyIGNoZW1vdGhlcmFweTogc2VyZW5kaXBpdHkgYW5kIGNoZW1pY2FsIGJpb2xv
Z3kmI3hBOzM8L1RpdGxlX1ByaW1hcnk+PEF1dGhvcnNfUHJpbWFyeT5DaGV1bmctT25nLEsuPC9B
dXRob3JzX1ByaW1hcnk+PEF1dGhvcnNfUHJpbWFyeT5HaWFldmVyLEcuPC9BdXRob3JzX1ByaW1h
cnk+PEF1dGhvcnNfUHJpbWFyeT5OaXNsb3csQy48L0F1dGhvcnNfUHJpbWFyeT48RGF0ZV9Qcmlt
YXJ5PjIwMTMvNS8yMzwvRGF0ZV9QcmltYXJ5PjxLZXl3b3Jkcz5BbmltYWxzPC9LZXl3b3Jkcz48
S2V5d29yZHM+YW50aWNhbmNlciBkcnVnczwvS2V5d29yZHM+PEtleXdvcmRzPkFudGluZW9wbGFz
dGljIEFnZW50czwvS2V5d29yZHM+PEtleXdvcmRzPkFudGluZW9wbGFzdGljLUFnZW50czwvS2V5
d29yZHM+PEtleXdvcmRzPkFydGljbGU8L0tleXdvcmRzPjxLZXl3b3Jkcz5jYW5jZXI8L0tleXdv
cmRzPjxLZXl3b3Jkcz5DZWxsdWxhcjwvS2V5d29yZHM+PEtleXdvcmRzPmNoZW1pY2FsPC9LZXl3
b3Jkcz48S2V5d29yZHM+Q2hlbWlzdHJ5PC9LZXl3b3Jkcz48S2V5d29yZHM+Y2hlbW90aGVyYXB5
PC9LZXl3b3Jkcz48S2V5d29yZHM+ZGFtYWdlPC9LZXl3b3Jkcz48S2V5d29yZHM+ZGV2ZWxvcG1l
bnQ8L0tleXdvcmRzPjxLZXl3b3Jkcz5ETkE8L0tleXdvcmRzPjxLZXl3b3Jkcz5ETkEgZGFtYWdl
PC9LZXl3b3Jkcz48S2V5d29yZHM+RE5BIGRhbWFnZSByZXNwb25zZTwvS2V5d29yZHM+PEtleXdv
cmRzPkROQSBkYW1hZ2luZyBhZ2VudHM8L0tleXdvcmRzPjxLZXl3b3Jkcz5ETkEtRGFtYWdlPC9L
ZXl3b3Jkcz48S2V5d29yZHM+RE5BLWRhbWFnaW5nIGFnZW50czwvS2V5d29yZHM+PEtleXdvcmRz
PmRydWc8L0tleXdvcmRzPjxLZXl3b3Jkcz5EcnVnIERpc2NvdmVyeTwvS2V5d29yZHM+PEtleXdv
cmRzPmRydWcgZWZmZWN0czwvS2V5d29yZHM+PEtleXdvcmRzPkRydWcgUmVzaXN0YW5jZTwvS2V5
d29yZHM+PEtleXdvcmRzPmRydWcgdGhlcmFweTwvS2V5d29yZHM+PEtleXdvcmRzPkRydWctUmVz
aXN0YW5jZTwvS2V5d29yZHM+PEtleXdvcmRzPkRSVUdTPC9LZXl3b3Jkcz48S2V5d29yZHM+Z2Vu
ZXRpYzwvS2V5d29yZHM+PEtleXdvcmRzPmdlbmV0aWNzPC9LZXl3b3Jkcz48S2V5d29yZHM+R0VO
T01JQzwvS2V5d29yZHM+PEtleXdvcmRzPmdlbm9taWNzPC9LZXl3b3Jkcz48S2V5d29yZHM+aGlz
dG9yeTwvS2V5d29yZHM+PEtleXdvcmRzPmh1bWFuczwvS2V5d29yZHM+PEtleXdvcmRzPm1lY2hh
bmlzbTwvS2V5d29yZHM+PEtleXdvcmRzPm1lY2hhbmlzbXM8L0tleXdvcmRzPjxLZXl3b3Jkcz5N
ZXRob2RzPC9LZXl3b3Jkcz48S2V5d29yZHM+bW9sZWN1bGFyPC9LZXl3b3Jkcz48S2V5d29yZHM+
TmVvcGxhc21zPC9LZXl3b3Jkcz48S2V5d29yZHM+cGhhcm1hY29sb2d5PC9LZXl3b3Jkcz48S2V5
d29yZHM+UmVzZWFyY2g8L0tleXdvcmRzPjxLZXl3b3Jkcz5yZXNpc3RhbmNlPC9LZXl3b3Jkcz48
S2V5d29yZHM+UmV2aWV3PC9LZXl3b3Jkcz48S2V5d29yZHM+dGhlcmFwZXV0aWMgdXNlPC9LZXl3
b3Jkcz48S2V5d29yZHM+VE9YSUNJVFk8L0tleXdvcmRzPjxSZXByaW50Pk5vdCBpbiBGaWxlPC9S
ZXByaW50PjxTdGFydF9QYWdlPjY0ODwvU3RhcnRfUGFnZT48RW5kX1BhZ2U+NjU5PC9FbmRfUGFn
ZT48UGVyaW9kaWNhbD5DaGVtLkJpb2wuPC9QZXJpb2RpY2FsPjxWb2x1bWU+MjA8L1ZvbHVtZT48
SXNzdWU+NTwvSXNzdWU+PE1pc2NfMz5TMTA3NC01NTIxKDEzKTAwMTMxLTIgW3BpaV07MTAuMTAx
Ni9qLmNoZW1iaW9sLjIwMTMuMDQuMDA3IFtkb2ldPC9NaXNjXzM+PEFkZHJlc3M+RGVwYXJ0bWVu
dCBvZiBNb2xlY3VsYXIgR2VuZXRpY3MgYW5kIHRoZSBEb25uZWxseSBDZW50cmUsIFVuaXZlcnNp
dHkgb2YgVG9yb250bywgVG9yb250bywgT04gTTVTIDNFMSwgQ2FuYWRhPC9BZGRyZXNzPjxXZWJf
VVJMPlBNOjIzNzA2NjMxPC9XZWJfVVJMPjxaWl9Kb3VybmFsRnVsbD48ZiBuYW1lPSJTeXN0ZW0i
PkNoZW0uQmlvbC48L2Y+PC9aWl9Kb3VybmFsRnVsbD48WlpfV29ya2Zvcm1JRD4xPC9aWl9Xb3Jr
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64AE1" w:rsidRPr="008619FD">
        <w:rPr>
          <w:rFonts w:ascii="Book Antiqua" w:hAnsi="Book Antiqua"/>
          <w:sz w:val="24"/>
          <w:szCs w:val="24"/>
          <w:vertAlign w:val="superscript"/>
        </w:rPr>
      </w:r>
      <w:r w:rsidR="00C64AE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17]</w:t>
      </w:r>
      <w:r w:rsidR="00C64AE1" w:rsidRPr="008619FD">
        <w:rPr>
          <w:rFonts w:ascii="Book Antiqua" w:hAnsi="Book Antiqua"/>
          <w:sz w:val="24"/>
          <w:szCs w:val="24"/>
          <w:vertAlign w:val="superscript"/>
        </w:rPr>
        <w:fldChar w:fldCharType="end"/>
      </w:r>
      <w:r w:rsidR="00B91800" w:rsidRPr="008619FD">
        <w:rPr>
          <w:rFonts w:ascii="Book Antiqua" w:hAnsi="Book Antiqua"/>
          <w:sz w:val="24"/>
          <w:szCs w:val="24"/>
        </w:rPr>
        <w:t xml:space="preserve">. These DNA lesions are mainly repaired by base excision repair (BER). </w:t>
      </w:r>
      <w:r w:rsidR="00862BCF" w:rsidRPr="008619FD">
        <w:rPr>
          <w:rFonts w:ascii="Book Antiqua" w:hAnsi="Book Antiqua"/>
          <w:sz w:val="24"/>
          <w:szCs w:val="24"/>
        </w:rPr>
        <w:t>In BER, the alkylated bases are first excised from the DNA strand by the lesion specific DNA repair enzyme</w:t>
      </w:r>
      <w:r w:rsidRPr="008619FD">
        <w:rPr>
          <w:rFonts w:ascii="Book Antiqua" w:hAnsi="Book Antiqua"/>
          <w:sz w:val="24"/>
          <w:szCs w:val="24"/>
        </w:rPr>
        <w:t>s known as</w:t>
      </w:r>
      <w:r w:rsidR="00862BCF" w:rsidRPr="008619FD">
        <w:rPr>
          <w:rFonts w:ascii="Book Antiqua" w:hAnsi="Book Antiqua"/>
          <w:sz w:val="24"/>
          <w:szCs w:val="24"/>
        </w:rPr>
        <w:t xml:space="preserve"> glycosylases. The </w:t>
      </w:r>
      <w:r w:rsidR="00EC25E0" w:rsidRPr="008619FD">
        <w:rPr>
          <w:rFonts w:ascii="Book Antiqua" w:hAnsi="Book Antiqua"/>
          <w:sz w:val="24"/>
          <w:szCs w:val="24"/>
        </w:rPr>
        <w:t xml:space="preserve">resulting </w:t>
      </w:r>
      <w:proofErr w:type="spellStart"/>
      <w:r w:rsidR="00862BCF" w:rsidRPr="008619FD">
        <w:rPr>
          <w:rFonts w:ascii="Book Antiqua" w:hAnsi="Book Antiqua"/>
          <w:sz w:val="24"/>
          <w:szCs w:val="24"/>
        </w:rPr>
        <w:t>abasic</w:t>
      </w:r>
      <w:proofErr w:type="spellEnd"/>
      <w:r w:rsidR="00862BCF" w:rsidRPr="008619FD">
        <w:rPr>
          <w:rFonts w:ascii="Book Antiqua" w:hAnsi="Book Antiqua"/>
          <w:sz w:val="24"/>
          <w:szCs w:val="24"/>
        </w:rPr>
        <w:t xml:space="preserve"> sites or </w:t>
      </w:r>
      <w:proofErr w:type="spellStart"/>
      <w:r w:rsidR="00862BCF" w:rsidRPr="008619FD">
        <w:rPr>
          <w:rFonts w:ascii="Book Antiqua" w:hAnsi="Book Antiqua"/>
          <w:sz w:val="24"/>
          <w:szCs w:val="24"/>
        </w:rPr>
        <w:t>apyrimidinic</w:t>
      </w:r>
      <w:proofErr w:type="spellEnd"/>
      <w:r w:rsidR="00862BCF" w:rsidRPr="008619FD">
        <w:rPr>
          <w:rFonts w:ascii="Book Antiqua" w:hAnsi="Book Antiqua"/>
          <w:sz w:val="24"/>
          <w:szCs w:val="24"/>
        </w:rPr>
        <w:t>/</w:t>
      </w:r>
      <w:proofErr w:type="spellStart"/>
      <w:r w:rsidR="00862BCF" w:rsidRPr="008619FD">
        <w:rPr>
          <w:rFonts w:ascii="Book Antiqua" w:hAnsi="Book Antiqua"/>
          <w:sz w:val="24"/>
          <w:szCs w:val="24"/>
        </w:rPr>
        <w:t>apurinic</w:t>
      </w:r>
      <w:proofErr w:type="spellEnd"/>
      <w:r w:rsidR="00862BCF" w:rsidRPr="008619FD">
        <w:rPr>
          <w:rFonts w:ascii="Book Antiqua" w:hAnsi="Book Antiqua"/>
          <w:sz w:val="24"/>
          <w:szCs w:val="24"/>
        </w:rPr>
        <w:t xml:space="preserve"> (AP) sites are further recognized and excised by an AP endonuclease, APE1. </w:t>
      </w:r>
      <w:r w:rsidR="00B326C8" w:rsidRPr="008619FD">
        <w:rPr>
          <w:rFonts w:ascii="Book Antiqua" w:hAnsi="Book Antiqua"/>
          <w:sz w:val="24"/>
          <w:szCs w:val="24"/>
        </w:rPr>
        <w:t xml:space="preserve">The resulted </w:t>
      </w:r>
      <w:r w:rsidR="009D5425" w:rsidRPr="008619FD">
        <w:rPr>
          <w:rFonts w:ascii="Book Antiqua" w:hAnsi="Book Antiqua"/>
          <w:sz w:val="24"/>
          <w:szCs w:val="24"/>
        </w:rPr>
        <w:t>SSB</w:t>
      </w:r>
      <w:r w:rsidR="00B326C8" w:rsidRPr="008619FD">
        <w:rPr>
          <w:rFonts w:ascii="Book Antiqua" w:hAnsi="Book Antiqua"/>
          <w:sz w:val="24"/>
          <w:szCs w:val="24"/>
        </w:rPr>
        <w:t xml:space="preserve">s can be bound by </w:t>
      </w:r>
      <w:proofErr w:type="gramStart"/>
      <w:r w:rsidR="00797A03" w:rsidRPr="008619FD">
        <w:rPr>
          <w:rFonts w:ascii="Book Antiqua" w:hAnsi="Book Antiqua"/>
          <w:sz w:val="24"/>
          <w:szCs w:val="24"/>
        </w:rPr>
        <w:t>poly</w:t>
      </w:r>
      <w:r w:rsidR="00994F2B" w:rsidRPr="008619FD">
        <w:rPr>
          <w:rFonts w:ascii="Book Antiqua" w:hAnsi="Book Antiqua"/>
          <w:sz w:val="24"/>
          <w:szCs w:val="24"/>
        </w:rPr>
        <w:t>(</w:t>
      </w:r>
      <w:proofErr w:type="gramEnd"/>
      <w:r w:rsidR="00994F2B" w:rsidRPr="008619FD">
        <w:rPr>
          <w:rFonts w:ascii="Book Antiqua" w:hAnsi="Book Antiqua"/>
          <w:sz w:val="24"/>
          <w:szCs w:val="24"/>
        </w:rPr>
        <w:t>ADP-ribose) polymerase 1 (</w:t>
      </w:r>
      <w:r w:rsidR="00B326C8" w:rsidRPr="008619FD">
        <w:rPr>
          <w:rFonts w:ascii="Book Antiqua" w:hAnsi="Book Antiqua"/>
          <w:sz w:val="24"/>
          <w:szCs w:val="24"/>
        </w:rPr>
        <w:t>PARP1</w:t>
      </w:r>
      <w:r w:rsidR="00994F2B" w:rsidRPr="008619FD">
        <w:rPr>
          <w:rFonts w:ascii="Book Antiqua" w:hAnsi="Book Antiqua"/>
          <w:sz w:val="24"/>
          <w:szCs w:val="24"/>
        </w:rPr>
        <w:t>)</w:t>
      </w:r>
      <w:r w:rsidR="00B326C8" w:rsidRPr="008619FD">
        <w:rPr>
          <w:rFonts w:ascii="Book Antiqua" w:hAnsi="Book Antiqua"/>
          <w:sz w:val="24"/>
          <w:szCs w:val="24"/>
        </w:rPr>
        <w:t>, which synthesize</w:t>
      </w:r>
      <w:r w:rsidRPr="008619FD">
        <w:rPr>
          <w:rFonts w:ascii="Book Antiqua" w:hAnsi="Book Antiqua"/>
          <w:sz w:val="24"/>
          <w:szCs w:val="24"/>
        </w:rPr>
        <w:t>s</w:t>
      </w:r>
      <w:r w:rsidR="00B326C8" w:rsidRPr="008619FD">
        <w:rPr>
          <w:rFonts w:ascii="Book Antiqua" w:hAnsi="Book Antiqua"/>
          <w:sz w:val="24"/>
          <w:szCs w:val="24"/>
        </w:rPr>
        <w:t xml:space="preserve"> PAR polymers attached to itself and other repair factors</w:t>
      </w:r>
      <w:r w:rsidR="00C64AE1" w:rsidRPr="008619FD">
        <w:rPr>
          <w:rFonts w:ascii="Book Antiqua" w:hAnsi="Book Antiqua"/>
          <w:sz w:val="24"/>
          <w:szCs w:val="24"/>
          <w:vertAlign w:val="superscript"/>
        </w:rPr>
        <w:fldChar w:fldCharType="begin">
          <w:fldData xml:space="preserve">PFJlZm1hbj48Q2l0ZT48QXV0aG9yPkFtZTwvQXV0aG9yPjxZZWFyPjIwMDQ8L1llYXI+PFJlY051
bT4xMDA5MTwvUmVjTnVtPjxJRFRleHQ+VGhlIFBBUlAgc3VwZXJmYW1pbHkmI3hBOzE8L0lEVGV4
dD48TURMIFJlZl9UeXBlPSJKb3VybmFsIj48UmVmX1R5cGU+Sm91cm5hbDwvUmVmX1R5cGU+PFJl
Zl9JRD4xMDA5MTwvUmVmX0lEPjxUaXRsZV9QcmltYXJ5PlRoZSBQQVJQIHN1cGVyZmFtaWx5JiN4
QTsxPC9UaXRsZV9QcmltYXJ5PjxBdXRob3JzX1ByaW1hcnk+QW1lLEouQy48L0F1dGhvcnNfUHJp
bWFyeT48QXV0aG9yc19QcmltYXJ5PlNwZW5sZWhhdWVyLEMuPC9BdXRob3JzX1ByaW1hcnk+PEF1
dGhvcnNfUHJpbWFyeT5kZSxNdXJjaWEgRy48L0F1dGhvcnNfUHJpbWFyeT48RGF0ZV9QcmltYXJ5
PjIwMDQvODwvRGF0ZV9QcmltYXJ5PjxLZXl3b3Jkcz5BbWlubyBBY2lkIFNlcXVlbmNlPC9LZXl3
b3Jkcz48S2V5d29yZHM+QW5pbWFsczwvS2V5d29yZHM+PEtleXdvcmRzPmFudGl0dW1vcjwvS2V5
d29yZHM+PEtleXdvcmRzPmFwb3B0b3NpczwvS2V5d29yZHM+PEtleXdvcmRzPkFwb3B0b3NpcyBJ
bmR1Y2luZyBGYWN0b3I8L0tleXdvcmRzPjxLZXl3b3Jkcz5BcnRpY2xlPC9LZXl3b3Jkcz48S2V5
d29yZHM+Q2F0YWx5dGljIERvbWFpbjwvS2V5d29yZHM+PEtleXdvcmRzPmNlbGw8L0tleXdvcmRz
PjxLZXl3b3Jkcz5jZWxsIGRlYXRoPC9LZXl3b3Jkcz48S2V5d29yZHM+Y2VsbCBwcm9saWZlcmF0
aW9uPC9LZXl3b3Jkcz48S2V5d29yZHM+Y2VsbHM8L0tleXdvcmRzPjxLZXl3b3Jkcz5jbGFzc2lm
aWNhdGlvbjwvS2V5d29yZHM+PEtleXdvcmRzPkROQTwvS2V5d29yZHM+PEtleXdvcmRzPkROQSBi
aW5kaW5nPC9LZXl3b3Jkcz48S2V5d29yZHM+RE5BIGJpbmRpbmcgcHJvdGVpbjwvS2V5d29yZHM+
PEtleXdvcmRzPkROQSBCaW5kaW5nIHByb3RlaW5zPC9LZXl3b3Jkcz48S2V5d29yZHM+RE5BIGRh
bWFnZTwvS2V5d29yZHM+PEtleXdvcmRzPkROQSByZXBhaXI8L0tleXdvcmRzPjxLZXl3b3Jkcz5E
TkEgc3RyYW5kIGJyZWFrczwvS2V5d29yZHM+PEtleXdvcmRzPmRuYS1iaW5kaW5nPC9LZXl3b3Jk
cz48S2V5d29yZHM+RE5BLUJpbmRpbmcgUHJvdGVpbnM8L0tleXdvcmRzPjxLZXl3b3Jkcz5FQzwv
S2V5d29yZHM+PEtleXdvcmRzPmVuenltZTwvS2V5d29yZHM+PEtleXdvcmRzPkVuenltZXM8L0tl
eXdvcmRzPjxLZXl3b3Jkcz5GbGF2b3Byb3RlaW5zPC9LZXl3b3Jkcz48S2V5d29yZHM+Z2VuZTwv
S2V5d29yZHM+PEtleXdvcmRzPmdlbmVzPC9LZXl3b3Jkcz48S2V5d29yZHM+Z2VuZXRpY3M8L0tl
eXdvcmRzPjxLZXl3b3Jkcz5HRU5PTUU8L0tleXdvcmRzPjxLZXl3b3Jkcz5oaXN0b25lPC9LZXl3
b3Jkcz48S2V5d29yZHM+SGlzdG9uZXM8L0tleXdvcmRzPjxLZXl3b3Jkcz5IdW1hbjwvS2V5d29y
ZHM+PEtleXdvcmRzPmh1bWFuczwvS2V5d29yZHM+PEtleXdvcmRzPkluZmxhbW1hdGlvbjwvS2V5
d29yZHM+PEtleXdvcmRzPmxvY2FsaXphdGlvbjwvS2V5d29yZHM+PEtleXdvcmRzPm1lbWJyYW5l
PC9LZXl3b3Jkcz48S2V5d29yZHM+TWVtYnJhbmUgUHJvdGVpbnM8L0tleXdvcmRzPjxLZXl3b3Jk
cz5tZXRhYm9saXNtPC9LZXl3b3Jkcz48S2V5d29yZHM+TW9kZWxzLE1vbGVjdWxhcjwvS2V5d29y
ZHM+PEtleXdvcmRzPk1vbGVjdWxhciBTZXF1ZW5jZSBEYXRhPC9LZXl3b3Jkcz48S2V5d29yZHM+
TXVsdGlnZW5lIEZhbWlseTwvS2V5d29yZHM+PEtleXdvcmRzPk51Y2xlYXIgUHJvdGVpbnM8L0tl
eXdvcmRzPjxLZXl3b3Jkcz5QQVJQPC9LZXl3b3Jkcz48S2V5d29yZHM+cGhhcm1hY29sb2dpY2Fs
PC9LZXl3b3Jkcz48S2V5d29yZHM+UGh5bG9nZW55PC9LZXl3b3Jkcz48S2V5d29yZHM+UG9seShB
RFAtcmlib3NlKSBQb2x5bWVyYXNlczwvS2V5d29yZHM+PEtleXdvcmRzPnBvbHltZXJhc2U8L0tl
eXdvcmRzPjxLZXl3b3Jkcz5wcm9saWZlcmF0aW9uPC9LZXl3b3Jkcz48S2V5d29yZHM+cHJvdGVp
bjwvS2V5d29yZHM+PEtleXdvcmRzPlByb3RlaW4gQ29uZm9ybWF0aW9uPC9LZXl3b3Jkcz48S2V5
d29yZHM+UHJvdGVpbnM8L0tleXdvcmRzPjxLZXl3b3Jkcz5yZWd1bGF0aW9uPC9LZXl3b3Jkcz48
S2V5d29yZHM+cmVwYWlyPC9LZXl3b3Jkcz48S2V5d29yZHM+UmVzZWFyY2g8L0tleXdvcmRzPjxL
ZXl3b3Jkcz5SZXZpZXc8L0tleXdvcmRzPjxLZXl3b3Jkcz5zZXF1ZW5jZTwvS2V5d29yZHM+PEtl
eXdvcmRzPlNlcXVlbmNlIEFsaWdubWVudDwvS2V5d29yZHM+PEtleXdvcmRzPnNlcXVlbmNlczwv
S2V5d29yZHM+PEtleXdvcmRzPlNwaW5kbGUgQXBwYXJhdHVzPC9LZXl3b3Jkcz48S2V5d29yZHM+
c3RyYW5kIGJyZWFrczwvS2V5d29yZHM+PEtleXdvcmRzPnN0cmFuZC1icmVhazwvS2V5d29yZHM+
PEtleXdvcmRzPnN1cnZpdmFsPC9LZXl3b3Jkcz48S2V5d29yZHM+WC1yYXk8L0tleXdvcmRzPjxS
ZXByaW50Pk5vdCBpbiBGaWxlPC9SZXByaW50PjxTdGFydF9QYWdlPjg4MjwvU3RhcnRfUGFnZT48
RW5kX1BhZ2U+ODkzPC9FbmRfUGFnZT48UGVyaW9kaWNhbD5CaW9Fc3NheXM8L1BlcmlvZGljYWw+
PFZvbHVtZT4yNjwvVm9sdW1lPjxJc3N1ZT44PC9Jc3N1ZT48TWlzY18zPjEwLjEwMDIvYmllcy4y
MDA4NSBbZG9pXTwvTWlzY18zPjxBZGRyZXNzPlVuaXRlIDkwMDMgZHUgQ05SUywgRWNvbGUgU3Vw
ZXJpZXVyZSBkZSBCaW90ZWNobm9sb2dpZSBkZSBTdHJhc2JvdXJnLCBJbGxraXJjaCwgRnJhbmNl
PC9BZGRyZXNzPjxXZWJfVVJMPlBNOjE1MjczOTkwPC9XZWJfVVJMPjxaWl9Kb3VybmFsRnVsbD48
ZiBuYW1lPSJTeXN0ZW0iPkJpb0Vzc2F5czwvZj48L1paX0pvdXJuYWxGdWxsPjxaWl9Xb3JrZm9y
bUlEPjE8L1paX1dvcmtmb3JtSUQ+PC9NREw+PC9DaXRlPjxDaXRlPjxBdXRob3I+TGF2cmlrPC9B
dXRob3I+PFllYXI+MjAwMTwvWWVhcj48UmVjTnVtPjEwMDkyPC9SZWNOdW0+PElEVGV4dD5QaG90
b2FmZmluaXR5IGxhYmVsaW5nIG9mIG1vdXNlIGZpYnJvYmxhc3QgZW56eW1lcyBieSBhIGJhc2Ug
ZXhjaXNpb24gcmVwYWlyIGludGVybWVkaWF0ZS4gRXZpZGVuY2UgZm9yIHRoZSByb2xlIG9mIHBv
bHkoQURQLXJpYm9zZSkgcG9seW1lcmFzZS0xIGluIEROQSByZXBhaXImI3hBOzc8L0lEVGV4dD48
TURMIFJlZl9UeXBlPSJKb3VybmFsIj48UmVmX1R5cGU+Sm91cm5hbDwvUmVmX1R5cGU+PFJlZl9J
RD4xMDA5MjwvUmVmX0lEPjxUaXRsZV9QcmltYXJ5PlBob3RvYWZmaW5pdHkgbGFiZWxpbmcgb2Yg
bW91c2UgZmlicm9ibGFzdCBlbnp5bWVzIGJ5IGEgYmFzZSBleGNpc2lvbiByZXBhaXIgaW50ZXJt
ZWRpYXRlLiBFdmlkZW5jZSBmb3IgdGhlIHJvbGUgb2YgcG9seShBRFAtcmlib3NlKSBwb2x5bWVy
YXNlLTEgaW4gRE5BIHJlcGFpciYjeEE7NzwvVGl0bGVfUHJpbWFyeT48QXV0aG9yc19QcmltYXJ5
PkxhdnJpayxPLkkuPC9BdXRob3JzX1ByaW1hcnk+PEF1dGhvcnNfUHJpbWFyeT5QcmFzYWQsUi48
L0F1dGhvcnNfUHJpbWFyeT48QXV0aG9yc19QcmltYXJ5PlNvYm9sLFIuVy48L0F1dGhvcnNfUHJp
bWFyeT48QXV0aG9yc19QcmltYXJ5PkhvcnRvbixKLksuPC9BdXRob3JzX1ByaW1hcnk+PEF1dGhv
cnNfUHJpbWFyeT5BY2tlcm1hbixFLkouPC9BdXRob3JzX1ByaW1hcnk+PEF1dGhvcnNfUHJpbWFy
eT5XaWxzb24sUy5ILjwvQXV0aG9yc19QcmltYXJ5PjxEYXRlX1ByaW1hcnk+MjAwMS83LzY8L0Rh
dGVfUHJpbWFyeT48S2V5d29yZHM+YWJhc2ljPC9LZXl3b3Jkcz48S2V5d29yZHM+YWRkdWN0PC9L
ZXl3b3Jkcz48S2V5d29yZHM+QW5pbWFsczwvS2V5d29yZHM+PEtleXdvcmRzPkFwdXJpbmljPC9L
ZXl3b3Jkcz48S2V5d29yZHM+QXB5cmltaWRpbmljIGVuZG9udWNsZWFzZTwvS2V5d29yZHM+PEtl
eXdvcmRzPkFydGljbGU8L0tleXdvcmRzPjxLZXl3b3Jkcz5iYXNlIGV4Y2lzaW9uPC9LZXl3b3Jk
cz48S2V5d29yZHM+YmFzZSBleGNpc2lvbiByZXBhaXI8L0tleXdvcmRzPjxLZXl3b3Jkcz5CYXNl
IFNlcXVlbmNlPC9LZXl3b3Jkcz48S2V5d29yZHM+QmluZGluZyxDb21wZXRpdGl2ZTwvS2V5d29y
ZHM+PEtleXdvcmRzPkNlbGwgTGluZTwvS2V5d29yZHM+PEtleXdvcmRzPkNlbGx1bGFyPC9LZXl3
b3Jkcz48S2V5d29yZHM+RGVveHljeXRvc2luZSBOdWNsZW90aWRlczwvS2V5d29yZHM+PEtleXdv
cmRzPkROQTwvS2V5d29yZHM+PEtleXdvcmRzPkROQSBwb2x5bWVyYXNlPC9LZXl3b3Jkcz48S2V5
d29yZHM+RE5BIFBvbHltZXJhc2UgYmV0YTwvS2V5d29yZHM+PEtleXdvcmRzPkROQSBQcm9iZXM8
L0tleXdvcmRzPjxLZXl3b3Jkcz5ETkEgcmVwYWlyPC9LZXl3b3Jkcz48S2V5d29yZHM+RE5BLXJl
cGFpcjwvS2V5d29yZHM+PEtleXdvcmRzPkVDPC9LZXl3b3Jkcz48S2V5d29yZHM+ZW5kb251Y2xl
YXNlPC9LZXl3b3Jkcz48S2V5d29yZHM+ZW56eW1lPC9LZXl3b3Jkcz48S2V5d29yZHM+RW56eW1l
czwvS2V5d29yZHM+PEtleXdvcmRzPkVOWllNT0xPR1k8L0tleXdvcmRzPjxLZXl3b3Jkcz5leGNp
c2lvbjwvS2V5d29yZHM+PEtleXdvcmRzPmV4Y2lzaW9uIHJlcGFpcjwvS2V5d29yZHM+PEtleXdv
cmRzPmV4cG9zdXJlPC9LZXl3b3Jkcz48S2V5d29yZHM+ZXh0cmFjdHM8L0tleXdvcmRzPjxLZXl3
b3Jkcz5maWJyb2JsYXN0PC9LZXl3b3Jkcz48S2V5d29yZHM+Rmlicm9ibGFzdHM8L0tleXdvcmRz
PjxLZXl3b3Jkcz5odW1hbnM8L0tleXdvcmRzPjxLZXl3b3Jkcz5pbiBzaXR1PC9LZXl3b3Jkcz48
S2V5d29yZHM+SW4gU2l0dSBOaWNrLUVuZCBMYWJlbGluZzwvS2V5d29yZHM+PEtleXdvcmRzPklz
b2VuenltZXM8L0tleXdvcmRzPjxLZXl3b3Jkcz5MaWdodDwvS2V5d29yZHM+PEtleXdvcmRzPm1h
bW1hbGlhbjwvS2V5d29yZHM+PEtleXdvcmRzPm1ldGFib2xpc208L0tleXdvcmRzPjxLZXl3b3Jk
cz5NZXRoeWwgTWV0aGFuZXN1bGZvbmF0ZTwvS2V5d29yZHM+PEtleXdvcmRzPk1ldGh5bC1NZXRo
YW5lc3VsZm9uYXRlPC9LZXl3b3Jkcz48S2V5d29yZHM+TWljZTwvS2V5d29yZHM+PEtleXdvcmRz
Pk1vbGVjdWxhciBTZXF1ZW5jZSBEYXRhPC9LZXl3b3Jkcz48S2V5d29yZHM+bW91c2U8L0tleXdv
cmRzPjxLZXl3b3Jkcz5OdWNsZWljIEFjaWQgQ29uZm9ybWF0aW9uPC9LZXl3b3Jkcz48S2V5d29y
ZHM+bnVjbGVvdGlkZTwvS2V5d29yZHM+PEtleXdvcmRzPk51Y2xlb3RpZGVzPC9LZXl3b3Jkcz48
S2V5d29yZHM+b2xpZ29udWNsZW90aWRlPC9LZXl3b3Jkcz48S2V5d29yZHM+T2xpZ29udWNsZW90
aWRlczwvS2V5d29yZHM+PEtleXdvcmRzPnBoYXJtYWNvbG9neTwvS2V5d29yZHM+PEtleXdvcmRz
PlBob3RvYWZmaW5pdHkgTGFiZWxzPC9LZXl3b3Jkcz48S2V5d29yZHM+UG9seShBRFAtcmlib3Nl
KSBQb2x5bWVyYXNlczwvS2V5d29yZHM+PEtleXdvcmRzPnBvbHltZXJhc2U8L0tleXdvcmRzPjxL
ZXl3b3Jkcz5wcm9iZTwvS2V5d29yZHM+PEtleXdvcmRzPnByb2JlczwvS2V5d29yZHM+PEtleXdv
cmRzPnByb3RlaW48L0tleXdvcmRzPjxLZXl3b3Jkcz5Qcm90ZWluczwvS2V5d29yZHM+PEtleXdv
cmRzPnJlcGFpcjwvS2V5d29yZHM+PEtleXdvcmRzPlJlc2VhcmNoPC9LZXl3b3Jkcz48S2V5d29y
ZHM+U3BlY3Ryb3Bob3RvbWV0cnksVWx0cmF2aW9sZXQ8L0tleXdvcmRzPjxLZXl3b3Jkcz5zdHJ1
Y3R1cmU8L0tleXdvcmRzPjxSZXByaW50Pk5vdCBpbiBGaWxlPC9SZXByaW50PjxTdGFydF9QYWdl
PjI1NTQxPC9TdGFydF9QYWdlPjxFbmRfUGFnZT4yNTU0ODwvRW5kX1BhZ2U+PFBlcmlvZGljYWw+
Si5CaW9sLkNoZW0uPC9QZXJpb2RpY2FsPjxWb2x1bWU+Mjc2PC9Wb2x1bWU+PElzc3VlPjI3PC9J
c3N1ZT48TWlzY18zPjEwLjEwNzQvamJjLk0xMDIxMjUyMDAgW2RvaV07TTEwMjEyNTIwMCBbcGlp
XTwvTWlzY18zPjxBZGRyZXNzPkxhYm9yYXRvcnkgb2YgU3RydWN0dXJhbCBCaW9sb2d5LCBOSUVI
UywgTmF0aW9uYWwgSW5zdGl0dXRlcyBvZiBIZWFsdGgsIFJlc2VhcmNoIFRyaWFuZ2xlIFBhcmss
IE5vcnRoIENhcm9saW5hIDI3NzA5LCBVU0E8L0FkZHJlc3M+PFdlYl9VUkw+UE06MTEzNDAwNzI8
L1dlYl9VUkw+PFpaX0pvdXJuYWxGdWxsPjxmIG5hbWU9IlN5c3RlbSI+Sm91cm5hbCBCaW9sb2dp
Y2FsIENoZW1pc3RyeTwvZj48L1paX0pvdXJuYWxGdWxsPjxaWl9Kb3VybmFsU3RkQWJicmV2Pjxm
IG5hbWU9IlN5c3RlbSI+Si5CaW9sLkNoZW0uPC9mPjwvWlpfSm91cm5hbFN0ZEFiYnJldj48Wlpf
Sm91cm5hbFVzZXIxPjxmIG5hbWU9IlN5c3RlbSI+amJjPC9mPjwvWlpfSm91cm5hbFVzZXIxPjxa
Wl9Xb3JrZm9ybUlEPjE8L1paX1dv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FtZTwvQXV0aG9yPjxZZWFyPjIwMDQ8L1llYXI+PFJlY051
bT4xMDA5MTwvUmVjTnVtPjxJRFRleHQ+VGhlIFBBUlAgc3VwZXJmYW1pbHkmI3hBOzE8L0lEVGV4
dD48TURMIFJlZl9UeXBlPSJKb3VybmFsIj48UmVmX1R5cGU+Sm91cm5hbDwvUmVmX1R5cGU+PFJl
Zl9JRD4xMDA5MTwvUmVmX0lEPjxUaXRsZV9QcmltYXJ5PlRoZSBQQVJQIHN1cGVyZmFtaWx5JiN4
QTsxPC9UaXRsZV9QcmltYXJ5PjxBdXRob3JzX1ByaW1hcnk+QW1lLEouQy48L0F1dGhvcnNfUHJp
bWFyeT48QXV0aG9yc19QcmltYXJ5PlNwZW5sZWhhdWVyLEMuPC9BdXRob3JzX1ByaW1hcnk+PEF1
dGhvcnNfUHJpbWFyeT5kZSxNdXJjaWEgRy48L0F1dGhvcnNfUHJpbWFyeT48RGF0ZV9QcmltYXJ5
PjIwMDQvODwvRGF0ZV9QcmltYXJ5PjxLZXl3b3Jkcz5BbWlubyBBY2lkIFNlcXVlbmNlPC9LZXl3
b3Jkcz48S2V5d29yZHM+QW5pbWFsczwvS2V5d29yZHM+PEtleXdvcmRzPmFudGl0dW1vcjwvS2V5
d29yZHM+PEtleXdvcmRzPmFwb3B0b3NpczwvS2V5d29yZHM+PEtleXdvcmRzPkFwb3B0b3NpcyBJ
bmR1Y2luZyBGYWN0b3I8L0tleXdvcmRzPjxLZXl3b3Jkcz5BcnRpY2xlPC9LZXl3b3Jkcz48S2V5
d29yZHM+Q2F0YWx5dGljIERvbWFpbjwvS2V5d29yZHM+PEtleXdvcmRzPmNlbGw8L0tleXdvcmRz
PjxLZXl3b3Jkcz5jZWxsIGRlYXRoPC9LZXl3b3Jkcz48S2V5d29yZHM+Y2VsbCBwcm9saWZlcmF0
aW9uPC9LZXl3b3Jkcz48S2V5d29yZHM+Y2VsbHM8L0tleXdvcmRzPjxLZXl3b3Jkcz5jbGFzc2lm
aWNhdGlvbjwvS2V5d29yZHM+PEtleXdvcmRzPkROQTwvS2V5d29yZHM+PEtleXdvcmRzPkROQSBi
aW5kaW5nPC9LZXl3b3Jkcz48S2V5d29yZHM+RE5BIGJpbmRpbmcgcHJvdGVpbjwvS2V5d29yZHM+
PEtleXdvcmRzPkROQSBCaW5kaW5nIHByb3RlaW5zPC9LZXl3b3Jkcz48S2V5d29yZHM+RE5BIGRh
bWFnZTwvS2V5d29yZHM+PEtleXdvcmRzPkROQSByZXBhaXI8L0tleXdvcmRzPjxLZXl3b3Jkcz5E
TkEgc3RyYW5kIGJyZWFrczwvS2V5d29yZHM+PEtleXdvcmRzPmRuYS1iaW5kaW5nPC9LZXl3b3Jk
cz48S2V5d29yZHM+RE5BLUJpbmRpbmcgUHJvdGVpbnM8L0tleXdvcmRzPjxLZXl3b3Jkcz5FQzwv
S2V5d29yZHM+PEtleXdvcmRzPmVuenltZTwvS2V5d29yZHM+PEtleXdvcmRzPkVuenltZXM8L0tl
eXdvcmRzPjxLZXl3b3Jkcz5GbGF2b3Byb3RlaW5zPC9LZXl3b3Jkcz48S2V5d29yZHM+Z2VuZTwv
S2V5d29yZHM+PEtleXdvcmRzPmdlbmVzPC9LZXl3b3Jkcz48S2V5d29yZHM+Z2VuZXRpY3M8L0tl
eXdvcmRzPjxLZXl3b3Jkcz5HRU5PTUU8L0tleXdvcmRzPjxLZXl3b3Jkcz5oaXN0b25lPC9LZXl3
b3Jkcz48S2V5d29yZHM+SGlzdG9uZXM8L0tleXdvcmRzPjxLZXl3b3Jkcz5IdW1hbjwvS2V5d29y
ZHM+PEtleXdvcmRzPmh1bWFuczwvS2V5d29yZHM+PEtleXdvcmRzPkluZmxhbW1hdGlvbjwvS2V5
d29yZHM+PEtleXdvcmRzPmxvY2FsaXphdGlvbjwvS2V5d29yZHM+PEtleXdvcmRzPm1lbWJyYW5l
PC9LZXl3b3Jkcz48S2V5d29yZHM+TWVtYnJhbmUgUHJvdGVpbnM8L0tleXdvcmRzPjxLZXl3b3Jk
cz5tZXRhYm9saXNtPC9LZXl3b3Jkcz48S2V5d29yZHM+TW9kZWxzLE1vbGVjdWxhcjwvS2V5d29y
ZHM+PEtleXdvcmRzPk1vbGVjdWxhciBTZXF1ZW5jZSBEYXRhPC9LZXl3b3Jkcz48S2V5d29yZHM+
TXVsdGlnZW5lIEZhbWlseTwvS2V5d29yZHM+PEtleXdvcmRzPk51Y2xlYXIgUHJvdGVpbnM8L0tl
eXdvcmRzPjxLZXl3b3Jkcz5QQVJQPC9LZXl3b3Jkcz48S2V5d29yZHM+cGhhcm1hY29sb2dpY2Fs
PC9LZXl3b3Jkcz48S2V5d29yZHM+UGh5bG9nZW55PC9LZXl3b3Jkcz48S2V5d29yZHM+UG9seShB
RFAtcmlib3NlKSBQb2x5bWVyYXNlczwvS2V5d29yZHM+PEtleXdvcmRzPnBvbHltZXJhc2U8L0tl
eXdvcmRzPjxLZXl3b3Jkcz5wcm9saWZlcmF0aW9uPC9LZXl3b3Jkcz48S2V5d29yZHM+cHJvdGVp
bjwvS2V5d29yZHM+PEtleXdvcmRzPlByb3RlaW4gQ29uZm9ybWF0aW9uPC9LZXl3b3Jkcz48S2V5
d29yZHM+UHJvdGVpbnM8L0tleXdvcmRzPjxLZXl3b3Jkcz5yZWd1bGF0aW9uPC9LZXl3b3Jkcz48
S2V5d29yZHM+cmVwYWlyPC9LZXl3b3Jkcz48S2V5d29yZHM+UmVzZWFyY2g8L0tleXdvcmRzPjxL
ZXl3b3Jkcz5SZXZpZXc8L0tleXdvcmRzPjxLZXl3b3Jkcz5zZXF1ZW5jZTwvS2V5d29yZHM+PEtl
eXdvcmRzPlNlcXVlbmNlIEFsaWdubWVudDwvS2V5d29yZHM+PEtleXdvcmRzPnNlcXVlbmNlczwv
S2V5d29yZHM+PEtleXdvcmRzPlNwaW5kbGUgQXBwYXJhdHVzPC9LZXl3b3Jkcz48S2V5d29yZHM+
c3RyYW5kIGJyZWFrczwvS2V5d29yZHM+PEtleXdvcmRzPnN0cmFuZC1icmVhazwvS2V5d29yZHM+
PEtleXdvcmRzPnN1cnZpdmFsPC9LZXl3b3Jkcz48S2V5d29yZHM+WC1yYXk8L0tleXdvcmRzPjxS
ZXByaW50Pk5vdCBpbiBGaWxlPC9SZXByaW50PjxTdGFydF9QYWdlPjg4MjwvU3RhcnRfUGFnZT48
RW5kX1BhZ2U+ODkzPC9FbmRfUGFnZT48UGVyaW9kaWNhbD5CaW9Fc3NheXM8L1BlcmlvZGljYWw+
PFZvbHVtZT4yNjwvVm9sdW1lPjxJc3N1ZT44PC9Jc3N1ZT48TWlzY18zPjEwLjEwMDIvYmllcy4y
MDA4NSBbZG9pXTwvTWlzY18zPjxBZGRyZXNzPlVuaXRlIDkwMDMgZHUgQ05SUywgRWNvbGUgU3Vw
ZXJpZXVyZSBkZSBCaW90ZWNobm9sb2dpZSBkZSBTdHJhc2JvdXJnLCBJbGxraXJjaCwgRnJhbmNl
PC9BZGRyZXNzPjxXZWJfVVJMPlBNOjE1MjczOTkwPC9XZWJfVVJMPjxaWl9Kb3VybmFsRnVsbD48
ZiBuYW1lPSJTeXN0ZW0iPkJpb0Vzc2F5czwvZj48L1paX0pvdXJuYWxGdWxsPjxaWl9Xb3JrZm9y
bUlEPjE8L1paX1dvcmtmb3JtSUQ+PC9NREw+PC9DaXRlPjxDaXRlPjxBdXRob3I+TGF2cmlrPC9B
dXRob3I+PFllYXI+MjAwMTwvWWVhcj48UmVjTnVtPjEwMDkyPC9SZWNOdW0+PElEVGV4dD5QaG90
b2FmZmluaXR5IGxhYmVsaW5nIG9mIG1vdXNlIGZpYnJvYmxhc3QgZW56eW1lcyBieSBhIGJhc2Ug
ZXhjaXNpb24gcmVwYWlyIGludGVybWVkaWF0ZS4gRXZpZGVuY2UgZm9yIHRoZSByb2xlIG9mIHBv
bHkoQURQLXJpYm9zZSkgcG9seW1lcmFzZS0xIGluIEROQSByZXBhaXImI3hBOzc8L0lEVGV4dD48
TURMIFJlZl9UeXBlPSJKb3VybmFsIj48UmVmX1R5cGU+Sm91cm5hbDwvUmVmX1R5cGU+PFJlZl9J
RD4xMDA5MjwvUmVmX0lEPjxUaXRsZV9QcmltYXJ5PlBob3RvYWZmaW5pdHkgbGFiZWxpbmcgb2Yg
bW91c2UgZmlicm9ibGFzdCBlbnp5bWVzIGJ5IGEgYmFzZSBleGNpc2lvbiByZXBhaXIgaW50ZXJt
ZWRpYXRlLiBFdmlkZW5jZSBmb3IgdGhlIHJvbGUgb2YgcG9seShBRFAtcmlib3NlKSBwb2x5bWVy
YXNlLTEgaW4gRE5BIHJlcGFpciYjeEE7NzwvVGl0bGVfUHJpbWFyeT48QXV0aG9yc19QcmltYXJ5
PkxhdnJpayxPLkkuPC9BdXRob3JzX1ByaW1hcnk+PEF1dGhvcnNfUHJpbWFyeT5QcmFzYWQsUi48
L0F1dGhvcnNfUHJpbWFyeT48QXV0aG9yc19QcmltYXJ5PlNvYm9sLFIuVy48L0F1dGhvcnNfUHJp
bWFyeT48QXV0aG9yc19QcmltYXJ5PkhvcnRvbixKLksuPC9BdXRob3JzX1ByaW1hcnk+PEF1dGhv
cnNfUHJpbWFyeT5BY2tlcm1hbixFLkouPC9BdXRob3JzX1ByaW1hcnk+PEF1dGhvcnNfUHJpbWFy
eT5XaWxzb24sUy5ILjwvQXV0aG9yc19QcmltYXJ5PjxEYXRlX1ByaW1hcnk+MjAwMS83LzY8L0Rh
dGVfUHJpbWFyeT48S2V5d29yZHM+YWJhc2ljPC9LZXl3b3Jkcz48S2V5d29yZHM+YWRkdWN0PC9L
ZXl3b3Jkcz48S2V5d29yZHM+QW5pbWFsczwvS2V5d29yZHM+PEtleXdvcmRzPkFwdXJpbmljPC9L
ZXl3b3Jkcz48S2V5d29yZHM+QXB5cmltaWRpbmljIGVuZG9udWNsZWFzZTwvS2V5d29yZHM+PEtl
eXdvcmRzPkFydGljbGU8L0tleXdvcmRzPjxLZXl3b3Jkcz5iYXNlIGV4Y2lzaW9uPC9LZXl3b3Jk
cz48S2V5d29yZHM+YmFzZSBleGNpc2lvbiByZXBhaXI8L0tleXdvcmRzPjxLZXl3b3Jkcz5CYXNl
IFNlcXVlbmNlPC9LZXl3b3Jkcz48S2V5d29yZHM+QmluZGluZyxDb21wZXRpdGl2ZTwvS2V5d29y
ZHM+PEtleXdvcmRzPkNlbGwgTGluZTwvS2V5d29yZHM+PEtleXdvcmRzPkNlbGx1bGFyPC9LZXl3
b3Jkcz48S2V5d29yZHM+RGVveHljeXRvc2luZSBOdWNsZW90aWRlczwvS2V5d29yZHM+PEtleXdv
cmRzPkROQTwvS2V5d29yZHM+PEtleXdvcmRzPkROQSBwb2x5bWVyYXNlPC9LZXl3b3Jkcz48S2V5
d29yZHM+RE5BIFBvbHltZXJhc2UgYmV0YTwvS2V5d29yZHM+PEtleXdvcmRzPkROQSBQcm9iZXM8
L0tleXdvcmRzPjxLZXl3b3Jkcz5ETkEgcmVwYWlyPC9LZXl3b3Jkcz48S2V5d29yZHM+RE5BLXJl
cGFpcjwvS2V5d29yZHM+PEtleXdvcmRzPkVDPC9LZXl3b3Jkcz48S2V5d29yZHM+ZW5kb251Y2xl
YXNlPC9LZXl3b3Jkcz48S2V5d29yZHM+ZW56eW1lPC9LZXl3b3Jkcz48S2V5d29yZHM+RW56eW1l
czwvS2V5d29yZHM+PEtleXdvcmRzPkVOWllNT0xPR1k8L0tleXdvcmRzPjxLZXl3b3Jkcz5leGNp
c2lvbjwvS2V5d29yZHM+PEtleXdvcmRzPmV4Y2lzaW9uIHJlcGFpcjwvS2V5d29yZHM+PEtleXdv
cmRzPmV4cG9zdXJlPC9LZXl3b3Jkcz48S2V5d29yZHM+ZXh0cmFjdHM8L0tleXdvcmRzPjxLZXl3
b3Jkcz5maWJyb2JsYXN0PC9LZXl3b3Jkcz48S2V5d29yZHM+Rmlicm9ibGFzdHM8L0tleXdvcmRz
PjxLZXl3b3Jkcz5odW1hbnM8L0tleXdvcmRzPjxLZXl3b3Jkcz5pbiBzaXR1PC9LZXl3b3Jkcz48
S2V5d29yZHM+SW4gU2l0dSBOaWNrLUVuZCBMYWJlbGluZzwvS2V5d29yZHM+PEtleXdvcmRzPklz
b2VuenltZXM8L0tleXdvcmRzPjxLZXl3b3Jkcz5MaWdodDwvS2V5d29yZHM+PEtleXdvcmRzPm1h
bW1hbGlhbjwvS2V5d29yZHM+PEtleXdvcmRzPm1ldGFib2xpc208L0tleXdvcmRzPjxLZXl3b3Jk
cz5NZXRoeWwgTWV0aGFuZXN1bGZvbmF0ZTwvS2V5d29yZHM+PEtleXdvcmRzPk1ldGh5bC1NZXRo
YW5lc3VsZm9uYXRlPC9LZXl3b3Jkcz48S2V5d29yZHM+TWljZTwvS2V5d29yZHM+PEtleXdvcmRz
Pk1vbGVjdWxhciBTZXF1ZW5jZSBEYXRhPC9LZXl3b3Jkcz48S2V5d29yZHM+bW91c2U8L0tleXdv
cmRzPjxLZXl3b3Jkcz5OdWNsZWljIEFjaWQgQ29uZm9ybWF0aW9uPC9LZXl3b3Jkcz48S2V5d29y
ZHM+bnVjbGVvdGlkZTwvS2V5d29yZHM+PEtleXdvcmRzPk51Y2xlb3RpZGVzPC9LZXl3b3Jkcz48
S2V5d29yZHM+b2xpZ29udWNsZW90aWRlPC9LZXl3b3Jkcz48S2V5d29yZHM+T2xpZ29udWNsZW90
aWRlczwvS2V5d29yZHM+PEtleXdvcmRzPnBoYXJtYWNvbG9neTwvS2V5d29yZHM+PEtleXdvcmRz
PlBob3RvYWZmaW5pdHkgTGFiZWxzPC9LZXl3b3Jkcz48S2V5d29yZHM+UG9seShBRFAtcmlib3Nl
KSBQb2x5bWVyYXNlczwvS2V5d29yZHM+PEtleXdvcmRzPnBvbHltZXJhc2U8L0tleXdvcmRzPjxL
ZXl3b3Jkcz5wcm9iZTwvS2V5d29yZHM+PEtleXdvcmRzPnByb2JlczwvS2V5d29yZHM+PEtleXdv
cmRzPnByb3RlaW48L0tleXdvcmRzPjxLZXl3b3Jkcz5Qcm90ZWluczwvS2V5d29yZHM+PEtleXdv
cmRzPnJlcGFpcjwvS2V5d29yZHM+PEtleXdvcmRzPlJlc2VhcmNoPC9LZXl3b3Jkcz48S2V5d29y
ZHM+U3BlY3Ryb3Bob3RvbWV0cnksVWx0cmF2aW9sZXQ8L0tleXdvcmRzPjxLZXl3b3Jkcz5zdHJ1
Y3R1cmU8L0tleXdvcmRzPjxSZXByaW50Pk5vdCBpbiBGaWxlPC9SZXByaW50PjxTdGFydF9QYWdl
PjI1NTQxPC9TdGFydF9QYWdlPjxFbmRfUGFnZT4yNTU0ODwvRW5kX1BhZ2U+PFBlcmlvZGljYWw+
Si5CaW9sLkNoZW0uPC9QZXJpb2RpY2FsPjxWb2x1bWU+Mjc2PC9Wb2x1bWU+PElzc3VlPjI3PC9J
c3N1ZT48TWlzY18zPjEwLjEwNzQvamJjLk0xMDIxMjUyMDAgW2RvaV07TTEwMjEyNTIwMCBbcGlp
XTwvTWlzY18zPjxBZGRyZXNzPkxhYm9yYXRvcnkgb2YgU3RydWN0dXJhbCBCaW9sb2d5LCBOSUVI
UywgTmF0aW9uYWwgSW5zdGl0dXRlcyBvZiBIZWFsdGgsIFJlc2VhcmNoIFRyaWFuZ2xlIFBhcmss
IE5vcnRoIENhcm9saW5hIDI3NzA5LCBVU0E8L0FkZHJlc3M+PFdlYl9VUkw+UE06MTEzNDAwNzI8
L1dlYl9VUkw+PFpaX0pvdXJuYWxGdWxsPjxmIG5hbWU9IlN5c3RlbSI+Sm91cm5hbCBCaW9sb2dp
Y2FsIENoZW1pc3RyeTwvZj48L1paX0pvdXJuYWxGdWxsPjxaWl9Kb3VybmFsU3RkQWJicmV2Pjxm
IG5hbWU9IlN5c3RlbSI+Si5CaW9sLkNoZW0uPC9mPjwvWlpfSm91cm5hbFN0ZEFiYnJldj48Wlpf
Sm91cm5hbFVzZXIxPjxmIG5hbWU9IlN5c3RlbSI+amJjPC9mPjwvWlpfSm91cm5hbFVzZXIxPjxa
Wl9Xb3JrZm9ybUlEPjE8L1paX1dv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64AE1" w:rsidRPr="008619FD">
        <w:rPr>
          <w:rFonts w:ascii="Book Antiqua" w:hAnsi="Book Antiqua"/>
          <w:sz w:val="24"/>
          <w:szCs w:val="24"/>
          <w:vertAlign w:val="superscript"/>
        </w:rPr>
      </w:r>
      <w:r w:rsidR="00C64AE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18,19]</w:t>
      </w:r>
      <w:r w:rsidR="00C64AE1" w:rsidRPr="008619FD">
        <w:rPr>
          <w:rFonts w:ascii="Book Antiqua" w:hAnsi="Book Antiqua"/>
          <w:sz w:val="24"/>
          <w:szCs w:val="24"/>
          <w:vertAlign w:val="superscript"/>
        </w:rPr>
        <w:fldChar w:fldCharType="end"/>
      </w:r>
      <w:r w:rsidR="00B326C8" w:rsidRPr="008619FD">
        <w:rPr>
          <w:rFonts w:ascii="Book Antiqua" w:hAnsi="Book Antiqua"/>
          <w:sz w:val="24"/>
          <w:szCs w:val="24"/>
        </w:rPr>
        <w:t xml:space="preserve">. </w:t>
      </w:r>
      <w:r w:rsidRPr="008619FD">
        <w:rPr>
          <w:rFonts w:ascii="Book Antiqua" w:hAnsi="Book Antiqua"/>
          <w:sz w:val="24"/>
          <w:szCs w:val="24"/>
        </w:rPr>
        <w:t>Afterwards</w:t>
      </w:r>
      <w:r w:rsidR="00B326C8" w:rsidRPr="008619FD">
        <w:rPr>
          <w:rFonts w:ascii="Book Antiqua" w:hAnsi="Book Antiqua"/>
          <w:sz w:val="24"/>
          <w:szCs w:val="24"/>
        </w:rPr>
        <w:t>, BER protein</w:t>
      </w:r>
      <w:r w:rsidRPr="008619FD">
        <w:rPr>
          <w:rFonts w:ascii="Book Antiqua" w:hAnsi="Book Antiqua"/>
          <w:sz w:val="24"/>
          <w:szCs w:val="24"/>
        </w:rPr>
        <w:t>s such as DNA polymerase β and</w:t>
      </w:r>
      <w:r w:rsidR="00B326C8" w:rsidRPr="008619FD">
        <w:rPr>
          <w:rFonts w:ascii="Book Antiqua" w:hAnsi="Book Antiqua"/>
          <w:sz w:val="24"/>
          <w:szCs w:val="24"/>
        </w:rPr>
        <w:t xml:space="preserve"> XRCC1-DNA ligase α are recruited more efficiently to sites of DNA damage for DNA synthesis and gap filling.</w:t>
      </w:r>
      <w:r w:rsidR="00C64AE1" w:rsidRPr="008619FD">
        <w:rPr>
          <w:rFonts w:ascii="Book Antiqua" w:hAnsi="Book Antiqua"/>
          <w:sz w:val="24"/>
          <w:szCs w:val="24"/>
        </w:rPr>
        <w:t xml:space="preserve"> </w:t>
      </w:r>
      <w:r w:rsidR="00096221" w:rsidRPr="008619FD">
        <w:rPr>
          <w:rFonts w:ascii="Book Antiqua" w:hAnsi="Book Antiqua"/>
          <w:sz w:val="24"/>
          <w:szCs w:val="24"/>
        </w:rPr>
        <w:t>If the</w:t>
      </w:r>
      <w:r w:rsidR="00BD1572" w:rsidRPr="008619FD">
        <w:rPr>
          <w:rFonts w:ascii="Book Antiqua" w:hAnsi="Book Antiqua"/>
          <w:sz w:val="24"/>
          <w:szCs w:val="24"/>
        </w:rPr>
        <w:t xml:space="preserve"> </w:t>
      </w:r>
      <w:r w:rsidR="00366503" w:rsidRPr="008619FD">
        <w:rPr>
          <w:rFonts w:ascii="Book Antiqua" w:hAnsi="Book Antiqua"/>
          <w:sz w:val="24"/>
          <w:szCs w:val="24"/>
        </w:rPr>
        <w:t>AP</w:t>
      </w:r>
      <w:r w:rsidR="00BD1572" w:rsidRPr="008619FD">
        <w:rPr>
          <w:rFonts w:ascii="Book Antiqua" w:hAnsi="Book Antiqua"/>
          <w:sz w:val="24"/>
          <w:szCs w:val="24"/>
        </w:rPr>
        <w:t xml:space="preserve"> site</w:t>
      </w:r>
      <w:r w:rsidR="00096221" w:rsidRPr="008619FD">
        <w:rPr>
          <w:rFonts w:ascii="Book Antiqua" w:hAnsi="Book Antiqua"/>
          <w:sz w:val="24"/>
          <w:szCs w:val="24"/>
        </w:rPr>
        <w:t xml:space="preserve"> is not repaired,</w:t>
      </w:r>
      <w:r w:rsidR="00BD1572" w:rsidRPr="008619FD">
        <w:rPr>
          <w:rFonts w:ascii="Book Antiqua" w:hAnsi="Book Antiqua"/>
          <w:sz w:val="24"/>
          <w:szCs w:val="24"/>
        </w:rPr>
        <w:t xml:space="preserve"> </w:t>
      </w:r>
      <w:r w:rsidR="00096221" w:rsidRPr="008619FD">
        <w:rPr>
          <w:rFonts w:ascii="Book Antiqua" w:hAnsi="Book Antiqua"/>
          <w:sz w:val="24"/>
          <w:szCs w:val="24"/>
        </w:rPr>
        <w:t>the</w:t>
      </w:r>
      <w:r w:rsidR="00BD1572" w:rsidRPr="008619FD">
        <w:rPr>
          <w:rFonts w:ascii="Book Antiqua" w:hAnsi="Book Antiqua"/>
          <w:sz w:val="24"/>
          <w:szCs w:val="24"/>
        </w:rPr>
        <w:t xml:space="preserve"> SSB</w:t>
      </w:r>
      <w:r w:rsidR="00096221" w:rsidRPr="008619FD">
        <w:rPr>
          <w:rFonts w:ascii="Book Antiqua" w:hAnsi="Book Antiqua"/>
          <w:sz w:val="24"/>
          <w:szCs w:val="24"/>
        </w:rPr>
        <w:t xml:space="preserve"> will persist</w:t>
      </w:r>
      <w:r w:rsidR="00BD1572" w:rsidRPr="008619FD">
        <w:rPr>
          <w:rFonts w:ascii="Book Antiqua" w:hAnsi="Book Antiqua"/>
          <w:sz w:val="24"/>
          <w:szCs w:val="24"/>
        </w:rPr>
        <w:t xml:space="preserve"> at the site of damage</w:t>
      </w:r>
      <w:r w:rsidR="00096221" w:rsidRPr="008619FD">
        <w:rPr>
          <w:rFonts w:ascii="Book Antiqua" w:hAnsi="Book Antiqua"/>
          <w:sz w:val="24"/>
          <w:szCs w:val="24"/>
        </w:rPr>
        <w:t>, cause replication fork collapse during the S-phase, and subsequently is converted to DSB</w:t>
      </w:r>
      <w:r w:rsidR="00BD1572" w:rsidRPr="008619FD">
        <w:rPr>
          <w:rFonts w:ascii="Book Antiqua" w:hAnsi="Book Antiqua"/>
          <w:sz w:val="24"/>
          <w:szCs w:val="24"/>
        </w:rPr>
        <w:t>.</w:t>
      </w:r>
    </w:p>
    <w:p w14:paraId="5F25B7C7" w14:textId="77777777" w:rsidR="00684EAF" w:rsidRPr="008619FD" w:rsidRDefault="00684EAF" w:rsidP="000471E2">
      <w:pPr>
        <w:tabs>
          <w:tab w:val="left" w:pos="450"/>
        </w:tabs>
        <w:spacing w:line="360" w:lineRule="auto"/>
        <w:rPr>
          <w:rFonts w:ascii="Book Antiqua" w:hAnsi="Book Antiqua"/>
          <w:sz w:val="24"/>
          <w:szCs w:val="24"/>
        </w:rPr>
      </w:pPr>
    </w:p>
    <w:p w14:paraId="52738CBC" w14:textId="77777777" w:rsidR="00684EAF" w:rsidRPr="008619FD" w:rsidRDefault="00F04B60" w:rsidP="000471E2">
      <w:pPr>
        <w:tabs>
          <w:tab w:val="left" w:pos="450"/>
        </w:tabs>
        <w:spacing w:line="360" w:lineRule="auto"/>
        <w:rPr>
          <w:rFonts w:ascii="Book Antiqua" w:hAnsi="Book Antiqua"/>
          <w:b/>
          <w:i/>
          <w:sz w:val="24"/>
          <w:szCs w:val="24"/>
        </w:rPr>
      </w:pPr>
      <w:r w:rsidRPr="008619FD">
        <w:rPr>
          <w:rFonts w:ascii="Book Antiqua" w:hAnsi="Book Antiqua"/>
          <w:b/>
          <w:i/>
          <w:sz w:val="24"/>
          <w:szCs w:val="24"/>
        </w:rPr>
        <w:t xml:space="preserve">Repair of </w:t>
      </w:r>
      <w:r w:rsidR="004A7F2C" w:rsidRPr="008619FD">
        <w:rPr>
          <w:rFonts w:ascii="Book Antiqua" w:hAnsi="Book Antiqua"/>
          <w:b/>
          <w:i/>
          <w:sz w:val="24"/>
          <w:szCs w:val="24"/>
        </w:rPr>
        <w:t>DSBs</w:t>
      </w:r>
    </w:p>
    <w:p w14:paraId="0B409CE4" w14:textId="2B216443" w:rsidR="00F9161E" w:rsidRPr="008619FD" w:rsidRDefault="004A7F2C" w:rsidP="000471E2">
      <w:pPr>
        <w:tabs>
          <w:tab w:val="left" w:pos="450"/>
        </w:tabs>
        <w:spacing w:line="360" w:lineRule="auto"/>
        <w:rPr>
          <w:rFonts w:ascii="Book Antiqua" w:hAnsi="Book Antiqua"/>
          <w:sz w:val="24"/>
          <w:szCs w:val="24"/>
        </w:rPr>
      </w:pPr>
      <w:r w:rsidRPr="008619FD">
        <w:rPr>
          <w:rFonts w:ascii="Book Antiqua" w:hAnsi="Book Antiqua"/>
          <w:sz w:val="24"/>
          <w:szCs w:val="24"/>
        </w:rPr>
        <w:t xml:space="preserve">DSBs arise from ionizing radiation, free radicals, topoisomerase inhibitors, and replication of a SSB. </w:t>
      </w:r>
      <w:r w:rsidR="00096221" w:rsidRPr="008619FD">
        <w:rPr>
          <w:rFonts w:ascii="Book Antiqua" w:hAnsi="Book Antiqua"/>
          <w:sz w:val="24"/>
          <w:szCs w:val="24"/>
        </w:rPr>
        <w:t>H</w:t>
      </w:r>
      <w:r w:rsidR="003723DD" w:rsidRPr="008619FD">
        <w:rPr>
          <w:rFonts w:ascii="Book Antiqua" w:hAnsi="Book Antiqua"/>
          <w:sz w:val="24"/>
          <w:szCs w:val="24"/>
        </w:rPr>
        <w:t xml:space="preserve">omologous recombination (HR) and </w:t>
      </w:r>
      <w:proofErr w:type="spellStart"/>
      <w:r w:rsidR="003723DD" w:rsidRPr="008619FD">
        <w:rPr>
          <w:rFonts w:ascii="Book Antiqua" w:hAnsi="Book Antiqua"/>
          <w:sz w:val="24"/>
          <w:szCs w:val="24"/>
        </w:rPr>
        <w:t>nonhomologous</w:t>
      </w:r>
      <w:proofErr w:type="spellEnd"/>
      <w:r w:rsidR="003723DD" w:rsidRPr="008619FD">
        <w:rPr>
          <w:rFonts w:ascii="Book Antiqua" w:hAnsi="Book Antiqua"/>
          <w:sz w:val="24"/>
          <w:szCs w:val="24"/>
        </w:rPr>
        <w:t xml:space="preserve"> end joining (NHEJ)</w:t>
      </w:r>
      <w:r w:rsidR="00096221" w:rsidRPr="008619FD">
        <w:rPr>
          <w:rFonts w:ascii="Book Antiqua" w:hAnsi="Book Antiqua"/>
          <w:sz w:val="24"/>
          <w:szCs w:val="24"/>
        </w:rPr>
        <w:t xml:space="preserve"> are the two major DSB repair pathways that have been studied extensively</w:t>
      </w:r>
      <w:r w:rsidR="003723DD" w:rsidRPr="008619FD">
        <w:rPr>
          <w:rFonts w:ascii="Book Antiqua" w:hAnsi="Book Antiqua"/>
          <w:sz w:val="24"/>
          <w:szCs w:val="24"/>
        </w:rPr>
        <w:t>.</w:t>
      </w:r>
      <w:r w:rsidR="007718AE" w:rsidRPr="008619FD">
        <w:rPr>
          <w:rFonts w:ascii="Book Antiqua" w:hAnsi="Book Antiqua"/>
          <w:sz w:val="24"/>
          <w:szCs w:val="24"/>
        </w:rPr>
        <w:t xml:space="preserve"> </w:t>
      </w:r>
      <w:r w:rsidR="00B14132" w:rsidRPr="008619FD">
        <w:rPr>
          <w:rFonts w:ascii="Book Antiqua" w:hAnsi="Book Antiqua"/>
          <w:sz w:val="24"/>
          <w:szCs w:val="24"/>
        </w:rPr>
        <w:t>In</w:t>
      </w:r>
      <w:r w:rsidR="0012084C" w:rsidRPr="008619FD">
        <w:rPr>
          <w:rFonts w:ascii="Book Antiqua" w:hAnsi="Book Antiqua"/>
          <w:sz w:val="24"/>
          <w:szCs w:val="24"/>
        </w:rPr>
        <w:t xml:space="preserve"> NHEJ, the DSB ends are simply reconnected</w:t>
      </w:r>
      <w:r w:rsidR="00B14132" w:rsidRPr="008619FD">
        <w:rPr>
          <w:rFonts w:ascii="Book Antiqua" w:hAnsi="Book Antiqua"/>
          <w:sz w:val="24"/>
          <w:szCs w:val="24"/>
        </w:rPr>
        <w:t xml:space="preserve"> without the use of a repair template. This process requires Ku70, Ku80, DNA-dependent protein kinases (DNA-PKs</w:t>
      </w:r>
      <w:r w:rsidR="007718AE" w:rsidRPr="008619FD">
        <w:rPr>
          <w:rFonts w:ascii="Book Antiqua" w:hAnsi="Book Antiqua"/>
          <w:sz w:val="24"/>
          <w:szCs w:val="24"/>
        </w:rPr>
        <w:t xml:space="preserve">), XRCC4, </w:t>
      </w:r>
      <w:r w:rsidR="00B14132" w:rsidRPr="008619FD">
        <w:rPr>
          <w:rFonts w:ascii="Book Antiqua" w:hAnsi="Book Antiqua"/>
          <w:sz w:val="24"/>
          <w:szCs w:val="24"/>
        </w:rPr>
        <w:t xml:space="preserve">and DNA ligase </w:t>
      </w:r>
      <w:r w:rsidR="00B14132" w:rsidRPr="008619FD">
        <w:rPr>
          <w:rFonts w:ascii="Book Antiqua" w:hAnsi="Book Antiqua"/>
          <w:sz w:val="24"/>
          <w:szCs w:val="24"/>
        </w:rPr>
        <w:fldChar w:fldCharType="begin"/>
      </w:r>
      <w:r w:rsidR="00B14132" w:rsidRPr="008619FD">
        <w:rPr>
          <w:rFonts w:ascii="Book Antiqua" w:hAnsi="Book Antiqua"/>
          <w:sz w:val="24"/>
          <w:szCs w:val="24"/>
        </w:rPr>
        <w:instrText xml:space="preserve"> = 4 \* ROMAN </w:instrText>
      </w:r>
      <w:r w:rsidR="00B14132" w:rsidRPr="008619FD">
        <w:rPr>
          <w:rFonts w:ascii="Book Antiqua" w:hAnsi="Book Antiqua"/>
          <w:sz w:val="24"/>
          <w:szCs w:val="24"/>
        </w:rPr>
        <w:fldChar w:fldCharType="separate"/>
      </w:r>
      <w:r w:rsidR="00B14132" w:rsidRPr="008619FD">
        <w:rPr>
          <w:rFonts w:ascii="Book Antiqua" w:hAnsi="Book Antiqua"/>
          <w:noProof/>
          <w:sz w:val="24"/>
          <w:szCs w:val="24"/>
        </w:rPr>
        <w:t>IV</w:t>
      </w:r>
      <w:r w:rsidR="00B14132" w:rsidRPr="008619FD">
        <w:rPr>
          <w:rFonts w:ascii="Book Antiqua" w:hAnsi="Book Antiqua"/>
          <w:sz w:val="24"/>
          <w:szCs w:val="24"/>
        </w:rPr>
        <w:fldChar w:fldCharType="end"/>
      </w:r>
      <w:r w:rsidR="00C92111" w:rsidRPr="008619FD">
        <w:rPr>
          <w:rFonts w:ascii="Book Antiqua" w:hAnsi="Book Antiqua"/>
          <w:sz w:val="24"/>
          <w:szCs w:val="24"/>
          <w:vertAlign w:val="superscript"/>
        </w:rPr>
        <w:fldChar w:fldCharType="begin">
          <w:fldData xml:space="preserve">PFJlZm1hbj48Q2l0ZT48QXV0aG9yPld5bWFuPC9BdXRob3I+PFllYXI+MjAwNjwvWWVhcj48UmVj
TnVtPjEwMDkzPC9SZWNOdW0+PElEVGV4dD5ETkEgZG91YmxlLXN0cmFuZCBicmVhayByZXBhaXI6
IGFsbCZhcG9zO3Mgd2VsbCB0aGF0IGVuZHMgd2VsbCYjeEE7NTwvSURUZXh0PjxNREwgUmVmX1R5
cGU9IkpvdXJuYWwiPjxSZWZfVHlwZT5Kb3VybmFsPC9SZWZfVHlwZT48UmVmX0lEPjEwMDkzPC9S
ZWZfSUQ+PFRpdGxlX1ByaW1hcnk+RE5BIGRvdWJsZS1zdHJhbmQgYnJlYWsgcmVwYWlyOiBhbGwm
YXBvcztzIHdlbGwgdGhhdCBlbmRzIHdlbGwmI3hBOzU8L1RpdGxlX1ByaW1hcnk+PEF1dGhvcnNf
UHJpbWFyeT5XeW1hbixDLjwvQXV0aG9yc19QcmltYXJ5PjxBdXRob3JzX1ByaW1hcnk+S2FuYWFy
LFIuPC9BdXRob3JzX1ByaW1hcnk+PERhdGVfUHJpbWFyeT4yMDA2PC9EYXRlX1ByaW1hcnk+PEtl
eXdvcmRzPkFuaW1hbHM8L0tleXdvcmRzPjxLZXl3b3Jkcz5BcnRpY2xlPC9LZXl3b3Jkcz48S2V5
d29yZHM+Y2VsbDwvS2V5d29yZHM+PEtleXdvcmRzPmNlbGxzPC9LZXl3b3Jkcz48S2V5d29yZHM+
RE5BPC9LZXl3b3Jkcz48S2V5d29yZHM+RE5BIEJyZWFrcyxEb3VibGUtU3RyYW5kZWQ8L0tleXdv
cmRzPjxLZXl3b3Jkcz5ETkEgcmVwYWlyPC9LZXl3b3Jkcz48S2V5d29yZHM+RE5BIHJlcGxpY2F0
aW9uPC9LZXl3b3Jkcz48S2V5d29yZHM+RE5BLFNpbmdsZS1TdHJhbmRlZDwvS2V5d29yZHM+PEtl
eXdvcmRzPmRvdWJsZSBzdHJhbmQgYnJlYWs8L0tleXdvcmRzPjxLZXl3b3Jkcz5nZW5ldGljPC9L
ZXl3b3Jkcz48S2V5d29yZHM+Z2VuZXRpY3M8L0tleXdvcmRzPjxLZXl3b3Jkcz5HRU5PTUU8L0tl
eXdvcmRzPjxLZXl3b3Jkcz5nZW5vbWljIGluc3RhYmlsaXR5PC9LZXl3b3Jkcz48S2V5d29yZHM+
aHVtYW5zPC9LZXl3b3Jkcz48S2V5d29yZHM+bWVjaGFuaXNtPC9LZXl3b3Jkcz48S2V5d29yZHM+
bWVjaGFuaXNtczwvS2V5d29yZHM+PEtleXdvcmRzPm1ldGFib2xpc208L0tleXdvcmRzPjxLZXl3
b3Jkcz5Nb2RlbHMsQmlvbG9naWNhbDwvS2V5d29yZHM+PEtleXdvcmRzPk51Y2xlb3Byb3RlaW5z
PC9LZXl3b3Jkcz48S2V5d29yZHM+cGF0aHdheTwvS2V5d29yZHM+PEtleXdvcmRzPnBhdGh3YXlz
PC9LZXl3b3Jkcz48S2V5d29yZHM+UGh5c2lvbG9neTwvS2V5d29yZHM+PEtleXdvcmRzPnJhZGlh
dGlvbjwvS2V5d29yZHM+PEtleXdvcmRzPnJlYXJyYW5nZW1lbnQ8L0tleXdvcmRzPjxLZXl3b3Jk
cz5yZWFycmFuZ2VtZW50czwvS2V5d29yZHM+PEtleXdvcmRzPlJlY29tYmluYXRpb24sR2VuZXRp
YzwvS2V5d29yZHM+PEtleXdvcmRzPnJlcGFpcjwvS2V5d29yZHM+PEtleXdvcmRzPnJlcGxpY2F0
aW9uPC9LZXl3b3Jkcz48S2V5d29yZHM+UmVzZWFyY2g8L0tleXdvcmRzPjxLZXl3b3Jkcz5SZXZp
ZXc8L0tleXdvcmRzPjxLZXl3b3Jkcz5zZXF1ZW5jZTwvS2V5d29yZHM+PEtleXdvcmRzPnNpbmds
ZS1zdHJhbmRlZDwvS2V5d29yZHM+PEtleXdvcmRzPnN0YWJpbGl0eTwvS2V5d29yZHM+PEtleXdv
cmRzPnN0cnVjdHVyZTwvS2V5d29yZHM+PEtleXdvcmRzPnRyYW5zY3JpcHRpb248L0tleXdvcmRz
PjxSZXByaW50Pk5vdCBpbiBGaWxlPC9SZXByaW50PjxTdGFydF9QYWdlPjM2MzwvU3RhcnRfUGFn
ZT48RW5kX1BhZ2U+MzgzPC9FbmRfUGFnZT48UGVyaW9kaWNhbD5Bbm51LlJldi5HZW5ldC48L1Bl
cmlvZGljYWw+PFZvbHVtZT40MDwvVm9sdW1lPjxNaXNjXzM+MTAuMTE0Ni9hbm51cmV2LmdlbmV0
LjQwLjExMDQwNS4wOTA0NTEgW2RvaV08L01pc2NfMz48QWRkcmVzcz5EZXBhcnRtZW50IG9mIENl
bGwgQmlvbG9neSAmYW1wOyBHZW5ldGljcyBhbmQgRGVwYXJ0bWVudCBvZiBSYWRpYXRpb24gT25j
b2xvZ3ksIEVyYXNtdXMgTUMsIDMwMDAgRFIgUm90dGVyZGFtLCBUaGUgTmV0aGVybGFuZHMuIHIu
a2FuYWFyQGVyYXNtdXNtYy5ubDwvQWRkcmVzcz48V2ViX1VSTD5QTToxNjg5NTQ2NjwvV2ViX1VS
TD48WlpfSm91cm5hbEZ1bGw+PGYgbmFtZT0iU3lzdGVtIj5Bbm51LlJldi5HZW5ldC48L2Y+PC9a
Wl9Kb3VybmFsRnVsbD48WlpfV29ya2Zvcm1JRD4xPC9aWl9Xb3JrZm9ybUlEPjwvTURMPjwvQ2l0
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d5bWFuPC9BdXRob3I+PFllYXI+MjAwNjwvWWVhcj48UmVj
TnVtPjEwMDkzPC9SZWNOdW0+PElEVGV4dD5ETkEgZG91YmxlLXN0cmFuZCBicmVhayByZXBhaXI6
IGFsbCZhcG9zO3Mgd2VsbCB0aGF0IGVuZHMgd2VsbCYjeEE7NTwvSURUZXh0PjxNREwgUmVmX1R5
cGU9IkpvdXJuYWwiPjxSZWZfVHlwZT5Kb3VybmFsPC9SZWZfVHlwZT48UmVmX0lEPjEwMDkzPC9S
ZWZfSUQ+PFRpdGxlX1ByaW1hcnk+RE5BIGRvdWJsZS1zdHJhbmQgYnJlYWsgcmVwYWlyOiBhbGwm
YXBvcztzIHdlbGwgdGhhdCBlbmRzIHdlbGwmI3hBOzU8L1RpdGxlX1ByaW1hcnk+PEF1dGhvcnNf
UHJpbWFyeT5XeW1hbixDLjwvQXV0aG9yc19QcmltYXJ5PjxBdXRob3JzX1ByaW1hcnk+S2FuYWFy
LFIuPC9BdXRob3JzX1ByaW1hcnk+PERhdGVfUHJpbWFyeT4yMDA2PC9EYXRlX1ByaW1hcnk+PEtl
eXdvcmRzPkFuaW1hbHM8L0tleXdvcmRzPjxLZXl3b3Jkcz5BcnRpY2xlPC9LZXl3b3Jkcz48S2V5
d29yZHM+Y2VsbDwvS2V5d29yZHM+PEtleXdvcmRzPmNlbGxzPC9LZXl3b3Jkcz48S2V5d29yZHM+
RE5BPC9LZXl3b3Jkcz48S2V5d29yZHM+RE5BIEJyZWFrcyxEb3VibGUtU3RyYW5kZWQ8L0tleXdv
cmRzPjxLZXl3b3Jkcz5ETkEgcmVwYWlyPC9LZXl3b3Jkcz48S2V5d29yZHM+RE5BIHJlcGxpY2F0
aW9uPC9LZXl3b3Jkcz48S2V5d29yZHM+RE5BLFNpbmdsZS1TdHJhbmRlZDwvS2V5d29yZHM+PEtl
eXdvcmRzPmRvdWJsZSBzdHJhbmQgYnJlYWs8L0tleXdvcmRzPjxLZXl3b3Jkcz5nZW5ldGljPC9L
ZXl3b3Jkcz48S2V5d29yZHM+Z2VuZXRpY3M8L0tleXdvcmRzPjxLZXl3b3Jkcz5HRU5PTUU8L0tl
eXdvcmRzPjxLZXl3b3Jkcz5nZW5vbWljIGluc3RhYmlsaXR5PC9LZXl3b3Jkcz48S2V5d29yZHM+
aHVtYW5zPC9LZXl3b3Jkcz48S2V5d29yZHM+bWVjaGFuaXNtPC9LZXl3b3Jkcz48S2V5d29yZHM+
bWVjaGFuaXNtczwvS2V5d29yZHM+PEtleXdvcmRzPm1ldGFib2xpc208L0tleXdvcmRzPjxLZXl3
b3Jkcz5Nb2RlbHMsQmlvbG9naWNhbDwvS2V5d29yZHM+PEtleXdvcmRzPk51Y2xlb3Byb3RlaW5z
PC9LZXl3b3Jkcz48S2V5d29yZHM+cGF0aHdheTwvS2V5d29yZHM+PEtleXdvcmRzPnBhdGh3YXlz
PC9LZXl3b3Jkcz48S2V5d29yZHM+UGh5c2lvbG9neTwvS2V5d29yZHM+PEtleXdvcmRzPnJhZGlh
dGlvbjwvS2V5d29yZHM+PEtleXdvcmRzPnJlYXJyYW5nZW1lbnQ8L0tleXdvcmRzPjxLZXl3b3Jk
cz5yZWFycmFuZ2VtZW50czwvS2V5d29yZHM+PEtleXdvcmRzPlJlY29tYmluYXRpb24sR2VuZXRp
YzwvS2V5d29yZHM+PEtleXdvcmRzPnJlcGFpcjwvS2V5d29yZHM+PEtleXdvcmRzPnJlcGxpY2F0
aW9uPC9LZXl3b3Jkcz48S2V5d29yZHM+UmVzZWFyY2g8L0tleXdvcmRzPjxLZXl3b3Jkcz5SZXZp
ZXc8L0tleXdvcmRzPjxLZXl3b3Jkcz5zZXF1ZW5jZTwvS2V5d29yZHM+PEtleXdvcmRzPnNpbmds
ZS1zdHJhbmRlZDwvS2V5d29yZHM+PEtleXdvcmRzPnN0YWJpbGl0eTwvS2V5d29yZHM+PEtleXdv
cmRzPnN0cnVjdHVyZTwvS2V5d29yZHM+PEtleXdvcmRzPnRyYW5zY3JpcHRpb248L0tleXdvcmRz
PjxSZXByaW50Pk5vdCBpbiBGaWxlPC9SZXByaW50PjxTdGFydF9QYWdlPjM2MzwvU3RhcnRfUGFn
ZT48RW5kX1BhZ2U+MzgzPC9FbmRfUGFnZT48UGVyaW9kaWNhbD5Bbm51LlJldi5HZW5ldC48L1Bl
cmlvZGljYWw+PFZvbHVtZT40MDwvVm9sdW1lPjxNaXNjXzM+MTAuMTE0Ni9hbm51cmV2LmdlbmV0
LjQwLjExMDQwNS4wOTA0NTEgW2RvaV08L01pc2NfMz48QWRkcmVzcz5EZXBhcnRtZW50IG9mIENl
bGwgQmlvbG9neSAmYW1wOyBHZW5ldGljcyBhbmQgRGVwYXJ0bWVudCBvZiBSYWRpYXRpb24gT25j
b2xvZ3ksIEVyYXNtdXMgTUMsIDMwMDAgRFIgUm90dGVyZGFtLCBUaGUgTmV0aGVybGFuZHMuIHIu
a2FuYWFyQGVyYXNtdXNtYy5ubDwvQWRkcmVzcz48V2ViX1VSTD5QTToxNjg5NTQ2NjwvV2ViX1VS
TD48WlpfSm91cm5hbEZ1bGw+PGYgbmFtZT0iU3lzdGVtIj5Bbm51LlJldi5HZW5ldC48L2Y+PC9a
Wl9Kb3VybmFsRnVsbD48WlpfV29ya2Zvcm1JRD4xPC9aWl9Xb3JrZm9ybUlEPjwvTURMPjwvQ2l0
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92111" w:rsidRPr="008619FD">
        <w:rPr>
          <w:rFonts w:ascii="Book Antiqua" w:hAnsi="Book Antiqua"/>
          <w:sz w:val="24"/>
          <w:szCs w:val="24"/>
          <w:vertAlign w:val="superscript"/>
        </w:rPr>
      </w:r>
      <w:r w:rsidR="00C9211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20]</w:t>
      </w:r>
      <w:r w:rsidR="00C92111" w:rsidRPr="008619FD">
        <w:rPr>
          <w:rFonts w:ascii="Book Antiqua" w:hAnsi="Book Antiqua"/>
          <w:sz w:val="24"/>
          <w:szCs w:val="24"/>
          <w:vertAlign w:val="superscript"/>
        </w:rPr>
        <w:fldChar w:fldCharType="end"/>
      </w:r>
      <w:r w:rsidR="00B14132" w:rsidRPr="008619FD">
        <w:rPr>
          <w:rFonts w:ascii="Book Antiqua" w:hAnsi="Book Antiqua"/>
          <w:sz w:val="24"/>
          <w:szCs w:val="24"/>
        </w:rPr>
        <w:t xml:space="preserve">. </w:t>
      </w:r>
      <w:r w:rsidR="00605D37" w:rsidRPr="008619FD">
        <w:rPr>
          <w:rFonts w:ascii="Book Antiqua" w:hAnsi="Book Antiqua"/>
          <w:sz w:val="24"/>
          <w:szCs w:val="24"/>
        </w:rPr>
        <w:t xml:space="preserve">The </w:t>
      </w:r>
      <w:r w:rsidR="00B14132" w:rsidRPr="008619FD">
        <w:rPr>
          <w:rFonts w:ascii="Book Antiqua" w:hAnsi="Book Antiqua"/>
          <w:sz w:val="24"/>
          <w:szCs w:val="24"/>
        </w:rPr>
        <w:t>Ku70/Ku80 hete</w:t>
      </w:r>
      <w:r w:rsidR="00605D37" w:rsidRPr="008619FD">
        <w:rPr>
          <w:rFonts w:ascii="Book Antiqua" w:hAnsi="Book Antiqua"/>
          <w:sz w:val="24"/>
          <w:szCs w:val="24"/>
        </w:rPr>
        <w:t>rodimer first binds to DNA ends</w:t>
      </w:r>
      <w:r w:rsidR="00B14132" w:rsidRPr="008619FD">
        <w:rPr>
          <w:rFonts w:ascii="Book Antiqua" w:hAnsi="Book Antiqua"/>
          <w:sz w:val="24"/>
          <w:szCs w:val="24"/>
        </w:rPr>
        <w:t xml:space="preserve"> and recruits </w:t>
      </w:r>
      <w:r w:rsidR="0012084C" w:rsidRPr="008619FD">
        <w:rPr>
          <w:rFonts w:ascii="Book Antiqua" w:hAnsi="Book Antiqua"/>
          <w:sz w:val="24"/>
          <w:szCs w:val="24"/>
        </w:rPr>
        <w:t>DNA-PKs, which</w:t>
      </w:r>
      <w:r w:rsidR="004958E9" w:rsidRPr="008619FD">
        <w:rPr>
          <w:rFonts w:ascii="Book Antiqua" w:hAnsi="Book Antiqua"/>
          <w:sz w:val="24"/>
          <w:szCs w:val="24"/>
        </w:rPr>
        <w:t xml:space="preserve"> function to keep the broken DNA ends in close proximity and to recruit end-processing factors</w:t>
      </w:r>
      <w:r w:rsidR="0012084C" w:rsidRPr="008619FD">
        <w:rPr>
          <w:rFonts w:ascii="Book Antiqua" w:hAnsi="Book Antiqua"/>
          <w:sz w:val="24"/>
          <w:szCs w:val="24"/>
        </w:rPr>
        <w:t xml:space="preserve">, </w:t>
      </w:r>
      <w:r w:rsidR="004958E9" w:rsidRPr="008619FD">
        <w:rPr>
          <w:rFonts w:ascii="Book Antiqua" w:hAnsi="Book Antiqua"/>
          <w:sz w:val="24"/>
          <w:szCs w:val="24"/>
        </w:rPr>
        <w:t>such as Artemis, polynucleotide kinase/phosphatase (PNKP), APE1</w:t>
      </w:r>
      <w:r w:rsidR="00797A03" w:rsidRPr="008619FD">
        <w:rPr>
          <w:rFonts w:ascii="Book Antiqua" w:hAnsi="Book Antiqua"/>
          <w:sz w:val="24"/>
          <w:szCs w:val="24"/>
        </w:rPr>
        <w:t>,</w:t>
      </w:r>
      <w:r w:rsidR="004958E9" w:rsidRPr="008619FD">
        <w:rPr>
          <w:rFonts w:ascii="Book Antiqua" w:hAnsi="Book Antiqua"/>
          <w:sz w:val="24"/>
          <w:szCs w:val="24"/>
        </w:rPr>
        <w:t xml:space="preserve"> and </w:t>
      </w:r>
      <w:proofErr w:type="spellStart"/>
      <w:r w:rsidR="004958E9" w:rsidRPr="008619FD">
        <w:rPr>
          <w:rFonts w:ascii="Book Antiqua" w:hAnsi="Book Antiqua"/>
          <w:sz w:val="24"/>
          <w:szCs w:val="24"/>
        </w:rPr>
        <w:t>tyrosyl</w:t>
      </w:r>
      <w:proofErr w:type="spellEnd"/>
      <w:r w:rsidR="004958E9" w:rsidRPr="008619FD">
        <w:rPr>
          <w:rFonts w:ascii="Book Antiqua" w:hAnsi="Book Antiqua"/>
          <w:sz w:val="24"/>
          <w:szCs w:val="24"/>
        </w:rPr>
        <w:t xml:space="preserve">–DNA </w:t>
      </w:r>
      <w:proofErr w:type="spellStart"/>
      <w:r w:rsidR="004958E9" w:rsidRPr="008619FD">
        <w:rPr>
          <w:rFonts w:ascii="Book Antiqua" w:hAnsi="Book Antiqua"/>
          <w:sz w:val="24"/>
          <w:szCs w:val="24"/>
        </w:rPr>
        <w:t>phosphodiesterase</w:t>
      </w:r>
      <w:proofErr w:type="spellEnd"/>
      <w:r w:rsidR="004958E9" w:rsidRPr="008619FD">
        <w:rPr>
          <w:rFonts w:ascii="Book Antiqua" w:hAnsi="Book Antiqua"/>
          <w:sz w:val="24"/>
          <w:szCs w:val="24"/>
        </w:rPr>
        <w:t xml:space="preserve"> 1 (TDP1), </w:t>
      </w:r>
      <w:r w:rsidR="0012084C" w:rsidRPr="008619FD">
        <w:rPr>
          <w:rFonts w:ascii="Book Antiqua" w:hAnsi="Book Antiqua"/>
          <w:sz w:val="24"/>
          <w:szCs w:val="24"/>
        </w:rPr>
        <w:t>to</w:t>
      </w:r>
      <w:r w:rsidR="00F9161E" w:rsidRPr="008619FD">
        <w:rPr>
          <w:rFonts w:ascii="Book Antiqua" w:hAnsi="Book Antiqua"/>
          <w:sz w:val="24"/>
          <w:szCs w:val="24"/>
        </w:rPr>
        <w:t xml:space="preserve"> prepare the DNA ends for li</w:t>
      </w:r>
      <w:r w:rsidR="004958E9" w:rsidRPr="008619FD">
        <w:rPr>
          <w:rFonts w:ascii="Book Antiqua" w:hAnsi="Book Antiqua"/>
          <w:sz w:val="24"/>
          <w:szCs w:val="24"/>
        </w:rPr>
        <w:t xml:space="preserve">gation by </w:t>
      </w:r>
      <w:r w:rsidR="007718AE" w:rsidRPr="008619FD">
        <w:rPr>
          <w:rFonts w:ascii="Book Antiqua" w:hAnsi="Book Antiqua"/>
          <w:sz w:val="24"/>
          <w:szCs w:val="24"/>
        </w:rPr>
        <w:t xml:space="preserve">XRCC4-DNA ligase </w:t>
      </w:r>
      <w:r w:rsidR="007718AE" w:rsidRPr="008619FD">
        <w:rPr>
          <w:rFonts w:ascii="Book Antiqua" w:hAnsi="Book Antiqua"/>
          <w:sz w:val="24"/>
          <w:szCs w:val="24"/>
        </w:rPr>
        <w:fldChar w:fldCharType="begin"/>
      </w:r>
      <w:r w:rsidR="007718AE" w:rsidRPr="008619FD">
        <w:rPr>
          <w:rFonts w:ascii="Book Antiqua" w:hAnsi="Book Antiqua"/>
          <w:sz w:val="24"/>
          <w:szCs w:val="24"/>
        </w:rPr>
        <w:instrText xml:space="preserve"> = 4 \* ROMAN </w:instrText>
      </w:r>
      <w:r w:rsidR="007718AE" w:rsidRPr="008619FD">
        <w:rPr>
          <w:rFonts w:ascii="Book Antiqua" w:hAnsi="Book Antiqua"/>
          <w:sz w:val="24"/>
          <w:szCs w:val="24"/>
        </w:rPr>
        <w:fldChar w:fldCharType="separate"/>
      </w:r>
      <w:r w:rsidR="007718AE" w:rsidRPr="008619FD">
        <w:rPr>
          <w:rFonts w:ascii="Book Antiqua" w:hAnsi="Book Antiqua"/>
          <w:noProof/>
          <w:sz w:val="24"/>
          <w:szCs w:val="24"/>
        </w:rPr>
        <w:t>IV</w:t>
      </w:r>
      <w:r w:rsidR="007718AE" w:rsidRPr="008619FD">
        <w:rPr>
          <w:rFonts w:ascii="Book Antiqua" w:hAnsi="Book Antiqua"/>
          <w:sz w:val="24"/>
          <w:szCs w:val="24"/>
        </w:rPr>
        <w:fldChar w:fldCharType="end"/>
      </w:r>
      <w:r w:rsidR="00C92111" w:rsidRPr="008619FD">
        <w:rPr>
          <w:rFonts w:ascii="Book Antiqua" w:hAnsi="Book Antiqua"/>
          <w:sz w:val="24"/>
          <w:szCs w:val="24"/>
          <w:vertAlign w:val="superscript"/>
        </w:rPr>
        <w:fldChar w:fldCharType="begin">
          <w:fldData xml:space="preserve">PFJlZm1hbj48Q2l0ZT48QXV0aG9yPkxpZWJlcjwvQXV0aG9yPjxZZWFyPjIwMTA8L1llYXI+PFJl
Y051bT4xMDA5NDwvUmVjTnVtPjxJRFRleHQ+VGhlIG1lY2hhbmlzbSBvZiBkb3VibGUtc3RyYW5k
IEROQSBicmVhayByZXBhaXIgYnkgdGhlIG5vbmhvbW9sb2dvdXMgRE5BIGVuZC1qb2luaW5nIHBh
dGh3YXkmI3hBOzE8L0lEVGV4dD48TURMIFJlZl9UeXBlPSJKb3VybmFsIj48UmVmX1R5cGU+Sm91
cm5hbDwvUmVmX1R5cGU+PFJlZl9JRD4xMDA5NDwvUmVmX0lEPjxUaXRsZV9QcmltYXJ5PlRoZSBt
ZWNoYW5pc20gb2YgZG91YmxlLXN0cmFuZCBETkEgYnJlYWsgcmVwYWlyIGJ5IHRoZSBub25ob21v
bG9nb3VzIEROQSBlbmQtam9pbmluZyBwYXRod2F5JiN4QTsxPC9UaXRsZV9QcmltYXJ5PjxBdXRo
b3JzX1ByaW1hcnk+TGllYmVyLE0uUi48L0F1dGhvcnNfUHJpbWFyeT48RGF0ZV9QcmltYXJ5PjIw
MTA8L0RhdGVfUHJpbWFyeT48S2V5d29yZHM+QW5pbWFsczwvS2V5d29yZHM+PEtleXdvcmRzPkFy
dGljbGU8L0tleXdvcmRzPjxLZXl3b3Jkcz5DYWxpZm9ybmlhPC9LZXl3b3Jkcz48S2V5d29yZHM+
Y2FuY2VyPC9LZXl3b3Jkcz48S2V5d29yZHM+Y2VsbDwvS2V5d29yZHM+PEtleXdvcmRzPmNlbGxz
PC9LZXl3b3Jkcz48S2V5d29yZHM+Q2hlbWlzdHJ5PC9LZXl3b3Jkcz48S2V5d29yZHM+Y2hyb21v
c29tYWw8L0tleXdvcmRzPjxLZXl3b3Jkcz5jaHJvbW9zb21hbCB0cmFuc2xvY2F0aW9uczwvS2V5
d29yZHM+PEtleXdvcmRzPmNsYXNzPC9LZXl3b3Jkcz48S2V5d29yZHM+RGVveHlyaWJvbnVjbGVh
c2VzPC9LZXl3b3Jkcz48S2V5d29yZHM+RE5BPC9LZXl3b3Jkcz48S2V5d29yZHM+RE5BIEJyZWFr
cyxEb3VibGUtU3RyYW5kZWQ8L0tleXdvcmRzPjxLZXl3b3Jkcz5ETkEgTGlnYXNlczwvS2V5d29y
ZHM+PEtleXdvcmRzPkROQSBwb2x5bWVyYXNlPC9LZXl3b3Jkcz48S2V5d29yZHM+RE5BIHBvbHlt
ZXJhc2VzPC9LZXl3b3Jkcz48S2V5d29yZHM+RE5BIHJlcGFpcjwvS2V5d29yZHM+PEtleXdvcmRz
PkROQS1EaXJlY3RlZCBETkEgUG9seW1lcmFzZTwvS2V5d29yZHM+PEtleXdvcmRzPkROQS1Qb2x5
bWVyYXNlczwvS2V5d29yZHM+PEtleXdvcmRzPmRvdWJsZSBzdHJhbmQgYnJlYWs8L0tleXdvcmRz
PjxLZXl3b3Jkcz5kb3VibGUtc3RyYW5kIEROQSBicmVha3M8L0tleXdvcmRzPjxLZXl3b3Jkcz5F
QzwvS2V5d29yZHM+PEtleXdvcmRzPmVuenltZTwvS2V5d29yZHM+PEtleXdvcmRzPkVuenltZXM8
L0tleXdvcmRzPjxLZXl3b3Jkcz5FdWthcnlvdGljIENlbGxzPC9LZXl3b3Jkcz48S2V5d29yZHM+
ZXZvbHV0aW9uPC9LZXl3b3Jkcz48S2V5d29yZHM+ZnVuY3Rpb248L0tleXdvcmRzPjxLZXl3b3Jk
cz5ob21vbG9nb3VzPC9LZXl3b3Jkcz48S2V5d29yZHM+aHVtYW5zPC9LZXl3b3Jkcz48S2V5d29y
ZHM+aW9uaXppbmc8L0tleXdvcmRzPjxLZXl3b3Jkcz5pb25pemluZyByYWRpYXRpb248L0tleXdv
cmRzPjxLZXl3b3Jkcz5saWdhc2U8L0tleXdvcmRzPjxLZXl3b3Jkcz5MaWdhc2VzPC9LZXl3b3Jk
cz48S2V5d29yZHM+bWVjaGFuaXNtPC9LZXl3b3Jkcz48S2V5d29yZHM+bWV0YWJvbGlzbTwvS2V5
d29yZHM+PEtleXdvcmRzPm5vcm1hbDwvS2V5d29yZHM+PEtleXdvcmRzPm51Y2xlYXNlPC9LZXl3
b3Jkcz48S2V5d29yZHM+cGF0aG9sb2d5PC9LZXl3b3Jkcz48S2V5d29yZHM+cGF0aHdheTwvS2V5
d29yZHM+PEtleXdvcmRzPnBhdGh3YXlzPC9LZXl3b3Jkcz48S2V5d29yZHM+cG9seW1lcmFzZTwv
S2V5d29yZHM+PEtleXdvcmRzPnJhZGlhdGlvbjwvS2V5d29yZHM+PEtleXdvcmRzPnJlY29tYmlu
YXRpb248L0tleXdvcmRzPjxLZXl3b3Jkcz5yZXBhaXI8L0tleXdvcmRzPjxLZXl3b3Jkcz5SZXZp
ZXc8L0tleXdvcmRzPjxLZXl3b3Jkcz5zZW5zaXRpdmU8L0tleXdvcmRzPjxLZXl3b3Jkcz5zb3V0
aGVybjwvS2V5d29yZHM+PEtleXdvcmRzPnRvbGVyYW5jZTwvS2V5d29yZHM+PEtleXdvcmRzPnRy
YW5zbG9jYXRpb248L0tleXdvcmRzPjxLZXl3b3Jkcz50cmFuc2xvY2F0aW9uczwvS2V5d29yZHM+
PFJlcHJpbnQ+Tm90IGluIEZpbGU8L1JlcHJpbnQ+PFN0YXJ0X1BhZ2U+MTgxPC9TdGFydF9QYWdl
PjxFbmRfUGFnZT4yMTE8L0VuZF9QYWdlPjxQZXJpb2RpY2FsPkFubnUuUmV2LkJpb2NoZW0uPC9Q
ZXJpb2RpY2FsPjxWb2x1bWU+Nzk8L1ZvbHVtZT48VXNlcl9EZWZfNT5QTUMzMDc5MzA4PC9Vc2Vy
X0RlZl81PjxNaXNjXzM+MTAuMTE0Ni9hbm51cmV2LmJpb2NoZW0uMDUyMzA4LjA5MzEzMSBbZG9p
XTwvTWlzY18zPjxBZGRyZXNzPk5vcnJpcyBDb21wcmVoZW5zaXZlIENhbmNlciBDZW50ZXIsIERl
cGFydG1lbnQgb2YgUGF0aG9sb2d5LCBVbml2ZXJzaXR5IG9mIFNvdXRoZXJuIENhbGlmb3JuaWEg
S2VjayBTY2hvb2wgb2YgTWVkaWNpbmUsIExvcyBBbmdlbGVzLCBDYWxpZm9ybmlhIDkwMDg5LCBV
U0EuIGxpZWJlckB1c2MuZWR1PC9BZGRyZXNzPjxXZWJfVVJMPlBNOjIwMTkyNzU5PC9XZWJfVVJM
PjxaWl9Kb3VybmFsRnVsbD48ZiBuYW1lPSJTeXN0ZW0iPkFubnUuUmV2LkJpb2NoZW0uPC9mPjwv
WlpfSm91cm5hbEZ1bGw+PFpaX1dvcmtmb3JtSUQ+MTwvWlpfV29ya2Zvcm1JRD48L01ETD48L0Np
dGU+PC9SZWZtYW4+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xpZWJlcjwvQXV0aG9yPjxZZWFyPjIwMTA8L1llYXI+PFJl
Y051bT4xMDA5NDwvUmVjTnVtPjxJRFRleHQ+VGhlIG1lY2hhbmlzbSBvZiBkb3VibGUtc3RyYW5k
IEROQSBicmVhayByZXBhaXIgYnkgdGhlIG5vbmhvbW9sb2dvdXMgRE5BIGVuZC1qb2luaW5nIHBh
dGh3YXkmI3hBOzE8L0lEVGV4dD48TURMIFJlZl9UeXBlPSJKb3VybmFsIj48UmVmX1R5cGU+Sm91
cm5hbDwvUmVmX1R5cGU+PFJlZl9JRD4xMDA5NDwvUmVmX0lEPjxUaXRsZV9QcmltYXJ5PlRoZSBt
ZWNoYW5pc20gb2YgZG91YmxlLXN0cmFuZCBETkEgYnJlYWsgcmVwYWlyIGJ5IHRoZSBub25ob21v
bG9nb3VzIEROQSBlbmQtam9pbmluZyBwYXRod2F5JiN4QTsxPC9UaXRsZV9QcmltYXJ5PjxBdXRo
b3JzX1ByaW1hcnk+TGllYmVyLE0uUi48L0F1dGhvcnNfUHJpbWFyeT48RGF0ZV9QcmltYXJ5PjIw
MTA8L0RhdGVfUHJpbWFyeT48S2V5d29yZHM+QW5pbWFsczwvS2V5d29yZHM+PEtleXdvcmRzPkFy
dGljbGU8L0tleXdvcmRzPjxLZXl3b3Jkcz5DYWxpZm9ybmlhPC9LZXl3b3Jkcz48S2V5d29yZHM+
Y2FuY2VyPC9LZXl3b3Jkcz48S2V5d29yZHM+Y2VsbDwvS2V5d29yZHM+PEtleXdvcmRzPmNlbGxz
PC9LZXl3b3Jkcz48S2V5d29yZHM+Q2hlbWlzdHJ5PC9LZXl3b3Jkcz48S2V5d29yZHM+Y2hyb21v
c29tYWw8L0tleXdvcmRzPjxLZXl3b3Jkcz5jaHJvbW9zb21hbCB0cmFuc2xvY2F0aW9uczwvS2V5
d29yZHM+PEtleXdvcmRzPmNsYXNzPC9LZXl3b3Jkcz48S2V5d29yZHM+RGVveHlyaWJvbnVjbGVh
c2VzPC9LZXl3b3Jkcz48S2V5d29yZHM+RE5BPC9LZXl3b3Jkcz48S2V5d29yZHM+RE5BIEJyZWFr
cyxEb3VibGUtU3RyYW5kZWQ8L0tleXdvcmRzPjxLZXl3b3Jkcz5ETkEgTGlnYXNlczwvS2V5d29y
ZHM+PEtleXdvcmRzPkROQSBwb2x5bWVyYXNlPC9LZXl3b3Jkcz48S2V5d29yZHM+RE5BIHBvbHlt
ZXJhc2VzPC9LZXl3b3Jkcz48S2V5d29yZHM+RE5BIHJlcGFpcjwvS2V5d29yZHM+PEtleXdvcmRz
PkROQS1EaXJlY3RlZCBETkEgUG9seW1lcmFzZTwvS2V5d29yZHM+PEtleXdvcmRzPkROQS1Qb2x5
bWVyYXNlczwvS2V5d29yZHM+PEtleXdvcmRzPmRvdWJsZSBzdHJhbmQgYnJlYWs8L0tleXdvcmRz
PjxLZXl3b3Jkcz5kb3VibGUtc3RyYW5kIEROQSBicmVha3M8L0tleXdvcmRzPjxLZXl3b3Jkcz5F
QzwvS2V5d29yZHM+PEtleXdvcmRzPmVuenltZTwvS2V5d29yZHM+PEtleXdvcmRzPkVuenltZXM8
L0tleXdvcmRzPjxLZXl3b3Jkcz5FdWthcnlvdGljIENlbGxzPC9LZXl3b3Jkcz48S2V5d29yZHM+
ZXZvbHV0aW9uPC9LZXl3b3Jkcz48S2V5d29yZHM+ZnVuY3Rpb248L0tleXdvcmRzPjxLZXl3b3Jk
cz5ob21vbG9nb3VzPC9LZXl3b3Jkcz48S2V5d29yZHM+aHVtYW5zPC9LZXl3b3Jkcz48S2V5d29y
ZHM+aW9uaXppbmc8L0tleXdvcmRzPjxLZXl3b3Jkcz5pb25pemluZyByYWRpYXRpb248L0tleXdv
cmRzPjxLZXl3b3Jkcz5saWdhc2U8L0tleXdvcmRzPjxLZXl3b3Jkcz5MaWdhc2VzPC9LZXl3b3Jk
cz48S2V5d29yZHM+bWVjaGFuaXNtPC9LZXl3b3Jkcz48S2V5d29yZHM+bWV0YWJvbGlzbTwvS2V5
d29yZHM+PEtleXdvcmRzPm5vcm1hbDwvS2V5d29yZHM+PEtleXdvcmRzPm51Y2xlYXNlPC9LZXl3
b3Jkcz48S2V5d29yZHM+cGF0aG9sb2d5PC9LZXl3b3Jkcz48S2V5d29yZHM+cGF0aHdheTwvS2V5
d29yZHM+PEtleXdvcmRzPnBhdGh3YXlzPC9LZXl3b3Jkcz48S2V5d29yZHM+cG9seW1lcmFzZTwv
S2V5d29yZHM+PEtleXdvcmRzPnJhZGlhdGlvbjwvS2V5d29yZHM+PEtleXdvcmRzPnJlY29tYmlu
YXRpb248L0tleXdvcmRzPjxLZXl3b3Jkcz5yZXBhaXI8L0tleXdvcmRzPjxLZXl3b3Jkcz5SZXZp
ZXc8L0tleXdvcmRzPjxLZXl3b3Jkcz5zZW5zaXRpdmU8L0tleXdvcmRzPjxLZXl3b3Jkcz5zb3V0
aGVybjwvS2V5d29yZHM+PEtleXdvcmRzPnRvbGVyYW5jZTwvS2V5d29yZHM+PEtleXdvcmRzPnRy
YW5zbG9jYXRpb248L0tleXdvcmRzPjxLZXl3b3Jkcz50cmFuc2xvY2F0aW9uczwvS2V5d29yZHM+
PFJlcHJpbnQ+Tm90IGluIEZpbGU8L1JlcHJpbnQ+PFN0YXJ0X1BhZ2U+MTgxPC9TdGFydF9QYWdl
PjxFbmRfUGFnZT4yMTE8L0VuZF9QYWdlPjxQZXJpb2RpY2FsPkFubnUuUmV2LkJpb2NoZW0uPC9Q
ZXJpb2RpY2FsPjxWb2x1bWU+Nzk8L1ZvbHVtZT48VXNlcl9EZWZfNT5QTUMzMDc5MzA4PC9Vc2Vy
X0RlZl81PjxNaXNjXzM+MTAuMTE0Ni9hbm51cmV2LmJpb2NoZW0uMDUyMzA4LjA5MzEzMSBbZG9p
XTwvTWlzY18zPjxBZGRyZXNzPk5vcnJpcyBDb21wcmVoZW5zaXZlIENhbmNlciBDZW50ZXIsIERl
cGFydG1lbnQgb2YgUGF0aG9sb2d5LCBVbml2ZXJzaXR5IG9mIFNvdXRoZXJuIENhbGlmb3JuaWEg
S2VjayBTY2hvb2wgb2YgTWVkaWNpbmUsIExvcyBBbmdlbGVzLCBDYWxpZm9ybmlhIDkwMDg5LCBV
U0EuIGxpZWJlckB1c2MuZWR1PC9BZGRyZXNzPjxXZWJfVVJMPlBNOjIwMTkyNzU5PC9XZWJfVVJM
PjxaWl9Kb3VybmFsRnVsbD48ZiBuYW1lPSJTeXN0ZW0iPkFubnUuUmV2LkJpb2NoZW0uPC9mPjwv
WlpfSm91cm5hbEZ1bGw+PFpaX1dvcmtmb3JtSUQ+MTwvWlpfV29ya2Zvcm1JRD48L01ETD48L0Np
dGU+PC9SZWZtYW4+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92111" w:rsidRPr="008619FD">
        <w:rPr>
          <w:rFonts w:ascii="Book Antiqua" w:hAnsi="Book Antiqua"/>
          <w:sz w:val="24"/>
          <w:szCs w:val="24"/>
          <w:vertAlign w:val="superscript"/>
        </w:rPr>
      </w:r>
      <w:r w:rsidR="00C9211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21]</w:t>
      </w:r>
      <w:r w:rsidR="00C92111" w:rsidRPr="008619FD">
        <w:rPr>
          <w:rFonts w:ascii="Book Antiqua" w:hAnsi="Book Antiqua"/>
          <w:sz w:val="24"/>
          <w:szCs w:val="24"/>
          <w:vertAlign w:val="superscript"/>
        </w:rPr>
        <w:fldChar w:fldCharType="end"/>
      </w:r>
      <w:r w:rsidR="007718AE" w:rsidRPr="008619FD">
        <w:rPr>
          <w:rFonts w:ascii="Book Antiqua" w:hAnsi="Book Antiqua"/>
          <w:sz w:val="24"/>
          <w:szCs w:val="24"/>
        </w:rPr>
        <w:t>.</w:t>
      </w:r>
      <w:r w:rsidR="004958E9" w:rsidRPr="008619FD">
        <w:rPr>
          <w:rFonts w:ascii="Book Antiqua" w:hAnsi="Book Antiqua"/>
          <w:sz w:val="24"/>
          <w:szCs w:val="24"/>
        </w:rPr>
        <w:t xml:space="preserve"> </w:t>
      </w:r>
    </w:p>
    <w:p w14:paraId="15D8F6CF" w14:textId="3433258E" w:rsidR="004958E9" w:rsidRPr="008619FD" w:rsidRDefault="004958E9" w:rsidP="000471E2">
      <w:pPr>
        <w:tabs>
          <w:tab w:val="left" w:pos="450"/>
        </w:tabs>
        <w:spacing w:line="360" w:lineRule="auto"/>
        <w:ind w:firstLineChars="100" w:firstLine="240"/>
        <w:rPr>
          <w:rFonts w:ascii="Book Antiqua" w:hAnsi="Book Antiqua"/>
          <w:sz w:val="24"/>
          <w:szCs w:val="24"/>
        </w:rPr>
      </w:pPr>
      <w:r w:rsidRPr="008619FD">
        <w:rPr>
          <w:rFonts w:ascii="Book Antiqua" w:hAnsi="Book Antiqua"/>
          <w:sz w:val="24"/>
          <w:szCs w:val="24"/>
        </w:rPr>
        <w:lastRenderedPageBreak/>
        <w:t>NHEJ is a</w:t>
      </w:r>
      <w:r w:rsidR="0012084C" w:rsidRPr="008619FD">
        <w:rPr>
          <w:rFonts w:ascii="Book Antiqua" w:hAnsi="Book Antiqua"/>
          <w:sz w:val="24"/>
          <w:szCs w:val="24"/>
        </w:rPr>
        <w:t>ctive throughout the cell cycle. In contrast,</w:t>
      </w:r>
      <w:r w:rsidRPr="008619FD">
        <w:rPr>
          <w:rFonts w:ascii="Book Antiqua" w:hAnsi="Book Antiqua"/>
          <w:sz w:val="24"/>
          <w:szCs w:val="24"/>
        </w:rPr>
        <w:t xml:space="preserve"> </w:t>
      </w:r>
      <w:r w:rsidR="009D5425" w:rsidRPr="008619FD">
        <w:rPr>
          <w:rFonts w:ascii="Book Antiqua" w:hAnsi="Book Antiqua"/>
          <w:sz w:val="24"/>
          <w:szCs w:val="24"/>
        </w:rPr>
        <w:t>HR</w:t>
      </w:r>
      <w:r w:rsidRPr="008619FD">
        <w:rPr>
          <w:rFonts w:ascii="Book Antiqua" w:hAnsi="Book Antiqua"/>
          <w:sz w:val="24"/>
          <w:szCs w:val="24"/>
        </w:rPr>
        <w:t xml:space="preserve">-directed DSB repair is </w:t>
      </w:r>
      <w:r w:rsidR="0012084C" w:rsidRPr="008619FD">
        <w:rPr>
          <w:rFonts w:ascii="Book Antiqua" w:hAnsi="Book Antiqua"/>
          <w:sz w:val="24"/>
          <w:szCs w:val="24"/>
        </w:rPr>
        <w:t>confined</w:t>
      </w:r>
      <w:r w:rsidRPr="008619FD">
        <w:rPr>
          <w:rFonts w:ascii="Book Antiqua" w:hAnsi="Book Antiqua"/>
          <w:sz w:val="24"/>
          <w:szCs w:val="24"/>
        </w:rPr>
        <w:t xml:space="preserve"> to the late S and G2 phases of </w:t>
      </w:r>
      <w:r w:rsidR="0012084C" w:rsidRPr="008619FD">
        <w:rPr>
          <w:rFonts w:ascii="Book Antiqua" w:hAnsi="Book Antiqua"/>
          <w:sz w:val="24"/>
          <w:szCs w:val="24"/>
        </w:rPr>
        <w:t>proliferating</w:t>
      </w:r>
      <w:r w:rsidRPr="008619FD">
        <w:rPr>
          <w:rFonts w:ascii="Book Antiqua" w:hAnsi="Book Antiqua"/>
          <w:sz w:val="24"/>
          <w:szCs w:val="24"/>
        </w:rPr>
        <w:t xml:space="preserve"> cells when sister chromatids are available as repair templates.</w:t>
      </w:r>
      <w:r w:rsidR="00F9161E" w:rsidRPr="008619FD">
        <w:rPr>
          <w:rFonts w:ascii="Book Antiqua" w:hAnsi="Book Antiqua"/>
          <w:sz w:val="24"/>
          <w:szCs w:val="24"/>
        </w:rPr>
        <w:t xml:space="preserve"> HR repair </w:t>
      </w:r>
      <w:r w:rsidRPr="008619FD">
        <w:rPr>
          <w:rFonts w:ascii="Book Antiqua" w:hAnsi="Book Antiqua"/>
          <w:sz w:val="24"/>
          <w:szCs w:val="24"/>
        </w:rPr>
        <w:t>is initiated by the generation of 3</w:t>
      </w:r>
      <w:r w:rsidR="00F9161E" w:rsidRPr="008619FD">
        <w:rPr>
          <w:rFonts w:ascii="Book Antiqua" w:hAnsi="Book Antiqua"/>
          <w:sz w:val="24"/>
          <w:szCs w:val="24"/>
        </w:rPr>
        <w:t xml:space="preserve">’ </w:t>
      </w:r>
      <w:r w:rsidRPr="008619FD">
        <w:rPr>
          <w:rFonts w:ascii="Book Antiqua" w:hAnsi="Book Antiqua"/>
          <w:sz w:val="24"/>
          <w:szCs w:val="24"/>
        </w:rPr>
        <w:t>single-stranded DNA</w:t>
      </w:r>
      <w:r w:rsidR="009D5425" w:rsidRPr="008619FD">
        <w:rPr>
          <w:rFonts w:ascii="Book Antiqua" w:hAnsi="Book Antiqua"/>
          <w:sz w:val="24"/>
          <w:szCs w:val="24"/>
        </w:rPr>
        <w:t xml:space="preserve"> (</w:t>
      </w:r>
      <w:proofErr w:type="spellStart"/>
      <w:r w:rsidR="009D5425" w:rsidRPr="008619FD">
        <w:rPr>
          <w:rFonts w:ascii="Book Antiqua" w:hAnsi="Book Antiqua"/>
          <w:sz w:val="24"/>
          <w:szCs w:val="24"/>
        </w:rPr>
        <w:t>ssDNA</w:t>
      </w:r>
      <w:proofErr w:type="spellEnd"/>
      <w:r w:rsidR="009D5425" w:rsidRPr="008619FD">
        <w:rPr>
          <w:rFonts w:ascii="Book Antiqua" w:hAnsi="Book Antiqua"/>
          <w:sz w:val="24"/>
          <w:szCs w:val="24"/>
        </w:rPr>
        <w:t>)</w:t>
      </w:r>
      <w:r w:rsidR="00CE25DE" w:rsidRPr="008619FD">
        <w:rPr>
          <w:rFonts w:ascii="Book Antiqua" w:hAnsi="Book Antiqua"/>
          <w:sz w:val="24"/>
          <w:szCs w:val="24"/>
        </w:rPr>
        <w:t xml:space="preserve"> by resection of the 5’ end, and the binding of replication protein A (RPA)</w:t>
      </w:r>
      <w:r w:rsidRPr="008619FD">
        <w:rPr>
          <w:rFonts w:ascii="Book Antiqua" w:hAnsi="Book Antiqua"/>
          <w:sz w:val="24"/>
          <w:szCs w:val="24"/>
        </w:rPr>
        <w:t xml:space="preserve">. This </w:t>
      </w:r>
      <w:r w:rsidR="00CE25DE" w:rsidRPr="008619FD">
        <w:rPr>
          <w:rFonts w:ascii="Book Antiqua" w:hAnsi="Book Antiqua"/>
          <w:sz w:val="24"/>
          <w:szCs w:val="24"/>
        </w:rPr>
        <w:t>initial processing of the</w:t>
      </w:r>
      <w:r w:rsidR="00F9161E" w:rsidRPr="008619FD">
        <w:rPr>
          <w:rFonts w:ascii="Book Antiqua" w:hAnsi="Book Antiqua"/>
          <w:sz w:val="24"/>
          <w:szCs w:val="24"/>
        </w:rPr>
        <w:t xml:space="preserve"> DNA end</w:t>
      </w:r>
      <w:r w:rsidR="00CE25DE" w:rsidRPr="008619FD">
        <w:rPr>
          <w:rFonts w:ascii="Book Antiqua" w:hAnsi="Book Antiqua"/>
          <w:sz w:val="24"/>
          <w:szCs w:val="24"/>
        </w:rPr>
        <w:t>s</w:t>
      </w:r>
      <w:r w:rsidRPr="008619FD">
        <w:rPr>
          <w:rFonts w:ascii="Book Antiqua" w:hAnsi="Book Antiqua"/>
          <w:sz w:val="24"/>
          <w:szCs w:val="24"/>
        </w:rPr>
        <w:t xml:space="preserve"> </w:t>
      </w:r>
      <w:r w:rsidR="00CE25DE" w:rsidRPr="008619FD">
        <w:rPr>
          <w:rFonts w:ascii="Book Antiqua" w:hAnsi="Book Antiqua"/>
          <w:sz w:val="24"/>
          <w:szCs w:val="24"/>
        </w:rPr>
        <w:t>involves</w:t>
      </w:r>
      <w:r w:rsidRPr="008619FD">
        <w:rPr>
          <w:rFonts w:ascii="Book Antiqua" w:hAnsi="Book Antiqua"/>
          <w:sz w:val="24"/>
          <w:szCs w:val="24"/>
        </w:rPr>
        <w:t xml:space="preserve"> the activity of several nucleases</w:t>
      </w:r>
      <w:r w:rsidR="00CE25DE" w:rsidRPr="008619FD">
        <w:rPr>
          <w:rFonts w:ascii="Book Antiqua" w:hAnsi="Book Antiqua"/>
          <w:sz w:val="24"/>
          <w:szCs w:val="24"/>
        </w:rPr>
        <w:t xml:space="preserve">, </w:t>
      </w:r>
      <w:r w:rsidR="00CE25DE" w:rsidRPr="008619FD">
        <w:rPr>
          <w:rFonts w:ascii="Book Antiqua" w:hAnsi="Book Antiqua"/>
          <w:i/>
          <w:sz w:val="24"/>
          <w:szCs w:val="24"/>
        </w:rPr>
        <w:t>e.g.,</w:t>
      </w:r>
      <w:r w:rsidRPr="008619FD">
        <w:rPr>
          <w:rFonts w:ascii="Book Antiqua" w:hAnsi="Book Antiqua"/>
          <w:sz w:val="24"/>
          <w:szCs w:val="24"/>
        </w:rPr>
        <w:t xml:space="preserve"> </w:t>
      </w:r>
      <w:r w:rsidR="00CE25DE" w:rsidRPr="008619FD">
        <w:rPr>
          <w:rFonts w:ascii="Book Antiqua" w:hAnsi="Book Antiqua"/>
          <w:sz w:val="24"/>
          <w:szCs w:val="24"/>
        </w:rPr>
        <w:t xml:space="preserve">the MRN (MRE11–RAD50–NBS1) complex, </w:t>
      </w:r>
      <w:r w:rsidRPr="008619FD">
        <w:rPr>
          <w:rFonts w:ascii="Book Antiqua" w:hAnsi="Book Antiqua"/>
          <w:sz w:val="24"/>
          <w:szCs w:val="24"/>
        </w:rPr>
        <w:t xml:space="preserve">Bloom’s syndrome helicase (BLM), </w:t>
      </w:r>
      <w:proofErr w:type="spellStart"/>
      <w:r w:rsidRPr="008619FD">
        <w:rPr>
          <w:rFonts w:ascii="Book Antiqua" w:hAnsi="Book Antiqua"/>
          <w:sz w:val="24"/>
          <w:szCs w:val="24"/>
        </w:rPr>
        <w:t>CtBP</w:t>
      </w:r>
      <w:proofErr w:type="spellEnd"/>
      <w:r w:rsidRPr="008619FD">
        <w:rPr>
          <w:rFonts w:ascii="Book Antiqua" w:hAnsi="Book Antiqua"/>
          <w:sz w:val="24"/>
          <w:szCs w:val="24"/>
        </w:rPr>
        <w:t>-interacting protein (</w:t>
      </w:r>
      <w:proofErr w:type="spellStart"/>
      <w:r w:rsidRPr="008619FD">
        <w:rPr>
          <w:rFonts w:ascii="Book Antiqua" w:hAnsi="Book Antiqua"/>
          <w:sz w:val="24"/>
          <w:szCs w:val="24"/>
        </w:rPr>
        <w:t>CtIP</w:t>
      </w:r>
      <w:proofErr w:type="spellEnd"/>
      <w:r w:rsidRPr="008619FD">
        <w:rPr>
          <w:rFonts w:ascii="Book Antiqua" w:hAnsi="Book Antiqua"/>
          <w:sz w:val="24"/>
          <w:szCs w:val="24"/>
        </w:rPr>
        <w:t>),</w:t>
      </w:r>
      <w:r w:rsidR="00CE25DE" w:rsidRPr="008619FD">
        <w:rPr>
          <w:rFonts w:ascii="Book Antiqua" w:hAnsi="Book Antiqua"/>
          <w:sz w:val="24"/>
          <w:szCs w:val="24"/>
        </w:rPr>
        <w:t xml:space="preserve"> </w:t>
      </w:r>
      <w:proofErr w:type="spellStart"/>
      <w:r w:rsidRPr="008619FD">
        <w:rPr>
          <w:rFonts w:ascii="Book Antiqua" w:hAnsi="Book Antiqua"/>
          <w:sz w:val="24"/>
          <w:szCs w:val="24"/>
        </w:rPr>
        <w:t>exonuclease</w:t>
      </w:r>
      <w:proofErr w:type="spellEnd"/>
      <w:r w:rsidRPr="008619FD">
        <w:rPr>
          <w:rFonts w:ascii="Book Antiqua" w:hAnsi="Book Antiqua"/>
          <w:sz w:val="24"/>
          <w:szCs w:val="24"/>
        </w:rPr>
        <w:t xml:space="preserve"> 1 (EXO1)</w:t>
      </w:r>
      <w:r w:rsidR="00605D37" w:rsidRPr="008619FD">
        <w:rPr>
          <w:rFonts w:ascii="Book Antiqua" w:hAnsi="Book Antiqua"/>
          <w:sz w:val="24"/>
          <w:szCs w:val="24"/>
        </w:rPr>
        <w:t>,</w:t>
      </w:r>
      <w:r w:rsidRPr="008619FD">
        <w:rPr>
          <w:rFonts w:ascii="Book Antiqua" w:hAnsi="Book Antiqua"/>
          <w:sz w:val="24"/>
          <w:szCs w:val="24"/>
        </w:rPr>
        <w:t xml:space="preserve"> and DNA replication ATP-dependent helicase (DNA2)</w:t>
      </w:r>
      <w:r w:rsidR="00C92111" w:rsidRPr="008619FD">
        <w:rPr>
          <w:rStyle w:val="A17"/>
          <w:rFonts w:ascii="Book Antiqua" w:hAnsi="Book Antiqua" w:cs="Times New Roman"/>
          <w:color w:val="auto"/>
          <w:sz w:val="24"/>
          <w:szCs w:val="24"/>
          <w:vertAlign w:val="superscript"/>
        </w:rPr>
        <w:fldChar w:fldCharType="begin">
          <w:fldData xml:space="preserve">PFJlZm1hbj48Q2l0ZT48QXV0aG9yPlN5bWluZ3RvbjwvQXV0aG9yPjxZZWFyPjIwMTE8L1llYXI+
PFJlY051bT4xMDA5NzwvUmVjTnVtPjxJRFRleHQ+RG91YmxlLXN0cmFuZCBicmVhayBlbmQgcmVz
ZWN0aW9uIGFuZCByZXBhaXIgcGF0aHdheSBjaG9pY2UmI3hBOzE8L0lEVGV4dD48TURMIFJlZl9U
eXBlPSJKb3VybmFsIj48UmVmX1R5cGU+Sm91cm5hbDwvUmVmX1R5cGU+PFJlZl9JRD4xMDA5Nzwv
UmVmX0lEPjxUaXRsZV9QcmltYXJ5PkRvdWJsZS1zdHJhbmQgYnJlYWsgZW5kIHJlc2VjdGlvbiBh
bmQgcmVwYWlyIHBhdGh3YXkgY2hvaWNlJiN4QTsxPC9UaXRsZV9QcmltYXJ5PjxBdXRob3JzX1By
aW1hcnk+U3ltaW5ndG9uLEwuUy48L0F1dGhvcnNfUHJpbWFyeT48QXV0aG9yc19QcmltYXJ5Pkdh
dXRpZXIsSi48L0F1dGhvcnNfUHJpbWFyeT48RGF0ZV9QcmltYXJ5PjIwMTE8L0RhdGVfUHJpbWFy
eT48S2V5d29yZHM+QW5pbWFsczwvS2V5d29yZHM+PEtleXdvcmRzPkFydGljbGU8L0tleXdvcmRz
PjxLZXl3b3Jkcz5jZWxsPC9LZXl3b3Jkcz48S2V5d29yZHM+Y2VsbCBjeWNsZTwvS2V5d29yZHM+
PEtleXdvcmRzPmNlbGwgZGVhdGg8L0tleXdvcmRzPjxLZXl3b3Jkcz5DZWxsLUN5Y2xlPC9LZXl3
b3Jkcz48S2V5d29yZHM+Y2VsbHM8L0tleXdvcmRzPjxLZXl3b3Jkcz5DaGVtaXN0cnk8L0tleXdv
cmRzPjxLZXl3b3Jkcz5jeXRvdG94aWM8L0tleXdvcmRzPjxLZXl3b3Jkcz5ETkE8L0tleXdvcmRz
PjxLZXl3b3Jkcz5ETkEgQnJlYWtzLERvdWJsZS1TdHJhbmRlZDwvS2V5d29yZHM+PEtleXdvcmRz
PkROQSBFbmQtSm9pbmluZyBSZXBhaXI8L0tleXdvcmRzPjxLZXl3b3Jkcz5ETkEgSGVsaWNhc2Vz
PC9LZXl3b3Jkcz48S2V5d29yZHM+ZG91YmxlIHN0cmFuZCBicmVhazwvS2V5d29yZHM+PEtleXdv
cmRzPkVDPC9LZXl3b3Jkcz48S2V5d29yZHM+RXhvZGVveHlyaWJvbnVjbGVhc2VzPC9LZXl3b3Jk
cz48S2V5d29yZHM+RmFuY29uaSBBbmVtaWE8L0tleXdvcmRzPjxLZXl3b3Jkcz5HZW5lIEV4cHJl
c3Npb24gUmVndWxhdGlvbixGdW5nYWw8L0tleXdvcmRzPjxLZXl3b3Jkcz5HZW5lcyxCcmNhMTwv
S2V5d29yZHM+PEtleXdvcmRzPkdlbmVzLGNkYzwvS2V5d29yZHM+PEtleXdvcmRzPkdlbmVzLEZ1
bmdhbDwvS2V5d29yZHM+PEtleXdvcmRzPmdlbmV0aWNzPC9LZXl3b3Jkcz48S2V5d29yZHM+aGVs
aWNhc2U8L0tleXdvcmRzPjxLZXl3b3Jkcz5ob21vbG9nb3VzPC9LZXl3b3Jkcz48S2V5d29yZHM+
aHVtYW5zPC9LZXl3b3Jkcz48S2V5d29yZHM+aW1tdW5vbG9neTwvS2V5d29yZHM+PEtleXdvcmRz
PmluaXRpYXRpb248L0tleXdvcmRzPjxLZXl3b3Jkcz5taWNyb2Jpb2xvZ3k8L0tleXdvcmRzPjxL
ZXl3b3Jkcz5tdXRhZ2VuaWM8L0tleXdvcmRzPjxLZXl3b3Jkcz5wYXRod2F5PC9LZXl3b3Jkcz48
S2V5d29yZHM+cGF0aHdheXM8L0tleXdvcmRzPjxLZXl3b3Jkcz5wcm90ZWluPC9LZXl3b3Jkcz48
S2V5d29yZHM+UHJvdGVpbiBDb25mb3JtYXRpb248L0tleXdvcmRzPjxLZXl3b3Jkcz5Qcm90ZWlu
czwvS2V5d29yZHM+PEtleXdvcmRzPnJlY29tYmluYXRpb248L0tleXdvcmRzPjxLZXl3b3Jkcz5S
ZWNvbWJpbmF0aW9uYWwgRE5BIFJlcGFpcjwvS2V5d29yZHM+PEtleXdvcmRzPnJlcGFpcjwvS2V5
d29yZHM+PEtleXdvcmRzPlJlc2VhcmNoPC9LZXl3b3Jkcz48S2V5d29yZHM+UmV2aWV3PC9LZXl3
b3Jkcz48S2V5d29yZHM+U2FjY2hhcm9teWNlcyBjZXJldmlzaWFlPC9LZXl3b3Jkcz48S2V5d29y
ZHM+U2FjY2hhcm9teWNlcyBjZXJldmlzaWFlIFByb3RlaW5zPC9LZXl3b3Jkcz48S2V5d29yZHM+
U2FjY2hhcm9teWNlcy1DZXJldmlzaWFlPC9LZXl3b3Jkcz48S2V5d29yZHM+c3RydWN0dXJlPC9L
ZXl3b3Jkcz48S2V5d29yZHM+VHJhbnNsb2NhdGlvbixHZW5ldGljPC9LZXl3b3Jkcz48UmVwcmlu
dD5Ob3QgaW4gRmlsZTwvUmVwcmludD48U3RhcnRfUGFnZT4yNDc8L1N0YXJ0X1BhZ2U+PEVuZF9Q
YWdlPjI3MTwvRW5kX1BhZ2U+PFBlcmlvZGljYWw+QW5udS5SZXYuR2VuZXQuPC9QZXJpb2RpY2Fs
PjxWb2x1bWU+NDU8L1ZvbHVtZT48TWlzY18zPjEwLjExNDYvYW5udXJldi1nZW5ldC0xMTA0MTAt
MTMyNDM1IFtkb2ldPC9NaXNjXzM+PEFkZHJlc3M+RGVwYXJ0bWVudCBvZiBNaWNyb2Jpb2xvZ3kg
JmFtcDsgSW1tdW5vbG9neSwgQ29sdW1iaWEgVW5pdmVyc2l0eSBNZWRpY2FsIENlbnRlciwgTmV3
IFlvcmssIE5ldyBZb3JrIDEwMDMyLCBVU0EuIGxzczVAY29sdW1iaWEuZWR1PC9BZGRyZXNzPjxX
ZWJfVVJMPlBNOjIxOTEwNjMzPC9XZWJfVVJMPjxaWl9Kb3VybmFsRnVsbD48ZiBuYW1lPSJTeXN0
ZW0iPkFubnUuUmV2LkdlbmV0LjwvZj48L1paX0pvdXJuYWxGdWxsPjxaWl9Xb3JrZm9ybUlEPjE8
L1paX1dvcmtmb3JtSUQ+PC9NREw+PC9DaXRlPjwvUmVmbWFuPgB=
</w:fldData>
        </w:fldChar>
      </w:r>
      <w:r w:rsidR="00252111" w:rsidRPr="008619FD">
        <w:rPr>
          <w:rStyle w:val="A17"/>
          <w:rFonts w:ascii="Book Antiqua" w:hAnsi="Book Antiqua" w:cs="Times New Roman"/>
          <w:color w:val="auto"/>
          <w:sz w:val="24"/>
          <w:szCs w:val="24"/>
          <w:vertAlign w:val="superscript"/>
        </w:rPr>
        <w:instrText xml:space="preserve"> ADDIN REFMGR.CITE </w:instrText>
      </w:r>
      <w:r w:rsidR="00252111" w:rsidRPr="008619FD">
        <w:rPr>
          <w:rStyle w:val="A17"/>
          <w:rFonts w:ascii="Book Antiqua" w:hAnsi="Book Antiqua" w:cs="Times New Roman"/>
          <w:color w:val="auto"/>
          <w:sz w:val="24"/>
          <w:szCs w:val="24"/>
          <w:vertAlign w:val="superscript"/>
        </w:rPr>
        <w:fldChar w:fldCharType="begin">
          <w:fldData xml:space="preserve">PFJlZm1hbj48Q2l0ZT48QXV0aG9yPlN5bWluZ3RvbjwvQXV0aG9yPjxZZWFyPjIwMTE8L1llYXI+
PFJlY051bT4xMDA5NzwvUmVjTnVtPjxJRFRleHQ+RG91YmxlLXN0cmFuZCBicmVhayBlbmQgcmVz
ZWN0aW9uIGFuZCByZXBhaXIgcGF0aHdheSBjaG9pY2UmI3hBOzE8L0lEVGV4dD48TURMIFJlZl9U
eXBlPSJKb3VybmFsIj48UmVmX1R5cGU+Sm91cm5hbDwvUmVmX1R5cGU+PFJlZl9JRD4xMDA5Nzwv
UmVmX0lEPjxUaXRsZV9QcmltYXJ5PkRvdWJsZS1zdHJhbmQgYnJlYWsgZW5kIHJlc2VjdGlvbiBh
bmQgcmVwYWlyIHBhdGh3YXkgY2hvaWNlJiN4QTsxPC9UaXRsZV9QcmltYXJ5PjxBdXRob3JzX1By
aW1hcnk+U3ltaW5ndG9uLEwuUy48L0F1dGhvcnNfUHJpbWFyeT48QXV0aG9yc19QcmltYXJ5Pkdh
dXRpZXIsSi48L0F1dGhvcnNfUHJpbWFyeT48RGF0ZV9QcmltYXJ5PjIwMTE8L0RhdGVfUHJpbWFy
eT48S2V5d29yZHM+QW5pbWFsczwvS2V5d29yZHM+PEtleXdvcmRzPkFydGljbGU8L0tleXdvcmRz
PjxLZXl3b3Jkcz5jZWxsPC9LZXl3b3Jkcz48S2V5d29yZHM+Y2VsbCBjeWNsZTwvS2V5d29yZHM+
PEtleXdvcmRzPmNlbGwgZGVhdGg8L0tleXdvcmRzPjxLZXl3b3Jkcz5DZWxsLUN5Y2xlPC9LZXl3
b3Jkcz48S2V5d29yZHM+Y2VsbHM8L0tleXdvcmRzPjxLZXl3b3Jkcz5DaGVtaXN0cnk8L0tleXdv
cmRzPjxLZXl3b3Jkcz5jeXRvdG94aWM8L0tleXdvcmRzPjxLZXl3b3Jkcz5ETkE8L0tleXdvcmRz
PjxLZXl3b3Jkcz5ETkEgQnJlYWtzLERvdWJsZS1TdHJhbmRlZDwvS2V5d29yZHM+PEtleXdvcmRz
PkROQSBFbmQtSm9pbmluZyBSZXBhaXI8L0tleXdvcmRzPjxLZXl3b3Jkcz5ETkEgSGVsaWNhc2Vz
PC9LZXl3b3Jkcz48S2V5d29yZHM+ZG91YmxlIHN0cmFuZCBicmVhazwvS2V5d29yZHM+PEtleXdv
cmRzPkVDPC9LZXl3b3Jkcz48S2V5d29yZHM+RXhvZGVveHlyaWJvbnVjbGVhc2VzPC9LZXl3b3Jk
cz48S2V5d29yZHM+RmFuY29uaSBBbmVtaWE8L0tleXdvcmRzPjxLZXl3b3Jkcz5HZW5lIEV4cHJl
c3Npb24gUmVndWxhdGlvbixGdW5nYWw8L0tleXdvcmRzPjxLZXl3b3Jkcz5HZW5lcyxCcmNhMTwv
S2V5d29yZHM+PEtleXdvcmRzPkdlbmVzLGNkYzwvS2V5d29yZHM+PEtleXdvcmRzPkdlbmVzLEZ1
bmdhbDwvS2V5d29yZHM+PEtleXdvcmRzPmdlbmV0aWNzPC9LZXl3b3Jkcz48S2V5d29yZHM+aGVs
aWNhc2U8L0tleXdvcmRzPjxLZXl3b3Jkcz5ob21vbG9nb3VzPC9LZXl3b3Jkcz48S2V5d29yZHM+
aHVtYW5zPC9LZXl3b3Jkcz48S2V5d29yZHM+aW1tdW5vbG9neTwvS2V5d29yZHM+PEtleXdvcmRz
PmluaXRpYXRpb248L0tleXdvcmRzPjxLZXl3b3Jkcz5taWNyb2Jpb2xvZ3k8L0tleXdvcmRzPjxL
ZXl3b3Jkcz5tdXRhZ2VuaWM8L0tleXdvcmRzPjxLZXl3b3Jkcz5wYXRod2F5PC9LZXl3b3Jkcz48
S2V5d29yZHM+cGF0aHdheXM8L0tleXdvcmRzPjxLZXl3b3Jkcz5wcm90ZWluPC9LZXl3b3Jkcz48
S2V5d29yZHM+UHJvdGVpbiBDb25mb3JtYXRpb248L0tleXdvcmRzPjxLZXl3b3Jkcz5Qcm90ZWlu
czwvS2V5d29yZHM+PEtleXdvcmRzPnJlY29tYmluYXRpb248L0tleXdvcmRzPjxLZXl3b3Jkcz5S
ZWNvbWJpbmF0aW9uYWwgRE5BIFJlcGFpcjwvS2V5d29yZHM+PEtleXdvcmRzPnJlcGFpcjwvS2V5
d29yZHM+PEtleXdvcmRzPlJlc2VhcmNoPC9LZXl3b3Jkcz48S2V5d29yZHM+UmV2aWV3PC9LZXl3
b3Jkcz48S2V5d29yZHM+U2FjY2hhcm9teWNlcyBjZXJldmlzaWFlPC9LZXl3b3Jkcz48S2V5d29y
ZHM+U2FjY2hhcm9teWNlcyBjZXJldmlzaWFlIFByb3RlaW5zPC9LZXl3b3Jkcz48S2V5d29yZHM+
U2FjY2hhcm9teWNlcy1DZXJldmlzaWFlPC9LZXl3b3Jkcz48S2V5d29yZHM+c3RydWN0dXJlPC9L
ZXl3b3Jkcz48S2V5d29yZHM+VHJhbnNsb2NhdGlvbixHZW5ldGljPC9LZXl3b3Jkcz48UmVwcmlu
dD5Ob3QgaW4gRmlsZTwvUmVwcmludD48U3RhcnRfUGFnZT4yNDc8L1N0YXJ0X1BhZ2U+PEVuZF9Q
YWdlPjI3MTwvRW5kX1BhZ2U+PFBlcmlvZGljYWw+QW5udS5SZXYuR2VuZXQuPC9QZXJpb2RpY2Fs
PjxWb2x1bWU+NDU8L1ZvbHVtZT48TWlzY18zPjEwLjExNDYvYW5udXJldi1nZW5ldC0xMTA0MTAt
MTMyNDM1IFtkb2ldPC9NaXNjXzM+PEFkZHJlc3M+RGVwYXJ0bWVudCBvZiBNaWNyb2Jpb2xvZ3kg
JmFtcDsgSW1tdW5vbG9neSwgQ29sdW1iaWEgVW5pdmVyc2l0eSBNZWRpY2FsIENlbnRlciwgTmV3
IFlvcmssIE5ldyBZb3JrIDEwMDMyLCBVU0EuIGxzczVAY29sdW1iaWEuZWR1PC9BZGRyZXNzPjxX
ZWJfVVJMPlBNOjIxOTEwNjMzPC9XZWJfVVJMPjxaWl9Kb3VybmFsRnVsbD48ZiBuYW1lPSJTeXN0
ZW0iPkFubnUuUmV2LkdlbmV0LjwvZj48L1paX0pvdXJuYWxGdWxsPjxaWl9Xb3JrZm9ybUlEPjE8
L1paX1dvcmtmb3JtSUQ+PC9NREw+PC9DaXRlPjwvUmVmbWFuPgB=
</w:fldData>
        </w:fldChar>
      </w:r>
      <w:r w:rsidR="00252111" w:rsidRPr="008619FD">
        <w:rPr>
          <w:rStyle w:val="A17"/>
          <w:rFonts w:ascii="Book Antiqua" w:hAnsi="Book Antiqua" w:cs="Times New Roman"/>
          <w:color w:val="auto"/>
          <w:sz w:val="24"/>
          <w:szCs w:val="24"/>
          <w:vertAlign w:val="superscript"/>
        </w:rPr>
        <w:instrText xml:space="preserve"> ADDIN EN.CITE.DATA </w:instrText>
      </w:r>
      <w:r w:rsidR="00252111" w:rsidRPr="008619FD">
        <w:rPr>
          <w:rStyle w:val="A17"/>
          <w:rFonts w:ascii="Book Antiqua" w:hAnsi="Book Antiqua" w:cs="Times New Roman"/>
          <w:color w:val="auto"/>
          <w:sz w:val="24"/>
          <w:szCs w:val="24"/>
          <w:vertAlign w:val="superscript"/>
        </w:rPr>
      </w:r>
      <w:r w:rsidR="00252111" w:rsidRPr="008619FD">
        <w:rPr>
          <w:rStyle w:val="A17"/>
          <w:rFonts w:ascii="Book Antiqua" w:hAnsi="Book Antiqua" w:cs="Times New Roman"/>
          <w:color w:val="auto"/>
          <w:sz w:val="24"/>
          <w:szCs w:val="24"/>
          <w:vertAlign w:val="superscript"/>
        </w:rPr>
        <w:fldChar w:fldCharType="end"/>
      </w:r>
      <w:r w:rsidR="00C92111" w:rsidRPr="008619FD">
        <w:rPr>
          <w:rStyle w:val="A17"/>
          <w:rFonts w:ascii="Book Antiqua" w:hAnsi="Book Antiqua" w:cs="Times New Roman"/>
          <w:color w:val="auto"/>
          <w:sz w:val="24"/>
          <w:szCs w:val="24"/>
          <w:vertAlign w:val="superscript"/>
        </w:rPr>
      </w:r>
      <w:r w:rsidR="00C92111" w:rsidRPr="008619FD">
        <w:rPr>
          <w:rStyle w:val="A17"/>
          <w:rFonts w:ascii="Book Antiqua" w:hAnsi="Book Antiqua" w:cs="Times New Roman"/>
          <w:color w:val="auto"/>
          <w:sz w:val="24"/>
          <w:szCs w:val="24"/>
          <w:vertAlign w:val="superscript"/>
        </w:rPr>
        <w:fldChar w:fldCharType="separate"/>
      </w:r>
      <w:r w:rsidR="00BB0FE4" w:rsidRPr="008619FD">
        <w:rPr>
          <w:rStyle w:val="A17"/>
          <w:rFonts w:ascii="Book Antiqua" w:hAnsi="Book Antiqua" w:cs="Times New Roman"/>
          <w:noProof/>
          <w:color w:val="auto"/>
          <w:sz w:val="24"/>
          <w:szCs w:val="24"/>
          <w:vertAlign w:val="superscript"/>
        </w:rPr>
        <w:t>[22]</w:t>
      </w:r>
      <w:r w:rsidR="00C92111" w:rsidRPr="008619FD">
        <w:rPr>
          <w:rStyle w:val="A17"/>
          <w:rFonts w:ascii="Book Antiqua" w:hAnsi="Book Antiqua" w:cs="Times New Roman"/>
          <w:color w:val="auto"/>
          <w:sz w:val="24"/>
          <w:szCs w:val="24"/>
          <w:vertAlign w:val="superscript"/>
        </w:rPr>
        <w:fldChar w:fldCharType="end"/>
      </w:r>
      <w:r w:rsidRPr="008619FD">
        <w:rPr>
          <w:rFonts w:ascii="Book Antiqua" w:hAnsi="Book Antiqua"/>
          <w:sz w:val="24"/>
          <w:szCs w:val="24"/>
        </w:rPr>
        <w:t xml:space="preserve">. </w:t>
      </w:r>
      <w:r w:rsidR="00C34BE5" w:rsidRPr="008619FD">
        <w:rPr>
          <w:rFonts w:ascii="Book Antiqua" w:hAnsi="Book Antiqua"/>
          <w:sz w:val="24"/>
          <w:szCs w:val="24"/>
        </w:rPr>
        <w:t xml:space="preserve">A </w:t>
      </w:r>
      <w:proofErr w:type="spellStart"/>
      <w:r w:rsidR="00C34BE5" w:rsidRPr="008619FD">
        <w:rPr>
          <w:rFonts w:ascii="Book Antiqua" w:hAnsi="Book Antiqua"/>
          <w:sz w:val="24"/>
          <w:szCs w:val="24"/>
        </w:rPr>
        <w:t>recombinase</w:t>
      </w:r>
      <w:proofErr w:type="spellEnd"/>
      <w:r w:rsidR="00C34BE5" w:rsidRPr="008619FD">
        <w:rPr>
          <w:rFonts w:ascii="Book Antiqua" w:hAnsi="Book Antiqua"/>
          <w:sz w:val="24"/>
          <w:szCs w:val="24"/>
        </w:rPr>
        <w:t xml:space="preserve">, </w:t>
      </w:r>
      <w:r w:rsidR="00C34BE5" w:rsidRPr="008619FD">
        <w:rPr>
          <w:rFonts w:ascii="Book Antiqua" w:hAnsi="Book Antiqua"/>
          <w:i/>
          <w:sz w:val="24"/>
          <w:szCs w:val="24"/>
        </w:rPr>
        <w:t>e.g</w:t>
      </w:r>
      <w:r w:rsidR="00C34BE5" w:rsidRPr="008619FD">
        <w:rPr>
          <w:rFonts w:ascii="Book Antiqua" w:hAnsi="Book Antiqua"/>
          <w:sz w:val="24"/>
          <w:szCs w:val="24"/>
        </w:rPr>
        <w:t>.</w:t>
      </w:r>
      <w:r w:rsidR="008619FD" w:rsidRPr="008619FD">
        <w:rPr>
          <w:rFonts w:ascii="Book Antiqua" w:hAnsi="Book Antiqua" w:hint="eastAsia"/>
          <w:sz w:val="24"/>
          <w:szCs w:val="24"/>
        </w:rPr>
        <w:t>,</w:t>
      </w:r>
      <w:r w:rsidR="00C34BE5" w:rsidRPr="008619FD">
        <w:rPr>
          <w:rFonts w:ascii="Book Antiqua" w:hAnsi="Book Antiqua"/>
          <w:sz w:val="24"/>
          <w:szCs w:val="24"/>
        </w:rPr>
        <w:t xml:space="preserve"> RAD51 i</w:t>
      </w:r>
      <w:r w:rsidR="009D5425" w:rsidRPr="008619FD">
        <w:rPr>
          <w:rFonts w:ascii="Book Antiqua" w:hAnsi="Book Antiqua"/>
          <w:sz w:val="24"/>
          <w:szCs w:val="24"/>
        </w:rPr>
        <w:t>n eukaryotes, is loaded onto the</w:t>
      </w:r>
      <w:r w:rsidR="00C34BE5" w:rsidRPr="008619FD">
        <w:rPr>
          <w:rFonts w:ascii="Book Antiqua" w:hAnsi="Book Antiqua"/>
          <w:sz w:val="24"/>
          <w:szCs w:val="24"/>
        </w:rPr>
        <w:t>s</w:t>
      </w:r>
      <w:r w:rsidR="009D5425" w:rsidRPr="008619FD">
        <w:rPr>
          <w:rFonts w:ascii="Book Antiqua" w:hAnsi="Book Antiqua"/>
          <w:sz w:val="24"/>
          <w:szCs w:val="24"/>
        </w:rPr>
        <w:t>e</w:t>
      </w:r>
      <w:r w:rsidR="00C34BE5" w:rsidRPr="008619FD">
        <w:rPr>
          <w:rFonts w:ascii="Book Antiqua" w:hAnsi="Book Antiqua"/>
          <w:sz w:val="24"/>
          <w:szCs w:val="24"/>
        </w:rPr>
        <w:t xml:space="preserve"> s</w:t>
      </w:r>
      <w:r w:rsidR="00F9161E" w:rsidRPr="008619FD">
        <w:rPr>
          <w:rFonts w:ascii="Book Antiqua" w:hAnsi="Book Antiqua"/>
          <w:sz w:val="24"/>
          <w:szCs w:val="24"/>
        </w:rPr>
        <w:t xml:space="preserve">pecifically processed DNA ends </w:t>
      </w:r>
      <w:r w:rsidR="00C34BE5" w:rsidRPr="008619FD">
        <w:rPr>
          <w:rFonts w:ascii="Book Antiqua" w:hAnsi="Book Antiqua"/>
          <w:sz w:val="24"/>
          <w:szCs w:val="24"/>
        </w:rPr>
        <w:t>to</w:t>
      </w:r>
      <w:r w:rsidRPr="008619FD">
        <w:rPr>
          <w:rFonts w:ascii="Book Antiqua" w:hAnsi="Book Antiqua"/>
          <w:sz w:val="24"/>
          <w:szCs w:val="24"/>
        </w:rPr>
        <w:t xml:space="preserve"> displace RPA to form a RAD51</w:t>
      </w:r>
      <w:r w:rsidR="00C34BE5" w:rsidRPr="008619FD">
        <w:rPr>
          <w:rFonts w:ascii="Book Antiqua" w:hAnsi="Book Antiqua"/>
          <w:sz w:val="24"/>
          <w:szCs w:val="24"/>
        </w:rPr>
        <w:t>-</w:t>
      </w:r>
      <w:r w:rsidRPr="008619FD">
        <w:rPr>
          <w:rFonts w:ascii="Book Antiqua" w:hAnsi="Book Antiqua"/>
          <w:sz w:val="24"/>
          <w:szCs w:val="24"/>
        </w:rPr>
        <w:t xml:space="preserve">ssDNA </w:t>
      </w:r>
      <w:proofErr w:type="spellStart"/>
      <w:r w:rsidRPr="008619FD">
        <w:rPr>
          <w:rFonts w:ascii="Book Antiqua" w:hAnsi="Book Antiqua"/>
          <w:sz w:val="24"/>
          <w:szCs w:val="24"/>
        </w:rPr>
        <w:t>nucleofilament</w:t>
      </w:r>
      <w:proofErr w:type="spellEnd"/>
      <w:r w:rsidR="00CE25DE" w:rsidRPr="008619FD">
        <w:rPr>
          <w:rFonts w:ascii="Book Antiqua" w:hAnsi="Book Antiqua"/>
          <w:sz w:val="24"/>
          <w:szCs w:val="24"/>
        </w:rPr>
        <w:t xml:space="preserve"> with the assist of </w:t>
      </w:r>
      <w:r w:rsidRPr="008619FD">
        <w:rPr>
          <w:rFonts w:ascii="Book Antiqua" w:hAnsi="Book Antiqua"/>
          <w:sz w:val="24"/>
          <w:szCs w:val="24"/>
        </w:rPr>
        <w:t>breast cancer 1 (BRCA1), BRC</w:t>
      </w:r>
      <w:r w:rsidR="00F9161E" w:rsidRPr="008619FD">
        <w:rPr>
          <w:rFonts w:ascii="Book Antiqua" w:hAnsi="Book Antiqua"/>
          <w:sz w:val="24"/>
          <w:szCs w:val="24"/>
        </w:rPr>
        <w:t>A2</w:t>
      </w:r>
      <w:r w:rsidR="00797A03" w:rsidRPr="008619FD">
        <w:rPr>
          <w:rFonts w:ascii="Book Antiqua" w:hAnsi="Book Antiqua"/>
          <w:sz w:val="24"/>
          <w:szCs w:val="24"/>
        </w:rPr>
        <w:t>,</w:t>
      </w:r>
      <w:r w:rsidR="00F9161E" w:rsidRPr="008619FD">
        <w:rPr>
          <w:rFonts w:ascii="Book Antiqua" w:hAnsi="Book Antiqua"/>
          <w:sz w:val="24"/>
          <w:szCs w:val="24"/>
        </w:rPr>
        <w:t xml:space="preserve"> and several RAD51 paralogues</w:t>
      </w:r>
      <w:r w:rsidR="00C92111" w:rsidRPr="008619FD">
        <w:rPr>
          <w:rFonts w:ascii="Book Antiqua" w:hAnsi="Book Antiqua"/>
          <w:sz w:val="24"/>
          <w:szCs w:val="24"/>
          <w:vertAlign w:val="superscript"/>
        </w:rPr>
        <w:fldChar w:fldCharType="begin">
          <w:fldData xml:space="preserve">PFJlZm1hbj48Q2l0ZT48QXV0aG9yPld5bWFuPC9BdXRob3I+PFllYXI+MjAwNjwvWWVhcj48UmVj
TnVtPjEwMDkzPC9SZWNOdW0+PElEVGV4dD5ETkEgZG91YmxlLXN0cmFuZCBicmVhayByZXBhaXI6
IGFsbCZhcG9zO3Mgd2VsbCB0aGF0IGVuZHMgd2VsbCYjeEE7NTwvSURUZXh0PjxNREwgUmVmX1R5
cGU9IkpvdXJuYWwiPjxSZWZfVHlwZT5Kb3VybmFsPC9SZWZfVHlwZT48UmVmX0lEPjEwMDkzPC9S
ZWZfSUQ+PFRpdGxlX1ByaW1hcnk+RE5BIGRvdWJsZS1zdHJhbmQgYnJlYWsgcmVwYWlyOiBhbGwm
YXBvcztzIHdlbGwgdGhhdCBlbmRzIHdlbGwmI3hBOzU8L1RpdGxlX1ByaW1hcnk+PEF1dGhvcnNf
UHJpbWFyeT5XeW1hbixDLjwvQXV0aG9yc19QcmltYXJ5PjxBdXRob3JzX1ByaW1hcnk+S2FuYWFy
LFIuPC9BdXRob3JzX1ByaW1hcnk+PERhdGVfUHJpbWFyeT4yMDA2PC9EYXRlX1ByaW1hcnk+PEtl
eXdvcmRzPkFuaW1hbHM8L0tleXdvcmRzPjxLZXl3b3Jkcz5BcnRpY2xlPC9LZXl3b3Jkcz48S2V5
d29yZHM+Y2VsbDwvS2V5d29yZHM+PEtleXdvcmRzPmNlbGxzPC9LZXl3b3Jkcz48S2V5d29yZHM+
RE5BPC9LZXl3b3Jkcz48S2V5d29yZHM+RE5BIEJyZWFrcyxEb3VibGUtU3RyYW5kZWQ8L0tleXdv
cmRzPjxLZXl3b3Jkcz5ETkEgcmVwYWlyPC9LZXl3b3Jkcz48S2V5d29yZHM+RE5BIHJlcGxpY2F0
aW9uPC9LZXl3b3Jkcz48S2V5d29yZHM+RE5BLFNpbmdsZS1TdHJhbmRlZDwvS2V5d29yZHM+PEtl
eXdvcmRzPmRvdWJsZSBzdHJhbmQgYnJlYWs8L0tleXdvcmRzPjxLZXl3b3Jkcz5nZW5ldGljPC9L
ZXl3b3Jkcz48S2V5d29yZHM+Z2VuZXRpY3M8L0tleXdvcmRzPjxLZXl3b3Jkcz5HRU5PTUU8L0tl
eXdvcmRzPjxLZXl3b3Jkcz5nZW5vbWljIGluc3RhYmlsaXR5PC9LZXl3b3Jkcz48S2V5d29yZHM+
aHVtYW5zPC9LZXl3b3Jkcz48S2V5d29yZHM+bWVjaGFuaXNtPC9LZXl3b3Jkcz48S2V5d29yZHM+
bWVjaGFuaXNtczwvS2V5d29yZHM+PEtleXdvcmRzPm1ldGFib2xpc208L0tleXdvcmRzPjxLZXl3
b3Jkcz5Nb2RlbHMsQmlvbG9naWNhbDwvS2V5d29yZHM+PEtleXdvcmRzPk51Y2xlb3Byb3RlaW5z
PC9LZXl3b3Jkcz48S2V5d29yZHM+cGF0aHdheTwvS2V5d29yZHM+PEtleXdvcmRzPnBhdGh3YXlz
PC9LZXl3b3Jkcz48S2V5d29yZHM+UGh5c2lvbG9neTwvS2V5d29yZHM+PEtleXdvcmRzPnJhZGlh
dGlvbjwvS2V5d29yZHM+PEtleXdvcmRzPnJlYXJyYW5nZW1lbnQ8L0tleXdvcmRzPjxLZXl3b3Jk
cz5yZWFycmFuZ2VtZW50czwvS2V5d29yZHM+PEtleXdvcmRzPlJlY29tYmluYXRpb24sR2VuZXRp
YzwvS2V5d29yZHM+PEtleXdvcmRzPnJlcGFpcjwvS2V5d29yZHM+PEtleXdvcmRzPnJlcGxpY2F0
aW9uPC9LZXl3b3Jkcz48S2V5d29yZHM+UmVzZWFyY2g8L0tleXdvcmRzPjxLZXl3b3Jkcz5SZXZp
ZXc8L0tleXdvcmRzPjxLZXl3b3Jkcz5zZXF1ZW5jZTwvS2V5d29yZHM+PEtleXdvcmRzPnNpbmds
ZS1zdHJhbmRlZDwvS2V5d29yZHM+PEtleXdvcmRzPnN0YWJpbGl0eTwvS2V5d29yZHM+PEtleXdv
cmRzPnN0cnVjdHVyZTwvS2V5d29yZHM+PEtleXdvcmRzPnRyYW5zY3JpcHRpb248L0tleXdvcmRz
PjxSZXByaW50Pk5vdCBpbiBGaWxlPC9SZXByaW50PjxTdGFydF9QYWdlPjM2MzwvU3RhcnRfUGFn
ZT48RW5kX1BhZ2U+MzgzPC9FbmRfUGFnZT48UGVyaW9kaWNhbD5Bbm51LlJldi5HZW5ldC48L1Bl
cmlvZGljYWw+PFZvbHVtZT40MDwvVm9sdW1lPjxNaXNjXzM+MTAuMTE0Ni9hbm51cmV2LmdlbmV0
LjQwLjExMDQwNS4wOTA0NTEgW2RvaV08L01pc2NfMz48QWRkcmVzcz5EZXBhcnRtZW50IG9mIENl
bGwgQmlvbG9neSAmYW1wOyBHZW5ldGljcyBhbmQgRGVwYXJ0bWVudCBvZiBSYWRpYXRpb24gT25j
b2xvZ3ksIEVyYXNtdXMgTUMsIDMwMDAgRFIgUm90dGVyZGFtLCBUaGUgTmV0aGVybGFuZHMuIHIu
a2FuYWFyQGVyYXNtdXNtYy5ubDwvQWRkcmVzcz48V2ViX1VSTD5QTToxNjg5NTQ2NjwvV2ViX1VS
TD48WlpfSm91cm5hbEZ1bGw+PGYgbmFtZT0iU3lzdGVtIj5Bbm51LlJldi5HZW5ldC48L2Y+PC9a
Wl9Kb3VybmFsRnVsbD48WlpfV29ya2Zvcm1JRD4xPC9aWl9Xb3JrZm9ybUlEPjwvTURMPjwvQ2l0
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d5bWFuPC9BdXRob3I+PFllYXI+MjAwNjwvWWVhcj48UmVj
TnVtPjEwMDkzPC9SZWNOdW0+PElEVGV4dD5ETkEgZG91YmxlLXN0cmFuZCBicmVhayByZXBhaXI6
IGFsbCZhcG9zO3Mgd2VsbCB0aGF0IGVuZHMgd2VsbCYjeEE7NTwvSURUZXh0PjxNREwgUmVmX1R5
cGU9IkpvdXJuYWwiPjxSZWZfVHlwZT5Kb3VybmFsPC9SZWZfVHlwZT48UmVmX0lEPjEwMDkzPC9S
ZWZfSUQ+PFRpdGxlX1ByaW1hcnk+RE5BIGRvdWJsZS1zdHJhbmQgYnJlYWsgcmVwYWlyOiBhbGwm
YXBvcztzIHdlbGwgdGhhdCBlbmRzIHdlbGwmI3hBOzU8L1RpdGxlX1ByaW1hcnk+PEF1dGhvcnNf
UHJpbWFyeT5XeW1hbixDLjwvQXV0aG9yc19QcmltYXJ5PjxBdXRob3JzX1ByaW1hcnk+S2FuYWFy
LFIuPC9BdXRob3JzX1ByaW1hcnk+PERhdGVfUHJpbWFyeT4yMDA2PC9EYXRlX1ByaW1hcnk+PEtl
eXdvcmRzPkFuaW1hbHM8L0tleXdvcmRzPjxLZXl3b3Jkcz5BcnRpY2xlPC9LZXl3b3Jkcz48S2V5
d29yZHM+Y2VsbDwvS2V5d29yZHM+PEtleXdvcmRzPmNlbGxzPC9LZXl3b3Jkcz48S2V5d29yZHM+
RE5BPC9LZXl3b3Jkcz48S2V5d29yZHM+RE5BIEJyZWFrcyxEb3VibGUtU3RyYW5kZWQ8L0tleXdv
cmRzPjxLZXl3b3Jkcz5ETkEgcmVwYWlyPC9LZXl3b3Jkcz48S2V5d29yZHM+RE5BIHJlcGxpY2F0
aW9uPC9LZXl3b3Jkcz48S2V5d29yZHM+RE5BLFNpbmdsZS1TdHJhbmRlZDwvS2V5d29yZHM+PEtl
eXdvcmRzPmRvdWJsZSBzdHJhbmQgYnJlYWs8L0tleXdvcmRzPjxLZXl3b3Jkcz5nZW5ldGljPC9L
ZXl3b3Jkcz48S2V5d29yZHM+Z2VuZXRpY3M8L0tleXdvcmRzPjxLZXl3b3Jkcz5HRU5PTUU8L0tl
eXdvcmRzPjxLZXl3b3Jkcz5nZW5vbWljIGluc3RhYmlsaXR5PC9LZXl3b3Jkcz48S2V5d29yZHM+
aHVtYW5zPC9LZXl3b3Jkcz48S2V5d29yZHM+bWVjaGFuaXNtPC9LZXl3b3Jkcz48S2V5d29yZHM+
bWVjaGFuaXNtczwvS2V5d29yZHM+PEtleXdvcmRzPm1ldGFib2xpc208L0tleXdvcmRzPjxLZXl3
b3Jkcz5Nb2RlbHMsQmlvbG9naWNhbDwvS2V5d29yZHM+PEtleXdvcmRzPk51Y2xlb3Byb3RlaW5z
PC9LZXl3b3Jkcz48S2V5d29yZHM+cGF0aHdheTwvS2V5d29yZHM+PEtleXdvcmRzPnBhdGh3YXlz
PC9LZXl3b3Jkcz48S2V5d29yZHM+UGh5c2lvbG9neTwvS2V5d29yZHM+PEtleXdvcmRzPnJhZGlh
dGlvbjwvS2V5d29yZHM+PEtleXdvcmRzPnJlYXJyYW5nZW1lbnQ8L0tleXdvcmRzPjxLZXl3b3Jk
cz5yZWFycmFuZ2VtZW50czwvS2V5d29yZHM+PEtleXdvcmRzPlJlY29tYmluYXRpb24sR2VuZXRp
YzwvS2V5d29yZHM+PEtleXdvcmRzPnJlcGFpcjwvS2V5d29yZHM+PEtleXdvcmRzPnJlcGxpY2F0
aW9uPC9LZXl3b3Jkcz48S2V5d29yZHM+UmVzZWFyY2g8L0tleXdvcmRzPjxLZXl3b3Jkcz5SZXZp
ZXc8L0tleXdvcmRzPjxLZXl3b3Jkcz5zZXF1ZW5jZTwvS2V5d29yZHM+PEtleXdvcmRzPnNpbmds
ZS1zdHJhbmRlZDwvS2V5d29yZHM+PEtleXdvcmRzPnN0YWJpbGl0eTwvS2V5d29yZHM+PEtleXdv
cmRzPnN0cnVjdHVyZTwvS2V5d29yZHM+PEtleXdvcmRzPnRyYW5zY3JpcHRpb248L0tleXdvcmRz
PjxSZXByaW50Pk5vdCBpbiBGaWxlPC9SZXByaW50PjxTdGFydF9QYWdlPjM2MzwvU3RhcnRfUGFn
ZT48RW5kX1BhZ2U+MzgzPC9FbmRfUGFnZT48UGVyaW9kaWNhbD5Bbm51LlJldi5HZW5ldC48L1Bl
cmlvZGljYWw+PFZvbHVtZT40MDwvVm9sdW1lPjxNaXNjXzM+MTAuMTE0Ni9hbm51cmV2LmdlbmV0
LjQwLjExMDQwNS4wOTA0NTEgW2RvaV08L01pc2NfMz48QWRkcmVzcz5EZXBhcnRtZW50IG9mIENl
bGwgQmlvbG9neSAmYW1wOyBHZW5ldGljcyBhbmQgRGVwYXJ0bWVudCBvZiBSYWRpYXRpb24gT25j
b2xvZ3ksIEVyYXNtdXMgTUMsIDMwMDAgRFIgUm90dGVyZGFtLCBUaGUgTmV0aGVybGFuZHMuIHIu
a2FuYWFyQGVyYXNtdXNtYy5ubDwvQWRkcmVzcz48V2ViX1VSTD5QTToxNjg5NTQ2NjwvV2ViX1VS
TD48WlpfSm91cm5hbEZ1bGw+PGYgbmFtZT0iU3lzdGVtIj5Bbm51LlJldi5HZW5ldC48L2Y+PC9a
Wl9Kb3VybmFsRnVsbD48WlpfV29ya2Zvcm1JRD4xPC9aWl9Xb3JrZm9ybUlEPjwvTURMPjwvQ2l0
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92111" w:rsidRPr="008619FD">
        <w:rPr>
          <w:rFonts w:ascii="Book Antiqua" w:hAnsi="Book Antiqua"/>
          <w:sz w:val="24"/>
          <w:szCs w:val="24"/>
          <w:vertAlign w:val="superscript"/>
        </w:rPr>
      </w:r>
      <w:r w:rsidR="00C9211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20]</w:t>
      </w:r>
      <w:r w:rsidR="00C92111" w:rsidRPr="008619FD">
        <w:rPr>
          <w:rFonts w:ascii="Book Antiqua" w:hAnsi="Book Antiqua"/>
          <w:sz w:val="24"/>
          <w:szCs w:val="24"/>
          <w:vertAlign w:val="superscript"/>
        </w:rPr>
        <w:fldChar w:fldCharType="end"/>
      </w:r>
      <w:r w:rsidR="00F9161E" w:rsidRPr="008619FD">
        <w:rPr>
          <w:rFonts w:ascii="Book Antiqua" w:hAnsi="Book Antiqua"/>
          <w:sz w:val="24"/>
          <w:szCs w:val="24"/>
        </w:rPr>
        <w:t>.</w:t>
      </w:r>
      <w:r w:rsidRPr="008619FD">
        <w:rPr>
          <w:rFonts w:ascii="Book Antiqua" w:hAnsi="Book Antiqua"/>
          <w:sz w:val="24"/>
          <w:szCs w:val="24"/>
        </w:rPr>
        <w:t xml:space="preserve"> </w:t>
      </w:r>
      <w:r w:rsidR="00C34BE5" w:rsidRPr="008619FD">
        <w:rPr>
          <w:rFonts w:ascii="Book Antiqua" w:hAnsi="Book Antiqua"/>
          <w:sz w:val="24"/>
          <w:szCs w:val="24"/>
        </w:rPr>
        <w:t>The RAD51-</w:t>
      </w:r>
      <w:r w:rsidRPr="008619FD">
        <w:rPr>
          <w:rFonts w:ascii="Book Antiqua" w:hAnsi="Book Antiqua"/>
          <w:sz w:val="24"/>
          <w:szCs w:val="24"/>
        </w:rPr>
        <w:t xml:space="preserve">ssDNA </w:t>
      </w:r>
      <w:proofErr w:type="spellStart"/>
      <w:r w:rsidRPr="008619FD">
        <w:rPr>
          <w:rFonts w:ascii="Book Antiqua" w:hAnsi="Book Antiqua"/>
          <w:sz w:val="24"/>
          <w:szCs w:val="24"/>
        </w:rPr>
        <w:t>nucleofilament</w:t>
      </w:r>
      <w:proofErr w:type="spellEnd"/>
      <w:r w:rsidRPr="008619FD">
        <w:rPr>
          <w:rFonts w:ascii="Book Antiqua" w:hAnsi="Book Antiqua"/>
          <w:sz w:val="24"/>
          <w:szCs w:val="24"/>
        </w:rPr>
        <w:t xml:space="preserve"> </w:t>
      </w:r>
      <w:r w:rsidR="00C34BE5" w:rsidRPr="008619FD">
        <w:rPr>
          <w:rFonts w:ascii="Book Antiqua" w:hAnsi="Book Antiqua"/>
          <w:sz w:val="24"/>
          <w:szCs w:val="24"/>
        </w:rPr>
        <w:t xml:space="preserve">can invade homologous duplex DNA to </w:t>
      </w:r>
      <w:r w:rsidRPr="008619FD">
        <w:rPr>
          <w:rFonts w:ascii="Book Antiqua" w:hAnsi="Book Antiqua"/>
          <w:sz w:val="24"/>
          <w:szCs w:val="24"/>
        </w:rPr>
        <w:t xml:space="preserve">search for and </w:t>
      </w:r>
      <w:r w:rsidR="00CE25DE" w:rsidRPr="008619FD">
        <w:rPr>
          <w:rFonts w:ascii="Book Antiqua" w:hAnsi="Book Antiqua"/>
          <w:sz w:val="24"/>
          <w:szCs w:val="24"/>
        </w:rPr>
        <w:t>couple</w:t>
      </w:r>
      <w:r w:rsidRPr="008619FD">
        <w:rPr>
          <w:rFonts w:ascii="Book Antiqua" w:hAnsi="Book Antiqua"/>
          <w:sz w:val="24"/>
          <w:szCs w:val="24"/>
        </w:rPr>
        <w:t xml:space="preserve"> with a homologous sequence elsewhere in the genome to form a displacement D-loop in which DNA synthesis is initiated to replace the DNA surrounding the former break site.</w:t>
      </w:r>
    </w:p>
    <w:p w14:paraId="0DF255E6" w14:textId="77777777" w:rsidR="00684EAF" w:rsidRPr="008619FD" w:rsidRDefault="00684EAF" w:rsidP="000471E2">
      <w:pPr>
        <w:tabs>
          <w:tab w:val="left" w:pos="450"/>
        </w:tabs>
        <w:spacing w:line="360" w:lineRule="auto"/>
        <w:ind w:firstLineChars="100" w:firstLine="240"/>
        <w:rPr>
          <w:rFonts w:ascii="Book Antiqua" w:hAnsi="Book Antiqua"/>
          <w:sz w:val="24"/>
          <w:szCs w:val="24"/>
        </w:rPr>
      </w:pPr>
    </w:p>
    <w:p w14:paraId="311DC0BC" w14:textId="77777777" w:rsidR="00684EAF" w:rsidRPr="008619FD" w:rsidRDefault="00C729DC" w:rsidP="000471E2">
      <w:pPr>
        <w:tabs>
          <w:tab w:val="left" w:pos="450"/>
        </w:tabs>
        <w:spacing w:line="360" w:lineRule="auto"/>
        <w:rPr>
          <w:rFonts w:ascii="Book Antiqua" w:hAnsi="Book Antiqua"/>
          <w:b/>
          <w:i/>
          <w:sz w:val="24"/>
          <w:szCs w:val="24"/>
        </w:rPr>
      </w:pPr>
      <w:r w:rsidRPr="008619FD">
        <w:rPr>
          <w:rFonts w:ascii="Book Antiqua" w:hAnsi="Book Antiqua"/>
          <w:b/>
          <w:i/>
          <w:sz w:val="24"/>
          <w:szCs w:val="24"/>
        </w:rPr>
        <w:t>Re</w:t>
      </w:r>
      <w:r w:rsidR="00684EAF" w:rsidRPr="008619FD">
        <w:rPr>
          <w:rFonts w:ascii="Book Antiqua" w:hAnsi="Book Antiqua"/>
          <w:b/>
          <w:i/>
          <w:sz w:val="24"/>
          <w:szCs w:val="24"/>
        </w:rPr>
        <w:t>pair of inter-strand crosslinks</w:t>
      </w:r>
    </w:p>
    <w:p w14:paraId="68500F3D" w14:textId="78D9A8CD" w:rsidR="00C65ED5" w:rsidRPr="008619FD" w:rsidRDefault="00C65ED5" w:rsidP="000471E2">
      <w:pPr>
        <w:tabs>
          <w:tab w:val="left" w:pos="450"/>
        </w:tabs>
        <w:spacing w:line="360" w:lineRule="auto"/>
        <w:rPr>
          <w:rFonts w:ascii="Book Antiqua" w:hAnsi="Book Antiqua"/>
          <w:sz w:val="24"/>
          <w:szCs w:val="24"/>
        </w:rPr>
      </w:pPr>
      <w:r w:rsidRPr="008619FD">
        <w:rPr>
          <w:rFonts w:ascii="Book Antiqua" w:hAnsi="Book Antiqua"/>
          <w:sz w:val="24"/>
          <w:szCs w:val="24"/>
        </w:rPr>
        <w:t xml:space="preserve">Inter-strand crosslinks (ICLs) are </w:t>
      </w:r>
      <w:r w:rsidR="00F6520F" w:rsidRPr="008619FD">
        <w:rPr>
          <w:rFonts w:ascii="Book Antiqua" w:hAnsi="Book Antiqua"/>
          <w:sz w:val="24"/>
          <w:szCs w:val="24"/>
        </w:rPr>
        <w:t>able to</w:t>
      </w:r>
      <w:r w:rsidRPr="008619FD">
        <w:rPr>
          <w:rFonts w:ascii="Book Antiqua" w:hAnsi="Book Antiqua"/>
          <w:sz w:val="24"/>
          <w:szCs w:val="24"/>
        </w:rPr>
        <w:t xml:space="preserve"> </w:t>
      </w:r>
      <w:r w:rsidR="00F6520F" w:rsidRPr="008619FD">
        <w:rPr>
          <w:rFonts w:ascii="Book Antiqua" w:hAnsi="Book Antiqua"/>
          <w:sz w:val="24"/>
          <w:szCs w:val="24"/>
        </w:rPr>
        <w:t>inhibit</w:t>
      </w:r>
      <w:r w:rsidRPr="008619FD">
        <w:rPr>
          <w:rFonts w:ascii="Book Antiqua" w:hAnsi="Book Antiqua"/>
          <w:sz w:val="24"/>
          <w:szCs w:val="24"/>
        </w:rPr>
        <w:t xml:space="preserve"> transcri</w:t>
      </w:r>
      <w:r w:rsidR="00F6520F" w:rsidRPr="008619FD">
        <w:rPr>
          <w:rFonts w:ascii="Book Antiqua" w:hAnsi="Book Antiqua"/>
          <w:sz w:val="24"/>
          <w:szCs w:val="24"/>
        </w:rPr>
        <w:t>ption and replication by block</w:t>
      </w:r>
      <w:r w:rsidRPr="008619FD">
        <w:rPr>
          <w:rFonts w:ascii="Book Antiqua" w:hAnsi="Book Antiqua"/>
          <w:sz w:val="24"/>
          <w:szCs w:val="24"/>
        </w:rPr>
        <w:t xml:space="preserve">ing DNA strand separation. Among the chemotherapeutic agents, </w:t>
      </w:r>
      <w:proofErr w:type="spellStart"/>
      <w:r w:rsidRPr="008619FD">
        <w:rPr>
          <w:rFonts w:ascii="Book Antiqua" w:hAnsi="Book Antiqua"/>
          <w:sz w:val="24"/>
          <w:szCs w:val="24"/>
        </w:rPr>
        <w:t>cisplatin</w:t>
      </w:r>
      <w:proofErr w:type="spellEnd"/>
      <w:r w:rsidRPr="008619FD">
        <w:rPr>
          <w:rFonts w:ascii="Book Antiqua" w:hAnsi="Book Antiqua"/>
          <w:sz w:val="24"/>
          <w:szCs w:val="24"/>
        </w:rPr>
        <w:t xml:space="preserve">, cyclophosphamide, </w:t>
      </w:r>
      <w:proofErr w:type="spellStart"/>
      <w:r w:rsidRPr="008619FD">
        <w:rPr>
          <w:rFonts w:ascii="Book Antiqua" w:hAnsi="Book Antiqua"/>
          <w:sz w:val="24"/>
          <w:szCs w:val="24"/>
        </w:rPr>
        <w:t>melphalan</w:t>
      </w:r>
      <w:proofErr w:type="spellEnd"/>
      <w:r w:rsidRPr="008619FD">
        <w:rPr>
          <w:rFonts w:ascii="Book Antiqua" w:hAnsi="Book Antiqua"/>
          <w:sz w:val="24"/>
          <w:szCs w:val="24"/>
        </w:rPr>
        <w:t xml:space="preserve">, and </w:t>
      </w:r>
      <w:proofErr w:type="spellStart"/>
      <w:r w:rsidRPr="008619FD">
        <w:rPr>
          <w:rFonts w:ascii="Book Antiqua" w:hAnsi="Book Antiqua"/>
          <w:sz w:val="24"/>
          <w:szCs w:val="24"/>
        </w:rPr>
        <w:t>mitomycin</w:t>
      </w:r>
      <w:proofErr w:type="spellEnd"/>
      <w:r w:rsidRPr="008619FD">
        <w:rPr>
          <w:rFonts w:ascii="Book Antiqua" w:hAnsi="Book Antiqua"/>
          <w:sz w:val="24"/>
          <w:szCs w:val="24"/>
        </w:rPr>
        <w:t xml:space="preserve"> C (MMC) </w:t>
      </w:r>
      <w:r w:rsidR="00E97CA0" w:rsidRPr="008619FD">
        <w:rPr>
          <w:rFonts w:ascii="Book Antiqua" w:hAnsi="Book Antiqua"/>
          <w:sz w:val="24"/>
          <w:szCs w:val="24"/>
        </w:rPr>
        <w:t>are considered inducers of ICLs</w:t>
      </w:r>
      <w:r w:rsidR="00C92111" w:rsidRPr="008619FD">
        <w:rPr>
          <w:rFonts w:ascii="Book Antiqua" w:hAnsi="Book Antiqua"/>
          <w:sz w:val="24"/>
          <w:szCs w:val="24"/>
          <w:vertAlign w:val="superscript"/>
        </w:rPr>
        <w:fldChar w:fldCharType="begin">
          <w:fldData xml:space="preserve">PFJlZm1hbj48Q2l0ZT48QXV0aG9yPkRlYW5zPC9BdXRob3I+PFllYXI+MjAxMTwvWWVhcj48UmVj
TnVtPjEwMDk1PC9SZWNOdW0+PElEVGV4dD5ETkEgaW50ZXJzdHJhbmQgY3Jvc3NsaW5rIHJlcGFp
ciBhbmQgY2FuY2VyJiN4QTszPC9JRFRleHQ+PE1ETCBSZWZfVHlwZT0iSm91cm5hbCI+PFJlZl9U
eXBlPkpvdXJuYWw8L1JlZl9UeXBlPjxSZWZfSUQ+MTAwOTU8L1JlZl9JRD48VGl0bGVfUHJpbWFy
eT5ETkEgaW50ZXJzdHJhbmQgY3Jvc3NsaW5rIHJlcGFpciBhbmQgY2FuY2VyJiN4QTszPC9UaXRs
ZV9QcmltYXJ5PjxBdXRob3JzX1ByaW1hcnk+RGVhbnMsQS5KLjwvQXV0aG9yc19QcmltYXJ5PjxB
dXRob3JzX1ByaW1hcnk+V2VzdCxTLkMuPC9BdXRob3JzX1ByaW1hcnk+PERhdGVfUHJpbWFyeT4y
MDExLzc8L0RhdGVfUHJpbWFyeT48S2V5d29yZHM+QW5pbWFsczwvS2V5d29yZHM+PEtleXdvcmRz
PkFudGluZW9wbGFzdGljIEFnZW50czwvS2V5d29yZHM+PEtleXdvcmRzPkFudGluZW9wbGFzdGlj
LUFnZW50czwvS2V5d29yZHM+PEtleXdvcmRzPkFydGljbGU8L0tleXdvcmRzPjxLZXl3b3Jkcz5j
YW5jZXI8L0tleXdvcmRzPjxLZXl3b3Jkcz5jZWxsPC9LZXl3b3Jkcz48S2V5d29yZHM+Y2VsbHM8
L0tleXdvcmRzPjxLZXl3b3Jkcz5Dcm9zcy1MaW5raW5nIFJlYWdlbnRzPC9LZXl3b3Jkcz48S2V5
d29yZHM+Q3Jvc3MtTGlua2luZy1SZWFnZW50czwvS2V5d29yZHM+PEtleXdvcmRzPmNyb3NzbGlu
a3M8L0tleXdvcmRzPjxLZXl3b3Jkcz5ETkE8L0tleXdvcmRzPjxLZXl3b3Jkcz5ETkEgZGFtYWdl
PC9LZXl3b3Jkcz48S2V5d29yZHM+RE5BIHJlcGFpcjwvS2V5d29yZHM+PEtleXdvcmRzPmRydWc8
L0tleXdvcmRzPjxLZXl3b3Jkcz5EcnVnIFJlc2lzdGFuY2U8L0tleXdvcmRzPjxLZXl3b3Jkcz5E
cnVnIFJlc2lzdGFuY2UsTmVvcGxhc208L0tleXdvcmRzPjxLZXl3b3Jkcz5kcnVnIHRoZXJhcHk8
L0tleXdvcmRzPjxLZXl3b3Jkcz5EcnVnLVJlc2lzdGFuY2U8L0tleXdvcmRzPjxLZXl3b3Jkcz5l
bnp5bWU8L0tleXdvcmRzPjxLZXl3b3Jkcz5Fbnp5bWVzPC9LZXl3b3Jkcz48S2V5d29yZHM+ZXRp
b2xvZ3k8L0tleXdvcmRzPjxLZXl3b3Jkcz5GYW5jb25pIEFuZW1pYTwvS2V5d29yZHM+PEtleXdv
cmRzPmdlbmV0aWM8L0tleXdvcmRzPjxLZXl3b3Jkcz5nZW5ldGljczwvS2V5d29yZHM+PEtleXdv
cmRzPmhlbGljYXNlPC9LZXl3b3Jkcz48S2V5d29yZHM+aHVtYW5zPC9LZXl3b3Jkcz48S2V5d29y
ZHM+bGVhZDwvS2V5d29yZHM+PEtleXdvcmRzPk5lb3BsYXNtczwvS2V5d29yZHM+PEtleXdvcmRz
Pm51Y2xlYXNlPC9LZXl3b3Jkcz48S2V5d29yZHM+bnVjbGVhc2VzPC9LZXl3b3Jkcz48S2V5d29y
ZHM+cGF0aHdheTwvS2V5d29yZHM+PEtleXdvcmRzPnBoYXJtYWNvbG9neTwvS2V5d29yZHM+PEtl
eXdvcmRzPlJlY29tYmluYXRpb24sR2VuZXRpYzwvS2V5d29yZHM+PEtleXdvcmRzPnJlcGFpcjwv
S2V5d29yZHM+PEtleXdvcmRzPnJlcGxpY2F0aW9uPC9LZXl3b3Jkcz48S2V5d29yZHM+UmVzZWFy
Y2g8L0tleXdvcmRzPjxLZXl3b3Jkcz5yZXNpc3RhbmNlPC9LZXl3b3Jkcz48S2V5d29yZHM+UmV2
aWV3PC9LZXl3b3Jkcz48S2V5d29yZHM+dHJhbnNjcmlwdGlvbjwvS2V5d29yZHM+PFJlcHJpbnQ+
Tm90IGluIEZpbGU8L1JlcHJpbnQ+PFN0YXJ0X1BhZ2U+NDY3PC9TdGFydF9QYWdlPjxFbmRfUGFn
ZT40ODA8L0VuZF9QYWdlPjxQZXJpb2RpY2FsPk5hdC5SZXYuQ2FuY2VyPC9QZXJpb2RpY2FsPjxW
b2x1bWU+MTE8L1ZvbHVtZT48SXNzdWU+NzwvSXNzdWU+PFVzZXJfRGVmXzU+UE1DMzU2MDMyODwv
VXNlcl9EZWZfNT48TWlzY18zPm5yYzMwODggW3BpaV07MTAuMTAzOC9ucmMzMDg4IFtkb2ldPC9N
aXNjXzM+PEFkZHJlc3M+TG9uZG9uIFJlc2VhcmNoIEluc3RpdHV0ZSwgQ2FuY2VyIFJlc2VhcmNo
IFVLLCBDbGFyZSBIYWxsIExhYm9yYXRvcmllcywgU291dGggTWltbXMgRU42M0xELCBVSzwvQWRk
cmVzcz48V2ViX1VSTD5QTToyMTcwMTUxMTwvV2ViX1VSTD48WlpfSm91cm5hbEZ1bGw+PGYgbmFt
ZT0iU3lzdGVtIj5OYXQuUmV2LkNhbmNlcjwvZj48L1paX0pvdXJuYWxGdWxsPjxaWl9Xb3JrZm9y
bUlEPjE8L1paX1dv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RlYW5zPC9BdXRob3I+PFllYXI+MjAxMTwvWWVhcj48UmVj
TnVtPjEwMDk1PC9SZWNOdW0+PElEVGV4dD5ETkEgaW50ZXJzdHJhbmQgY3Jvc3NsaW5rIHJlcGFp
ciBhbmQgY2FuY2VyJiN4QTszPC9JRFRleHQ+PE1ETCBSZWZfVHlwZT0iSm91cm5hbCI+PFJlZl9U
eXBlPkpvdXJuYWw8L1JlZl9UeXBlPjxSZWZfSUQ+MTAwOTU8L1JlZl9JRD48VGl0bGVfUHJpbWFy
eT5ETkEgaW50ZXJzdHJhbmQgY3Jvc3NsaW5rIHJlcGFpciBhbmQgY2FuY2VyJiN4QTszPC9UaXRs
ZV9QcmltYXJ5PjxBdXRob3JzX1ByaW1hcnk+RGVhbnMsQS5KLjwvQXV0aG9yc19QcmltYXJ5PjxB
dXRob3JzX1ByaW1hcnk+V2VzdCxTLkMuPC9BdXRob3JzX1ByaW1hcnk+PERhdGVfUHJpbWFyeT4y
MDExLzc8L0RhdGVfUHJpbWFyeT48S2V5d29yZHM+QW5pbWFsczwvS2V5d29yZHM+PEtleXdvcmRz
PkFudGluZW9wbGFzdGljIEFnZW50czwvS2V5d29yZHM+PEtleXdvcmRzPkFudGluZW9wbGFzdGlj
LUFnZW50czwvS2V5d29yZHM+PEtleXdvcmRzPkFydGljbGU8L0tleXdvcmRzPjxLZXl3b3Jkcz5j
YW5jZXI8L0tleXdvcmRzPjxLZXl3b3Jkcz5jZWxsPC9LZXl3b3Jkcz48S2V5d29yZHM+Y2VsbHM8
L0tleXdvcmRzPjxLZXl3b3Jkcz5Dcm9zcy1MaW5raW5nIFJlYWdlbnRzPC9LZXl3b3Jkcz48S2V5
d29yZHM+Q3Jvc3MtTGlua2luZy1SZWFnZW50czwvS2V5d29yZHM+PEtleXdvcmRzPmNyb3NzbGlu
a3M8L0tleXdvcmRzPjxLZXl3b3Jkcz5ETkE8L0tleXdvcmRzPjxLZXl3b3Jkcz5ETkEgZGFtYWdl
PC9LZXl3b3Jkcz48S2V5d29yZHM+RE5BIHJlcGFpcjwvS2V5d29yZHM+PEtleXdvcmRzPmRydWc8
L0tleXdvcmRzPjxLZXl3b3Jkcz5EcnVnIFJlc2lzdGFuY2U8L0tleXdvcmRzPjxLZXl3b3Jkcz5E
cnVnIFJlc2lzdGFuY2UsTmVvcGxhc208L0tleXdvcmRzPjxLZXl3b3Jkcz5kcnVnIHRoZXJhcHk8
L0tleXdvcmRzPjxLZXl3b3Jkcz5EcnVnLVJlc2lzdGFuY2U8L0tleXdvcmRzPjxLZXl3b3Jkcz5l
bnp5bWU8L0tleXdvcmRzPjxLZXl3b3Jkcz5Fbnp5bWVzPC9LZXl3b3Jkcz48S2V5d29yZHM+ZXRp
b2xvZ3k8L0tleXdvcmRzPjxLZXl3b3Jkcz5GYW5jb25pIEFuZW1pYTwvS2V5d29yZHM+PEtleXdv
cmRzPmdlbmV0aWM8L0tleXdvcmRzPjxLZXl3b3Jkcz5nZW5ldGljczwvS2V5d29yZHM+PEtleXdv
cmRzPmhlbGljYXNlPC9LZXl3b3Jkcz48S2V5d29yZHM+aHVtYW5zPC9LZXl3b3Jkcz48S2V5d29y
ZHM+bGVhZDwvS2V5d29yZHM+PEtleXdvcmRzPk5lb3BsYXNtczwvS2V5d29yZHM+PEtleXdvcmRz
Pm51Y2xlYXNlPC9LZXl3b3Jkcz48S2V5d29yZHM+bnVjbGVhc2VzPC9LZXl3b3Jkcz48S2V5d29y
ZHM+cGF0aHdheTwvS2V5d29yZHM+PEtleXdvcmRzPnBoYXJtYWNvbG9neTwvS2V5d29yZHM+PEtl
eXdvcmRzPlJlY29tYmluYXRpb24sR2VuZXRpYzwvS2V5d29yZHM+PEtleXdvcmRzPnJlcGFpcjwv
S2V5d29yZHM+PEtleXdvcmRzPnJlcGxpY2F0aW9uPC9LZXl3b3Jkcz48S2V5d29yZHM+UmVzZWFy
Y2g8L0tleXdvcmRzPjxLZXl3b3Jkcz5yZXNpc3RhbmNlPC9LZXl3b3Jkcz48S2V5d29yZHM+UmV2
aWV3PC9LZXl3b3Jkcz48S2V5d29yZHM+dHJhbnNjcmlwdGlvbjwvS2V5d29yZHM+PFJlcHJpbnQ+
Tm90IGluIEZpbGU8L1JlcHJpbnQ+PFN0YXJ0X1BhZ2U+NDY3PC9TdGFydF9QYWdlPjxFbmRfUGFn
ZT40ODA8L0VuZF9QYWdlPjxQZXJpb2RpY2FsPk5hdC5SZXYuQ2FuY2VyPC9QZXJpb2RpY2FsPjxW
b2x1bWU+MTE8L1ZvbHVtZT48SXNzdWU+NzwvSXNzdWU+PFVzZXJfRGVmXzU+UE1DMzU2MDMyODwv
VXNlcl9EZWZfNT48TWlzY18zPm5yYzMwODggW3BpaV07MTAuMTAzOC9ucmMzMDg4IFtkb2ldPC9N
aXNjXzM+PEFkZHJlc3M+TG9uZG9uIFJlc2VhcmNoIEluc3RpdHV0ZSwgQ2FuY2VyIFJlc2VhcmNo
IFVLLCBDbGFyZSBIYWxsIExhYm9yYXRvcmllcywgU291dGggTWltbXMgRU42M0xELCBVSzwvQWRk
cmVzcz48V2ViX1VSTD5QTToyMTcwMTUxMTwvV2ViX1VSTD48WlpfSm91cm5hbEZ1bGw+PGYgbmFt
ZT0iU3lzdGVtIj5OYXQuUmV2LkNhbmNlcjwvZj48L1paX0pvdXJuYWxGdWxsPjxaWl9Xb3JrZm9y
bUlEPjE8L1paX1dv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92111" w:rsidRPr="008619FD">
        <w:rPr>
          <w:rFonts w:ascii="Book Antiqua" w:hAnsi="Book Antiqua"/>
          <w:sz w:val="24"/>
          <w:szCs w:val="24"/>
          <w:vertAlign w:val="superscript"/>
        </w:rPr>
      </w:r>
      <w:r w:rsidR="00C9211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23]</w:t>
      </w:r>
      <w:r w:rsidR="00C92111" w:rsidRPr="008619FD">
        <w:rPr>
          <w:rFonts w:ascii="Book Antiqua" w:hAnsi="Book Antiqua"/>
          <w:sz w:val="24"/>
          <w:szCs w:val="24"/>
          <w:vertAlign w:val="superscript"/>
        </w:rPr>
        <w:fldChar w:fldCharType="end"/>
      </w:r>
      <w:r w:rsidRPr="008619FD">
        <w:rPr>
          <w:rFonts w:ascii="Book Antiqua" w:hAnsi="Book Antiqua"/>
          <w:sz w:val="24"/>
          <w:szCs w:val="24"/>
        </w:rPr>
        <w:t>.</w:t>
      </w:r>
      <w:r w:rsidR="00C63178" w:rsidRPr="008619FD">
        <w:rPr>
          <w:rFonts w:ascii="Book Antiqua" w:hAnsi="Book Antiqua"/>
          <w:sz w:val="24"/>
          <w:szCs w:val="24"/>
        </w:rPr>
        <w:t xml:space="preserve"> The repair of ICLs is complex and </w:t>
      </w:r>
      <w:r w:rsidR="00E85057" w:rsidRPr="008619FD">
        <w:rPr>
          <w:rFonts w:ascii="Book Antiqua" w:hAnsi="Book Antiqua"/>
          <w:sz w:val="24"/>
          <w:szCs w:val="24"/>
        </w:rPr>
        <w:t>involves</w:t>
      </w:r>
      <w:r w:rsidR="00C63178" w:rsidRPr="008619FD">
        <w:rPr>
          <w:rFonts w:ascii="Book Antiqua" w:hAnsi="Book Antiqua"/>
          <w:sz w:val="24"/>
          <w:szCs w:val="24"/>
        </w:rPr>
        <w:t xml:space="preserve"> </w:t>
      </w:r>
      <w:r w:rsidR="00E85057" w:rsidRPr="008619FD">
        <w:rPr>
          <w:rFonts w:ascii="Book Antiqua" w:hAnsi="Book Antiqua"/>
          <w:sz w:val="24"/>
          <w:szCs w:val="24"/>
        </w:rPr>
        <w:t xml:space="preserve">a coordination of </w:t>
      </w:r>
      <w:r w:rsidR="00C63178" w:rsidRPr="008619FD">
        <w:rPr>
          <w:rFonts w:ascii="Book Antiqua" w:hAnsi="Book Antiqua"/>
          <w:sz w:val="24"/>
          <w:szCs w:val="24"/>
        </w:rPr>
        <w:t>several DNA repair pathways such as NER, HR,</w:t>
      </w:r>
      <w:r w:rsidR="008F603B" w:rsidRPr="008619FD">
        <w:rPr>
          <w:rFonts w:ascii="Book Antiqua" w:hAnsi="Book Antiqua"/>
          <w:sz w:val="24"/>
          <w:szCs w:val="24"/>
        </w:rPr>
        <w:t xml:space="preserve"> </w:t>
      </w:r>
      <w:r w:rsidR="0082744F" w:rsidRPr="008619FD">
        <w:rPr>
          <w:rFonts w:ascii="Book Antiqua" w:hAnsi="Book Antiqua"/>
          <w:sz w:val="24"/>
          <w:szCs w:val="24"/>
        </w:rPr>
        <w:t>Translesion synthesis (</w:t>
      </w:r>
      <w:r w:rsidR="008F603B" w:rsidRPr="008619FD">
        <w:rPr>
          <w:rFonts w:ascii="Book Antiqua" w:hAnsi="Book Antiqua"/>
          <w:sz w:val="24"/>
          <w:szCs w:val="24"/>
        </w:rPr>
        <w:t>TLS</w:t>
      </w:r>
      <w:r w:rsidR="0082744F" w:rsidRPr="008619FD">
        <w:rPr>
          <w:rFonts w:ascii="Book Antiqua" w:hAnsi="Book Antiqua"/>
          <w:sz w:val="24"/>
          <w:szCs w:val="24"/>
        </w:rPr>
        <w:t>)</w:t>
      </w:r>
      <w:r w:rsidR="008F603B" w:rsidRPr="008619FD">
        <w:rPr>
          <w:rFonts w:ascii="Book Antiqua" w:hAnsi="Book Antiqua"/>
          <w:sz w:val="24"/>
          <w:szCs w:val="24"/>
        </w:rPr>
        <w:t>,</w:t>
      </w:r>
      <w:r w:rsidR="00C63178" w:rsidRPr="008619FD">
        <w:rPr>
          <w:rFonts w:ascii="Book Antiqua" w:hAnsi="Book Antiqua"/>
          <w:sz w:val="24"/>
          <w:szCs w:val="24"/>
        </w:rPr>
        <w:t xml:space="preserve"> </w:t>
      </w:r>
      <w:r w:rsidR="00E97CA0" w:rsidRPr="008619FD">
        <w:rPr>
          <w:rFonts w:ascii="Book Antiqua" w:hAnsi="Book Antiqua"/>
          <w:sz w:val="24"/>
          <w:szCs w:val="24"/>
        </w:rPr>
        <w:t xml:space="preserve">and </w:t>
      </w:r>
      <w:proofErr w:type="spellStart"/>
      <w:r w:rsidR="00E97CA0" w:rsidRPr="008619FD">
        <w:rPr>
          <w:rFonts w:ascii="Book Antiqua" w:hAnsi="Book Antiqua"/>
          <w:sz w:val="24"/>
          <w:szCs w:val="24"/>
        </w:rPr>
        <w:t>Fanconi</w:t>
      </w:r>
      <w:proofErr w:type="spellEnd"/>
      <w:r w:rsidR="00E97CA0" w:rsidRPr="008619FD">
        <w:rPr>
          <w:rFonts w:ascii="Book Antiqua" w:hAnsi="Book Antiqua"/>
          <w:sz w:val="24"/>
          <w:szCs w:val="24"/>
        </w:rPr>
        <w:t xml:space="preserve"> anemia (FA) pathway</w:t>
      </w:r>
      <w:r w:rsidR="00C92111" w:rsidRPr="008619FD">
        <w:rPr>
          <w:rFonts w:ascii="Book Antiqua" w:hAnsi="Book Antiqua"/>
          <w:sz w:val="24"/>
          <w:szCs w:val="24"/>
          <w:vertAlign w:val="superscript"/>
        </w:rPr>
        <w:fldChar w:fldCharType="begin">
          <w:fldData xml:space="preserve">PFJlZm1hbj48Q2l0ZT48QXV0aG9yPkRlYW5zPC9BdXRob3I+PFllYXI+MjAxMTwvWWVhcj48UmVj
TnVtPjEwMDk1PC9SZWNOdW0+PElEVGV4dD5ETkEgaW50ZXJzdHJhbmQgY3Jvc3NsaW5rIHJlcGFp
ciBhbmQgY2FuY2VyJiN4QTszPC9JRFRleHQ+PE1ETCBSZWZfVHlwZT0iSm91cm5hbCI+PFJlZl9U
eXBlPkpvdXJuYWw8L1JlZl9UeXBlPjxSZWZfSUQ+MTAwOTU8L1JlZl9JRD48VGl0bGVfUHJpbWFy
eT5ETkEgaW50ZXJzdHJhbmQgY3Jvc3NsaW5rIHJlcGFpciBhbmQgY2FuY2VyJiN4QTszPC9UaXRs
ZV9QcmltYXJ5PjxBdXRob3JzX1ByaW1hcnk+RGVhbnMsQS5KLjwvQXV0aG9yc19QcmltYXJ5PjxB
dXRob3JzX1ByaW1hcnk+V2VzdCxTLkMuPC9BdXRob3JzX1ByaW1hcnk+PERhdGVfUHJpbWFyeT4y
MDExLzc8L0RhdGVfUHJpbWFyeT48S2V5d29yZHM+QW5pbWFsczwvS2V5d29yZHM+PEtleXdvcmRz
PkFudGluZW9wbGFzdGljIEFnZW50czwvS2V5d29yZHM+PEtleXdvcmRzPkFudGluZW9wbGFzdGlj
LUFnZW50czwvS2V5d29yZHM+PEtleXdvcmRzPkFydGljbGU8L0tleXdvcmRzPjxLZXl3b3Jkcz5j
YW5jZXI8L0tleXdvcmRzPjxLZXl3b3Jkcz5jZWxsPC9LZXl3b3Jkcz48S2V5d29yZHM+Y2VsbHM8
L0tleXdvcmRzPjxLZXl3b3Jkcz5Dcm9zcy1MaW5raW5nIFJlYWdlbnRzPC9LZXl3b3Jkcz48S2V5
d29yZHM+Q3Jvc3MtTGlua2luZy1SZWFnZW50czwvS2V5d29yZHM+PEtleXdvcmRzPmNyb3NzbGlu
a3M8L0tleXdvcmRzPjxLZXl3b3Jkcz5ETkE8L0tleXdvcmRzPjxLZXl3b3Jkcz5ETkEgZGFtYWdl
PC9LZXl3b3Jkcz48S2V5d29yZHM+RE5BIHJlcGFpcjwvS2V5d29yZHM+PEtleXdvcmRzPmRydWc8
L0tleXdvcmRzPjxLZXl3b3Jkcz5EcnVnIFJlc2lzdGFuY2U8L0tleXdvcmRzPjxLZXl3b3Jkcz5E
cnVnIFJlc2lzdGFuY2UsTmVvcGxhc208L0tleXdvcmRzPjxLZXl3b3Jkcz5kcnVnIHRoZXJhcHk8
L0tleXdvcmRzPjxLZXl3b3Jkcz5EcnVnLVJlc2lzdGFuY2U8L0tleXdvcmRzPjxLZXl3b3Jkcz5l
bnp5bWU8L0tleXdvcmRzPjxLZXl3b3Jkcz5Fbnp5bWVzPC9LZXl3b3Jkcz48S2V5d29yZHM+ZXRp
b2xvZ3k8L0tleXdvcmRzPjxLZXl3b3Jkcz5GYW5jb25pIEFuZW1pYTwvS2V5d29yZHM+PEtleXdv
cmRzPmdlbmV0aWM8L0tleXdvcmRzPjxLZXl3b3Jkcz5nZW5ldGljczwvS2V5d29yZHM+PEtleXdv
cmRzPmhlbGljYXNlPC9LZXl3b3Jkcz48S2V5d29yZHM+aHVtYW5zPC9LZXl3b3Jkcz48S2V5d29y
ZHM+bGVhZDwvS2V5d29yZHM+PEtleXdvcmRzPk5lb3BsYXNtczwvS2V5d29yZHM+PEtleXdvcmRz
Pm51Y2xlYXNlPC9LZXl3b3Jkcz48S2V5d29yZHM+bnVjbGVhc2VzPC9LZXl3b3Jkcz48S2V5d29y
ZHM+cGF0aHdheTwvS2V5d29yZHM+PEtleXdvcmRzPnBoYXJtYWNvbG9neTwvS2V5d29yZHM+PEtl
eXdvcmRzPlJlY29tYmluYXRpb24sR2VuZXRpYzwvS2V5d29yZHM+PEtleXdvcmRzPnJlcGFpcjwv
S2V5d29yZHM+PEtleXdvcmRzPnJlcGxpY2F0aW9uPC9LZXl3b3Jkcz48S2V5d29yZHM+UmVzZWFy
Y2g8L0tleXdvcmRzPjxLZXl3b3Jkcz5yZXNpc3RhbmNlPC9LZXl3b3Jkcz48S2V5d29yZHM+UmV2
aWV3PC9LZXl3b3Jkcz48S2V5d29yZHM+dHJhbnNjcmlwdGlvbjwvS2V5d29yZHM+PFJlcHJpbnQ+
Tm90IGluIEZpbGU8L1JlcHJpbnQ+PFN0YXJ0X1BhZ2U+NDY3PC9TdGFydF9QYWdlPjxFbmRfUGFn
ZT40ODA8L0VuZF9QYWdlPjxQZXJpb2RpY2FsPk5hdC5SZXYuQ2FuY2VyPC9QZXJpb2RpY2FsPjxW
b2x1bWU+MTE8L1ZvbHVtZT48SXNzdWU+NzwvSXNzdWU+PFVzZXJfRGVmXzU+UE1DMzU2MDMyODwv
VXNlcl9EZWZfNT48TWlzY18zPm5yYzMwODggW3BpaV07MTAuMTAzOC9ucmMzMDg4IFtkb2ldPC9N
aXNjXzM+PEFkZHJlc3M+TG9uZG9uIFJlc2VhcmNoIEluc3RpdHV0ZSwgQ2FuY2VyIFJlc2VhcmNo
IFVLLCBDbGFyZSBIYWxsIExhYm9yYXRvcmllcywgU291dGggTWltbXMgRU42M0xELCBVSzwvQWRk
cmVzcz48V2ViX1VSTD5QTToyMTcwMTUxMTwvV2ViX1VSTD48WlpfSm91cm5hbEZ1bGw+PGYgbmFt
ZT0iU3lzdGVtIj5OYXQuUmV2LkNhbmNlcjwvZj48L1paX0pvdXJuYWxGdWxsPjxaWl9Xb3JrZm9y
bUlEPjE8L1paX1dv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RlYW5zPC9BdXRob3I+PFllYXI+MjAxMTwvWWVhcj48UmVj
TnVtPjEwMDk1PC9SZWNOdW0+PElEVGV4dD5ETkEgaW50ZXJzdHJhbmQgY3Jvc3NsaW5rIHJlcGFp
ciBhbmQgY2FuY2VyJiN4QTszPC9JRFRleHQ+PE1ETCBSZWZfVHlwZT0iSm91cm5hbCI+PFJlZl9U
eXBlPkpvdXJuYWw8L1JlZl9UeXBlPjxSZWZfSUQ+MTAwOTU8L1JlZl9JRD48VGl0bGVfUHJpbWFy
eT5ETkEgaW50ZXJzdHJhbmQgY3Jvc3NsaW5rIHJlcGFpciBhbmQgY2FuY2VyJiN4QTszPC9UaXRs
ZV9QcmltYXJ5PjxBdXRob3JzX1ByaW1hcnk+RGVhbnMsQS5KLjwvQXV0aG9yc19QcmltYXJ5PjxB
dXRob3JzX1ByaW1hcnk+V2VzdCxTLkMuPC9BdXRob3JzX1ByaW1hcnk+PERhdGVfUHJpbWFyeT4y
MDExLzc8L0RhdGVfUHJpbWFyeT48S2V5d29yZHM+QW5pbWFsczwvS2V5d29yZHM+PEtleXdvcmRz
PkFudGluZW9wbGFzdGljIEFnZW50czwvS2V5d29yZHM+PEtleXdvcmRzPkFudGluZW9wbGFzdGlj
LUFnZW50czwvS2V5d29yZHM+PEtleXdvcmRzPkFydGljbGU8L0tleXdvcmRzPjxLZXl3b3Jkcz5j
YW5jZXI8L0tleXdvcmRzPjxLZXl3b3Jkcz5jZWxsPC9LZXl3b3Jkcz48S2V5d29yZHM+Y2VsbHM8
L0tleXdvcmRzPjxLZXl3b3Jkcz5Dcm9zcy1MaW5raW5nIFJlYWdlbnRzPC9LZXl3b3Jkcz48S2V5
d29yZHM+Q3Jvc3MtTGlua2luZy1SZWFnZW50czwvS2V5d29yZHM+PEtleXdvcmRzPmNyb3NzbGlu
a3M8L0tleXdvcmRzPjxLZXl3b3Jkcz5ETkE8L0tleXdvcmRzPjxLZXl3b3Jkcz5ETkEgZGFtYWdl
PC9LZXl3b3Jkcz48S2V5d29yZHM+RE5BIHJlcGFpcjwvS2V5d29yZHM+PEtleXdvcmRzPmRydWc8
L0tleXdvcmRzPjxLZXl3b3Jkcz5EcnVnIFJlc2lzdGFuY2U8L0tleXdvcmRzPjxLZXl3b3Jkcz5E
cnVnIFJlc2lzdGFuY2UsTmVvcGxhc208L0tleXdvcmRzPjxLZXl3b3Jkcz5kcnVnIHRoZXJhcHk8
L0tleXdvcmRzPjxLZXl3b3Jkcz5EcnVnLVJlc2lzdGFuY2U8L0tleXdvcmRzPjxLZXl3b3Jkcz5l
bnp5bWU8L0tleXdvcmRzPjxLZXl3b3Jkcz5Fbnp5bWVzPC9LZXl3b3Jkcz48S2V5d29yZHM+ZXRp
b2xvZ3k8L0tleXdvcmRzPjxLZXl3b3Jkcz5GYW5jb25pIEFuZW1pYTwvS2V5d29yZHM+PEtleXdv
cmRzPmdlbmV0aWM8L0tleXdvcmRzPjxLZXl3b3Jkcz5nZW5ldGljczwvS2V5d29yZHM+PEtleXdv
cmRzPmhlbGljYXNlPC9LZXl3b3Jkcz48S2V5d29yZHM+aHVtYW5zPC9LZXl3b3Jkcz48S2V5d29y
ZHM+bGVhZDwvS2V5d29yZHM+PEtleXdvcmRzPk5lb3BsYXNtczwvS2V5d29yZHM+PEtleXdvcmRz
Pm51Y2xlYXNlPC9LZXl3b3Jkcz48S2V5d29yZHM+bnVjbGVhc2VzPC9LZXl3b3Jkcz48S2V5d29y
ZHM+cGF0aHdheTwvS2V5d29yZHM+PEtleXdvcmRzPnBoYXJtYWNvbG9neTwvS2V5d29yZHM+PEtl
eXdvcmRzPlJlY29tYmluYXRpb24sR2VuZXRpYzwvS2V5d29yZHM+PEtleXdvcmRzPnJlcGFpcjwv
S2V5d29yZHM+PEtleXdvcmRzPnJlcGxpY2F0aW9uPC9LZXl3b3Jkcz48S2V5d29yZHM+UmVzZWFy
Y2g8L0tleXdvcmRzPjxLZXl3b3Jkcz5yZXNpc3RhbmNlPC9LZXl3b3Jkcz48S2V5d29yZHM+UmV2
aWV3PC9LZXl3b3Jkcz48S2V5d29yZHM+dHJhbnNjcmlwdGlvbjwvS2V5d29yZHM+PFJlcHJpbnQ+
Tm90IGluIEZpbGU8L1JlcHJpbnQ+PFN0YXJ0X1BhZ2U+NDY3PC9TdGFydF9QYWdlPjxFbmRfUGFn
ZT40ODA8L0VuZF9QYWdlPjxQZXJpb2RpY2FsPk5hdC5SZXYuQ2FuY2VyPC9QZXJpb2RpY2FsPjxW
b2x1bWU+MTE8L1ZvbHVtZT48SXNzdWU+NzwvSXNzdWU+PFVzZXJfRGVmXzU+UE1DMzU2MDMyODwv
VXNlcl9EZWZfNT48TWlzY18zPm5yYzMwODggW3BpaV07MTAuMTAzOC9ucmMzMDg4IFtkb2ldPC9N
aXNjXzM+PEFkZHJlc3M+TG9uZG9uIFJlc2VhcmNoIEluc3RpdHV0ZSwgQ2FuY2VyIFJlc2VhcmNo
IFVLLCBDbGFyZSBIYWxsIExhYm9yYXRvcmllcywgU291dGggTWltbXMgRU42M0xELCBVSzwvQWRk
cmVzcz48V2ViX1VSTD5QTToyMTcwMTUxMTwvV2ViX1VSTD48WlpfSm91cm5hbEZ1bGw+PGYgbmFt
ZT0iU3lzdGVtIj5OYXQuUmV2LkNhbmNlcjwvZj48L1paX0pvdXJuYWxGdWxsPjxaWl9Xb3JrZm9y
bUlEPjE8L1paX1dv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92111" w:rsidRPr="008619FD">
        <w:rPr>
          <w:rFonts w:ascii="Book Antiqua" w:hAnsi="Book Antiqua"/>
          <w:sz w:val="24"/>
          <w:szCs w:val="24"/>
          <w:vertAlign w:val="superscript"/>
        </w:rPr>
      </w:r>
      <w:r w:rsidR="00C9211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23]</w:t>
      </w:r>
      <w:r w:rsidR="00C92111" w:rsidRPr="008619FD">
        <w:rPr>
          <w:rFonts w:ascii="Book Antiqua" w:hAnsi="Book Antiqua"/>
          <w:sz w:val="24"/>
          <w:szCs w:val="24"/>
          <w:vertAlign w:val="superscript"/>
        </w:rPr>
        <w:fldChar w:fldCharType="end"/>
      </w:r>
      <w:r w:rsidR="00C63178" w:rsidRPr="008619FD">
        <w:rPr>
          <w:rFonts w:ascii="Book Antiqua" w:hAnsi="Book Antiqua"/>
          <w:sz w:val="24"/>
          <w:szCs w:val="24"/>
        </w:rPr>
        <w:t xml:space="preserve">. </w:t>
      </w:r>
      <w:r w:rsidR="00E85057" w:rsidRPr="008619FD">
        <w:rPr>
          <w:rFonts w:ascii="Book Antiqua" w:hAnsi="Book Antiqua"/>
          <w:sz w:val="24"/>
          <w:szCs w:val="24"/>
        </w:rPr>
        <w:t>ICL</w:t>
      </w:r>
      <w:r w:rsidR="0082744F" w:rsidRPr="008619FD">
        <w:rPr>
          <w:rFonts w:ascii="Book Antiqua" w:hAnsi="Book Antiqua"/>
          <w:sz w:val="24"/>
          <w:szCs w:val="24"/>
        </w:rPr>
        <w:t>s</w:t>
      </w:r>
      <w:r w:rsidR="00E85057" w:rsidRPr="008619FD">
        <w:rPr>
          <w:rFonts w:ascii="Book Antiqua" w:hAnsi="Book Antiqua"/>
          <w:sz w:val="24"/>
          <w:szCs w:val="24"/>
        </w:rPr>
        <w:t xml:space="preserve"> can be recognized by NER machinery and </w:t>
      </w:r>
      <w:r w:rsidR="00DB2763" w:rsidRPr="008619FD">
        <w:rPr>
          <w:rFonts w:ascii="Book Antiqua" w:hAnsi="Book Antiqua"/>
          <w:sz w:val="24"/>
          <w:szCs w:val="24"/>
        </w:rPr>
        <w:t>incised</w:t>
      </w:r>
      <w:r w:rsidR="00E85057" w:rsidRPr="008619FD">
        <w:rPr>
          <w:rFonts w:ascii="Book Antiqua" w:hAnsi="Book Antiqua"/>
          <w:sz w:val="24"/>
          <w:szCs w:val="24"/>
        </w:rPr>
        <w:t xml:space="preserve"> by ERCC1-XPF endonucleases</w:t>
      </w:r>
      <w:r w:rsidR="00DB2763" w:rsidRPr="008619FD">
        <w:rPr>
          <w:rFonts w:ascii="Book Antiqua" w:hAnsi="Book Antiqua"/>
          <w:sz w:val="24"/>
          <w:szCs w:val="24"/>
        </w:rPr>
        <w:t>, resulting in unhooking of the lesion</w:t>
      </w:r>
      <w:r w:rsidR="008F603B" w:rsidRPr="008619FD">
        <w:rPr>
          <w:rFonts w:ascii="Book Antiqua" w:hAnsi="Book Antiqua"/>
          <w:sz w:val="24"/>
          <w:szCs w:val="24"/>
        </w:rPr>
        <w:t xml:space="preserve">, which is bypassed by TLS. </w:t>
      </w:r>
      <w:r w:rsidR="00E85057" w:rsidRPr="008619FD">
        <w:rPr>
          <w:rFonts w:ascii="Book Antiqua" w:hAnsi="Book Antiqua"/>
          <w:sz w:val="24"/>
          <w:szCs w:val="24"/>
        </w:rPr>
        <w:t xml:space="preserve">When ICLs encounter a replication fork during S phase, </w:t>
      </w:r>
      <w:r w:rsidR="00F6520F" w:rsidRPr="008619FD">
        <w:rPr>
          <w:rFonts w:ascii="Book Antiqua" w:hAnsi="Book Antiqua"/>
          <w:sz w:val="24"/>
          <w:szCs w:val="24"/>
        </w:rPr>
        <w:t>the collapse of the replication fork can lead to formation of DSB, which can be further processed by HR</w:t>
      </w:r>
      <w:r w:rsidR="00F6520F" w:rsidRPr="008619FD">
        <w:rPr>
          <w:rFonts w:ascii="Book Antiqua" w:hAnsi="Book Antiqua"/>
          <w:sz w:val="24"/>
          <w:szCs w:val="24"/>
          <w:vertAlign w:val="superscript"/>
        </w:rPr>
        <w:fldChar w:fldCharType="begin">
          <w:fldData xml:space="preserve">PFJlZm1hbj48Q2l0ZT48QXV0aG9yPldpbGxpYW1zPC9BdXRob3I+PFllYXI+MjAxMzwvWWVhcj48
UmVjTnVtPjEwMDk2PC9SZWNOdW0+PElEVGV4dD5UaGUgZGlmZmVyZW5jZXMgYmV0d2VlbiBJQ0wg
cmVwYWlyIGR1cmluZyBhbmQgb3V0c2lkZSBvZiBTIHBoYXNlJiN4QTsxPC9JRFRleHQ+PE1ETCBS
ZWZfVHlwZT0iSm91cm5hbCI+PFJlZl9UeXBlPkpvdXJuYWw8L1JlZl9UeXBlPjxSZWZfSUQ+MTAw
OTY8L1JlZl9JRD48VGl0bGVfUHJpbWFyeT5UaGUgZGlmZmVyZW5jZXMgYmV0d2VlbiBJQ0wgcmVw
YWlyIGR1cmluZyBhbmQgb3V0c2lkZSBvZiBTIHBoYXNlJiN4QTsxPC9UaXRsZV9QcmltYXJ5PjxB
dXRob3JzX1ByaW1hcnk+V2lsbGlhbXMsSC5MLjwvQXV0aG9yc19QcmltYXJ5PjxBdXRob3JzX1By
aW1hcnk+R290dGVzbWFuLE0uRS48L0F1dGhvcnNfUHJpbWFyeT48QXV0aG9yc19QcmltYXJ5Pkdh
dXRpZXIsSi48L0F1dGhvcnNfUHJpbWFyeT48RGF0ZV9QcmltYXJ5PjIwMTMvODwvRGF0ZV9Qcmlt
YXJ5PjxLZXl3b3Jkcz5hZHZlcnNlIGVmZmVjdHM8L0tleXdvcmRzPjxLZXl3b3Jkcz5BbmltYWxz
PC9LZXl3b3Jkcz48S2V5d29yZHM+QW50aW5lb3BsYXN0aWMgQWdlbnRzPC9LZXl3b3Jkcz48S2V5
d29yZHM+QW50aW5lb3BsYXN0aWMtQWdlbnRzPC9LZXl3b3Jkcz48S2V5d29yZHM+QXJ0aWNsZTwv
S2V5d29yZHM+PEtleXdvcmRzPmNhbmNlcjwvS2V5d29yZHM+PEtleXdvcmRzPmNlbGwgY3ljbGU8
L0tleXdvcmRzPjxLZXl3b3Jkcz5jaGVtb3RoZXJhcGV1dGljIGRydWdzPC9LZXl3b3Jkcz48S2V5
d29yZHM+Y2xhc3M8L0tleXdvcmRzPjxLZXl3b3Jkcz5Db21wYXJhdGl2ZSBTdHVkeTwvS2V5d29y
ZHM+PEtleXdvcmRzPkNvbXBhcmF0aXZlLVN0dWR5PC9LZXl3b3Jkcz48S2V5d29yZHM+Q3Jvc3Mt
TGlua2luZyBSZWFnZW50czwvS2V5d29yZHM+PEtleXdvcmRzPkNyb3NzLUxpbmtpbmctUmVhZ2Vu
dHM8L0tleXdvcmRzPjxLZXl3b3Jkcz5jcm9zc2xpbmtzPC9LZXl3b3Jkcz48S2V5d29yZHM+ZGV2
ZWxvcG1lbnQ8L0tleXdvcmRzPjxLZXl3b3Jkcz5ETkE8L0tleXdvcmRzPjxLZXl3b3Jkcz5ETkEg
ZGFtYWdlPC9LZXl3b3Jkcz48S2V5d29yZHM+RE5BIHJlcGFpcjwvS2V5d29yZHM+PEtleXdvcmRz
PkROQSBSZXBhaXIgRW56eW1lczwvS2V5d29yZHM+PEtleXdvcmRzPkROQSByZXBsaWNhdGlvbjwv
S2V5d29yZHM+PEtleXdvcmRzPkROQS1yZXBhaXI8L0tleXdvcmRzPjxLZXl3b3Jkcz5ETkEtUmVw
bGljYXRpb248L0tleXdvcmRzPjxLZXl3b3Jkcz5kcnVnPC9LZXl3b3Jkcz48S2V5d29yZHM+RFJV
R1M8L0tleXdvcmRzPjxLZXl3b3Jkcz5FQzwvS2V5d29yZHM+PEtleXdvcmRzPmVuenltZTwvS2V5
d29yZHM+PEtleXdvcmRzPkVuenltZXM8L0tleXdvcmRzPjxLZXl3b3Jkcz5nZW5ldGljPC9LZXl3
b3Jkcz48S2V5d29yZHM+Z2VuZXRpY3M8L0tleXdvcmRzPjxLZXl3b3Jkcz5odW1hbnM8L0tleXdv
cmRzPjxLZXl3b3Jkcz5tZWNoYW5pc208L0tleXdvcmRzPjxLZXl3b3Jkcz5tZWNoYW5pc21zPC9L
ZXl3b3Jkcz48S2V5d29yZHM+bWV0YWJvbGlzbTwvS2V5d29yZHM+PEtleXdvcmRzPk1vZGVscyxC
aW9sb2dpY2FsPC9LZXl3b3Jkcz48S2V5d29yZHM+cGF0aHdheTwvS2V5d29yZHM+PEtleXdvcmRz
PnBhdGh3YXlzPC9LZXl3b3Jkcz48S2V5d29yZHM+cmVjb21iaW5hdGlvbjwvS2V5d29yZHM+PEtl
eXdvcmRzPlJlY29tYmluYXRpb25hbCBETkEgUmVwYWlyPC9LZXl3b3Jkcz48S2V5d29yZHM+cmVw
YWlyPC9LZXl3b3Jkcz48S2V5d29yZHM+cmVwbGljYXRpb248L0tleXdvcmRzPjxLZXl3b3Jkcz5S
ZXNlYXJjaDwvS2V5d29yZHM+PEtleXdvcmRzPlJldmlldzwvS2V5d29yZHM+PEtleXdvcmRzPlJO
QTwvS2V5d29yZHM+PEtleXdvcmRzPlMgcGhhc2U8L0tleXdvcmRzPjxLZXl3b3Jkcz5TLXBoYXNl
PC9LZXl3b3Jkcz48S2V5d29yZHM+VE9YSUNJVFk8L0tleXdvcmRzPjxLZXl3b3Jkcz50cmFuc2Ny
aXB0aW9uPC9LZXl3b3Jkcz48UmVwcmludD5Ob3QgaW4gRmlsZTwvUmVwcmludD48U3RhcnRfUGFn
ZT4zODY8L1N0YXJ0X1BhZ2U+PEVuZF9QYWdlPjM5MzwvRW5kX1BhZ2U+PFBlcmlvZGljYWw+VHJl
bmRzIEJpb2NoZW0uU2NpLjwvUGVyaW9kaWNhbD48Vm9sdW1lPjM4PC9Wb2x1bWU+PElzc3VlPjg8
L0lzc3VlPjxVc2VyX0RlZl81PlBNQzM3NjM5MjQ8L1VzZXJfRGVmXzU+PE1pc2NfMz5TMDk2OC0w
MDA0KDEzKTAwMDkwLVggW3BpaV07MTAuMTAxNi9qLnRpYnMuMjAxMy4wNS4wMDQgW2RvaV08L01p
c2NfMz48QWRkcmVzcz5EZXBhcnRtZW50IG9mIEdlbmV0aWNzIGFuZCBEZXZlbG9wbWVudCwgSW5z
dGl0dXRlIGZvciBDYW5jZXIgR2VuZXRpY3MsIENvbHVtYmlhIFVuaXZlcnNpdHksIE5ldyBZb3Jr
LCBOWSAxMDAzMiwgVVNBPC9BZGRyZXNzPjxXZWJfVVJMPlBNOjIzODMwNjQwPC9XZWJfVVJMPjxa
Wl9Kb3VybmFsRnVsbD48ZiBuYW1lPSJTeXN0ZW0iPlRyZW5kcyBpbiBCaW9jaGVtaWNhbCBTY2ll
bmNlczwvZj48L1paX0pvdXJuYWxGdWxsPjxaWl9Kb3VybmFsU3RkQWJicmV2PjxmIG5hbWU9IlN5
c3RlbSI+VHJlbmRzIEJpb2NoZW0uU2NpLjwvZj48L1paX0pvdXJuYWxTdGRBYmJyZXY+PFpaX1dv
cmtmb3JtSUQ+MTwvWlpfV29ya2Zvcm1JRD48L01ETD48L0NpdGU+PC9SZWZtYW4+
</w:fldData>
        </w:fldChar>
      </w:r>
      <w:r w:rsidR="00F6520F" w:rsidRPr="008619FD">
        <w:rPr>
          <w:rFonts w:ascii="Book Antiqua" w:hAnsi="Book Antiqua"/>
          <w:sz w:val="24"/>
          <w:szCs w:val="24"/>
          <w:vertAlign w:val="superscript"/>
        </w:rPr>
        <w:instrText xml:space="preserve"> ADDIN REFMGR.CITE </w:instrText>
      </w:r>
      <w:r w:rsidR="00F6520F" w:rsidRPr="008619FD">
        <w:rPr>
          <w:rFonts w:ascii="Book Antiqua" w:hAnsi="Book Antiqua"/>
          <w:sz w:val="24"/>
          <w:szCs w:val="24"/>
          <w:vertAlign w:val="superscript"/>
        </w:rPr>
        <w:fldChar w:fldCharType="begin">
          <w:fldData xml:space="preserve">PFJlZm1hbj48Q2l0ZT48QXV0aG9yPldpbGxpYW1zPC9BdXRob3I+PFllYXI+MjAxMzwvWWVhcj48
UmVjTnVtPjEwMDk2PC9SZWNOdW0+PElEVGV4dD5UaGUgZGlmZmVyZW5jZXMgYmV0d2VlbiBJQ0wg
cmVwYWlyIGR1cmluZyBhbmQgb3V0c2lkZSBvZiBTIHBoYXNlJiN4QTsxPC9JRFRleHQ+PE1ETCBS
ZWZfVHlwZT0iSm91cm5hbCI+PFJlZl9UeXBlPkpvdXJuYWw8L1JlZl9UeXBlPjxSZWZfSUQ+MTAw
OTY8L1JlZl9JRD48VGl0bGVfUHJpbWFyeT5UaGUgZGlmZmVyZW5jZXMgYmV0d2VlbiBJQ0wgcmVw
YWlyIGR1cmluZyBhbmQgb3V0c2lkZSBvZiBTIHBoYXNlJiN4QTsxPC9UaXRsZV9QcmltYXJ5PjxB
dXRob3JzX1ByaW1hcnk+V2lsbGlhbXMsSC5MLjwvQXV0aG9yc19QcmltYXJ5PjxBdXRob3JzX1By
aW1hcnk+R290dGVzbWFuLE0uRS48L0F1dGhvcnNfUHJpbWFyeT48QXV0aG9yc19QcmltYXJ5Pkdh
dXRpZXIsSi48L0F1dGhvcnNfUHJpbWFyeT48RGF0ZV9QcmltYXJ5PjIwMTMvODwvRGF0ZV9Qcmlt
YXJ5PjxLZXl3b3Jkcz5hZHZlcnNlIGVmZmVjdHM8L0tleXdvcmRzPjxLZXl3b3Jkcz5BbmltYWxz
PC9LZXl3b3Jkcz48S2V5d29yZHM+QW50aW5lb3BsYXN0aWMgQWdlbnRzPC9LZXl3b3Jkcz48S2V5
d29yZHM+QW50aW5lb3BsYXN0aWMtQWdlbnRzPC9LZXl3b3Jkcz48S2V5d29yZHM+QXJ0aWNsZTwv
S2V5d29yZHM+PEtleXdvcmRzPmNhbmNlcjwvS2V5d29yZHM+PEtleXdvcmRzPmNlbGwgY3ljbGU8
L0tleXdvcmRzPjxLZXl3b3Jkcz5jaGVtb3RoZXJhcGV1dGljIGRydWdzPC9LZXl3b3Jkcz48S2V5
d29yZHM+Y2xhc3M8L0tleXdvcmRzPjxLZXl3b3Jkcz5Db21wYXJhdGl2ZSBTdHVkeTwvS2V5d29y
ZHM+PEtleXdvcmRzPkNvbXBhcmF0aXZlLVN0dWR5PC9LZXl3b3Jkcz48S2V5d29yZHM+Q3Jvc3Mt
TGlua2luZyBSZWFnZW50czwvS2V5d29yZHM+PEtleXdvcmRzPkNyb3NzLUxpbmtpbmctUmVhZ2Vu
dHM8L0tleXdvcmRzPjxLZXl3b3Jkcz5jcm9zc2xpbmtzPC9LZXl3b3Jkcz48S2V5d29yZHM+ZGV2
ZWxvcG1lbnQ8L0tleXdvcmRzPjxLZXl3b3Jkcz5ETkE8L0tleXdvcmRzPjxLZXl3b3Jkcz5ETkEg
ZGFtYWdlPC9LZXl3b3Jkcz48S2V5d29yZHM+RE5BIHJlcGFpcjwvS2V5d29yZHM+PEtleXdvcmRz
PkROQSBSZXBhaXIgRW56eW1lczwvS2V5d29yZHM+PEtleXdvcmRzPkROQSByZXBsaWNhdGlvbjwv
S2V5d29yZHM+PEtleXdvcmRzPkROQS1yZXBhaXI8L0tleXdvcmRzPjxLZXl3b3Jkcz5ETkEtUmVw
bGljYXRpb248L0tleXdvcmRzPjxLZXl3b3Jkcz5kcnVnPC9LZXl3b3Jkcz48S2V5d29yZHM+RFJV
R1M8L0tleXdvcmRzPjxLZXl3b3Jkcz5FQzwvS2V5d29yZHM+PEtleXdvcmRzPmVuenltZTwvS2V5
d29yZHM+PEtleXdvcmRzPkVuenltZXM8L0tleXdvcmRzPjxLZXl3b3Jkcz5nZW5ldGljPC9LZXl3
b3Jkcz48S2V5d29yZHM+Z2VuZXRpY3M8L0tleXdvcmRzPjxLZXl3b3Jkcz5odW1hbnM8L0tleXdv
cmRzPjxLZXl3b3Jkcz5tZWNoYW5pc208L0tleXdvcmRzPjxLZXl3b3Jkcz5tZWNoYW5pc21zPC9L
ZXl3b3Jkcz48S2V5d29yZHM+bWV0YWJvbGlzbTwvS2V5d29yZHM+PEtleXdvcmRzPk1vZGVscyxC
aW9sb2dpY2FsPC9LZXl3b3Jkcz48S2V5d29yZHM+cGF0aHdheTwvS2V5d29yZHM+PEtleXdvcmRz
PnBhdGh3YXlzPC9LZXl3b3Jkcz48S2V5d29yZHM+cmVjb21iaW5hdGlvbjwvS2V5d29yZHM+PEtl
eXdvcmRzPlJlY29tYmluYXRpb25hbCBETkEgUmVwYWlyPC9LZXl3b3Jkcz48S2V5d29yZHM+cmVw
YWlyPC9LZXl3b3Jkcz48S2V5d29yZHM+cmVwbGljYXRpb248L0tleXdvcmRzPjxLZXl3b3Jkcz5S
ZXNlYXJjaDwvS2V5d29yZHM+PEtleXdvcmRzPlJldmlldzwvS2V5d29yZHM+PEtleXdvcmRzPlJO
QTwvS2V5d29yZHM+PEtleXdvcmRzPlMgcGhhc2U8L0tleXdvcmRzPjxLZXl3b3Jkcz5TLXBoYXNl
PC9LZXl3b3Jkcz48S2V5d29yZHM+VE9YSUNJVFk8L0tleXdvcmRzPjxLZXl3b3Jkcz50cmFuc2Ny
aXB0aW9uPC9LZXl3b3Jkcz48UmVwcmludD5Ob3QgaW4gRmlsZTwvUmVwcmludD48U3RhcnRfUGFn
ZT4zODY8L1N0YXJ0X1BhZ2U+PEVuZF9QYWdlPjM5MzwvRW5kX1BhZ2U+PFBlcmlvZGljYWw+VHJl
bmRzIEJpb2NoZW0uU2NpLjwvUGVyaW9kaWNhbD48Vm9sdW1lPjM4PC9Wb2x1bWU+PElzc3VlPjg8
L0lzc3VlPjxVc2VyX0RlZl81PlBNQzM3NjM5MjQ8L1VzZXJfRGVmXzU+PE1pc2NfMz5TMDk2OC0w
MDA0KDEzKTAwMDkwLVggW3BpaV07MTAuMTAxNi9qLnRpYnMuMjAxMy4wNS4wMDQgW2RvaV08L01p
c2NfMz48QWRkcmVzcz5EZXBhcnRtZW50IG9mIEdlbmV0aWNzIGFuZCBEZXZlbG9wbWVudCwgSW5z
dGl0dXRlIGZvciBDYW5jZXIgR2VuZXRpY3MsIENvbHVtYmlhIFVuaXZlcnNpdHksIE5ldyBZb3Jr
LCBOWSAxMDAzMiwgVVNBPC9BZGRyZXNzPjxXZWJfVVJMPlBNOjIzODMwNjQwPC9XZWJfVVJMPjxa
Wl9Kb3VybmFsRnVsbD48ZiBuYW1lPSJTeXN0ZW0iPlRyZW5kcyBpbiBCaW9jaGVtaWNhbCBTY2ll
bmNlczwvZj48L1paX0pvdXJuYWxGdWxsPjxaWl9Kb3VybmFsU3RkQWJicmV2PjxmIG5hbWU9IlN5
c3RlbSI+VHJlbmRzIEJpb2NoZW0uU2NpLjwvZj48L1paX0pvdXJuYWxTdGRBYmJyZXY+PFpaX1dv
cmtmb3JtSUQ+MTwvWlpfV29ya2Zvcm1JRD48L01ETD48L0NpdGU+PC9SZWZtYW4+
</w:fldData>
        </w:fldChar>
      </w:r>
      <w:r w:rsidR="00F6520F" w:rsidRPr="008619FD">
        <w:rPr>
          <w:rFonts w:ascii="Book Antiqua" w:hAnsi="Book Antiqua"/>
          <w:sz w:val="24"/>
          <w:szCs w:val="24"/>
          <w:vertAlign w:val="superscript"/>
        </w:rPr>
        <w:instrText xml:space="preserve"> ADDIN EN.CITE.DATA </w:instrText>
      </w:r>
      <w:r w:rsidR="00F6520F" w:rsidRPr="008619FD">
        <w:rPr>
          <w:rFonts w:ascii="Book Antiqua" w:hAnsi="Book Antiqua"/>
          <w:sz w:val="24"/>
          <w:szCs w:val="24"/>
          <w:vertAlign w:val="superscript"/>
        </w:rPr>
      </w:r>
      <w:r w:rsidR="00F6520F" w:rsidRPr="008619FD">
        <w:rPr>
          <w:rFonts w:ascii="Book Antiqua" w:hAnsi="Book Antiqua"/>
          <w:sz w:val="24"/>
          <w:szCs w:val="24"/>
          <w:vertAlign w:val="superscript"/>
        </w:rPr>
        <w:fldChar w:fldCharType="end"/>
      </w:r>
      <w:r w:rsidR="00F6520F" w:rsidRPr="008619FD">
        <w:rPr>
          <w:rFonts w:ascii="Book Antiqua" w:hAnsi="Book Antiqua"/>
          <w:sz w:val="24"/>
          <w:szCs w:val="24"/>
          <w:vertAlign w:val="superscript"/>
        </w:rPr>
      </w:r>
      <w:r w:rsidR="00F6520F" w:rsidRPr="008619FD">
        <w:rPr>
          <w:rFonts w:ascii="Book Antiqua" w:hAnsi="Book Antiqua"/>
          <w:sz w:val="24"/>
          <w:szCs w:val="24"/>
          <w:vertAlign w:val="superscript"/>
        </w:rPr>
        <w:fldChar w:fldCharType="separate"/>
      </w:r>
      <w:r w:rsidR="00F6520F" w:rsidRPr="008619FD">
        <w:rPr>
          <w:rFonts w:ascii="Book Antiqua" w:hAnsi="Book Antiqua"/>
          <w:noProof/>
          <w:sz w:val="24"/>
          <w:szCs w:val="24"/>
          <w:vertAlign w:val="superscript"/>
        </w:rPr>
        <w:t>[24]</w:t>
      </w:r>
      <w:r w:rsidR="00F6520F" w:rsidRPr="008619FD">
        <w:rPr>
          <w:rFonts w:ascii="Book Antiqua" w:hAnsi="Book Antiqua"/>
          <w:sz w:val="24"/>
          <w:szCs w:val="24"/>
          <w:vertAlign w:val="superscript"/>
        </w:rPr>
        <w:fldChar w:fldCharType="end"/>
      </w:r>
      <w:r w:rsidR="00F6520F" w:rsidRPr="008619FD">
        <w:rPr>
          <w:rFonts w:ascii="Book Antiqua" w:hAnsi="Book Antiqua"/>
          <w:sz w:val="24"/>
          <w:szCs w:val="24"/>
        </w:rPr>
        <w:t xml:space="preserve">. However, </w:t>
      </w:r>
      <w:r w:rsidR="00E85057" w:rsidRPr="008619FD">
        <w:rPr>
          <w:rFonts w:ascii="Book Antiqua" w:hAnsi="Book Antiqua"/>
          <w:sz w:val="24"/>
          <w:szCs w:val="24"/>
        </w:rPr>
        <w:t>the collapse of the replication fork can be avoided by</w:t>
      </w:r>
      <w:r w:rsidR="00027D5B" w:rsidRPr="008619FD">
        <w:rPr>
          <w:rFonts w:ascii="Book Antiqua" w:hAnsi="Book Antiqua"/>
          <w:sz w:val="24"/>
          <w:szCs w:val="24"/>
        </w:rPr>
        <w:t xml:space="preserve"> FA complementation group M</w:t>
      </w:r>
      <w:r w:rsidR="00E85057" w:rsidRPr="008619FD">
        <w:rPr>
          <w:rFonts w:ascii="Book Antiqua" w:hAnsi="Book Antiqua"/>
          <w:sz w:val="24"/>
          <w:szCs w:val="24"/>
        </w:rPr>
        <w:t xml:space="preserve"> </w:t>
      </w:r>
      <w:r w:rsidR="00027D5B" w:rsidRPr="008619FD">
        <w:rPr>
          <w:rFonts w:ascii="Book Antiqua" w:hAnsi="Book Antiqua"/>
          <w:sz w:val="24"/>
          <w:szCs w:val="24"/>
        </w:rPr>
        <w:t>(</w:t>
      </w:r>
      <w:r w:rsidR="00E85057" w:rsidRPr="008619FD">
        <w:rPr>
          <w:rFonts w:ascii="Book Antiqua" w:hAnsi="Book Antiqua"/>
          <w:sz w:val="24"/>
          <w:szCs w:val="24"/>
        </w:rPr>
        <w:t>FANCM</w:t>
      </w:r>
      <w:r w:rsidR="00027D5B" w:rsidRPr="008619FD">
        <w:rPr>
          <w:rFonts w:ascii="Book Antiqua" w:hAnsi="Book Antiqua"/>
          <w:sz w:val="24"/>
          <w:szCs w:val="24"/>
        </w:rPr>
        <w:t>)</w:t>
      </w:r>
      <w:r w:rsidR="00E85057" w:rsidRPr="008619FD">
        <w:rPr>
          <w:rFonts w:ascii="Book Antiqua" w:hAnsi="Book Antiqua"/>
          <w:sz w:val="24"/>
          <w:szCs w:val="24"/>
        </w:rPr>
        <w:t xml:space="preserve">-mediated fork regression </w:t>
      </w:r>
      <w:r w:rsidR="00F6520F" w:rsidRPr="008619FD">
        <w:rPr>
          <w:rFonts w:ascii="Book Antiqua" w:hAnsi="Book Antiqua"/>
          <w:sz w:val="24"/>
          <w:szCs w:val="24"/>
        </w:rPr>
        <w:t>or</w:t>
      </w:r>
      <w:r w:rsidR="00E85057" w:rsidRPr="008619FD">
        <w:rPr>
          <w:rFonts w:ascii="Book Antiqua" w:hAnsi="Book Antiqua"/>
          <w:sz w:val="24"/>
          <w:szCs w:val="24"/>
        </w:rPr>
        <w:t xml:space="preserve"> stabilization.</w:t>
      </w:r>
    </w:p>
    <w:p w14:paraId="560D48FE" w14:textId="77777777" w:rsidR="00684EAF" w:rsidRPr="008619FD" w:rsidRDefault="00684EAF" w:rsidP="000471E2">
      <w:pPr>
        <w:tabs>
          <w:tab w:val="left" w:pos="450"/>
        </w:tabs>
        <w:spacing w:line="360" w:lineRule="auto"/>
        <w:rPr>
          <w:rFonts w:ascii="Book Antiqua" w:hAnsi="Book Antiqua"/>
          <w:sz w:val="24"/>
          <w:szCs w:val="24"/>
        </w:rPr>
      </w:pPr>
    </w:p>
    <w:p w14:paraId="38C8A914" w14:textId="77777777" w:rsidR="00684EAF" w:rsidRPr="008619FD" w:rsidRDefault="00684EAF" w:rsidP="000471E2">
      <w:pPr>
        <w:tabs>
          <w:tab w:val="left" w:pos="450"/>
        </w:tabs>
        <w:spacing w:line="360" w:lineRule="auto"/>
        <w:rPr>
          <w:rFonts w:ascii="Book Antiqua" w:hAnsi="Book Antiqua"/>
          <w:b/>
          <w:i/>
          <w:sz w:val="24"/>
          <w:szCs w:val="24"/>
        </w:rPr>
      </w:pPr>
      <w:r w:rsidRPr="008619FD">
        <w:rPr>
          <w:rFonts w:ascii="Book Antiqua" w:hAnsi="Book Antiqua"/>
          <w:b/>
          <w:i/>
          <w:sz w:val="24"/>
          <w:szCs w:val="24"/>
        </w:rPr>
        <w:t>Translesion DNA synthesis</w:t>
      </w:r>
    </w:p>
    <w:p w14:paraId="0A1175A6" w14:textId="6DD3FC64" w:rsidR="00F04B60" w:rsidRPr="008619FD" w:rsidRDefault="00034A5F" w:rsidP="000471E2">
      <w:pPr>
        <w:tabs>
          <w:tab w:val="left" w:pos="450"/>
        </w:tabs>
        <w:spacing w:line="360" w:lineRule="auto"/>
        <w:rPr>
          <w:rFonts w:ascii="Book Antiqua" w:hAnsi="Book Antiqua"/>
          <w:sz w:val="24"/>
          <w:szCs w:val="24"/>
        </w:rPr>
      </w:pPr>
      <w:r w:rsidRPr="008619FD">
        <w:rPr>
          <w:rFonts w:ascii="Book Antiqua" w:hAnsi="Book Antiqua"/>
          <w:sz w:val="24"/>
          <w:szCs w:val="24"/>
        </w:rPr>
        <w:lastRenderedPageBreak/>
        <w:t xml:space="preserve">TLS is a </w:t>
      </w:r>
      <w:r w:rsidR="00F6520F" w:rsidRPr="008619FD">
        <w:rPr>
          <w:rFonts w:ascii="Book Antiqua" w:hAnsi="Book Antiqua"/>
          <w:sz w:val="24"/>
          <w:szCs w:val="24"/>
        </w:rPr>
        <w:t>general</w:t>
      </w:r>
      <w:r w:rsidRPr="008619FD">
        <w:rPr>
          <w:rFonts w:ascii="Book Antiqua" w:hAnsi="Book Antiqua"/>
          <w:sz w:val="24"/>
          <w:szCs w:val="24"/>
        </w:rPr>
        <w:t xml:space="preserve"> DNA damage tolerance mechanism, which </w:t>
      </w:r>
      <w:r w:rsidR="00B51B45" w:rsidRPr="008619FD">
        <w:rPr>
          <w:rFonts w:ascii="Book Antiqua" w:hAnsi="Book Antiqua"/>
          <w:sz w:val="24"/>
          <w:szCs w:val="24"/>
        </w:rPr>
        <w:t>allows the cell to replicate over DNA lesions</w:t>
      </w:r>
      <w:r w:rsidRPr="008619FD">
        <w:rPr>
          <w:rFonts w:ascii="Book Antiqua" w:hAnsi="Book Antiqua"/>
          <w:sz w:val="24"/>
          <w:szCs w:val="24"/>
        </w:rPr>
        <w:t>.</w:t>
      </w:r>
      <w:r w:rsidR="00B75B12" w:rsidRPr="008619FD">
        <w:rPr>
          <w:rFonts w:ascii="Book Antiqua" w:hAnsi="Book Antiqua"/>
          <w:sz w:val="24"/>
          <w:szCs w:val="24"/>
        </w:rPr>
        <w:t xml:space="preserve"> DNA lesions that block replication can be bypassed by specialized low-fidelity DNA polymerases, which are capable of replicating across DNA damage. The most abundant class of these DNA polymerases belongs to the Y-family, including Pol η, Pol κ</w:t>
      </w:r>
      <w:r w:rsidR="00D059F4" w:rsidRPr="008619FD">
        <w:rPr>
          <w:rFonts w:ascii="Book Antiqua" w:hAnsi="Book Antiqua"/>
          <w:sz w:val="24"/>
          <w:szCs w:val="24"/>
        </w:rPr>
        <w:t>, Pol ι, and REV1</w:t>
      </w:r>
      <w:r w:rsidR="00C92111" w:rsidRPr="008619FD">
        <w:rPr>
          <w:rFonts w:ascii="Book Antiqua" w:hAnsi="Book Antiqua"/>
          <w:sz w:val="24"/>
          <w:szCs w:val="24"/>
          <w:vertAlign w:val="superscript"/>
        </w:rPr>
        <w:fldChar w:fldCharType="begin">
          <w:fldData xml:space="preserve">PFJlZm1hbj48Q2l0ZT48QXV0aG9yPlNhbGU8L0F1dGhvcj48WWVhcj4yMDEyPC9ZZWFyPjxSZWNO
dW0+MTAwOTg8L1JlY051bT48SURUZXh0PlktZmFtaWx5IEROQSBwb2x5bWVyYXNlcyBhbmQgdGhl
aXIgcm9sZSBpbiB0b2xlcmFuY2Ugb2YgY2VsbHVsYXIgRE5BIGRhbWFnZSYjeEE7MTwvSURUZXh0
PjxNREwgUmVmX1R5cGU9IkpvdXJuYWwiPjxSZWZfVHlwZT5Kb3VybmFsPC9SZWZfVHlwZT48UmVm
X0lEPjEwMDk4PC9SZWZfSUQ+PFRpdGxlX1ByaW1hcnk+WS1mYW1pbHkgRE5BIHBvbHltZXJhc2Vz
IGFuZCB0aGVpciByb2xlIGluIHRvbGVyYW5jZSBvZiBjZWxsdWxhciBETkEgZGFtYWdlJiN4QTsx
PC9UaXRsZV9QcmltYXJ5PjxBdXRob3JzX1ByaW1hcnk+U2FsZSxKLkUuPC9BdXRob3JzX1ByaW1h
cnk+PEF1dGhvcnNfUHJpbWFyeT5MZWhtYW5uLEEuUi48L0F1dGhvcnNfUHJpbWFyeT48QXV0aG9y
c19QcmltYXJ5Pldvb2RnYXRlLFIuPC9BdXRob3JzX1ByaW1hcnk+PERhdGVfUHJpbWFyeT4yMDEy
LzM8L0RhdGVfUHJpbWFyeT48S2V5d29yZHM+QW5pbWFsczwvS2V5d29yZHM+PEtleXdvcmRzPkFy
dGljbGU8L0tleXdvcmRzPjxLZXl3b3Jkcz5CYWN0ZXJpYWwgUHJvdGVpbnM8L0tleXdvcmRzPjxL
ZXl3b3Jkcz5CYWN0ZXJpYWwtUHJvdGVpbnM8L0tleXdvcmRzPjxLZXl3b3Jkcz5DYXRhbHl0aWMg
RG9tYWluPC9LZXl3b3Jkcz48S2V5d29yZHM+Y2VsbDwvS2V5d29yZHM+PEtleXdvcmRzPmNlbGxz
PC9LZXl3b3Jkcz48S2V5d29yZHM+Q2VsbHVsYXI8L0tleXdvcmRzPjxLZXl3b3Jkcz5DaGVtaXN0
cnk8L0tleXdvcmRzPjxLZXl3b3Jkcz5kYW1hZ2U8L0tleXdvcmRzPjxLZXl3b3Jkcz5kaXZpc2lv
bjwvS2V5d29yZHM+PEtleXdvcmRzPkROQTwvS2V5d29yZHM+PEtleXdvcmRzPkROQSBkYW1hZ2U8
L0tleXdvcmRzPjxLZXl3b3Jkcz5ETkEgcG9seW1lcmFzZTwvS2V5d29yZHM+PEtleXdvcmRzPkRO
QSBwb2x5bWVyYXNlczwvS2V5d29yZHM+PEtleXdvcmRzPkROQSByZXBhaXI8L0tleXdvcmRzPjxL
ZXl3b3Jkcz5ETkEgcmVwbGljYXRpb248L0tleXdvcmRzPjxLZXl3b3Jkcz5ETkEtRGFtYWdlPC9L
ZXl3b3Jkcz48S2V5d29yZHM+RE5BLVBvbHltZXJhc2VzPC9LZXl3b3Jkcz48S2V5d29yZHM+RUM8
L0tleXdvcmRzPjxLZXl3b3Jkcz5maWRlbGl0eTwvS2V5d29yZHM+PEtleXdvcmRzPmhlYXJ0PC9L
ZXl3b3Jkcz48S2V5d29yZHM+aHVtYW5zPC9LZXl3b3Jkcz48S2V5d29yZHM+bGVhZDwvS2V5d29y
ZHM+PEtleXdvcmRzPm1ldGFib2xpc208L0tleXdvcmRzPjxLZXl3b3Jkcz5tb2xlY3VsYXI8L0tl
eXdvcmRzPjxLZXl3b3Jkcz5Nb2xlY3VsYXIgQmlvbG9neTwvS2V5d29yZHM+PEtleXdvcmRzPm11
dGFnZW5lc2lzPC9LZXl3b3Jkcz48S2V5d29yZHM+bnVjbGVpYyBhY2lkPC9LZXl3b3Jkcz48S2V5
d29yZHM+TnVjbGVvdGlkeWx0cmFuc2ZlcmFzZXM8L0tleXdvcmRzPjxLZXl3b3Jkcz5QaHlzaW9s
b2d5PC9LZXl3b3Jkcz48S2V5d29yZHM+cG9seW1lcmFzZTwvS2V5d29yZHM+PEtleXdvcmRzPnBy
b3RlaW48L0tleXdvcmRzPjxLZXl3b3Jkcz5Qcm90ZWluIEJpbmRpbmc8L0tleXdvcmRzPjxLZXl3
b3Jkcz5Qcm90ZWluIFN0cnVjdHVyZSxUZXJ0aWFyeTwvS2V5d29yZHM+PEtleXdvcmRzPlByb3Rl
aW5zPC9LZXl3b3Jkcz48S2V5d29yZHM+cmVndWxhdGlvbjwvS2V5d29yZHM+PEtleXdvcmRzPlJl
c2VhcmNoPC9LZXl3b3Jkcz48S2V5d29yZHM+UmV2aWV3PC9LZXl3b3Jkcz48S2V5d29yZHM+dG9s
ZXJhbmNlPC9LZXl3b3Jkcz48S2V5d29yZHM+VHJhbnNsZXNpb24gc3ludGhlc2lzPC9LZXl3b3Jk
cz48UmVwcmludD5Ob3QgaW4gRmlsZTwvUmVwcmludD48U3RhcnRfUGFnZT4xNDE8L1N0YXJ0X1Bh
Z2U+PEVuZF9QYWdlPjE1MjwvRW5kX1BhZ2U+PFBlcmlvZGljYWw+TmF0LlJldi5Nb2wuQ2VsbCBC
aW9sLjwvUGVyaW9kaWNhbD48Vm9sdW1lPjEzPC9Wb2x1bWU+PElzc3VlPjM8L0lzc3VlPjxVc2Vy
X0RlZl81PlBNQzM2MzA1MDM8L1VzZXJfRGVmXzU+PE1pc2NfMz5ucm0zMjg5IFtwaWldOzEwLjEw
MzgvbnJtMzI4OSBbZG9pXTwvTWlzY18zPjxBZGRyZXNzPkRpdmlzaW9uIG9mIFByb3RlaW4gYW5k
IE51Y2xlaWMgQWNpZCBDaGVtaXN0cnksIE1SQyBMYWJvcmF0b3J5IG9mIE1vbGVjdWxhciBCaW9s
b2d5LCBIaWxscyBSb2FkLCBDYW1icmlkZ2UgQ0IyIDBRSCwgVUsuIGplc0BtcmMtbG1iLmNhbS5h
Yy51azwvQWRkcmVzcz48V2ViX1VSTD5QTToyMjM1ODMzMDwvV2ViX1VSTD48WlpfSm91cm5hbEZ1
bGw+PGYgbmFtZT0iU3lzdGVtIj5OYXQuUmV2Lk1vbC5DZWxsIEJpb2wuPC9mPjwvWlpfSm91cm5h
bEZ1bGw+PFpaX1dvcmtmb3JtSUQ+MTwvWlpfV29ya2Zvcm1JRD48L01ETD48L0NpdGU+PC9SZWZt
YW4+AG==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NhbGU8L0F1dGhvcj48WWVhcj4yMDEyPC9ZZWFyPjxSZWNO
dW0+MTAwOTg8L1JlY051bT48SURUZXh0PlktZmFtaWx5IEROQSBwb2x5bWVyYXNlcyBhbmQgdGhl
aXIgcm9sZSBpbiB0b2xlcmFuY2Ugb2YgY2VsbHVsYXIgRE5BIGRhbWFnZSYjeEE7MTwvSURUZXh0
PjxNREwgUmVmX1R5cGU9IkpvdXJuYWwiPjxSZWZfVHlwZT5Kb3VybmFsPC9SZWZfVHlwZT48UmVm
X0lEPjEwMDk4PC9SZWZfSUQ+PFRpdGxlX1ByaW1hcnk+WS1mYW1pbHkgRE5BIHBvbHltZXJhc2Vz
IGFuZCB0aGVpciByb2xlIGluIHRvbGVyYW5jZSBvZiBjZWxsdWxhciBETkEgZGFtYWdlJiN4QTsx
PC9UaXRsZV9QcmltYXJ5PjxBdXRob3JzX1ByaW1hcnk+U2FsZSxKLkUuPC9BdXRob3JzX1ByaW1h
cnk+PEF1dGhvcnNfUHJpbWFyeT5MZWhtYW5uLEEuUi48L0F1dGhvcnNfUHJpbWFyeT48QXV0aG9y
c19QcmltYXJ5Pldvb2RnYXRlLFIuPC9BdXRob3JzX1ByaW1hcnk+PERhdGVfUHJpbWFyeT4yMDEy
LzM8L0RhdGVfUHJpbWFyeT48S2V5d29yZHM+QW5pbWFsczwvS2V5d29yZHM+PEtleXdvcmRzPkFy
dGljbGU8L0tleXdvcmRzPjxLZXl3b3Jkcz5CYWN0ZXJpYWwgUHJvdGVpbnM8L0tleXdvcmRzPjxL
ZXl3b3Jkcz5CYWN0ZXJpYWwtUHJvdGVpbnM8L0tleXdvcmRzPjxLZXl3b3Jkcz5DYXRhbHl0aWMg
RG9tYWluPC9LZXl3b3Jkcz48S2V5d29yZHM+Y2VsbDwvS2V5d29yZHM+PEtleXdvcmRzPmNlbGxz
PC9LZXl3b3Jkcz48S2V5d29yZHM+Q2VsbHVsYXI8L0tleXdvcmRzPjxLZXl3b3Jkcz5DaGVtaXN0
cnk8L0tleXdvcmRzPjxLZXl3b3Jkcz5kYW1hZ2U8L0tleXdvcmRzPjxLZXl3b3Jkcz5kaXZpc2lv
bjwvS2V5d29yZHM+PEtleXdvcmRzPkROQTwvS2V5d29yZHM+PEtleXdvcmRzPkROQSBkYW1hZ2U8
L0tleXdvcmRzPjxLZXl3b3Jkcz5ETkEgcG9seW1lcmFzZTwvS2V5d29yZHM+PEtleXdvcmRzPkRO
QSBwb2x5bWVyYXNlczwvS2V5d29yZHM+PEtleXdvcmRzPkROQSByZXBhaXI8L0tleXdvcmRzPjxL
ZXl3b3Jkcz5ETkEgcmVwbGljYXRpb248L0tleXdvcmRzPjxLZXl3b3Jkcz5ETkEtRGFtYWdlPC9L
ZXl3b3Jkcz48S2V5d29yZHM+RE5BLVBvbHltZXJhc2VzPC9LZXl3b3Jkcz48S2V5d29yZHM+RUM8
L0tleXdvcmRzPjxLZXl3b3Jkcz5maWRlbGl0eTwvS2V5d29yZHM+PEtleXdvcmRzPmhlYXJ0PC9L
ZXl3b3Jkcz48S2V5d29yZHM+aHVtYW5zPC9LZXl3b3Jkcz48S2V5d29yZHM+bGVhZDwvS2V5d29y
ZHM+PEtleXdvcmRzPm1ldGFib2xpc208L0tleXdvcmRzPjxLZXl3b3Jkcz5tb2xlY3VsYXI8L0tl
eXdvcmRzPjxLZXl3b3Jkcz5Nb2xlY3VsYXIgQmlvbG9neTwvS2V5d29yZHM+PEtleXdvcmRzPm11
dGFnZW5lc2lzPC9LZXl3b3Jkcz48S2V5d29yZHM+bnVjbGVpYyBhY2lkPC9LZXl3b3Jkcz48S2V5
d29yZHM+TnVjbGVvdGlkeWx0cmFuc2ZlcmFzZXM8L0tleXdvcmRzPjxLZXl3b3Jkcz5QaHlzaW9s
b2d5PC9LZXl3b3Jkcz48S2V5d29yZHM+cG9seW1lcmFzZTwvS2V5d29yZHM+PEtleXdvcmRzPnBy
b3RlaW48L0tleXdvcmRzPjxLZXl3b3Jkcz5Qcm90ZWluIEJpbmRpbmc8L0tleXdvcmRzPjxLZXl3
b3Jkcz5Qcm90ZWluIFN0cnVjdHVyZSxUZXJ0aWFyeTwvS2V5d29yZHM+PEtleXdvcmRzPlByb3Rl
aW5zPC9LZXl3b3Jkcz48S2V5d29yZHM+cmVndWxhdGlvbjwvS2V5d29yZHM+PEtleXdvcmRzPlJl
c2VhcmNoPC9LZXl3b3Jkcz48S2V5d29yZHM+UmV2aWV3PC9LZXl3b3Jkcz48S2V5d29yZHM+dG9s
ZXJhbmNlPC9LZXl3b3Jkcz48S2V5d29yZHM+VHJhbnNsZXNpb24gc3ludGhlc2lzPC9LZXl3b3Jk
cz48UmVwcmludD5Ob3QgaW4gRmlsZTwvUmVwcmludD48U3RhcnRfUGFnZT4xNDE8L1N0YXJ0X1Bh
Z2U+PEVuZF9QYWdlPjE1MjwvRW5kX1BhZ2U+PFBlcmlvZGljYWw+TmF0LlJldi5Nb2wuQ2VsbCBC
aW9sLjwvUGVyaW9kaWNhbD48Vm9sdW1lPjEzPC9Wb2x1bWU+PElzc3VlPjM8L0lzc3VlPjxVc2Vy
X0RlZl81PlBNQzM2MzA1MDM8L1VzZXJfRGVmXzU+PE1pc2NfMz5ucm0zMjg5IFtwaWldOzEwLjEw
MzgvbnJtMzI4OSBbZG9pXTwvTWlzY18zPjxBZGRyZXNzPkRpdmlzaW9uIG9mIFByb3RlaW4gYW5k
IE51Y2xlaWMgQWNpZCBDaGVtaXN0cnksIE1SQyBMYWJvcmF0b3J5IG9mIE1vbGVjdWxhciBCaW9s
b2d5LCBIaWxscyBSb2FkLCBDYW1icmlkZ2UgQ0IyIDBRSCwgVUsuIGplc0BtcmMtbG1iLmNhbS5h
Yy51azwvQWRkcmVzcz48V2ViX1VSTD5QTToyMjM1ODMzMDwvV2ViX1VSTD48WlpfSm91cm5hbEZ1
bGw+PGYgbmFtZT0iU3lzdGVtIj5OYXQuUmV2Lk1vbC5DZWxsIEJpb2wuPC9mPjwvWlpfSm91cm5h
bEZ1bGw+PFpaX1dvcmtmb3JtSUQ+MTwvWlpfV29ya2Zvcm1JRD48L01ETD48L0NpdGU+PC9SZWZt
YW4+AG==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92111" w:rsidRPr="008619FD">
        <w:rPr>
          <w:rFonts w:ascii="Book Antiqua" w:hAnsi="Book Antiqua"/>
          <w:sz w:val="24"/>
          <w:szCs w:val="24"/>
          <w:vertAlign w:val="superscript"/>
        </w:rPr>
      </w:r>
      <w:r w:rsidR="00C9211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25]</w:t>
      </w:r>
      <w:r w:rsidR="00C92111" w:rsidRPr="008619FD">
        <w:rPr>
          <w:rFonts w:ascii="Book Antiqua" w:hAnsi="Book Antiqua"/>
          <w:sz w:val="24"/>
          <w:szCs w:val="24"/>
          <w:vertAlign w:val="superscript"/>
        </w:rPr>
        <w:fldChar w:fldCharType="end"/>
      </w:r>
      <w:r w:rsidR="00B75B12" w:rsidRPr="008619FD">
        <w:rPr>
          <w:rFonts w:ascii="Book Antiqua" w:hAnsi="Book Antiqua"/>
          <w:sz w:val="24"/>
          <w:szCs w:val="24"/>
        </w:rPr>
        <w:t>. TLS is facilitated by PCNA mono-ubiquitylation</w:t>
      </w:r>
      <w:r w:rsidR="00D059F4" w:rsidRPr="008619FD">
        <w:rPr>
          <w:rFonts w:ascii="Book Antiqua" w:hAnsi="Book Antiqua"/>
          <w:sz w:val="24"/>
          <w:szCs w:val="24"/>
        </w:rPr>
        <w:t>, which is regulated by Rad6</w:t>
      </w:r>
      <w:r w:rsidR="0026468D" w:rsidRPr="008619FD">
        <w:rPr>
          <w:rFonts w:ascii="Book Antiqua" w:hAnsi="Book Antiqua"/>
          <w:sz w:val="24"/>
          <w:szCs w:val="24"/>
        </w:rPr>
        <w:t>-</w:t>
      </w:r>
      <w:r w:rsidR="00D059F4" w:rsidRPr="008619FD">
        <w:rPr>
          <w:rFonts w:ascii="Book Antiqua" w:hAnsi="Book Antiqua"/>
          <w:sz w:val="24"/>
          <w:szCs w:val="24"/>
        </w:rPr>
        <w:t>Rad18</w:t>
      </w:r>
      <w:r w:rsidR="0026468D" w:rsidRPr="008619FD">
        <w:rPr>
          <w:rFonts w:ascii="Book Antiqua" w:hAnsi="Book Antiqua"/>
          <w:sz w:val="24"/>
          <w:szCs w:val="24"/>
        </w:rPr>
        <w:t xml:space="preserve"> E2-E3 </w:t>
      </w:r>
      <w:proofErr w:type="spellStart"/>
      <w:r w:rsidR="0026468D" w:rsidRPr="008619FD">
        <w:rPr>
          <w:rFonts w:ascii="Book Antiqua" w:hAnsi="Book Antiqua"/>
          <w:sz w:val="24"/>
          <w:szCs w:val="24"/>
        </w:rPr>
        <w:t>ubiquitylating</w:t>
      </w:r>
      <w:proofErr w:type="spellEnd"/>
      <w:r w:rsidR="0026468D" w:rsidRPr="008619FD">
        <w:rPr>
          <w:rFonts w:ascii="Book Antiqua" w:hAnsi="Book Antiqua"/>
          <w:sz w:val="24"/>
          <w:szCs w:val="24"/>
        </w:rPr>
        <w:t xml:space="preserve"> enzymes</w:t>
      </w:r>
      <w:r w:rsidR="00D059F4" w:rsidRPr="008619FD">
        <w:rPr>
          <w:rFonts w:ascii="Book Antiqua" w:hAnsi="Book Antiqua"/>
          <w:sz w:val="24"/>
          <w:szCs w:val="24"/>
        </w:rPr>
        <w:t xml:space="preserve"> and USP1</w:t>
      </w:r>
      <w:r w:rsidR="0026468D" w:rsidRPr="008619FD">
        <w:rPr>
          <w:rFonts w:ascii="Book Antiqua" w:hAnsi="Book Antiqua"/>
          <w:sz w:val="24"/>
          <w:szCs w:val="24"/>
        </w:rPr>
        <w:t xml:space="preserve"> </w:t>
      </w:r>
      <w:proofErr w:type="spellStart"/>
      <w:r w:rsidR="0026468D" w:rsidRPr="008619FD">
        <w:rPr>
          <w:rFonts w:ascii="Book Antiqua" w:hAnsi="Book Antiqua"/>
          <w:sz w:val="24"/>
          <w:szCs w:val="24"/>
        </w:rPr>
        <w:t>deubiquitylating</w:t>
      </w:r>
      <w:proofErr w:type="spellEnd"/>
      <w:r w:rsidR="0026468D" w:rsidRPr="008619FD">
        <w:rPr>
          <w:rFonts w:ascii="Book Antiqua" w:hAnsi="Book Antiqua"/>
          <w:sz w:val="24"/>
          <w:szCs w:val="24"/>
        </w:rPr>
        <w:t xml:space="preserve"> enzyme</w:t>
      </w:r>
      <w:r w:rsidR="00B75B12" w:rsidRPr="008619FD">
        <w:rPr>
          <w:rFonts w:ascii="Book Antiqua" w:hAnsi="Book Antiqua"/>
          <w:sz w:val="24"/>
          <w:szCs w:val="24"/>
        </w:rPr>
        <w:t xml:space="preserve"> at sites of DNA damage</w:t>
      </w:r>
      <w:r w:rsidR="00C92111" w:rsidRPr="008619FD">
        <w:rPr>
          <w:rFonts w:ascii="Book Antiqua" w:hAnsi="Book Antiqua"/>
          <w:sz w:val="24"/>
          <w:szCs w:val="24"/>
          <w:vertAlign w:val="superscript"/>
        </w:rPr>
        <w:fldChar w:fldCharType="begin">
          <w:fldData xml:space="preserve">PFJlZm1hbj48Q2l0ZT48QXV0aG9yPkhvZWdlPC9BdXRob3I+PFllYXI+MjAwMjwvWWVhcj48UmVj
TnVtPjkyMzM8L1JlY051bT48SURUZXh0PlJBRDYtZGVwZW5kZW50IEROQSByZXBhaXIgaXMgbGlu
a2VkIHRvIG1vZGlmaWNhdGlvbiBvZiBQQ05BIGJ5IHViaXF1aXRpbiBhbmQgU1VNTzwvSURUZXh0
PjxNREwgUmVmX1R5cGU9IkpvdXJuYWwiPjxSZWZfVHlwZT5Kb3VybmFsPC9SZWZfVHlwZT48UmVm
X0lEPjkyMzM8L1JlZl9JRD48VGl0bGVfUHJpbWFyeT5SQUQ2LWRlcGVuZGVudCBETkEgcmVwYWly
IGlzIGxpbmtlZCB0byBtb2RpZmljYXRpb24gb2YgUENOQSBieSB1YmlxdWl0aW4gYW5kIFNVTU88
L1RpdGxlX1ByaW1hcnk+PEF1dGhvcnNfUHJpbWFyeT5Ib2VnZSxDLjwvQXV0aG9yc19QcmltYXJ5
PjxBdXRob3JzX1ByaW1hcnk+UGZhbmRlcixCLjwvQXV0aG9yc19QcmltYXJ5PjxBdXRob3JzX1By
aW1hcnk+TW9sZG92YW4sRy5MLjwvQXV0aG9yc19QcmltYXJ5PjxBdXRob3JzX1ByaW1hcnk+UHly
b3dvbGFraXMsRy48L0F1dGhvcnNfUHJpbWFyeT48QXV0aG9yc19QcmltYXJ5PkplbnRzY2gsUy48
L0F1dGhvcnNfUHJpbWFyeT48RGF0ZV9QcmltYXJ5PjIwMDIvMTAvMTI8L0RhdGVfUHJpbWFyeT48
S2V5d29yZHM+QXJ0aWNsZTwvS2V5d29yZHM+PEtleXdvcmRzPmNlbGw8L0tleXdvcmRzPjxLZXl3
b3Jkcz5jZWxsIGN5Y2xlPC9LZXl3b3Jkcz48S2V5d29yZHM+Y2VsbHM8L0tleXdvcmRzPjxLZXl3
b3Jkcz5DaHJvbWF0aW48L0tleXdvcmRzPjxLZXl3b3Jkcz5Db25zZXJ2ZWQgU2VxdWVuY2U8L0tl
eXdvcmRzPjxLZXl3b3Jkcz5kYW1hZ2U8L0tleXdvcmRzPjxLZXl3b3Jkcz5ETkE8L0tleXdvcmRz
PjxLZXl3b3Jkcz5ETkEgYmluZGluZzwvS2V5d29yZHM+PEtleXdvcmRzPkROQSBiaW5kaW5nIHBy
b3RlaW48L0tleXdvcmRzPjxLZXl3b3Jkcz5ETkEgQmluZGluZyBwcm90ZWluczwvS2V5d29yZHM+
PEtleXdvcmRzPkROQSBkYW1hZ2U8L0tleXdvcmRzPjxLZXl3b3Jkcz5ETkEgcG9seW1lcmFzZTwv
S2V5d29yZHM+PEtleXdvcmRzPkROQSByZXBhaXI8L0tleXdvcmRzPjxLZXl3b3Jkcz5ETkEgU1lO
VEhFU0lTPC9LZXl3b3Jkcz48S2V5d29yZHM+ZG5hLWJpbmRpbmc8L0tleXdvcmRzPjxLZXl3b3Jk
cz5ETkEtQmluZGluZyBQcm90ZWluczwvS2V5d29yZHM+PEtleXdvcmRzPkROQS1EYW1hZ2U8L0tl
eXdvcmRzPjxLZXl3b3Jkcz5ETkEtcmVwYWlyPC9LZXl3b3Jkcz48S2V5d29yZHM+RUM8L0tleXdv
cmRzPjxLZXl3b3Jkcz5lbnp5bWU8L0tleXdvcmRzPjxLZXl3b3Jkcz5Fbnp5bWVzPC9LZXl3b3Jk
cz48S2V5d29yZHM+RXVrYXJ5b3RpYyBDZWxsczwvS2V5d29yZHM+PEtleXdvcmRzPmZ1bmN0aW9u
PC9LZXl3b3Jkcz48S2V5d29yZHM+R2VuZXMsRnVuZ2FsPC9LZXl3b3Jkcz48S2V5d29yZHM+Z2Vu
ZXRpY3M8L0tleXdvcmRzPjxLZXl3b3Jkcz5IZWxhIENlbGxzPC9LZXl3b3Jkcz48S2V5d29yZHM+
SHVtYW48L0tleXdvcmRzPjxLZXl3b3Jkcz5odW1hbnM8L0tleXdvcmRzPjxLZXl3b3Jkcz5saWdh
c2U8L0tleXdvcmRzPjxLZXl3b3Jkcz5MaWdhc2VzPC9LZXl3b3Jkcz48S2V5d29yZHM+THlzaW5l
PC9LZXl3b3Jkcz48S2V5d29yZHM+bWV0YWJvbGlzbTwvS2V5d29yZHM+PEtleXdvcmRzPk1vZGVs
cyxCaW9sb2dpY2FsPC9LZXl3b3Jkcz48S2V5d29yZHM+bW9sZWN1bGFyPC9LZXl3b3Jkcz48S2V5
d29yZHM+TXV0YXRpb248L0tleXdvcmRzPjxLZXl3b3Jkcz5wYXRod2F5PC9LZXl3b3Jkcz48S2V5
d29yZHM+UENOQTwvS2V5d29yZHM+PEtleXdvcmRzPlByb2xpZmVyYXRpbmcgQ2VsbCBOdWNsZWFy
IEFudGlnZW48L0tleXdvcmRzPjxLZXl3b3Jkcz5wcm90ZWluPC9LZXl3b3Jkcz48S2V5d29yZHM+
UHJvdGVpbiBCaW5kaW5nPC9LZXl3b3Jkcz48S2V5d29yZHM+UHJvdGVpbnM8L0tleXdvcmRzPjxL
ZXl3b3Jkcz5yZWd1bGF0aW9uPC9LZXl3b3Jkcz48S2V5d29yZHM+cmVwYWlyPC9LZXl3b3Jkcz48
S2V5d29yZHM+cmVzaXN0YW5jZTwvS2V5d29yZHM+PEtleXdvcmRzPlNhY2NoYXJvbXljZXMgY2Vy
ZXZpc2lhZTwvS2V5d29yZHM+PEtleXdvcmRzPlNhY2NoYXJvbXljZXMgY2VyZXZpc2lhZSBQcm90
ZWluczwvS2V5d29yZHM+PEtleXdvcmRzPlNhY2NoYXJvbXljZXMtQ2VyZXZpc2lhZTwvS2V5d29y
ZHM+PEtleXdvcmRzPlNtYWxsIFViaXF1aXRpbi1SZWxhdGVkIE1vZGlmaWVyIFByb3RlaW5zPC9L
ZXl3b3Jkcz48S2V5d29yZHM+U3VwcG9ydCxOb24tVS5TLkdvdiZhcG9zO3Q8L0tleXdvcmRzPjxL
ZXl3b3Jkcz51YmlxdWl0aW48L0tleXdvcmRzPjxLZXl3b3Jkcz51YmlxdWl0aW4gY29uanVnYXRp
bmcgZW56eW1lPC9LZXl3b3Jkcz48S2V5d29yZHM+VWJpcXVpdGluLUNvbmp1Z2F0aW5nIEVuenlt
ZXM8L0tleXdvcmRzPjxLZXl3b3Jkcz55ZWFzdDwvS2V5d29yZHM+PFJlcHJpbnQ+Tm90IGluIEZp
bGU8L1JlcHJpbnQ+PFN0YXJ0X1BhZ2U+MTM1PC9TdGFydF9QYWdlPjxFbmRfUGFnZT4xNDE8L0Vu
ZF9QYWdlPjxQZXJpb2RpY2FsPk5hdHVyZTwvUGVyaW9kaWNhbD48Vm9sdW1lPjQxOTwvVm9sdW1l
PjxJc3N1ZT42OTAzPC9Jc3N1ZT48QWRkcmVzcz5EZXBhcnRtZW50IG9mIE1vbGVjdWxhciBDZWxs
IEJpb2xvZ3ksIE1heCBQbGFuY2sgSW5zdGl0dXRlIG9mIEJpb2NoZW1pc3RyeSwgQW0gS2xvcGZl
cnNwaXR6IDE4YSwgODIxNTIgTWFydGluc3JpZWQsIEdlcm1hbnk8L0FkZHJlc3M+PFdlYl9VUkw+
UE06MTIyMjY2NTc8L1dlYl9VUkw+PFpaX0pvdXJuYWxTdGRBYmJyZXY+PGYgbmFtZT0iU3lzdGVt
Ij5OYXR1cmU8L2Y+PC9aWl9Kb3VybmFsU3RkQWJicmV2PjxaWl9Xb3JrZm9ybUlEPjE8L1paX1dv
cmtmb3JtSUQ+PC9NREw+PC9DaXRlPjxDaXRlPjxBdXRob3I+U2hpb21pPC9BdXRob3I+PFllYXI+
MjAwNzwvWWVhcj48UmVjTnVtPjEwMDk5PC9SZWNOdW0+PElEVGV4dD5IdW1hbiBSQUQxOCBpcyBp
bnZvbHZlZCBpbiBTIHBoYXNlLXNwZWNpZmljIHNpbmdsZS1zdHJhbmQgYnJlYWsgcmVwYWlyIHdp
dGhvdXQgUENOQSBtb25vdWJpcXVpdGluYXRpb24mI3hBOzM8L0lEVGV4dD48TURMIFJlZl9UeXBl
PSJKb3VybmFsIj48UmVmX1R5cGU+Sm91cm5hbDwvUmVmX1R5cGU+PFJlZl9JRD4xMDA5OTwvUmVm
X0lEPjxUaXRsZV9QcmltYXJ5Pkh1bWFuIFJBRDE4IGlzIGludm9sdmVkIGluIFMgcGhhc2Utc3Bl
Y2lmaWMgc2luZ2xlLXN0cmFuZCBicmVhayByZXBhaXIgd2l0aG91dCBQQ05BIG1vbm91YmlxdWl0
aW5hdGlvbiYjeEE7MzwvVGl0bGVfUHJpbWFyeT48QXV0aG9yc19QcmltYXJ5PlNoaW9taSxOLjwv
QXV0aG9yc19QcmltYXJ5PjxBdXRob3JzX1ByaW1hcnk+TW9yaSxNLjwvQXV0aG9yc19QcmltYXJ5
PjxBdXRob3JzX1ByaW1hcnk+VHN1amksSC48L0F1dGhvcnNfUHJpbWFyeT48QXV0aG9yc19Qcmlt
YXJ5PkltYWksVC48L0F1dGhvcnNfUHJpbWFyeT48QXV0aG9yc19QcmltYXJ5Pklub3VlLEguPC9B
dXRob3JzX1ByaW1hcnk+PEF1dGhvcnNfUHJpbWFyeT5UYXRlaXNoaSxTLjwvQXV0aG9yc19Qcmlt
YXJ5PjxBdXRob3JzX1ByaW1hcnk+WWFtYWl6dW1pLE0uPC9BdXRob3JzX1ByaW1hcnk+PEF1dGhv
cnNfUHJpbWFyeT5TaGlvbWksVC48L0F1dGhvcnNfUHJpbWFyeT48RGF0ZV9QcmltYXJ5PjIwMDc8
L0RhdGVfUHJpbWFyeT48S2V5d29yZHM+QXJ0aWNsZTwvS2V5d29yZHM+PEtleXdvcmRzPmFzc2F5
PC9LZXl3b3Jkcz48S2V5d29yZHM+Q0FNUFRPVEhFQ0lOPC9LZXl3b3Jkcz48S2V5d29yZHM+Y2Vs
bDwvS2V5d29yZHM+PEtleXdvcmRzPkNlbGwgTGluZSxUdW1vcjwvS2V5d29yZHM+PEtleXdvcmRz
PmNlbGxzPC9LZXl3b3Jkcz48S2V5d29yZHM+Y2hyb21vc29tYWw8L0tleXdvcmRzPjxLZXl3b3Jk
cz5jaHJvbW9zb21lIGFiZXJyYXRpb25zPC9LZXl3b3Jkcz48S2V5d29yZHM+Y29tZXQ8L0tleXdv
cmRzPjxLZXl3b3Jkcz5jb21ldCBhc3NheTwvS2V5d29yZHM+PEtleXdvcmRzPmRlZmVjdGl2ZTwv
S2V5d29yZHM+PEtleXdvcmRzPkROQTwvS2V5d29yZHM+PEtleXdvcmRzPkROQSBiaW5kaW5nPC9L
ZXl3b3Jkcz48S2V5d29yZHM+RE5BIGJpbmRpbmcgcHJvdGVpbjwvS2V5d29yZHM+PEtleXdvcmRz
PkROQSBCaW5kaW5nIHByb3RlaW5zPC9LZXl3b3Jkcz48S2V5d29yZHM+RE5BIEJyZWFrcyxTaW5n
bGUtU3RyYW5kZWQ8L0tleXdvcmRzPjxLZXl3b3Jkcz5ETkEgZGFtYWdlPC9LZXl3b3Jkcz48S2V5
d29yZHM+RE5BIHJlcGFpcjwvS2V5d29yZHM+PEtleXdvcmRzPkROQSBzaW5nbGUgc3RyYW5kIGJy
ZWFrPC9LZXl3b3Jkcz48S2V5d29yZHM+ZG5hLWJpbmRpbmc8L0tleXdvcmRzPjxLZXl3b3Jkcz5E
TkEtQmluZGluZyBQcm90ZWluczwvS2V5d29yZHM+PEtleXdvcmRzPmRvdWJsZSBzdHJhbmQgYnJl
YWs8L0tleXdvcmRzPjxLZXl3b3Jkcz5lbnp5bWU8L0tleXdvcmRzPjxLZXl3b3Jkcz5Fbnp5bWUg
SW5oaWJpdG9yczwvS2V5d29yZHM+PEtleXdvcmRzPkVuenltZS1JbmhpYml0b3JzPC9LZXl3b3Jk
cz48S2V5d29yZHM+RXRvcG9zaWRlPC9LZXl3b3Jkcz48S2V5d29yZHM+ZnVuY3Rpb248L0tleXdv
cmRzPjxLZXl3b3Jkcz5nZW5lIGRlbGV0aW9uPC9LZXl3b3Jkcz48S2V5d29yZHM+R2VuZSBUYXJn
ZXRpbmc8L0tleXdvcmRzPjxLZXl3b3Jkcz5HZW5lcyxMZXRoYWw8L0tleXdvcmRzPjxLZXl3b3Jk
cz5nZW5ldGljczwvS2V5d29yZHM+PEtleXdvcmRzPkhjdDExNiBDZWxsczwvS2V5d29yZHM+PEtl
eXdvcmRzPkh1bWFuPC9LZXl3b3Jkcz48S2V5d29yZHM+aHVtYW5zPC9LZXl3b3Jkcz48S2V5d29y
ZHM+SU5ISUJJVE9SPC9LZXl3b3Jkcz48S2V5d29yZHM+SmFwYW48L0tleXdvcmRzPjxLZXl3b3Jk
cz5saWdhc2U8L0tleXdvcmRzPjxLZXl3b3Jkcz5tZXRhYm9saXNtPC9LZXl3b3Jkcz48S2V5d29y
ZHM+UENOQTwvS2V5d29yZHM+PEtleXdvcmRzPnBoYXJtYWNvbG9neTwvS2V5d29yZHM+PEtleXdv
cmRzPlBoeXNpb2xvZ3k8L0tleXdvcmRzPjxLZXl3b3Jkcz5wb2x5bWVyYXNlPC9LZXl3b3Jkcz48
S2V5d29yZHM+UHJvbGlmZXJhdGluZyBDZWxsIE51Y2xlYXIgQW50aWdlbjwvS2V5d29yZHM+PEtl
eXdvcmRzPnByb3RlaW48L0tleXdvcmRzPjxLZXl3b3Jkcz5Qcm90ZWluczwvS2V5d29yZHM+PEtl
eXdvcmRzPnJlcGFpcjwvS2V5d29yZHM+PEtleXdvcmRzPnJlcGxpY2F0aW9uPC9LZXl3b3Jkcz48
S2V5d29yZHM+UmVzZWFyY2g8L0tleXdvcmRzPjxLZXl3b3Jkcz5TIHBoYXNlPC9LZXl3b3Jkcz48
S2V5d29yZHM+Uy1waGFzZTwvS2V5d29yZHM+PEtleXdvcmRzPnNlbnNpdGl2ZTwvS2V5d29yZHM+
PEtleXdvcmRzPnNpbmdsZSBzdHJhbmQgYnJlYWtzPC9LZXl3b3Jkcz48S2V5d29yZHM+c2luZ2xl
LXN0cmFuZCBicmVha3M8L0tleXdvcmRzPjxLZXl3b3Jkcz50aGVyYXB5PC9LZXl3b3Jkcz48S2V5
d29yZHM+VG9wb2lzb21lcmFzZTwvS2V5d29yZHM+PEtleXdvcmRzPnRvcG9pc29tZXJhc2UgSTwv
S2V5d29yZHM+PEtleXdvcmRzPlRvcG9pc29tZXJhc2UgSSBJbmhpYml0b3JzPC9LZXl3b3Jkcz48
S2V5d29yZHM+VE9YSUNJVFk8L0tleXdvcmRzPjxLZXl3b3Jkcz51YmlxdWl0aW48L0tleXdvcmRz
PjxLZXl3b3Jkcz51YmlxdWl0aW4gY29uanVnYXRpbmcgZW56eW1lPC9LZXl3b3Jkcz48S2V5d29y
ZHM+WC1SQVlTPC9LZXl3b3Jkcz48UmVwcmludD5Ob3QgaW4gRmlsZTwvUmVwcmludD48U3RhcnRf
UGFnZT5lOTwvU3RhcnRfUGFnZT48UGVyaW9kaWNhbD5OdWNsZWljIEFjaWRzIFJlcy48L1Blcmlv
ZGljYWw+PFZvbHVtZT4zNTwvVm9sdW1lPjxJc3N1ZT4yPC9Jc3N1ZT48VXNlcl9EZWZfNT5QTUMx
ODAyNjMyPC9Vc2VyX0RlZl81PjxNaXNjXzM+Z2tsOTc5IFtwaWldOzEwLjEwOTMvbmFyL2drbDk3
OSBbZG9pXTwvTWlzY18zPjxBZGRyZXNzPlJhZGdlbm9taWNzIFJlc2VhcmNoIEdyb3VwLCBSZXNl
YXJjaCBDZW50ZXIgZm9yIENoYXJnZWQgUGFydGljbGUgVGhlcmFweSwgQ2hpYmEgMjYzLTg1NTUs
IEphcGFuPC9BZGRyZXNzPjxXZWJfVVJMPlBNOjE3MTU4MTQ4PC9XZWJfVVJMPjxaWl9Kb3VybmFs
RnVsbD48ZiBuYW1lPSJTeXN0ZW0iPk51Y2xlaWMgQWNpZHMgUmVzLjwvZj48L1paX0pvdXJuYWxG
dWxsPjxaWl9Xb3JrZm9ybUlEPjE8L1paX1dvcmtmb3JtSUQ+PC9NREw+PC9DaXRlPjxDaXRlPjxB
dXRob3I+SHVhbmc8L0F1dGhvcj48WWVhcj4yMDA2PC9ZZWFyPjxSZWNOdW0+MTAxMDA8L1JlY051
bT48SURUZXh0PlJlZ3VsYXRpb24gb2YgbW9ub3ViaXF1aXRpbmF0ZWQgUENOQSBieSBEVUIgYXV0
b2NsZWF2YWdlPC9JRFRleHQ+PE1ETCBSZWZfVHlwZT0iSm91cm5hbCI+PFJlZl9UeXBlPkpvdXJu
YWw8L1JlZl9UeXBlPjxSZWZfSUQ+MTAxMDA8L1JlZl9JRD48VGl0bGVfUHJpbWFyeT5SZWd1bGF0
aW9uIG9mIG1vbm91YmlxdWl0aW5hdGVkIFBDTkEgYnkgRFVCIGF1dG9jbGVhdmFnZTwvVGl0bGVf
UHJpbWFyeT48QXV0aG9yc19QcmltYXJ5Pkh1YW5nLFQuVC48L0F1dGhvcnNfUHJpbWFyeT48QXV0
aG9yc19QcmltYXJ5Pk5pam1hbixTLk0uPC9BdXRob3JzX1ByaW1hcnk+PEF1dGhvcnNfUHJpbWFy
eT5NaXJjaGFuZGFuaSxLLkQuPC9BdXRob3JzX1ByaW1hcnk+PEF1dGhvcnNfUHJpbWFyeT5HYWxh
cmR5LFAuSi48L0F1dGhvcnNfUHJpbWFyeT48QXV0aG9yc19QcmltYXJ5PkNvaG4sTS5BLjwvQXV0
aG9yc19QcmltYXJ5PjxBdXRob3JzX1ByaW1hcnk+SGFhcyxXLjwvQXV0aG9yc19QcmltYXJ5PjxB
dXRob3JzX1ByaW1hcnk+R3lnaSxTLlAuPC9BdXRob3JzX1ByaW1hcnk+PEF1dGhvcnNfUHJpbWFy
eT5QbG9lZ2gsSC5MLjwvQXV0aG9yc19QcmltYXJ5PjxBdXRob3JzX1ByaW1hcnk+QmVybmFyZHMs
Ui48L0F1dGhvcnNfUHJpbWFyeT48QXV0aG9yc19QcmltYXJ5PkQmYXBvcztBbmRyZWEsQS5ELjwv
QXV0aG9yc19QcmltYXJ5PjxEYXRlX1ByaW1hcnk+MjAwNi80PC9EYXRlX1ByaW1hcnk+PEtleXdv
cmRzPkFtaW5vIEFjaWQgU2VxdWVuY2U8L0tleXdvcmRzPjxLZXl3b3Jkcz5BcmFiaWRvcHNpczwv
S2V5d29yZHM+PEtleXdvcmRzPkFyYWJpZG9wc2lzIFByb3RlaW5zPC9LZXl3b3Jkcz48S2V5d29y
ZHM+QXJ0aWNsZTwvS2V5d29yZHM+PEtleXdvcmRzPmJpb2xvZ2ljYWw8L0tleXdvcmRzPjxLZXl3
b3Jkcz5jYW5jZXI8L0tleXdvcmRzPjxLZXl3b3Jkcz5jZWxsPC9LZXl3b3Jkcz48S2V5d29yZHM+
Q2hlbWlzdHJ5PC9LZXl3b3Jkcz48S2V5d29yZHM+Y2xlYXZhZ2U8L0tleXdvcmRzPjxLZXl3b3Jk
cz5jb21wbGVtZW50YXRpb248L0tleXdvcmRzPjxLZXl3b3Jkcz5ETkE8L0tleXdvcmRzPjxLZXl3
b3Jkcz5ETkEgZGFtYWdlPC9LZXl3b3Jkcz48S2V5d29yZHM+RE5BIHJlcGFpcjwvS2V5d29yZHM+
PEtleXdvcmRzPkROQSByZXBsaWNhdGlvbjwvS2V5d29yZHM+PEtleXdvcmRzPkROQS1yZXBhaXI8
L0tleXdvcmRzPjxLZXl3b3Jkcz5ETkEtUmVwbGljYXRpb248L0tleXdvcmRzPjxLZXl3b3Jkcz5F
QzwvS2V5d29yZHM+PEtleXdvcmRzPkVuZG9wZXB0aWRhc2VzPC9LZXl3b3Jkcz48S2V5d29yZHM+
ZW56eW1lPC9LZXl3b3Jkcz48S2V5d29yZHM+RW56eW1lczwvS2V5d29yZHM+PEtleXdvcmRzPkZh
bmNvbmkgQW5lbWlhPC9LZXl3b3Jkcz48S2V5d29yZHM+RmFuY29uaSBBbmVtaWEgQ29tcGxlbWVu
dGF0aW9uIEdyb3VwIEcgUHJvdGVpbjwvS2V5d29yZHM+PEtleXdvcmRzPmZ1bmN0aW9uPC9LZXl3
b3Jkcz48S2V5d29yZHM+RyBwcm90ZWluPC9LZXl3b3Jkcz48S2V5d29yZHM+R2VuZSBFeHByZXNz
aW9uIFJlZ3VsYXRpb248L0tleXdvcmRzPjxLZXl3b3Jkcz5nZW5ldGljczwvS2V5d29yZHM+PEtl
eXdvcmRzPkh1bWFuPC9LZXl3b3Jkcz48S2V5d29yZHM+aHVtYW5zPC9LZXl3b3Jkcz48S2V5d29y
ZHM+aXJyYWRpYXRpb248L0tleXdvcmRzPjxLZXl3b3Jkcz5tZWNoYW5pc208L0tleXdvcmRzPjxL
ZXl3b3Jkcz5tZXRhYm9saXNtPC9LZXl3b3Jkcz48S2V5d29yZHM+TW9sZWN1bGFyIFNlcXVlbmNl
IERhdGE8L0tleXdvcmRzPjxLZXl3b3Jkcz5QQ05BPC9LZXl3b3Jkcz48S2V5d29yZHM+UGh5c2lv
bG9neTwvS2V5d29yZHM+PEtleXdvcmRzPlByb2xpZmVyYXRpbmcgQ2VsbCBOdWNsZWFyIEFudGln
ZW48L0tleXdvcmRzPjxLZXl3b3Jkcz5wcm90ZWFzZTwvS2V5d29yZHM+PEtleXdvcmRzPnByb3Rl
aW48L0tleXdvcmRzPjxLZXl3b3Jkcz5Qcm90ZWluIFByb2Nlc3NpbmcsUG9zdC1UcmFuc2xhdGlv
bmFsPC9LZXl3b3Jkcz48S2V5d29yZHM+UHJvdGVpbnM8L0tleXdvcmRzPjxLZXl3b3Jkcz5yYWRp
YXRpb248L0tleXdvcmRzPjxLZXl3b3Jkcz5yYWRpYXRpb24gZWZmZWN0czwvS2V5d29yZHM+PEtl
eXdvcmRzPnJlZ3VsYXRpb248L0tleXdvcmRzPjxLZXl3b3Jkcz5yZWd1bGF0b3J5PC9LZXl3b3Jk
cz48S2V5d29yZHM+cmVwYWlyPC9LZXl3b3Jkcz48S2V5d29yZHM+cmVwbGljYXRpb248L0tleXdv
cmRzPjxLZXl3b3Jkcz5SZXNlYXJjaDwvS2V5d29yZHM+PEtleXdvcmRzPlNlcXVlbmNlIEhvbW9s
b2d5LEFtaW5vIEFjaWQ8L0tleXdvcmRzPjxLZXl3b3Jkcz5UcmFuc2xlc2lvbiBzeW50aGVzaXM8
L0tleXdvcmRzPjxLZXl3b3Jkcz51YmlxdWl0aW48L0tleXdvcmRzPjxLZXl3b3Jkcz5VYmlxdWl0
aW4tU3BlY2lmaWMgUHJvdGVhc2VzPC9LZXl3b3Jkcz48S2V5d29yZHM+VWJpcXVpdGluYXRpb248
L0tleXdvcmRzPjxLZXl3b3Jkcz51bHRyYXZpb2xldDwvS2V5d29yZHM+PEtleXdvcmRzPlVsdHJh
dmlvbGV0IFJheXM8L0tleXdvcmRzPjxLZXl3b3Jkcz5VVjwvS2V5d29yZHM+PFJlcHJpbnQ+Tm90
IGluIEZpbGU8L1JlcHJpbnQ+PFN0YXJ0X1BhZ2U+MzM5PC9TdGFydF9QYWdlPjxFbmRfUGFnZT4z
NDc8L0VuZF9QYWdlPjxQZXJpb2RpY2FsPk5hdC5DZWxsIEJpb2wuPC9QZXJpb2RpY2FsPjxWb2x1
bWU+ODwvVm9sdW1lPjxJc3N1ZT40PC9Jc3N1ZT48QWRkcmVzcz5EZXBhcnRtZW50IG9mIFJhZGlh
dGlvbiBPbmNvbG9neSwgRGFuYS1GYXJiZXIgQ2FuY2VyIEluc3RpdHV0ZSwgSGFydmFyZCBNZWRp
Y2FsIFNjaG9vbCwgQm9zdG9uLCBNQSAwMjExNSwgVVNBPC9BZGRyZXNzPjxXZWJfVVJMPlBNOjE2
NTMxOTk1PC9XZWJfVVJMPjxaWl9Kb3VybmFsU3RkQWJicmV2PjxmIG5hbWU9IlN5c3RlbSI+TmF0
LkNlbGwgQmlvbC48L2Y+PC9aWl9Kb3VybmFsU3RkQWJicmV2PjxaWl9Xb3JrZm9ybUlEPjE8L1pa
X1dvcmtmb3JtSUQ+PC9NREw+PC9DaXRlPjwvUmVmbWFuPgB=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hvZWdlPC9BdXRob3I+PFllYXI+MjAwMjwvWWVhcj48UmVj
TnVtPjkyMzM8L1JlY051bT48SURUZXh0PlJBRDYtZGVwZW5kZW50IEROQSByZXBhaXIgaXMgbGlu
a2VkIHRvIG1vZGlmaWNhdGlvbiBvZiBQQ05BIGJ5IHViaXF1aXRpbiBhbmQgU1VNTzwvSURUZXh0
PjxNREwgUmVmX1R5cGU9IkpvdXJuYWwiPjxSZWZfVHlwZT5Kb3VybmFsPC9SZWZfVHlwZT48UmVm
X0lEPjkyMzM8L1JlZl9JRD48VGl0bGVfUHJpbWFyeT5SQUQ2LWRlcGVuZGVudCBETkEgcmVwYWly
IGlzIGxpbmtlZCB0byBtb2RpZmljYXRpb24gb2YgUENOQSBieSB1YmlxdWl0aW4gYW5kIFNVTU88
L1RpdGxlX1ByaW1hcnk+PEF1dGhvcnNfUHJpbWFyeT5Ib2VnZSxDLjwvQXV0aG9yc19QcmltYXJ5
PjxBdXRob3JzX1ByaW1hcnk+UGZhbmRlcixCLjwvQXV0aG9yc19QcmltYXJ5PjxBdXRob3JzX1By
aW1hcnk+TW9sZG92YW4sRy5MLjwvQXV0aG9yc19QcmltYXJ5PjxBdXRob3JzX1ByaW1hcnk+UHly
b3dvbGFraXMsRy48L0F1dGhvcnNfUHJpbWFyeT48QXV0aG9yc19QcmltYXJ5PkplbnRzY2gsUy48
L0F1dGhvcnNfUHJpbWFyeT48RGF0ZV9QcmltYXJ5PjIwMDIvMTAvMTI8L0RhdGVfUHJpbWFyeT48
S2V5d29yZHM+QXJ0aWNsZTwvS2V5d29yZHM+PEtleXdvcmRzPmNlbGw8L0tleXdvcmRzPjxLZXl3
b3Jkcz5jZWxsIGN5Y2xlPC9LZXl3b3Jkcz48S2V5d29yZHM+Y2VsbHM8L0tleXdvcmRzPjxLZXl3
b3Jkcz5DaHJvbWF0aW48L0tleXdvcmRzPjxLZXl3b3Jkcz5Db25zZXJ2ZWQgU2VxdWVuY2U8L0tl
eXdvcmRzPjxLZXl3b3Jkcz5kYW1hZ2U8L0tleXdvcmRzPjxLZXl3b3Jkcz5ETkE8L0tleXdvcmRz
PjxLZXl3b3Jkcz5ETkEgYmluZGluZzwvS2V5d29yZHM+PEtleXdvcmRzPkROQSBiaW5kaW5nIHBy
b3RlaW48L0tleXdvcmRzPjxLZXl3b3Jkcz5ETkEgQmluZGluZyBwcm90ZWluczwvS2V5d29yZHM+
PEtleXdvcmRzPkROQSBkYW1hZ2U8L0tleXdvcmRzPjxLZXl3b3Jkcz5ETkEgcG9seW1lcmFzZTwv
S2V5d29yZHM+PEtleXdvcmRzPkROQSByZXBhaXI8L0tleXdvcmRzPjxLZXl3b3Jkcz5ETkEgU1lO
VEhFU0lTPC9LZXl3b3Jkcz48S2V5d29yZHM+ZG5hLWJpbmRpbmc8L0tleXdvcmRzPjxLZXl3b3Jk
cz5ETkEtQmluZGluZyBQcm90ZWluczwvS2V5d29yZHM+PEtleXdvcmRzPkROQS1EYW1hZ2U8L0tl
eXdvcmRzPjxLZXl3b3Jkcz5ETkEtcmVwYWlyPC9LZXl3b3Jkcz48S2V5d29yZHM+RUM8L0tleXdv
cmRzPjxLZXl3b3Jkcz5lbnp5bWU8L0tleXdvcmRzPjxLZXl3b3Jkcz5Fbnp5bWVzPC9LZXl3b3Jk
cz48S2V5d29yZHM+RXVrYXJ5b3RpYyBDZWxsczwvS2V5d29yZHM+PEtleXdvcmRzPmZ1bmN0aW9u
PC9LZXl3b3Jkcz48S2V5d29yZHM+R2VuZXMsRnVuZ2FsPC9LZXl3b3Jkcz48S2V5d29yZHM+Z2Vu
ZXRpY3M8L0tleXdvcmRzPjxLZXl3b3Jkcz5IZWxhIENlbGxzPC9LZXl3b3Jkcz48S2V5d29yZHM+
SHVtYW48L0tleXdvcmRzPjxLZXl3b3Jkcz5odW1hbnM8L0tleXdvcmRzPjxLZXl3b3Jkcz5saWdh
c2U8L0tleXdvcmRzPjxLZXl3b3Jkcz5MaWdhc2VzPC9LZXl3b3Jkcz48S2V5d29yZHM+THlzaW5l
PC9LZXl3b3Jkcz48S2V5d29yZHM+bWV0YWJvbGlzbTwvS2V5d29yZHM+PEtleXdvcmRzPk1vZGVs
cyxCaW9sb2dpY2FsPC9LZXl3b3Jkcz48S2V5d29yZHM+bW9sZWN1bGFyPC9LZXl3b3Jkcz48S2V5
d29yZHM+TXV0YXRpb248L0tleXdvcmRzPjxLZXl3b3Jkcz5wYXRod2F5PC9LZXl3b3Jkcz48S2V5
d29yZHM+UENOQTwvS2V5d29yZHM+PEtleXdvcmRzPlByb2xpZmVyYXRpbmcgQ2VsbCBOdWNsZWFy
IEFudGlnZW48L0tleXdvcmRzPjxLZXl3b3Jkcz5wcm90ZWluPC9LZXl3b3Jkcz48S2V5d29yZHM+
UHJvdGVpbiBCaW5kaW5nPC9LZXl3b3Jkcz48S2V5d29yZHM+UHJvdGVpbnM8L0tleXdvcmRzPjxL
ZXl3b3Jkcz5yZWd1bGF0aW9uPC9LZXl3b3Jkcz48S2V5d29yZHM+cmVwYWlyPC9LZXl3b3Jkcz48
S2V5d29yZHM+cmVzaXN0YW5jZTwvS2V5d29yZHM+PEtleXdvcmRzPlNhY2NoYXJvbXljZXMgY2Vy
ZXZpc2lhZTwvS2V5d29yZHM+PEtleXdvcmRzPlNhY2NoYXJvbXljZXMgY2VyZXZpc2lhZSBQcm90
ZWluczwvS2V5d29yZHM+PEtleXdvcmRzPlNhY2NoYXJvbXljZXMtQ2VyZXZpc2lhZTwvS2V5d29y
ZHM+PEtleXdvcmRzPlNtYWxsIFViaXF1aXRpbi1SZWxhdGVkIE1vZGlmaWVyIFByb3RlaW5zPC9L
ZXl3b3Jkcz48S2V5d29yZHM+U3VwcG9ydCxOb24tVS5TLkdvdiZhcG9zO3Q8L0tleXdvcmRzPjxL
ZXl3b3Jkcz51YmlxdWl0aW48L0tleXdvcmRzPjxLZXl3b3Jkcz51YmlxdWl0aW4gY29uanVnYXRp
bmcgZW56eW1lPC9LZXl3b3Jkcz48S2V5d29yZHM+VWJpcXVpdGluLUNvbmp1Z2F0aW5nIEVuenlt
ZXM8L0tleXdvcmRzPjxLZXl3b3Jkcz55ZWFzdDwvS2V5d29yZHM+PFJlcHJpbnQ+Tm90IGluIEZp
bGU8L1JlcHJpbnQ+PFN0YXJ0X1BhZ2U+MTM1PC9TdGFydF9QYWdlPjxFbmRfUGFnZT4xNDE8L0Vu
ZF9QYWdlPjxQZXJpb2RpY2FsPk5hdHVyZTwvUGVyaW9kaWNhbD48Vm9sdW1lPjQxOTwvVm9sdW1l
PjxJc3N1ZT42OTAzPC9Jc3N1ZT48QWRkcmVzcz5EZXBhcnRtZW50IG9mIE1vbGVjdWxhciBDZWxs
IEJpb2xvZ3ksIE1heCBQbGFuY2sgSW5zdGl0dXRlIG9mIEJpb2NoZW1pc3RyeSwgQW0gS2xvcGZl
cnNwaXR6IDE4YSwgODIxNTIgTWFydGluc3JpZWQsIEdlcm1hbnk8L0FkZHJlc3M+PFdlYl9VUkw+
UE06MTIyMjY2NTc8L1dlYl9VUkw+PFpaX0pvdXJuYWxTdGRBYmJyZXY+PGYgbmFtZT0iU3lzdGVt
Ij5OYXR1cmU8L2Y+PC9aWl9Kb3VybmFsU3RkQWJicmV2PjxaWl9Xb3JrZm9ybUlEPjE8L1paX1dv
cmtmb3JtSUQ+PC9NREw+PC9DaXRlPjxDaXRlPjxBdXRob3I+U2hpb21pPC9BdXRob3I+PFllYXI+
MjAwNzwvWWVhcj48UmVjTnVtPjEwMDk5PC9SZWNOdW0+PElEVGV4dD5IdW1hbiBSQUQxOCBpcyBp
bnZvbHZlZCBpbiBTIHBoYXNlLXNwZWNpZmljIHNpbmdsZS1zdHJhbmQgYnJlYWsgcmVwYWlyIHdp
dGhvdXQgUENOQSBtb25vdWJpcXVpdGluYXRpb24mI3hBOzM8L0lEVGV4dD48TURMIFJlZl9UeXBl
PSJKb3VybmFsIj48UmVmX1R5cGU+Sm91cm5hbDwvUmVmX1R5cGU+PFJlZl9JRD4xMDA5OTwvUmVm
X0lEPjxUaXRsZV9QcmltYXJ5Pkh1bWFuIFJBRDE4IGlzIGludm9sdmVkIGluIFMgcGhhc2Utc3Bl
Y2lmaWMgc2luZ2xlLXN0cmFuZCBicmVhayByZXBhaXIgd2l0aG91dCBQQ05BIG1vbm91YmlxdWl0
aW5hdGlvbiYjeEE7MzwvVGl0bGVfUHJpbWFyeT48QXV0aG9yc19QcmltYXJ5PlNoaW9taSxOLjwv
QXV0aG9yc19QcmltYXJ5PjxBdXRob3JzX1ByaW1hcnk+TW9yaSxNLjwvQXV0aG9yc19QcmltYXJ5
PjxBdXRob3JzX1ByaW1hcnk+VHN1amksSC48L0F1dGhvcnNfUHJpbWFyeT48QXV0aG9yc19Qcmlt
YXJ5PkltYWksVC48L0F1dGhvcnNfUHJpbWFyeT48QXV0aG9yc19QcmltYXJ5Pklub3VlLEguPC9B
dXRob3JzX1ByaW1hcnk+PEF1dGhvcnNfUHJpbWFyeT5UYXRlaXNoaSxTLjwvQXV0aG9yc19Qcmlt
YXJ5PjxBdXRob3JzX1ByaW1hcnk+WWFtYWl6dW1pLE0uPC9BdXRob3JzX1ByaW1hcnk+PEF1dGhv
cnNfUHJpbWFyeT5TaGlvbWksVC48L0F1dGhvcnNfUHJpbWFyeT48RGF0ZV9QcmltYXJ5PjIwMDc8
L0RhdGVfUHJpbWFyeT48S2V5d29yZHM+QXJ0aWNsZTwvS2V5d29yZHM+PEtleXdvcmRzPmFzc2F5
PC9LZXl3b3Jkcz48S2V5d29yZHM+Q0FNUFRPVEhFQ0lOPC9LZXl3b3Jkcz48S2V5d29yZHM+Y2Vs
bDwvS2V5d29yZHM+PEtleXdvcmRzPkNlbGwgTGluZSxUdW1vcjwvS2V5d29yZHM+PEtleXdvcmRz
PmNlbGxzPC9LZXl3b3Jkcz48S2V5d29yZHM+Y2hyb21vc29tYWw8L0tleXdvcmRzPjxLZXl3b3Jk
cz5jaHJvbW9zb21lIGFiZXJyYXRpb25zPC9LZXl3b3Jkcz48S2V5d29yZHM+Y29tZXQ8L0tleXdv
cmRzPjxLZXl3b3Jkcz5jb21ldCBhc3NheTwvS2V5d29yZHM+PEtleXdvcmRzPmRlZmVjdGl2ZTwv
S2V5d29yZHM+PEtleXdvcmRzPkROQTwvS2V5d29yZHM+PEtleXdvcmRzPkROQSBiaW5kaW5nPC9L
ZXl3b3Jkcz48S2V5d29yZHM+RE5BIGJpbmRpbmcgcHJvdGVpbjwvS2V5d29yZHM+PEtleXdvcmRz
PkROQSBCaW5kaW5nIHByb3RlaW5zPC9LZXl3b3Jkcz48S2V5d29yZHM+RE5BIEJyZWFrcyxTaW5n
bGUtU3RyYW5kZWQ8L0tleXdvcmRzPjxLZXl3b3Jkcz5ETkEgZGFtYWdlPC9LZXl3b3Jkcz48S2V5
d29yZHM+RE5BIHJlcGFpcjwvS2V5d29yZHM+PEtleXdvcmRzPkROQSBzaW5nbGUgc3RyYW5kIGJy
ZWFrPC9LZXl3b3Jkcz48S2V5d29yZHM+ZG5hLWJpbmRpbmc8L0tleXdvcmRzPjxLZXl3b3Jkcz5E
TkEtQmluZGluZyBQcm90ZWluczwvS2V5d29yZHM+PEtleXdvcmRzPmRvdWJsZSBzdHJhbmQgYnJl
YWs8L0tleXdvcmRzPjxLZXl3b3Jkcz5lbnp5bWU8L0tleXdvcmRzPjxLZXl3b3Jkcz5Fbnp5bWUg
SW5oaWJpdG9yczwvS2V5d29yZHM+PEtleXdvcmRzPkVuenltZS1JbmhpYml0b3JzPC9LZXl3b3Jk
cz48S2V5d29yZHM+RXRvcG9zaWRlPC9LZXl3b3Jkcz48S2V5d29yZHM+ZnVuY3Rpb248L0tleXdv
cmRzPjxLZXl3b3Jkcz5nZW5lIGRlbGV0aW9uPC9LZXl3b3Jkcz48S2V5d29yZHM+R2VuZSBUYXJn
ZXRpbmc8L0tleXdvcmRzPjxLZXl3b3Jkcz5HZW5lcyxMZXRoYWw8L0tleXdvcmRzPjxLZXl3b3Jk
cz5nZW5ldGljczwvS2V5d29yZHM+PEtleXdvcmRzPkhjdDExNiBDZWxsczwvS2V5d29yZHM+PEtl
eXdvcmRzPkh1bWFuPC9LZXl3b3Jkcz48S2V5d29yZHM+aHVtYW5zPC9LZXl3b3Jkcz48S2V5d29y
ZHM+SU5ISUJJVE9SPC9LZXl3b3Jkcz48S2V5d29yZHM+SmFwYW48L0tleXdvcmRzPjxLZXl3b3Jk
cz5saWdhc2U8L0tleXdvcmRzPjxLZXl3b3Jkcz5tZXRhYm9saXNtPC9LZXl3b3Jkcz48S2V5d29y
ZHM+UENOQTwvS2V5d29yZHM+PEtleXdvcmRzPnBoYXJtYWNvbG9neTwvS2V5d29yZHM+PEtleXdv
cmRzPlBoeXNpb2xvZ3k8L0tleXdvcmRzPjxLZXl3b3Jkcz5wb2x5bWVyYXNlPC9LZXl3b3Jkcz48
S2V5d29yZHM+UHJvbGlmZXJhdGluZyBDZWxsIE51Y2xlYXIgQW50aWdlbjwvS2V5d29yZHM+PEtl
eXdvcmRzPnByb3RlaW48L0tleXdvcmRzPjxLZXl3b3Jkcz5Qcm90ZWluczwvS2V5d29yZHM+PEtl
eXdvcmRzPnJlcGFpcjwvS2V5d29yZHM+PEtleXdvcmRzPnJlcGxpY2F0aW9uPC9LZXl3b3Jkcz48
S2V5d29yZHM+UmVzZWFyY2g8L0tleXdvcmRzPjxLZXl3b3Jkcz5TIHBoYXNlPC9LZXl3b3Jkcz48
S2V5d29yZHM+Uy1waGFzZTwvS2V5d29yZHM+PEtleXdvcmRzPnNlbnNpdGl2ZTwvS2V5d29yZHM+
PEtleXdvcmRzPnNpbmdsZSBzdHJhbmQgYnJlYWtzPC9LZXl3b3Jkcz48S2V5d29yZHM+c2luZ2xl
LXN0cmFuZCBicmVha3M8L0tleXdvcmRzPjxLZXl3b3Jkcz50aGVyYXB5PC9LZXl3b3Jkcz48S2V5
d29yZHM+VG9wb2lzb21lcmFzZTwvS2V5d29yZHM+PEtleXdvcmRzPnRvcG9pc29tZXJhc2UgSTwv
S2V5d29yZHM+PEtleXdvcmRzPlRvcG9pc29tZXJhc2UgSSBJbmhpYml0b3JzPC9LZXl3b3Jkcz48
S2V5d29yZHM+VE9YSUNJVFk8L0tleXdvcmRzPjxLZXl3b3Jkcz51YmlxdWl0aW48L0tleXdvcmRz
PjxLZXl3b3Jkcz51YmlxdWl0aW4gY29uanVnYXRpbmcgZW56eW1lPC9LZXl3b3Jkcz48S2V5d29y
ZHM+WC1SQVlTPC9LZXl3b3Jkcz48UmVwcmludD5Ob3QgaW4gRmlsZTwvUmVwcmludD48U3RhcnRf
UGFnZT5lOTwvU3RhcnRfUGFnZT48UGVyaW9kaWNhbD5OdWNsZWljIEFjaWRzIFJlcy48L1Blcmlv
ZGljYWw+PFZvbHVtZT4zNTwvVm9sdW1lPjxJc3N1ZT4yPC9Jc3N1ZT48VXNlcl9EZWZfNT5QTUMx
ODAyNjMyPC9Vc2VyX0RlZl81PjxNaXNjXzM+Z2tsOTc5IFtwaWldOzEwLjEwOTMvbmFyL2drbDk3
OSBbZG9pXTwvTWlzY18zPjxBZGRyZXNzPlJhZGdlbm9taWNzIFJlc2VhcmNoIEdyb3VwLCBSZXNl
YXJjaCBDZW50ZXIgZm9yIENoYXJnZWQgUGFydGljbGUgVGhlcmFweSwgQ2hpYmEgMjYzLTg1NTUs
IEphcGFuPC9BZGRyZXNzPjxXZWJfVVJMPlBNOjE3MTU4MTQ4PC9XZWJfVVJMPjxaWl9Kb3VybmFs
RnVsbD48ZiBuYW1lPSJTeXN0ZW0iPk51Y2xlaWMgQWNpZHMgUmVzLjwvZj48L1paX0pvdXJuYWxG
dWxsPjxaWl9Xb3JrZm9ybUlEPjE8L1paX1dvcmtmb3JtSUQ+PC9NREw+PC9DaXRlPjxDaXRlPjxB
dXRob3I+SHVhbmc8L0F1dGhvcj48WWVhcj4yMDA2PC9ZZWFyPjxSZWNOdW0+MTAxMDA8L1JlY051
bT48SURUZXh0PlJlZ3VsYXRpb24gb2YgbW9ub3ViaXF1aXRpbmF0ZWQgUENOQSBieSBEVUIgYXV0
b2NsZWF2YWdlPC9JRFRleHQ+PE1ETCBSZWZfVHlwZT0iSm91cm5hbCI+PFJlZl9UeXBlPkpvdXJu
YWw8L1JlZl9UeXBlPjxSZWZfSUQ+MTAxMDA8L1JlZl9JRD48VGl0bGVfUHJpbWFyeT5SZWd1bGF0
aW9uIG9mIG1vbm91YmlxdWl0aW5hdGVkIFBDTkEgYnkgRFVCIGF1dG9jbGVhdmFnZTwvVGl0bGVf
UHJpbWFyeT48QXV0aG9yc19QcmltYXJ5Pkh1YW5nLFQuVC48L0F1dGhvcnNfUHJpbWFyeT48QXV0
aG9yc19QcmltYXJ5Pk5pam1hbixTLk0uPC9BdXRob3JzX1ByaW1hcnk+PEF1dGhvcnNfUHJpbWFy
eT5NaXJjaGFuZGFuaSxLLkQuPC9BdXRob3JzX1ByaW1hcnk+PEF1dGhvcnNfUHJpbWFyeT5HYWxh
cmR5LFAuSi48L0F1dGhvcnNfUHJpbWFyeT48QXV0aG9yc19QcmltYXJ5PkNvaG4sTS5BLjwvQXV0
aG9yc19QcmltYXJ5PjxBdXRob3JzX1ByaW1hcnk+SGFhcyxXLjwvQXV0aG9yc19QcmltYXJ5PjxB
dXRob3JzX1ByaW1hcnk+R3lnaSxTLlAuPC9BdXRob3JzX1ByaW1hcnk+PEF1dGhvcnNfUHJpbWFy
eT5QbG9lZ2gsSC5MLjwvQXV0aG9yc19QcmltYXJ5PjxBdXRob3JzX1ByaW1hcnk+QmVybmFyZHMs
Ui48L0F1dGhvcnNfUHJpbWFyeT48QXV0aG9yc19QcmltYXJ5PkQmYXBvcztBbmRyZWEsQS5ELjwv
QXV0aG9yc19QcmltYXJ5PjxEYXRlX1ByaW1hcnk+MjAwNi80PC9EYXRlX1ByaW1hcnk+PEtleXdv
cmRzPkFtaW5vIEFjaWQgU2VxdWVuY2U8L0tleXdvcmRzPjxLZXl3b3Jkcz5BcmFiaWRvcHNpczwv
S2V5d29yZHM+PEtleXdvcmRzPkFyYWJpZG9wc2lzIFByb3RlaW5zPC9LZXl3b3Jkcz48S2V5d29y
ZHM+QXJ0aWNsZTwvS2V5d29yZHM+PEtleXdvcmRzPmJpb2xvZ2ljYWw8L0tleXdvcmRzPjxLZXl3
b3Jkcz5jYW5jZXI8L0tleXdvcmRzPjxLZXl3b3Jkcz5jZWxsPC9LZXl3b3Jkcz48S2V5d29yZHM+
Q2hlbWlzdHJ5PC9LZXl3b3Jkcz48S2V5d29yZHM+Y2xlYXZhZ2U8L0tleXdvcmRzPjxLZXl3b3Jk
cz5jb21wbGVtZW50YXRpb248L0tleXdvcmRzPjxLZXl3b3Jkcz5ETkE8L0tleXdvcmRzPjxLZXl3
b3Jkcz5ETkEgZGFtYWdlPC9LZXl3b3Jkcz48S2V5d29yZHM+RE5BIHJlcGFpcjwvS2V5d29yZHM+
PEtleXdvcmRzPkROQSByZXBsaWNhdGlvbjwvS2V5d29yZHM+PEtleXdvcmRzPkROQS1yZXBhaXI8
L0tleXdvcmRzPjxLZXl3b3Jkcz5ETkEtUmVwbGljYXRpb248L0tleXdvcmRzPjxLZXl3b3Jkcz5F
QzwvS2V5d29yZHM+PEtleXdvcmRzPkVuZG9wZXB0aWRhc2VzPC9LZXl3b3Jkcz48S2V5d29yZHM+
ZW56eW1lPC9LZXl3b3Jkcz48S2V5d29yZHM+RW56eW1lczwvS2V5d29yZHM+PEtleXdvcmRzPkZh
bmNvbmkgQW5lbWlhPC9LZXl3b3Jkcz48S2V5d29yZHM+RmFuY29uaSBBbmVtaWEgQ29tcGxlbWVu
dGF0aW9uIEdyb3VwIEcgUHJvdGVpbjwvS2V5d29yZHM+PEtleXdvcmRzPmZ1bmN0aW9uPC9LZXl3
b3Jkcz48S2V5d29yZHM+RyBwcm90ZWluPC9LZXl3b3Jkcz48S2V5d29yZHM+R2VuZSBFeHByZXNz
aW9uIFJlZ3VsYXRpb248L0tleXdvcmRzPjxLZXl3b3Jkcz5nZW5ldGljczwvS2V5d29yZHM+PEtl
eXdvcmRzPkh1bWFuPC9LZXl3b3Jkcz48S2V5d29yZHM+aHVtYW5zPC9LZXl3b3Jkcz48S2V5d29y
ZHM+aXJyYWRpYXRpb248L0tleXdvcmRzPjxLZXl3b3Jkcz5tZWNoYW5pc208L0tleXdvcmRzPjxL
ZXl3b3Jkcz5tZXRhYm9saXNtPC9LZXl3b3Jkcz48S2V5d29yZHM+TW9sZWN1bGFyIFNlcXVlbmNl
IERhdGE8L0tleXdvcmRzPjxLZXl3b3Jkcz5QQ05BPC9LZXl3b3Jkcz48S2V5d29yZHM+UGh5c2lv
bG9neTwvS2V5d29yZHM+PEtleXdvcmRzPlByb2xpZmVyYXRpbmcgQ2VsbCBOdWNsZWFyIEFudGln
ZW48L0tleXdvcmRzPjxLZXl3b3Jkcz5wcm90ZWFzZTwvS2V5d29yZHM+PEtleXdvcmRzPnByb3Rl
aW48L0tleXdvcmRzPjxLZXl3b3Jkcz5Qcm90ZWluIFByb2Nlc3NpbmcsUG9zdC1UcmFuc2xhdGlv
bmFsPC9LZXl3b3Jkcz48S2V5d29yZHM+UHJvdGVpbnM8L0tleXdvcmRzPjxLZXl3b3Jkcz5yYWRp
YXRpb248L0tleXdvcmRzPjxLZXl3b3Jkcz5yYWRpYXRpb24gZWZmZWN0czwvS2V5d29yZHM+PEtl
eXdvcmRzPnJlZ3VsYXRpb248L0tleXdvcmRzPjxLZXl3b3Jkcz5yZWd1bGF0b3J5PC9LZXl3b3Jk
cz48S2V5d29yZHM+cmVwYWlyPC9LZXl3b3Jkcz48S2V5d29yZHM+cmVwbGljYXRpb248L0tleXdv
cmRzPjxLZXl3b3Jkcz5SZXNlYXJjaDwvS2V5d29yZHM+PEtleXdvcmRzPlNlcXVlbmNlIEhvbW9s
b2d5LEFtaW5vIEFjaWQ8L0tleXdvcmRzPjxLZXl3b3Jkcz5UcmFuc2xlc2lvbiBzeW50aGVzaXM8
L0tleXdvcmRzPjxLZXl3b3Jkcz51YmlxdWl0aW48L0tleXdvcmRzPjxLZXl3b3Jkcz5VYmlxdWl0
aW4tU3BlY2lmaWMgUHJvdGVhc2VzPC9LZXl3b3Jkcz48S2V5d29yZHM+VWJpcXVpdGluYXRpb248
L0tleXdvcmRzPjxLZXl3b3Jkcz51bHRyYXZpb2xldDwvS2V5d29yZHM+PEtleXdvcmRzPlVsdHJh
dmlvbGV0IFJheXM8L0tleXdvcmRzPjxLZXl3b3Jkcz5VVjwvS2V5d29yZHM+PFJlcHJpbnQ+Tm90
IGluIEZpbGU8L1JlcHJpbnQ+PFN0YXJ0X1BhZ2U+MzM5PC9TdGFydF9QYWdlPjxFbmRfUGFnZT4z
NDc8L0VuZF9QYWdlPjxQZXJpb2RpY2FsPk5hdC5DZWxsIEJpb2wuPC9QZXJpb2RpY2FsPjxWb2x1
bWU+ODwvVm9sdW1lPjxJc3N1ZT40PC9Jc3N1ZT48QWRkcmVzcz5EZXBhcnRtZW50IG9mIFJhZGlh
dGlvbiBPbmNvbG9neSwgRGFuYS1GYXJiZXIgQ2FuY2VyIEluc3RpdHV0ZSwgSGFydmFyZCBNZWRp
Y2FsIFNjaG9vbCwgQm9zdG9uLCBNQSAwMjExNSwgVVNBPC9BZGRyZXNzPjxXZWJfVVJMPlBNOjE2
NTMxOTk1PC9XZWJfVVJMPjxaWl9Kb3VybmFsU3RkQWJicmV2PjxmIG5hbWU9IlN5c3RlbSI+TmF0
LkNlbGwgQmlvbC48L2Y+PC9aWl9Kb3VybmFsU3RkQWJicmV2PjxaWl9Xb3JrZm9ybUlEPjE8L1pa
X1dvcmtmb3JtSUQ+PC9NREw+PC9DaXRlPjwvUmVmbWFuPgB=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92111" w:rsidRPr="008619FD">
        <w:rPr>
          <w:rFonts w:ascii="Book Antiqua" w:hAnsi="Book Antiqua"/>
          <w:sz w:val="24"/>
          <w:szCs w:val="24"/>
          <w:vertAlign w:val="superscript"/>
        </w:rPr>
      </w:r>
      <w:r w:rsidR="00C92111" w:rsidRPr="008619FD">
        <w:rPr>
          <w:rFonts w:ascii="Book Antiqua" w:hAnsi="Book Antiqua"/>
          <w:sz w:val="24"/>
          <w:szCs w:val="24"/>
          <w:vertAlign w:val="superscript"/>
        </w:rPr>
        <w:fldChar w:fldCharType="separate"/>
      </w:r>
      <w:r w:rsidR="000B079A" w:rsidRPr="008619FD">
        <w:rPr>
          <w:rFonts w:ascii="Book Antiqua" w:hAnsi="Book Antiqua"/>
          <w:noProof/>
          <w:sz w:val="24"/>
          <w:szCs w:val="24"/>
          <w:vertAlign w:val="superscript"/>
        </w:rPr>
        <w:t>[26-28]</w:t>
      </w:r>
      <w:r w:rsidR="00C92111" w:rsidRPr="008619FD">
        <w:rPr>
          <w:rFonts w:ascii="Book Antiqua" w:hAnsi="Book Antiqua"/>
          <w:sz w:val="24"/>
          <w:szCs w:val="24"/>
          <w:vertAlign w:val="superscript"/>
        </w:rPr>
        <w:fldChar w:fldCharType="end"/>
      </w:r>
      <w:r w:rsidR="00B75B12" w:rsidRPr="008619FD">
        <w:rPr>
          <w:rFonts w:ascii="Book Antiqua" w:hAnsi="Book Antiqua"/>
          <w:sz w:val="24"/>
          <w:szCs w:val="24"/>
        </w:rPr>
        <w:t>.</w:t>
      </w:r>
      <w:r w:rsidR="00D059F4" w:rsidRPr="008619FD">
        <w:rPr>
          <w:rFonts w:ascii="Book Antiqua" w:hAnsi="Book Antiqua"/>
          <w:sz w:val="24"/>
          <w:szCs w:val="24"/>
        </w:rPr>
        <w:t xml:space="preserve"> </w:t>
      </w:r>
      <w:r w:rsidR="00B51B45" w:rsidRPr="008619FD">
        <w:rPr>
          <w:rFonts w:ascii="Book Antiqua" w:hAnsi="Book Antiqua"/>
          <w:sz w:val="24"/>
          <w:szCs w:val="24"/>
        </w:rPr>
        <w:t xml:space="preserve">During </w:t>
      </w:r>
      <w:r w:rsidR="00D059F4" w:rsidRPr="008619FD">
        <w:rPr>
          <w:rFonts w:ascii="Book Antiqua" w:hAnsi="Book Antiqua"/>
          <w:sz w:val="24"/>
          <w:szCs w:val="24"/>
        </w:rPr>
        <w:t>TLS</w:t>
      </w:r>
      <w:r w:rsidR="00B51B45" w:rsidRPr="008619FD">
        <w:rPr>
          <w:rFonts w:ascii="Book Antiqua" w:hAnsi="Book Antiqua"/>
          <w:sz w:val="24"/>
          <w:szCs w:val="24"/>
        </w:rPr>
        <w:t>,</w:t>
      </w:r>
      <w:r w:rsidR="00D059F4" w:rsidRPr="008619FD">
        <w:rPr>
          <w:rFonts w:ascii="Book Antiqua" w:hAnsi="Book Antiqua"/>
          <w:sz w:val="24"/>
          <w:szCs w:val="24"/>
        </w:rPr>
        <w:t xml:space="preserve"> the first polymerase inserts a nucleotide opposite the</w:t>
      </w:r>
      <w:r w:rsidR="0026468D" w:rsidRPr="008619FD">
        <w:rPr>
          <w:rFonts w:ascii="Book Antiqua" w:hAnsi="Book Antiqua"/>
          <w:sz w:val="24"/>
          <w:szCs w:val="24"/>
        </w:rPr>
        <w:t xml:space="preserve"> lesion and the second polymer</w:t>
      </w:r>
      <w:r w:rsidR="00D059F4" w:rsidRPr="008619FD">
        <w:rPr>
          <w:rFonts w:ascii="Book Antiqua" w:hAnsi="Book Antiqua"/>
          <w:sz w:val="24"/>
          <w:szCs w:val="24"/>
        </w:rPr>
        <w:t>ase</w:t>
      </w:r>
      <w:r w:rsidR="0026468D" w:rsidRPr="008619FD">
        <w:rPr>
          <w:rFonts w:ascii="Book Antiqua" w:hAnsi="Book Antiqua"/>
          <w:sz w:val="24"/>
          <w:szCs w:val="24"/>
        </w:rPr>
        <w:t>, usually DNA polymerase ζ,</w:t>
      </w:r>
      <w:r w:rsidR="00D059F4" w:rsidRPr="008619FD">
        <w:rPr>
          <w:rFonts w:ascii="Book Antiqua" w:hAnsi="Book Antiqua"/>
          <w:sz w:val="24"/>
          <w:szCs w:val="24"/>
        </w:rPr>
        <w:t xml:space="preserve"> extends beyond the lesion.</w:t>
      </w:r>
      <w:r w:rsidR="0026468D" w:rsidRPr="008619FD">
        <w:rPr>
          <w:rFonts w:ascii="Book Antiqua" w:hAnsi="Book Antiqua"/>
          <w:sz w:val="24"/>
          <w:szCs w:val="24"/>
        </w:rPr>
        <w:t xml:space="preserve"> TLS plays an important role in the deve</w:t>
      </w:r>
      <w:r w:rsidR="00605D37" w:rsidRPr="008619FD">
        <w:rPr>
          <w:rFonts w:ascii="Book Antiqua" w:hAnsi="Book Antiqua"/>
          <w:sz w:val="24"/>
          <w:szCs w:val="24"/>
        </w:rPr>
        <w:t>lopment of cisplatin resistance</w:t>
      </w:r>
      <w:r w:rsidR="0026468D" w:rsidRPr="008619FD">
        <w:rPr>
          <w:rFonts w:ascii="Book Antiqua" w:hAnsi="Book Antiqua"/>
          <w:sz w:val="24"/>
          <w:szCs w:val="24"/>
        </w:rPr>
        <w:t xml:space="preserve"> and is critical in the repair of ICL</w:t>
      </w:r>
      <w:r w:rsidR="0082744F" w:rsidRPr="008619FD">
        <w:rPr>
          <w:rFonts w:ascii="Book Antiqua" w:hAnsi="Book Antiqua"/>
          <w:sz w:val="24"/>
          <w:szCs w:val="24"/>
        </w:rPr>
        <w:t>s</w:t>
      </w:r>
      <w:r w:rsidR="00C92111" w:rsidRPr="008619FD">
        <w:rPr>
          <w:rFonts w:ascii="Book Antiqua" w:hAnsi="Book Antiqua"/>
          <w:sz w:val="24"/>
          <w:szCs w:val="24"/>
          <w:vertAlign w:val="superscript"/>
        </w:rPr>
        <w:fldChar w:fldCharType="begin">
          <w:fldData xml:space="preserve">PFJlZm1hbj48Q2l0ZT48QXV0aG9yPlhpZTwvQXV0aG9yPjxZZWFyPjIwMTA8L1llYXI+PFJlY051
bT45Nzc0PC9SZWNOdW0+PElEVGV4dD5FcnJvci1wcm9uZSB0cmFuc2xlc2lvbiBzeW50aGVzaXMg
bWVkaWF0ZXMgYWNxdWlyZWQgY2hlbW9yZXNpc3RhbmNlPC9JRFRleHQ+PE1ETCBSZWZfVHlwZT0i
Sm91cm5hbCI+PFJlZl9UeXBlPkpvdXJuYWw8L1JlZl9UeXBlPjxSZWZfSUQ+OTc3NDwvUmVmX0lE
PjxUaXRsZV9QcmltYXJ5PkVycm9yLXByb25lIHRyYW5zbGVzaW9uIHN5bnRoZXNpcyBtZWRpYXRl
cyBhY3F1aXJlZCBjaGVtb3Jlc2lzdGFuY2U8L1RpdGxlX1ByaW1hcnk+PEF1dGhvcnNfUHJpbWFy
eT5YaWUsSy48L0F1dGhvcnNfUHJpbWFyeT48QXV0aG9yc19QcmltYXJ5PkRvbGVzLEouPC9BdXRo
b3JzX1ByaW1hcnk+PEF1dGhvcnNfUHJpbWFyeT5IZW1hbm4sTS5ULjwvQXV0aG9yc19QcmltYXJ5
PjxBdXRob3JzX1ByaW1hcnk+V2Fsa2VyLEcuQy48L0F1dGhvcnNfUHJpbWFyeT48RGF0ZV9Qcmlt
YXJ5PjIwMTAvMTEvMzA8L0RhdGVfUHJpbWFyeT48S2V5d29yZHM+QW5pbWFsczwvS2V5d29yZHM+
PEtleXdvcmRzPkFydGljbGU8L0tleXdvcmRzPjxLZXl3b3Jkcz5iaW9zeW50aGVzaXM8L0tleXdv
cmRzPjxLZXl3b3Jkcz5jYW5jZXI8L0tleXdvcmRzPjxLZXl3b3Jkcz5jZWxsPC9LZXl3b3Jkcz48
S2V5d29yZHM+Y2VsbHM8L0tleXdvcmRzPjxLZXl3b3Jkcz5jaGVtb3RoZXJhcHk8L0tleXdvcmRz
PjxLZXl3b3Jkcz5DaXNwbGF0aW48L0tleXdvcmRzPjxLZXl3b3Jkcz5jeWNsb3Bob3NwaGFtaWRl
PC9LZXl3b3Jkcz48S2V5d29yZHM+ZGVmaWNpZW5jeTwvS2V5d29yZHM+PEtleXdvcmRzPmRldmVs
b3BtZW50PC9LZXl3b3Jkcz48S2V5d29yZHM+RE5BPC9LZXl3b3Jkcz48S2V5d29yZHM+RE5BIGRh
bWFnZTwvS2V5d29yZHM+PEtleXdvcmRzPkROQSByZXBsaWNhdGlvbjwvS2V5d29yZHM+PEtleXdv
cmRzPkROQSBTWU5USEVTSVM8L0tleXdvcmRzPjxLZXl3b3Jkcz5kcnVnPC9LZXl3b3Jkcz48S2V5
d29yZHM+ZHJ1ZyBlZmZlY3RzPC9LZXl3b3Jkcz48S2V5d29yZHM+RHJ1ZyBSZXNpc3RhbmNlPC9L
ZXl3b3Jkcz48S2V5d29yZHM+RHJ1ZyBSZXNpc3RhbmNlLE5lb3BsYXNtPC9LZXl3b3Jkcz48S2V5
d29yZHM+ZHJ1ZyB0aGVyYXB5PC9LZXl3b3Jkcz48S2V5d29yZHM+RHJ1Zy1SZXNpc3RhbmNlPC9L
ZXl3b3Jkcz48S2V5d29yZHM+RUM8L0tleXdvcmRzPjxLZXl3b3Jkcz5GZW1hbGU8L0tleXdvcmRz
PjxLZXl3b3Jkcz5pbiB2aXZvPC9LZXl3b3Jkcz48S2V5d29yZHM+aW4tdml2bzwvS2V5d29yZHM+
PEtleXdvcmRzPmluaGliaXRpb248L0tleXdvcmRzPjxLZXl3b3Jkcz5seW1waG9tYTwvS2V5d29y
ZHM+PEtleXdvcmRzPkx5bXBob21hLEItQ2VsbDwvS2V5d29yZHM+PEtleXdvcmRzPm1hbGlnbmFu
Y3k8L0tleXdvcmRzPjxLZXl3b3Jkcz5tZWNoYW5pc208L0tleXdvcmRzPjxLZXl3b3Jkcz5tZWNo
YW5pc21zPC9LZXl3b3Jkcz48S2V5d29yZHM+bWV0YWJvbGlzbTwvS2V5d29yZHM+PEtleXdvcmRz
Pk1pY2U8L0tleXdvcmRzPjxLZXl3b3Jkcz5NaWNlLEluYnJlZCBDNTdCTDwvS2V5d29yZHM+PEtl
eXdvcmRzPm1vZGVsPC9LZXl3b3Jkcz48S2V5d29yZHM+bW9sZWN1bGFyPC9LZXl3b3Jkcz48S2V5
d29yZHM+bW91c2U8L0tleXdvcmRzPjxLZXl3b3Jkcz5tdXRhZ2VuZXNpczwvS2V5d29yZHM+PEtl
eXdvcmRzPm11dGFnZW5pYzwvS2V5d29yZHM+PEtleXdvcmRzPk11dGF0aW9uPC9LZXl3b3Jkcz48
S2V5d29yZHM+bXV0YXRpb25zPC9LZXl3b3Jkcz48S2V5d29yZHM+TnVjbGVvdGlkeWx0cmFuc2Zl
cmFzZXM8L0tleXdvcmRzPjxLZXl3b3Jkcz5wYXRob2xvZ3k8L0tleXdvcmRzPjxLZXl3b3Jkcz5w
aGFybWFjb2xvZ3k8L0tleXdvcmRzPjxLZXl3b3Jkcz5wb3B1bGF0aW9uPC9LZXl3b3Jkcz48S2V5
d29yZHM+cHJvdGVpbjwvS2V5d29yZHM+PEtleXdvcmRzPlJlc2VhcmNoPC9LZXl3b3Jkcz48S2V5
d29yZHM+cmVzaXN0YW5jZTwvS2V5d29yZHM+PEtleXdvcmRzPnN1cHByZXNzaW9uPC9LZXl3b3Jk
cz48S2V5d29yZHM+dGhlcmFwZXV0aWMgdXNlPC9LZXl3b3Jkcz48S2V5d29yZHM+dGhlcmFweTwv
S2V5d29yZHM+PEtleXdvcmRzPlRyYW5zbGVzaW9uIHN5bnRoZXNpczwvS2V5d29yZHM+PEtleXdv
cmRzPnR1bW9yPC9LZXl3b3Jkcz48S2V5d29yZHM+dHVtb3JzPC9LZXl3b3Jkcz48UmVwcmludD5O
b3QgaW4gRmlsZTwvUmVwcmludD48U3RhcnRfUGFnZT4yMDc5MjwvU3RhcnRfUGFnZT48RW5kX1Bh
Z2U+MjA3OTc8L0VuZF9QYWdlPjxQZXJpb2RpY2FsPlByb2MuTmF0bC5BY2FkLlNjaS5VLlMuQTwv
UGVyaW9kaWNhbD48Vm9sdW1lPjEwNzwvVm9sdW1lPjxJc3N1ZT40ODwvSXNzdWU+PFVzZXJfRGVm
XzU+UE1DMjk5NjQ1MzwvVXNlcl9EZWZfNT48TWlzY18zPjEwMTE0MTIxMDcgW3BpaV07MTAuMTA3
My9wbmFzLjEwMTE0MTIxMDcgW2RvaV08L01pc2NfMz48QWRkcmVzcz5EZXBhcnRtZW50IG9mIEJp
b2xvZ3ksIE1JVCwgTWFzc2FjaHVzZXR0cyBJbnN0aXR1dGUgb2YgVGVjaG5vbG9neSwgQ2FtYnJp
ZGdlLCBNQSAwMjEzOSwgVVNBPC9BZGRyZXNzPjxXZWJfVVJMPlBNOjIxMDY4Mzc4PC9XZWJfVVJM
PjxaWl9Kb3VybmFsU3RkQWJicmV2PjxmIG5hbWU9IlN5c3RlbSI+UHJvYy5OYXRsLkFjYWQuU2Np
LlUuUy5BPC9mPjwvWlpfSm91cm5hbFN0ZEFiYnJldj48WlpfV29ya2Zvcm1JRD4xPC9aWl9Xb3Jr
Zm9ybUlEPjwvTURMPjwvQ2l0ZT48L1JlZm1hbj4A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hpZTwvQXV0aG9yPjxZZWFyPjIwMTA8L1llYXI+PFJlY051
bT45Nzc0PC9SZWNOdW0+PElEVGV4dD5FcnJvci1wcm9uZSB0cmFuc2xlc2lvbiBzeW50aGVzaXMg
bWVkaWF0ZXMgYWNxdWlyZWQgY2hlbW9yZXNpc3RhbmNlPC9JRFRleHQ+PE1ETCBSZWZfVHlwZT0i
Sm91cm5hbCI+PFJlZl9UeXBlPkpvdXJuYWw8L1JlZl9UeXBlPjxSZWZfSUQ+OTc3NDwvUmVmX0lE
PjxUaXRsZV9QcmltYXJ5PkVycm9yLXByb25lIHRyYW5zbGVzaW9uIHN5bnRoZXNpcyBtZWRpYXRl
cyBhY3F1aXJlZCBjaGVtb3Jlc2lzdGFuY2U8L1RpdGxlX1ByaW1hcnk+PEF1dGhvcnNfUHJpbWFy
eT5YaWUsSy48L0F1dGhvcnNfUHJpbWFyeT48QXV0aG9yc19QcmltYXJ5PkRvbGVzLEouPC9BdXRo
b3JzX1ByaW1hcnk+PEF1dGhvcnNfUHJpbWFyeT5IZW1hbm4sTS5ULjwvQXV0aG9yc19QcmltYXJ5
PjxBdXRob3JzX1ByaW1hcnk+V2Fsa2VyLEcuQy48L0F1dGhvcnNfUHJpbWFyeT48RGF0ZV9Qcmlt
YXJ5PjIwMTAvMTEvMzA8L0RhdGVfUHJpbWFyeT48S2V5d29yZHM+QW5pbWFsczwvS2V5d29yZHM+
PEtleXdvcmRzPkFydGljbGU8L0tleXdvcmRzPjxLZXl3b3Jkcz5iaW9zeW50aGVzaXM8L0tleXdv
cmRzPjxLZXl3b3Jkcz5jYW5jZXI8L0tleXdvcmRzPjxLZXl3b3Jkcz5jZWxsPC9LZXl3b3Jkcz48
S2V5d29yZHM+Y2VsbHM8L0tleXdvcmRzPjxLZXl3b3Jkcz5jaGVtb3RoZXJhcHk8L0tleXdvcmRz
PjxLZXl3b3Jkcz5DaXNwbGF0aW48L0tleXdvcmRzPjxLZXl3b3Jkcz5jeWNsb3Bob3NwaGFtaWRl
PC9LZXl3b3Jkcz48S2V5d29yZHM+ZGVmaWNpZW5jeTwvS2V5d29yZHM+PEtleXdvcmRzPmRldmVs
b3BtZW50PC9LZXl3b3Jkcz48S2V5d29yZHM+RE5BPC9LZXl3b3Jkcz48S2V5d29yZHM+RE5BIGRh
bWFnZTwvS2V5d29yZHM+PEtleXdvcmRzPkROQSByZXBsaWNhdGlvbjwvS2V5d29yZHM+PEtleXdv
cmRzPkROQSBTWU5USEVTSVM8L0tleXdvcmRzPjxLZXl3b3Jkcz5kcnVnPC9LZXl3b3Jkcz48S2V5
d29yZHM+ZHJ1ZyBlZmZlY3RzPC9LZXl3b3Jkcz48S2V5d29yZHM+RHJ1ZyBSZXNpc3RhbmNlPC9L
ZXl3b3Jkcz48S2V5d29yZHM+RHJ1ZyBSZXNpc3RhbmNlLE5lb3BsYXNtPC9LZXl3b3Jkcz48S2V5
d29yZHM+ZHJ1ZyB0aGVyYXB5PC9LZXl3b3Jkcz48S2V5d29yZHM+RHJ1Zy1SZXNpc3RhbmNlPC9L
ZXl3b3Jkcz48S2V5d29yZHM+RUM8L0tleXdvcmRzPjxLZXl3b3Jkcz5GZW1hbGU8L0tleXdvcmRz
PjxLZXl3b3Jkcz5pbiB2aXZvPC9LZXl3b3Jkcz48S2V5d29yZHM+aW4tdml2bzwvS2V5d29yZHM+
PEtleXdvcmRzPmluaGliaXRpb248L0tleXdvcmRzPjxLZXl3b3Jkcz5seW1waG9tYTwvS2V5d29y
ZHM+PEtleXdvcmRzPkx5bXBob21hLEItQ2VsbDwvS2V5d29yZHM+PEtleXdvcmRzPm1hbGlnbmFu
Y3k8L0tleXdvcmRzPjxLZXl3b3Jkcz5tZWNoYW5pc208L0tleXdvcmRzPjxLZXl3b3Jkcz5tZWNo
YW5pc21zPC9LZXl3b3Jkcz48S2V5d29yZHM+bWV0YWJvbGlzbTwvS2V5d29yZHM+PEtleXdvcmRz
Pk1pY2U8L0tleXdvcmRzPjxLZXl3b3Jkcz5NaWNlLEluYnJlZCBDNTdCTDwvS2V5d29yZHM+PEtl
eXdvcmRzPm1vZGVsPC9LZXl3b3Jkcz48S2V5d29yZHM+bW9sZWN1bGFyPC9LZXl3b3Jkcz48S2V5
d29yZHM+bW91c2U8L0tleXdvcmRzPjxLZXl3b3Jkcz5tdXRhZ2VuZXNpczwvS2V5d29yZHM+PEtl
eXdvcmRzPm11dGFnZW5pYzwvS2V5d29yZHM+PEtleXdvcmRzPk11dGF0aW9uPC9LZXl3b3Jkcz48
S2V5d29yZHM+bXV0YXRpb25zPC9LZXl3b3Jkcz48S2V5d29yZHM+TnVjbGVvdGlkeWx0cmFuc2Zl
cmFzZXM8L0tleXdvcmRzPjxLZXl3b3Jkcz5wYXRob2xvZ3k8L0tleXdvcmRzPjxLZXl3b3Jkcz5w
aGFybWFjb2xvZ3k8L0tleXdvcmRzPjxLZXl3b3Jkcz5wb3B1bGF0aW9uPC9LZXl3b3Jkcz48S2V5
d29yZHM+cHJvdGVpbjwvS2V5d29yZHM+PEtleXdvcmRzPlJlc2VhcmNoPC9LZXl3b3Jkcz48S2V5
d29yZHM+cmVzaXN0YW5jZTwvS2V5d29yZHM+PEtleXdvcmRzPnN1cHByZXNzaW9uPC9LZXl3b3Jk
cz48S2V5d29yZHM+dGhlcmFwZXV0aWMgdXNlPC9LZXl3b3Jkcz48S2V5d29yZHM+dGhlcmFweTwv
S2V5d29yZHM+PEtleXdvcmRzPlRyYW5zbGVzaW9uIHN5bnRoZXNpczwvS2V5d29yZHM+PEtleXdv
cmRzPnR1bW9yPC9LZXl3b3Jkcz48S2V5d29yZHM+dHVtb3JzPC9LZXl3b3Jkcz48UmVwcmludD5O
b3QgaW4gRmlsZTwvUmVwcmludD48U3RhcnRfUGFnZT4yMDc5MjwvU3RhcnRfUGFnZT48RW5kX1Bh
Z2U+MjA3OTc8L0VuZF9QYWdlPjxQZXJpb2RpY2FsPlByb2MuTmF0bC5BY2FkLlNjaS5VLlMuQTwv
UGVyaW9kaWNhbD48Vm9sdW1lPjEwNzwvVm9sdW1lPjxJc3N1ZT40ODwvSXNzdWU+PFVzZXJfRGVm
XzU+UE1DMjk5NjQ1MzwvVXNlcl9EZWZfNT48TWlzY18zPjEwMTE0MTIxMDcgW3BpaV07MTAuMTA3
My9wbmFzLjEwMTE0MTIxMDcgW2RvaV08L01pc2NfMz48QWRkcmVzcz5EZXBhcnRtZW50IG9mIEJp
b2xvZ3ksIE1JVCwgTWFzc2FjaHVzZXR0cyBJbnN0aXR1dGUgb2YgVGVjaG5vbG9neSwgQ2FtYnJp
ZGdlLCBNQSAwMjEzOSwgVVNBPC9BZGRyZXNzPjxXZWJfVVJMPlBNOjIxMDY4Mzc4PC9XZWJfVVJM
PjxaWl9Kb3VybmFsU3RkQWJicmV2PjxmIG5hbWU9IlN5c3RlbSI+UHJvYy5OYXRsLkFjYWQuU2Np
LlUuUy5BPC9mPjwvWlpfSm91cm5hbFN0ZEFiYnJldj48WlpfV29ya2Zvcm1JRD4xPC9aWl9Xb3Jr
Zm9ybUlEPjwvTURMPjwvQ2l0ZT48L1JlZm1hbj4A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C92111" w:rsidRPr="008619FD">
        <w:rPr>
          <w:rFonts w:ascii="Book Antiqua" w:hAnsi="Book Antiqua"/>
          <w:sz w:val="24"/>
          <w:szCs w:val="24"/>
          <w:vertAlign w:val="superscript"/>
        </w:rPr>
      </w:r>
      <w:r w:rsidR="00C92111"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29]</w:t>
      </w:r>
      <w:r w:rsidR="00C92111" w:rsidRPr="008619FD">
        <w:rPr>
          <w:rFonts w:ascii="Book Antiqua" w:hAnsi="Book Antiqua"/>
          <w:sz w:val="24"/>
          <w:szCs w:val="24"/>
          <w:vertAlign w:val="superscript"/>
        </w:rPr>
        <w:fldChar w:fldCharType="end"/>
      </w:r>
      <w:r w:rsidR="0026468D" w:rsidRPr="008619FD">
        <w:rPr>
          <w:rFonts w:ascii="Book Antiqua" w:hAnsi="Book Antiqua"/>
          <w:sz w:val="24"/>
          <w:szCs w:val="24"/>
        </w:rPr>
        <w:t>.</w:t>
      </w:r>
    </w:p>
    <w:p w14:paraId="1C62D796" w14:textId="77777777" w:rsidR="00684EAF" w:rsidRPr="008619FD" w:rsidRDefault="00684EAF" w:rsidP="000471E2">
      <w:pPr>
        <w:tabs>
          <w:tab w:val="left" w:pos="450"/>
        </w:tabs>
        <w:spacing w:line="360" w:lineRule="auto"/>
        <w:rPr>
          <w:rFonts w:ascii="Book Antiqua" w:hAnsi="Book Antiqua"/>
          <w:sz w:val="24"/>
          <w:szCs w:val="24"/>
        </w:rPr>
      </w:pPr>
    </w:p>
    <w:p w14:paraId="607A5364" w14:textId="77777777" w:rsidR="00684EAF" w:rsidRPr="008619FD" w:rsidRDefault="00F04B60" w:rsidP="000471E2">
      <w:pPr>
        <w:tabs>
          <w:tab w:val="left" w:pos="450"/>
        </w:tabs>
        <w:spacing w:line="360" w:lineRule="auto"/>
        <w:rPr>
          <w:rFonts w:ascii="Book Antiqua" w:hAnsi="Book Antiqua"/>
          <w:b/>
          <w:i/>
          <w:sz w:val="24"/>
          <w:szCs w:val="24"/>
        </w:rPr>
      </w:pPr>
      <w:r w:rsidRPr="008619FD">
        <w:rPr>
          <w:rFonts w:ascii="Book Antiqua" w:hAnsi="Book Antiqua"/>
          <w:b/>
          <w:i/>
          <w:sz w:val="24"/>
          <w:szCs w:val="24"/>
        </w:rPr>
        <w:t xml:space="preserve">Activation of </w:t>
      </w:r>
      <w:r w:rsidR="00852047" w:rsidRPr="008619FD">
        <w:rPr>
          <w:rFonts w:ascii="Book Antiqua" w:hAnsi="Book Antiqua"/>
          <w:b/>
          <w:i/>
          <w:sz w:val="24"/>
          <w:szCs w:val="24"/>
        </w:rPr>
        <w:t xml:space="preserve">cell cycle </w:t>
      </w:r>
      <w:r w:rsidR="00684EAF" w:rsidRPr="008619FD">
        <w:rPr>
          <w:rFonts w:ascii="Book Antiqua" w:hAnsi="Book Antiqua"/>
          <w:b/>
          <w:i/>
          <w:sz w:val="24"/>
          <w:szCs w:val="24"/>
        </w:rPr>
        <w:t>checkpoint machinery</w:t>
      </w:r>
    </w:p>
    <w:p w14:paraId="201B20F4" w14:textId="56EFABC1" w:rsidR="00F04B60" w:rsidRPr="008619FD" w:rsidRDefault="002478FF" w:rsidP="000471E2">
      <w:pPr>
        <w:tabs>
          <w:tab w:val="left" w:pos="450"/>
        </w:tabs>
        <w:spacing w:line="360" w:lineRule="auto"/>
        <w:rPr>
          <w:rFonts w:ascii="Book Antiqua" w:hAnsi="Book Antiqua"/>
          <w:sz w:val="24"/>
          <w:szCs w:val="24"/>
        </w:rPr>
      </w:pPr>
      <w:r w:rsidRPr="008619FD">
        <w:rPr>
          <w:rFonts w:ascii="Book Antiqua" w:hAnsi="Book Antiqua"/>
          <w:sz w:val="24"/>
          <w:szCs w:val="24"/>
        </w:rPr>
        <w:t>C</w:t>
      </w:r>
      <w:r w:rsidR="00F4172E" w:rsidRPr="008619FD">
        <w:rPr>
          <w:rFonts w:ascii="Book Antiqua" w:hAnsi="Book Antiqua"/>
          <w:sz w:val="24"/>
          <w:szCs w:val="24"/>
        </w:rPr>
        <w:t xml:space="preserve">ell cycle checkpoints </w:t>
      </w:r>
      <w:r w:rsidRPr="008619FD">
        <w:rPr>
          <w:rFonts w:ascii="Book Antiqua" w:hAnsi="Book Antiqua"/>
          <w:sz w:val="24"/>
          <w:szCs w:val="24"/>
        </w:rPr>
        <w:t>can be</w:t>
      </w:r>
      <w:r w:rsidR="00F4172E" w:rsidRPr="008619FD">
        <w:rPr>
          <w:rFonts w:ascii="Book Antiqua" w:hAnsi="Book Antiqua"/>
          <w:sz w:val="24"/>
          <w:szCs w:val="24"/>
        </w:rPr>
        <w:t xml:space="preserve"> activated to arrest cell cycle progression</w:t>
      </w:r>
      <w:r w:rsidRPr="008619FD">
        <w:rPr>
          <w:rFonts w:ascii="Book Antiqua" w:hAnsi="Book Antiqua"/>
          <w:sz w:val="24"/>
          <w:szCs w:val="24"/>
        </w:rPr>
        <w:t xml:space="preserve"> when DNA damage or replication stalls are sensed, so that cells will have sufficient time to repair the damage before it is passed on</w:t>
      </w:r>
      <w:r w:rsidR="00F4172E" w:rsidRPr="008619FD">
        <w:rPr>
          <w:rFonts w:ascii="Book Antiqua" w:hAnsi="Book Antiqua"/>
          <w:sz w:val="24"/>
          <w:szCs w:val="24"/>
        </w:rPr>
        <w:t xml:space="preserve"> to daughter cells.</w:t>
      </w:r>
      <w:r w:rsidR="00D93134" w:rsidRPr="008619FD">
        <w:rPr>
          <w:rFonts w:ascii="Book Antiqua" w:hAnsi="Book Antiqua"/>
          <w:sz w:val="24"/>
          <w:szCs w:val="24"/>
        </w:rPr>
        <w:t xml:space="preserve"> </w:t>
      </w:r>
      <w:r w:rsidRPr="008619FD">
        <w:rPr>
          <w:rFonts w:ascii="Book Antiqua" w:hAnsi="Book Antiqua"/>
          <w:sz w:val="24"/>
          <w:szCs w:val="24"/>
        </w:rPr>
        <w:t>T</w:t>
      </w:r>
      <w:r w:rsidR="00D93134" w:rsidRPr="008619FD">
        <w:rPr>
          <w:rFonts w:ascii="Book Antiqua" w:hAnsi="Book Antiqua"/>
          <w:sz w:val="24"/>
          <w:szCs w:val="24"/>
        </w:rPr>
        <w:t xml:space="preserve">he checkpoint pathways in the mammalian </w:t>
      </w:r>
      <w:r w:rsidRPr="008619FD">
        <w:rPr>
          <w:rFonts w:ascii="Book Antiqua" w:hAnsi="Book Antiqua"/>
          <w:sz w:val="24"/>
          <w:szCs w:val="24"/>
        </w:rPr>
        <w:t>cells</w:t>
      </w:r>
      <w:r w:rsidR="00D93134" w:rsidRPr="008619FD">
        <w:rPr>
          <w:rFonts w:ascii="Book Antiqua" w:hAnsi="Book Antiqua"/>
          <w:sz w:val="24"/>
          <w:szCs w:val="24"/>
        </w:rPr>
        <w:t xml:space="preserve"> </w:t>
      </w:r>
      <w:r w:rsidRPr="008619FD">
        <w:rPr>
          <w:rFonts w:ascii="Book Antiqua" w:hAnsi="Book Antiqua"/>
          <w:sz w:val="24"/>
          <w:szCs w:val="24"/>
        </w:rPr>
        <w:t>can be regulated by</w:t>
      </w:r>
      <w:r w:rsidR="00D93134" w:rsidRPr="008619FD">
        <w:rPr>
          <w:rFonts w:ascii="Book Antiqua" w:hAnsi="Book Antiqua"/>
          <w:sz w:val="24"/>
          <w:szCs w:val="24"/>
        </w:rPr>
        <w:t xml:space="preserve"> the ATM (Ataxia Telangiectasia mutated) and ATR (ATM and Rad3-related) protein kinases.</w:t>
      </w:r>
      <w:r w:rsidR="00352190" w:rsidRPr="008619FD">
        <w:rPr>
          <w:rFonts w:ascii="Book Antiqua" w:hAnsi="Book Antiqua"/>
          <w:sz w:val="24"/>
          <w:szCs w:val="24"/>
        </w:rPr>
        <w:t xml:space="preserve"> ATM and ATR phosphorylate a number of su</w:t>
      </w:r>
      <w:r w:rsidRPr="008619FD">
        <w:rPr>
          <w:rFonts w:ascii="Book Antiqua" w:hAnsi="Book Antiqua"/>
          <w:sz w:val="24"/>
          <w:szCs w:val="24"/>
        </w:rPr>
        <w:t xml:space="preserve">bstrates such as Chk1 and Chk2. The activated Chk1 and Chk2 further phosphorylate p53 to </w:t>
      </w:r>
      <w:r w:rsidR="0045086E" w:rsidRPr="008619FD">
        <w:rPr>
          <w:rFonts w:ascii="Book Antiqua" w:hAnsi="Book Antiqua"/>
          <w:sz w:val="24"/>
          <w:szCs w:val="24"/>
        </w:rPr>
        <w:t>stabilize</w:t>
      </w:r>
      <w:r w:rsidRPr="008619FD">
        <w:rPr>
          <w:rFonts w:ascii="Book Antiqua" w:hAnsi="Book Antiqua"/>
          <w:sz w:val="24"/>
          <w:szCs w:val="24"/>
        </w:rPr>
        <w:t xml:space="preserve"> the protein,</w:t>
      </w:r>
      <w:r w:rsidR="0045086E" w:rsidRPr="008619FD">
        <w:rPr>
          <w:rFonts w:ascii="Book Antiqua" w:hAnsi="Book Antiqua"/>
          <w:sz w:val="24"/>
          <w:szCs w:val="24"/>
        </w:rPr>
        <w:t xml:space="preserve"> enhancing the effects of p53 in response to DNA damage. </w:t>
      </w:r>
      <w:proofErr w:type="gramStart"/>
      <w:r w:rsidR="0045086E" w:rsidRPr="008619FD">
        <w:rPr>
          <w:rFonts w:ascii="Book Antiqua" w:hAnsi="Book Antiqua"/>
          <w:sz w:val="24"/>
          <w:szCs w:val="24"/>
        </w:rPr>
        <w:t>Cdc25</w:t>
      </w:r>
      <w:r w:rsidR="00BA2530" w:rsidRPr="008619FD">
        <w:rPr>
          <w:rFonts w:ascii="Book Antiqua" w:hAnsi="Book Antiqua"/>
          <w:sz w:val="24"/>
          <w:szCs w:val="24"/>
        </w:rPr>
        <w:t>A</w:t>
      </w:r>
      <w:r w:rsidRPr="008619FD">
        <w:rPr>
          <w:rFonts w:ascii="Book Antiqua" w:hAnsi="Book Antiqua"/>
          <w:sz w:val="24"/>
          <w:szCs w:val="24"/>
        </w:rPr>
        <w:t xml:space="preserve"> is also </w:t>
      </w:r>
      <w:r w:rsidR="0045086E" w:rsidRPr="008619FD">
        <w:rPr>
          <w:rFonts w:ascii="Book Antiqua" w:hAnsi="Book Antiqua"/>
          <w:sz w:val="24"/>
          <w:szCs w:val="24"/>
        </w:rPr>
        <w:t>p</w:t>
      </w:r>
      <w:r w:rsidRPr="008619FD">
        <w:rPr>
          <w:rFonts w:ascii="Book Antiqua" w:hAnsi="Book Antiqua"/>
          <w:sz w:val="24"/>
          <w:szCs w:val="24"/>
        </w:rPr>
        <w:t>hosphorylated by Chk1 and Chk2,</w:t>
      </w:r>
      <w:r w:rsidR="00BA2530" w:rsidRPr="008619FD">
        <w:rPr>
          <w:rFonts w:ascii="Book Antiqua" w:hAnsi="Book Antiqua"/>
          <w:sz w:val="24"/>
          <w:szCs w:val="24"/>
        </w:rPr>
        <w:t xml:space="preserve"> lead</w:t>
      </w:r>
      <w:r w:rsidRPr="008619FD">
        <w:rPr>
          <w:rFonts w:ascii="Book Antiqua" w:hAnsi="Book Antiqua"/>
          <w:sz w:val="24"/>
          <w:szCs w:val="24"/>
        </w:rPr>
        <w:t>ing</w:t>
      </w:r>
      <w:r w:rsidR="00BA2530" w:rsidRPr="008619FD">
        <w:rPr>
          <w:rFonts w:ascii="Book Antiqua" w:hAnsi="Book Antiqua"/>
          <w:sz w:val="24"/>
          <w:szCs w:val="24"/>
        </w:rPr>
        <w:t xml:space="preserve"> to a rapid degradation of G1/S transition activators,</w:t>
      </w:r>
      <w:r w:rsidR="0045086E" w:rsidRPr="008619FD">
        <w:rPr>
          <w:rFonts w:ascii="Book Antiqua" w:hAnsi="Book Antiqua"/>
          <w:sz w:val="24"/>
          <w:szCs w:val="24"/>
        </w:rPr>
        <w:t xml:space="preserve"> </w:t>
      </w:r>
      <w:r w:rsidR="00AC112D" w:rsidRPr="008619FD">
        <w:rPr>
          <w:rFonts w:ascii="Book Antiqua" w:hAnsi="Book Antiqua"/>
          <w:sz w:val="24"/>
          <w:szCs w:val="24"/>
        </w:rPr>
        <w:t xml:space="preserve">and </w:t>
      </w:r>
      <w:r w:rsidR="0045086E" w:rsidRPr="008619FD">
        <w:rPr>
          <w:rFonts w:ascii="Book Antiqua" w:hAnsi="Book Antiqua"/>
          <w:sz w:val="24"/>
          <w:szCs w:val="24"/>
        </w:rPr>
        <w:t>enforc</w:t>
      </w:r>
      <w:r w:rsidR="00BA2530" w:rsidRPr="008619FD">
        <w:rPr>
          <w:rFonts w:ascii="Book Antiqua" w:hAnsi="Book Antiqua"/>
          <w:sz w:val="24"/>
          <w:szCs w:val="24"/>
        </w:rPr>
        <w:t>ing</w:t>
      </w:r>
      <w:r w:rsidR="00E97CA0" w:rsidRPr="008619FD">
        <w:rPr>
          <w:rFonts w:ascii="Book Antiqua" w:hAnsi="Book Antiqua"/>
          <w:sz w:val="24"/>
          <w:szCs w:val="24"/>
        </w:rPr>
        <w:t xml:space="preserve"> the G1-arrested state</w:t>
      </w:r>
      <w:proofErr w:type="gramEnd"/>
      <w:r w:rsidR="00B62D60" w:rsidRPr="008619FD">
        <w:rPr>
          <w:rFonts w:ascii="Book Antiqua" w:hAnsi="Book Antiqua"/>
          <w:sz w:val="24"/>
          <w:szCs w:val="24"/>
          <w:vertAlign w:val="superscript"/>
        </w:rPr>
        <w:fldChar w:fldCharType="begin">
          <w:fldData xml:space="preserve">PFJlZm1hbj48Q2l0ZT48QXV0aG9yPkJhcnRlazwvQXV0aG9yPjxZZWFyPjIwMDE8L1llYXI+PFJl
Y051bT4xMDEwMTwvUmVjTnVtPjxJRFRleHQ+UGF0aHdheXMgZ292ZXJuaW5nIEcxL1MgdHJhbnNp
dGlvbiBhbmQgdGhlaXIgcmVzcG9uc2UgdG8gRE5BIGRhbWFnZSYjeEE7MTwvSURUZXh0PjxNREwg
UmVmX1R5cGU9IkpvdXJuYWwiPjxSZWZfVHlwZT5Kb3VybmFsPC9SZWZfVHlwZT48UmVmX0lEPjEw
MTAxPC9SZWZfSUQ+PFRpdGxlX1ByaW1hcnk+UGF0aHdheXMgZ292ZXJuaW5nIEcxL1MgdHJhbnNp
dGlvbiBhbmQgdGhlaXIgcmVzcG9uc2UgdG8gRE5BIGRhbWFnZSYjeEE7MTwvVGl0bGVfUHJpbWFy
eT48QXV0aG9yc19QcmltYXJ5PkJhcnRlayxKLjwvQXV0aG9yc19QcmltYXJ5PjxBdXRob3JzX1By
aW1hcnk+THVrYXMsSi48L0F1dGhvcnNfUHJpbWFyeT48RGF0ZV9QcmltYXJ5PjIwMDEvMi8xNjwv
RGF0ZV9QcmltYXJ5PjxLZXl3b3Jkcz5BbmltYWxzPC9LZXl3b3Jkcz48S2V5d29yZHM+QXJ0aWNs
ZTwvS2V5d29yZHM+PEtleXdvcmRzPmMtbXljPC9LZXl3b3Jkcz48S2V5d29yZHM+Y2FuY2VyPC9L
ZXl3b3Jkcz48S2V5d29yZHM+Q2FycmllciBQcm90ZWluczwvS2V5d29yZHM+PEtleXdvcmRzPkNh
cnJpZXItUHJvdGVpbnM8L0tleXdvcmRzPjxLZXl3b3Jkcz5DZGMyLUNkYzI4IEtpbmFzZXM8L0tl
eXdvcmRzPjxLZXl3b3Jkcz5jZWxsPC9LZXl3b3Jkcz48S2V5d29yZHM+Y2VsbCBjeWNsZTwvS2V5
d29yZHM+PEtleXdvcmRzPkNlbGwgQ3ljbGUgQ2hlY2twb2ludHM8L0tleXdvcmRzPjxLZXl3b3Jk
cz5DZWxsIEN5Y2xlIFByb3RlaW5zPC9LZXl3b3Jkcz48S2V5d29yZHM+Y2VsbCBkaXZpc2lvbjwv
S2V5d29yZHM+PEtleXdvcmRzPkNlbGwtQ3ljbGU8L0tleXdvcmRzPjxLZXl3b3Jkcz5DZWxsLURp
dmlzaW9uPC9LZXl3b3Jkcz48S2V5d29yZHM+Y2VsbHM8L0tleXdvcmRzPjxLZXl3b3Jkcz5DZWxs
dWxhcjwvS2V5d29yZHM+PEtleXdvcmRzPmN5Y2xpbjwvS2V5d29yZHM+PEtleXdvcmRzPkN5Y2xp
biBFPC9LZXl3b3Jkcz48S2V5d29yZHM+Y3ljbGluLWRlcGVuZGVudCBraW5hc2U8L0tleXdvcmRz
PjxLZXl3b3Jkcz5DeWNsaW4tRGVwZW5kZW50IEtpbmFzZSAyPC9LZXl3b3Jkcz48S2V5d29yZHM+
Q3ljbGluLURlcGVuZGVudCBLaW5hc2UgSW5oaWJpdG9yIHAyMTwvS2V5d29yZHM+PEtleXdvcmRz
PmN5Y2xpbi1kZXBlbmRlbnQga2luYXNlczwvS2V5d29yZHM+PEtleXdvcmRzPkN5Y2xpbnM8L0tl
eXdvcmRzPjxLZXl3b3Jkcz5kYW1hZ2U8L0tleXdvcmRzPjxLZXl3b3Jkcz5kaXZpc2lvbjwvS2V5
d29yZHM+PEtleXdvcmRzPkROQTwvS2V5d29yZHM+PEtleXdvcmRzPkROQSBiaW5kaW5nPC9LZXl3
b3Jkcz48S2V5d29yZHM+RE5BIGJpbmRpbmcgcHJvdGVpbjwvS2V5d29yZHM+PEtleXdvcmRzPkRO
QSBCaW5kaW5nIHByb3RlaW5zPC9LZXl3b3Jkcz48S2V5d29yZHM+RE5BIGRhbWFnZTwvS2V5d29y
ZHM+PEtleXdvcmRzPkROQSByZXBsaWNhdGlvbjwvS2V5d29yZHM+PEtleXdvcmRzPmRuYS1iaW5k
aW5nPC9LZXl3b3Jkcz48S2V5d29yZHM+RE5BLUJpbmRpbmcgUHJvdGVpbnM8L0tleXdvcmRzPjxL
ZXl3b3Jkcz5ETkEtRGFtYWdlPC9LZXl3b3Jkcz48S2V5d29yZHM+RE5BLVJlcGxpY2F0aW9uPC9L
ZXl3b3Jkcz48S2V5d29yZHM+RTJGPC9LZXl3b3Jkcz48S2V5d29yZHM+RTJGIFRyYW5zY3JpcHRp
b24gRmFjdG9yczwvS2V5d29yZHM+PEtleXdvcmRzPkVDPC9LZXl3b3Jkcz48S2V5d29yZHM+RzEg
cGhhc2U8L0tleXdvcmRzPjxLZXl3b3Jkcz5nZW5ldGljczwvS2V5d29yZHM+PEtleXdvcmRzPklO
SElCSVRPUjwvS2V5d29yZHM+PEtleXdvcmRzPmtpbmFzZTwvS2V5d29yZHM+PEtleXdvcmRzPm1h
bW1hbGlhbjwvS2V5d29yZHM+PEtleXdvcmRzPm1ldGFib2xpc208L0tleXdvcmRzPjxLZXl3b3Jk
cz5tb2xlY3VsYXI8L0tleXdvcmRzPjxLZXl3b3Jkcz5teWM8L0tleXdvcmRzPjxLZXl3b3Jkcz5O
ZW9wbGFzbXM8L0tleXdvcmRzPjxLZXl3b3Jkcz5wMjE8L0tleXdvcmRzPjxLZXl3b3Jkcz5QNTM8
L0tleXdvcmRzPjxLZXl3b3Jkcz5wYXRob2xvZ3k8L0tleXdvcmRzPjxLZXl3b3Jkcz5wYXRod2F5
PC9LZXl3b3Jkcz48S2V5d29yZHM+cGF0aHdheXM8L0tleXdvcmRzPjxLZXl3b3Jkcz5QUk9HUkVT
U0lPTjwvS2V5d29yZHM+PEtleXdvcmRzPnByb3RlaW48L0tleXdvcmRzPjxLZXl3b3Jkcz5Qcm90
ZWluIHA1MzwvS2V5d29yZHM+PEtleXdvcmRzPlByb3RlaW4tU2VyaW5lLVRocmVvbmluZSBLaW5h
c2VzPC9LZXl3b3Jkcz48S2V5d29yZHM+UHJvdGVpbnM8L0tleXdvcmRzPjxLZXl3b3Jkcz5wcm90
by1vbmNvZ2VuZTwvS2V5d29yZHM+PEtleXdvcmRzPlByb3RvLU9uY29nZW5lIFByb3RlaW5zPC9L
ZXl3b3Jkcz48S2V5d29yZHM+UHJvdG8tT25jb2dlbmUgUHJvdGVpbnMgYy1teWM8L0tleXdvcmRz
PjxLZXl3b3Jkcz5wcm90b29uY29nZW5lPC9LZXl3b3Jkcz48S2V5d29yZHM+cmVjZW50IGFkdmFu
Y2VzPC9LZXl3b3Jkcz48S2V5d29yZHM+cmVwbGljYXRpb248L0tleXdvcmRzPjxLZXl3b3Jkcz5S
ZXNlYXJjaDwvS2V5d29yZHM+PEtleXdvcmRzPnJldGlub2JsYXN0b21hPC9LZXl3b3Jkcz48S2V5
d29yZHM+UmV0aW5vYmxhc3RvbWEgUHJvdGVpbjwvS2V5d29yZHM+PEtleXdvcmRzPlJldGlub2Js
YXN0b21hLUJpbmRpbmcgUHJvdGVpbiAxPC9LZXl3b3Jkcz48S2V5d29yZHM+UmV2aWV3PC9LZXl3
b3Jkcz48S2V5d29yZHM+UyBwaGFzZTwvS2V5d29yZHM+PEtleXdvcmRzPlMtcGhhc2U8L0tleXdv
cmRzPjxLZXl3b3Jkcz5zaWduYWwgdHJhbnNkdWN0aW9uPC9LZXl3b3Jkcz48S2V5d29yZHM+U09N
QVRJQzwvS2V5d29yZHM+PEtleXdvcmRzPnN0cmVzczwvS2V5d29yZHM+PEtleXdvcmRzPnRyYW5z
Y3JpcHRpb248L0tleXdvcmRzPjxLZXl3b3Jkcz50cmFuc2NyaXB0aW9uIGZhY3RvcjwvS2V5d29y
ZHM+PEtleXdvcmRzPlRyYW5zY3JpcHRpb24gRmFjdG9yczwvS2V5d29yZHM+PEtleXdvcmRzPnRy
YW5zaXRpb248L0tleXdvcmRzPjxLZXl3b3Jkcz50dW1vcjwvS2V5d29yZHM+PEtleXdvcmRzPlR1
bW9yIHN1cHByZXNzb3I8L0tleXdvcmRzPjxLZXl3b3Jkcz5UdW1vciBTdXBwcmVzc29yIFByb3Rl
aW4gcDUzPC9LZXl3b3Jkcz48UmVwcmludD5Ob3QgaW4gRmlsZTwvUmVwcmludD48U3RhcnRfUGFn
ZT4xMTc8L1N0YXJ0X1BhZ2U+PEVuZF9QYWdlPjEyMjwvRW5kX1BhZ2U+PFBlcmlvZGljYWw+RkVC
UyBMZXR0LjwvUGVyaW9kaWNhbD48Vm9sdW1lPjQ5MDwvVm9sdW1lPjxJc3N1ZT4zPC9Jc3N1ZT48
TWlzY18zPlMwMDE0LTU3OTMoMDEpMDIxMTQtNyBbcGlpXTwvTWlzY18zPjxBZGRyZXNzPkRlcGFy
dG1lbnQgb2YgQ2VsbCBDeWNsZSBhbmQgQ2FuY2VyLCBJbnN0aXR1dGUgb2YgQ2FuY2VyIEJpb2xv
Z3ksIERhbmlzaCBDYW5jZXIgU29jaWV0eSwgU3RyYW5kYm91bGV2YXJkZW4gNDksIERLLTIxMDAs
IENvcGVuaGFnZW4sIERlbm1hcmsuIGJhcnRla0BiaW9iYXNlLmRrPC9BZGRyZXNzPjxXZWJfVVJM
PlBNOjExMjIzMDI2PC9XZWJfVVJMPjxaWl9Kb3VybmFsU3RkQWJicmV2PjxmIG5hbWU9IlN5c3Rl
bSI+RkVCUyBMZXR0LjwvZj48L1paX0pvdXJuYWxTdGRBYmJyZXY+PFpaX1dvcmtmb3JtSUQ+MTwv
WlpfV29ya2Zvcm1JRD48L01ETD48L0NpdGU+PC9SZWZtYW4+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JhcnRlazwvQXV0aG9yPjxZZWFyPjIwMDE8L1llYXI+PFJl
Y051bT4xMDEwMTwvUmVjTnVtPjxJRFRleHQ+UGF0aHdheXMgZ292ZXJuaW5nIEcxL1MgdHJhbnNp
dGlvbiBhbmQgdGhlaXIgcmVzcG9uc2UgdG8gRE5BIGRhbWFnZSYjeEE7MTwvSURUZXh0PjxNREwg
UmVmX1R5cGU9IkpvdXJuYWwiPjxSZWZfVHlwZT5Kb3VybmFsPC9SZWZfVHlwZT48UmVmX0lEPjEw
MTAxPC9SZWZfSUQ+PFRpdGxlX1ByaW1hcnk+UGF0aHdheXMgZ292ZXJuaW5nIEcxL1MgdHJhbnNp
dGlvbiBhbmQgdGhlaXIgcmVzcG9uc2UgdG8gRE5BIGRhbWFnZSYjeEE7MTwvVGl0bGVfUHJpbWFy
eT48QXV0aG9yc19QcmltYXJ5PkJhcnRlayxKLjwvQXV0aG9yc19QcmltYXJ5PjxBdXRob3JzX1By
aW1hcnk+THVrYXMsSi48L0F1dGhvcnNfUHJpbWFyeT48RGF0ZV9QcmltYXJ5PjIwMDEvMi8xNjwv
RGF0ZV9QcmltYXJ5PjxLZXl3b3Jkcz5BbmltYWxzPC9LZXl3b3Jkcz48S2V5d29yZHM+QXJ0aWNs
ZTwvS2V5d29yZHM+PEtleXdvcmRzPmMtbXljPC9LZXl3b3Jkcz48S2V5d29yZHM+Y2FuY2VyPC9L
ZXl3b3Jkcz48S2V5d29yZHM+Q2FycmllciBQcm90ZWluczwvS2V5d29yZHM+PEtleXdvcmRzPkNh
cnJpZXItUHJvdGVpbnM8L0tleXdvcmRzPjxLZXl3b3Jkcz5DZGMyLUNkYzI4IEtpbmFzZXM8L0tl
eXdvcmRzPjxLZXl3b3Jkcz5jZWxsPC9LZXl3b3Jkcz48S2V5d29yZHM+Y2VsbCBjeWNsZTwvS2V5
d29yZHM+PEtleXdvcmRzPkNlbGwgQ3ljbGUgQ2hlY2twb2ludHM8L0tleXdvcmRzPjxLZXl3b3Jk
cz5DZWxsIEN5Y2xlIFByb3RlaW5zPC9LZXl3b3Jkcz48S2V5d29yZHM+Y2VsbCBkaXZpc2lvbjwv
S2V5d29yZHM+PEtleXdvcmRzPkNlbGwtQ3ljbGU8L0tleXdvcmRzPjxLZXl3b3Jkcz5DZWxsLURp
dmlzaW9uPC9LZXl3b3Jkcz48S2V5d29yZHM+Y2VsbHM8L0tleXdvcmRzPjxLZXl3b3Jkcz5DZWxs
dWxhcjwvS2V5d29yZHM+PEtleXdvcmRzPmN5Y2xpbjwvS2V5d29yZHM+PEtleXdvcmRzPkN5Y2xp
biBFPC9LZXl3b3Jkcz48S2V5d29yZHM+Y3ljbGluLWRlcGVuZGVudCBraW5hc2U8L0tleXdvcmRz
PjxLZXl3b3Jkcz5DeWNsaW4tRGVwZW5kZW50IEtpbmFzZSAyPC9LZXl3b3Jkcz48S2V5d29yZHM+
Q3ljbGluLURlcGVuZGVudCBLaW5hc2UgSW5oaWJpdG9yIHAyMTwvS2V5d29yZHM+PEtleXdvcmRz
PmN5Y2xpbi1kZXBlbmRlbnQga2luYXNlczwvS2V5d29yZHM+PEtleXdvcmRzPkN5Y2xpbnM8L0tl
eXdvcmRzPjxLZXl3b3Jkcz5kYW1hZ2U8L0tleXdvcmRzPjxLZXl3b3Jkcz5kaXZpc2lvbjwvS2V5
d29yZHM+PEtleXdvcmRzPkROQTwvS2V5d29yZHM+PEtleXdvcmRzPkROQSBiaW5kaW5nPC9LZXl3
b3Jkcz48S2V5d29yZHM+RE5BIGJpbmRpbmcgcHJvdGVpbjwvS2V5d29yZHM+PEtleXdvcmRzPkRO
QSBCaW5kaW5nIHByb3RlaW5zPC9LZXl3b3Jkcz48S2V5d29yZHM+RE5BIGRhbWFnZTwvS2V5d29y
ZHM+PEtleXdvcmRzPkROQSByZXBsaWNhdGlvbjwvS2V5d29yZHM+PEtleXdvcmRzPmRuYS1iaW5k
aW5nPC9LZXl3b3Jkcz48S2V5d29yZHM+RE5BLUJpbmRpbmcgUHJvdGVpbnM8L0tleXdvcmRzPjxL
ZXl3b3Jkcz5ETkEtRGFtYWdlPC9LZXl3b3Jkcz48S2V5d29yZHM+RE5BLVJlcGxpY2F0aW9uPC9L
ZXl3b3Jkcz48S2V5d29yZHM+RTJGPC9LZXl3b3Jkcz48S2V5d29yZHM+RTJGIFRyYW5zY3JpcHRp
b24gRmFjdG9yczwvS2V5d29yZHM+PEtleXdvcmRzPkVDPC9LZXl3b3Jkcz48S2V5d29yZHM+RzEg
cGhhc2U8L0tleXdvcmRzPjxLZXl3b3Jkcz5nZW5ldGljczwvS2V5d29yZHM+PEtleXdvcmRzPklO
SElCSVRPUjwvS2V5d29yZHM+PEtleXdvcmRzPmtpbmFzZTwvS2V5d29yZHM+PEtleXdvcmRzPm1h
bW1hbGlhbjwvS2V5d29yZHM+PEtleXdvcmRzPm1ldGFib2xpc208L0tleXdvcmRzPjxLZXl3b3Jk
cz5tb2xlY3VsYXI8L0tleXdvcmRzPjxLZXl3b3Jkcz5teWM8L0tleXdvcmRzPjxLZXl3b3Jkcz5O
ZW9wbGFzbXM8L0tleXdvcmRzPjxLZXl3b3Jkcz5wMjE8L0tleXdvcmRzPjxLZXl3b3Jkcz5QNTM8
L0tleXdvcmRzPjxLZXl3b3Jkcz5wYXRob2xvZ3k8L0tleXdvcmRzPjxLZXl3b3Jkcz5wYXRod2F5
PC9LZXl3b3Jkcz48S2V5d29yZHM+cGF0aHdheXM8L0tleXdvcmRzPjxLZXl3b3Jkcz5QUk9HUkVT
U0lPTjwvS2V5d29yZHM+PEtleXdvcmRzPnByb3RlaW48L0tleXdvcmRzPjxLZXl3b3Jkcz5Qcm90
ZWluIHA1MzwvS2V5d29yZHM+PEtleXdvcmRzPlByb3RlaW4tU2VyaW5lLVRocmVvbmluZSBLaW5h
c2VzPC9LZXl3b3Jkcz48S2V5d29yZHM+UHJvdGVpbnM8L0tleXdvcmRzPjxLZXl3b3Jkcz5wcm90
by1vbmNvZ2VuZTwvS2V5d29yZHM+PEtleXdvcmRzPlByb3RvLU9uY29nZW5lIFByb3RlaW5zPC9L
ZXl3b3Jkcz48S2V5d29yZHM+UHJvdG8tT25jb2dlbmUgUHJvdGVpbnMgYy1teWM8L0tleXdvcmRz
PjxLZXl3b3Jkcz5wcm90b29uY29nZW5lPC9LZXl3b3Jkcz48S2V5d29yZHM+cmVjZW50IGFkdmFu
Y2VzPC9LZXl3b3Jkcz48S2V5d29yZHM+cmVwbGljYXRpb248L0tleXdvcmRzPjxLZXl3b3Jkcz5S
ZXNlYXJjaDwvS2V5d29yZHM+PEtleXdvcmRzPnJldGlub2JsYXN0b21hPC9LZXl3b3Jkcz48S2V5
d29yZHM+UmV0aW5vYmxhc3RvbWEgUHJvdGVpbjwvS2V5d29yZHM+PEtleXdvcmRzPlJldGlub2Js
YXN0b21hLUJpbmRpbmcgUHJvdGVpbiAxPC9LZXl3b3Jkcz48S2V5d29yZHM+UmV2aWV3PC9LZXl3
b3Jkcz48S2V5d29yZHM+UyBwaGFzZTwvS2V5d29yZHM+PEtleXdvcmRzPlMtcGhhc2U8L0tleXdv
cmRzPjxLZXl3b3Jkcz5zaWduYWwgdHJhbnNkdWN0aW9uPC9LZXl3b3Jkcz48S2V5d29yZHM+U09N
QVRJQzwvS2V5d29yZHM+PEtleXdvcmRzPnN0cmVzczwvS2V5d29yZHM+PEtleXdvcmRzPnRyYW5z
Y3JpcHRpb248L0tleXdvcmRzPjxLZXl3b3Jkcz50cmFuc2NyaXB0aW9uIGZhY3RvcjwvS2V5d29y
ZHM+PEtleXdvcmRzPlRyYW5zY3JpcHRpb24gRmFjdG9yczwvS2V5d29yZHM+PEtleXdvcmRzPnRy
YW5zaXRpb248L0tleXdvcmRzPjxLZXl3b3Jkcz50dW1vcjwvS2V5d29yZHM+PEtleXdvcmRzPlR1
bW9yIHN1cHByZXNzb3I8L0tleXdvcmRzPjxLZXl3b3Jkcz5UdW1vciBTdXBwcmVzc29yIFByb3Rl
aW4gcDUzPC9LZXl3b3Jkcz48UmVwcmludD5Ob3QgaW4gRmlsZTwvUmVwcmludD48U3RhcnRfUGFn
ZT4xMTc8L1N0YXJ0X1BhZ2U+PEVuZF9QYWdlPjEyMjwvRW5kX1BhZ2U+PFBlcmlvZGljYWw+RkVC
UyBMZXR0LjwvUGVyaW9kaWNhbD48Vm9sdW1lPjQ5MDwvVm9sdW1lPjxJc3N1ZT4zPC9Jc3N1ZT48
TWlzY18zPlMwMDE0LTU3OTMoMDEpMDIxMTQtNyBbcGlpXTwvTWlzY18zPjxBZGRyZXNzPkRlcGFy
dG1lbnQgb2YgQ2VsbCBDeWNsZSBhbmQgQ2FuY2VyLCBJbnN0aXR1dGUgb2YgQ2FuY2VyIEJpb2xv
Z3ksIERhbmlzaCBDYW5jZXIgU29jaWV0eSwgU3RyYW5kYm91bGV2YXJkZW4gNDksIERLLTIxMDAs
IENvcGVuaGFnZW4sIERlbm1hcmsuIGJhcnRla0BiaW9iYXNlLmRrPC9BZGRyZXNzPjxXZWJfVVJM
PlBNOjExMjIzMDI2PC9XZWJfVVJMPjxaWl9Kb3VybmFsU3RkQWJicmV2PjxmIG5hbWU9IlN5c3Rl
bSI+RkVCUyBMZXR0LjwvZj48L1paX0pvdXJuYWxTdGRBYmJyZXY+PFpaX1dvcmtmb3JtSUQ+MTwv
WlpfV29ya2Zvcm1JRD48L01ETD48L0NpdGU+PC9SZWZtYW4+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B62D60" w:rsidRPr="008619FD">
        <w:rPr>
          <w:rFonts w:ascii="Book Antiqua" w:hAnsi="Book Antiqua"/>
          <w:sz w:val="24"/>
          <w:szCs w:val="24"/>
          <w:vertAlign w:val="superscript"/>
        </w:rPr>
      </w:r>
      <w:r w:rsidR="00B62D60"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0]</w:t>
      </w:r>
      <w:r w:rsidR="00B62D60" w:rsidRPr="008619FD">
        <w:rPr>
          <w:rFonts w:ascii="Book Antiqua" w:hAnsi="Book Antiqua"/>
          <w:sz w:val="24"/>
          <w:szCs w:val="24"/>
          <w:vertAlign w:val="superscript"/>
        </w:rPr>
        <w:fldChar w:fldCharType="end"/>
      </w:r>
      <w:r w:rsidR="0045086E" w:rsidRPr="008619FD">
        <w:rPr>
          <w:rFonts w:ascii="Book Antiqua" w:hAnsi="Book Antiqua"/>
          <w:sz w:val="24"/>
          <w:szCs w:val="24"/>
        </w:rPr>
        <w:t>.</w:t>
      </w:r>
      <w:r w:rsidR="00352190" w:rsidRPr="008619FD">
        <w:rPr>
          <w:rFonts w:ascii="Book Antiqua" w:hAnsi="Book Antiqua"/>
          <w:sz w:val="24"/>
          <w:szCs w:val="24"/>
        </w:rPr>
        <w:t xml:space="preserve"> </w:t>
      </w:r>
      <w:r w:rsidR="0045086E" w:rsidRPr="008619FD">
        <w:rPr>
          <w:rFonts w:ascii="Book Antiqua" w:hAnsi="Book Antiqua"/>
          <w:sz w:val="24"/>
          <w:szCs w:val="24"/>
        </w:rPr>
        <w:t xml:space="preserve">Cdc25C </w:t>
      </w:r>
      <w:r w:rsidR="00BA2530" w:rsidRPr="008619FD">
        <w:rPr>
          <w:rFonts w:ascii="Book Antiqua" w:hAnsi="Book Antiqua"/>
          <w:sz w:val="24"/>
          <w:szCs w:val="24"/>
        </w:rPr>
        <w:t>phosphorylation</w:t>
      </w:r>
      <w:r w:rsidR="0045086E" w:rsidRPr="008619FD">
        <w:rPr>
          <w:rFonts w:ascii="Book Antiqua" w:hAnsi="Book Antiqua"/>
          <w:sz w:val="24"/>
          <w:szCs w:val="24"/>
        </w:rPr>
        <w:t xml:space="preserve"> by Chk1 and Chk2 trigger</w:t>
      </w:r>
      <w:r w:rsidR="00BA2530" w:rsidRPr="008619FD">
        <w:rPr>
          <w:rFonts w:ascii="Book Antiqua" w:hAnsi="Book Antiqua"/>
          <w:sz w:val="24"/>
          <w:szCs w:val="24"/>
        </w:rPr>
        <w:t>s</w:t>
      </w:r>
      <w:r w:rsidR="0045086E" w:rsidRPr="008619FD">
        <w:rPr>
          <w:rFonts w:ascii="Book Antiqua" w:hAnsi="Book Antiqua"/>
          <w:sz w:val="24"/>
          <w:szCs w:val="24"/>
        </w:rPr>
        <w:t xml:space="preserve"> G2</w:t>
      </w:r>
      <w:r w:rsidR="00BA2530" w:rsidRPr="008619FD">
        <w:rPr>
          <w:rFonts w:ascii="Book Antiqua" w:hAnsi="Book Antiqua"/>
          <w:sz w:val="24"/>
          <w:szCs w:val="24"/>
        </w:rPr>
        <w:t xml:space="preserve"> checkpoints to make sure DNA is fully replicated and undamaged before cells undergo chromosome condensation and nuclear division.</w:t>
      </w:r>
      <w:r w:rsidR="003C1607" w:rsidRPr="008619FD">
        <w:rPr>
          <w:rFonts w:ascii="Book Antiqua" w:hAnsi="Book Antiqua"/>
          <w:sz w:val="24"/>
          <w:szCs w:val="24"/>
        </w:rPr>
        <w:t xml:space="preserve"> Targeting cell cycle checkpoints has been proposed as a novel anticancer strategy. ATM inhibitors (</w:t>
      </w:r>
      <w:r w:rsidR="00B629BB" w:rsidRPr="008619FD">
        <w:rPr>
          <w:rFonts w:ascii="Book Antiqua" w:hAnsi="Book Antiqua"/>
          <w:sz w:val="24"/>
          <w:szCs w:val="24"/>
        </w:rPr>
        <w:t xml:space="preserve">such as </w:t>
      </w:r>
      <w:r w:rsidR="003C1607" w:rsidRPr="008619FD">
        <w:rPr>
          <w:rFonts w:ascii="Book Antiqua" w:hAnsi="Book Antiqua"/>
          <w:sz w:val="24"/>
          <w:szCs w:val="24"/>
        </w:rPr>
        <w:t>KU55933) ha</w:t>
      </w:r>
      <w:r w:rsidR="00B629BB" w:rsidRPr="008619FD">
        <w:rPr>
          <w:rFonts w:ascii="Book Antiqua" w:hAnsi="Book Antiqua"/>
          <w:sz w:val="24"/>
          <w:szCs w:val="24"/>
        </w:rPr>
        <w:t>ve</w:t>
      </w:r>
      <w:r w:rsidR="003C1607" w:rsidRPr="008619FD">
        <w:rPr>
          <w:rFonts w:ascii="Book Antiqua" w:hAnsi="Book Antiqua"/>
          <w:sz w:val="24"/>
          <w:szCs w:val="24"/>
        </w:rPr>
        <w:t xml:space="preserve"> been shown to effectively </w:t>
      </w:r>
      <w:r w:rsidR="00AC112D" w:rsidRPr="008619FD">
        <w:rPr>
          <w:rFonts w:ascii="Book Antiqua" w:hAnsi="Book Antiqua"/>
          <w:sz w:val="24"/>
          <w:szCs w:val="24"/>
        </w:rPr>
        <w:t>increase the sensitivity of</w:t>
      </w:r>
      <w:r w:rsidR="003C1607" w:rsidRPr="008619FD">
        <w:rPr>
          <w:rFonts w:ascii="Book Antiqua" w:hAnsi="Book Antiqua"/>
          <w:sz w:val="24"/>
          <w:szCs w:val="24"/>
        </w:rPr>
        <w:t xml:space="preserve"> can</w:t>
      </w:r>
      <w:r w:rsidR="00E97CA0" w:rsidRPr="008619FD">
        <w:rPr>
          <w:rFonts w:ascii="Book Antiqua" w:hAnsi="Book Antiqua"/>
          <w:sz w:val="24"/>
          <w:szCs w:val="24"/>
        </w:rPr>
        <w:t xml:space="preserve">cer cells to DNA damaging </w:t>
      </w:r>
      <w:r w:rsidR="00AC112D" w:rsidRPr="008619FD">
        <w:rPr>
          <w:rFonts w:ascii="Book Antiqua" w:hAnsi="Book Antiqua"/>
          <w:sz w:val="24"/>
          <w:szCs w:val="24"/>
        </w:rPr>
        <w:t>agent</w:t>
      </w:r>
      <w:r w:rsidR="00E97CA0" w:rsidRPr="008619FD">
        <w:rPr>
          <w:rFonts w:ascii="Book Antiqua" w:hAnsi="Book Antiqua"/>
          <w:sz w:val="24"/>
          <w:szCs w:val="24"/>
        </w:rPr>
        <w:t>s</w:t>
      </w:r>
      <w:r w:rsidR="00B62D60" w:rsidRPr="008619FD">
        <w:rPr>
          <w:rFonts w:ascii="Book Antiqua" w:hAnsi="Book Antiqua"/>
          <w:sz w:val="24"/>
          <w:szCs w:val="24"/>
          <w:vertAlign w:val="superscript"/>
        </w:rPr>
        <w:fldChar w:fldCharType="begin">
          <w:fldData xml:space="preserve">PFJlZm1hbj48Q2l0ZT48QXV0aG9yPkhpY2tzb248L0F1dGhvcj48WWVhcj4yMDA0PC9ZZWFyPjxS
ZWNOdW0+MTAxMDI8L1JlY051bT48SURUZXh0PklkZW50aWZpY2F0aW9uIGFuZCBjaGFyYWN0ZXJp
emF0aW9uIG9mIGEgbm92ZWwgYW5kIHNwZWNpZmljIGluaGliaXRvciBvZiB0aGUgYXRheGlhLXRl
bGFuZ2llY3Rhc2lhIG11dGF0ZWQga2luYXNlIEFUTSYjeEE7NTwvSURUZXh0PjxNREwgUmVmX1R5
cGU9IkpvdXJuYWwiPjxSZWZfVHlwZT5Kb3VybmFsPC9SZWZfVHlwZT48UmVmX0lEPjEwMTAyPC9S
ZWZfSUQ+PFRpdGxlX1ByaW1hcnk+SWRlbnRpZmljYXRpb24gYW5kIGNoYXJhY3Rlcml6YXRpb24g
b2YgYSBub3ZlbCBhbmQgc3BlY2lmaWMgaW5oaWJpdG9yIG9mIHRoZSBhdGF4aWEtdGVsYW5naWVj
dGFzaWEgbXV0YXRlZCBraW5hc2UgQVRNJiN4QTs1PC9UaXRsZV9QcmltYXJ5PjxBdXRob3JzX1By
aW1hcnk+SGlja3NvbixJLjwvQXV0aG9yc19QcmltYXJ5PjxBdXRob3JzX1ByaW1hcnk+WmhhbyxZ
LjwvQXV0aG9yc19QcmltYXJ5PjxBdXRob3JzX1ByaW1hcnk+UmljaGFyZHNvbixDLkouPC9BdXRo
b3JzX1ByaW1hcnk+PEF1dGhvcnNfUHJpbWFyeT5HcmVlbixTLkouPC9BdXRob3JzX1ByaW1hcnk+
PEF1dGhvcnNfUHJpbWFyeT5NYXJ0aW4sTi5NLjwvQXV0aG9yc19QcmltYXJ5PjxBdXRob3JzX1By
aW1hcnk+T3JyLEEuSS48L0F1dGhvcnNfUHJpbWFyeT48QXV0aG9yc19QcmltYXJ5PlJlYXBlcixQ
Lk0uPC9BdXRob3JzX1ByaW1hcnk+PEF1dGhvcnNfUHJpbWFyeT5KYWNrc29uLFMuUC48L0F1dGhv
cnNfUHJpbWFyeT48QXV0aG9yc19QcmltYXJ5PkN1cnRpbixOLkouPC9BdXRob3JzX1ByaW1hcnk+
PEF1dGhvcnNfUHJpbWFyeT5TbWl0aCxHLkMuPC9BdXRob3JzX1ByaW1hcnk+PERhdGVfUHJpbWFy
eT4yMDA0LzEyLzE1PC9EYXRlX1ByaW1hcnk+PEtleXdvcmRzPmFudGFnb25pc3RzICZhbXA7IGlu
aGliaXRvcnM8L0tleXdvcmRzPjxLZXl3b3Jkcz5BcnRpY2xlPC9LZXl3b3Jkcz48S2V5d29yZHM+
YXRheGlhIHRlbGFuZ2llY3Rhc2lhPC9LZXl3b3Jkcz48S2V5d29yZHM+QXRheGlhIHRlbGFuZ2ll
Y3Rhc2lhIGNlbGxzPC9LZXl3b3Jkcz48S2V5d29yZHM+QXRheGlhIFRlbGFuZ2llY3Rhc2lhIE11
dGF0ZWQgUHJvdGVpbnM8L0tleXdvcmRzPjxLZXl3b3Jkcz5CUkNBMTwvS2V5d29yZHM+PEtleXdv
cmRzPkNBTVBUT1RIRUNJTjwvS2V5d29yZHM+PEtleXdvcmRzPmNlbGw8L0tleXdvcmRzPjxLZXl3
b3Jkcz5jZWxsIGN5Y2xlPC9LZXl3b3Jkcz48S2V5d29yZHM+Y2VsbCBjeWNsZSBhcnJlc3Q8L0tl
eXdvcmRzPjxLZXl3b3Jkcz5DZWxsIEN5Y2xlIFByb3RlaW5zPC9LZXl3b3Jkcz48S2V5d29yZHM+
Q2VsbCBMaW5lLFR1bW9yPC9LZXl3b3Jkcz48S2V5d29yZHM+Q2VsbC1DeWNsZTwvS2V5d29yZHM+
PEtleXdvcmRzPmNlbGxzPC9LZXl3b3Jkcz48S2V5d29yZHM+Q2VsbHVsYXI8L0tleXdvcmRzPjxL
ZXl3b3Jkcz5DaGVtaXN0cnk8L0tleXdvcmRzPjxLZXl3b3Jkcz5DaHJvbW9uZXM8L0tleXdvcmRz
PjxLZXl3b3Jkcz5Db21iaW5hdG9yaWFsIENoZW1pc3RyeSBUZWNobmlxdWVzPC9LZXl3b3Jkcz48
S2V5d29yZHM+Y3l0b3RveGljPC9LZXl3b3Jkcz48S2V5d29yZHM+ZGFtYWdlPC9LZXl3b3Jkcz48
S2V5d29yZHM+RE5BPC9LZXl3b3Jkcz48S2V5d29yZHM+RE5BIGJpbmRpbmc8L0tleXdvcmRzPjxL
ZXl3b3Jkcz5ETkEgYmluZGluZyBwcm90ZWluPC9LZXl3b3Jkcz48S2V5d29yZHM+RE5BIEJpbmRp
bmcgcHJvdGVpbnM8L0tleXdvcmRzPjxLZXl3b3Jkcz5ETkEgZGFtYWdlPC9LZXl3b3Jkcz48S2V5
d29yZHM+RE5BIHJlcGFpcjwvS2V5d29yZHM+PEtleXdvcmRzPmRuYS1iaW5kaW5nPC9LZXl3b3Jk
cz48S2V5d29yZHM+RE5BLUJpbmRpbmcgUHJvdGVpbnM8L0tleXdvcmRzPjxLZXl3b3Jkcz5ETkEt
RGFtYWdlPC9LZXl3b3Jkcz48S2V5d29yZHM+RE5BLXJlcGFpcjwvS2V5d29yZHM+PEtleXdvcmRz
PmRvdWJsZSBzdHJhbmQgYnJlYWs8L0tleXdvcmRzPjxLZXl3b3Jkcz5Eb3hvcnViaWNpbjwvS2V5
d29yZHM+PEtleXdvcmRzPmRydWcgZWZmZWN0czwvS2V5d29yZHM+PEtleXdvcmRzPkVDPC9LZXl3
b3Jkcz48S2V5d29yZHM+RXRvcG9zaWRlPC9LZXl3b3Jkcz48S2V5d29yZHM+ZXhwb3N1cmU8L0tl
eXdvcmRzPjxLZXl3b3Jkcz5IZWxhIENlbGxzPC9LZXl3b3Jkcz48S2V5d29yZHM+SHVtYW48L0tl
eXdvcmRzPjxLZXl3b3Jkcz5odW1hbnM8L0tleXdvcmRzPjxLZXl3b3Jkcz5pbmR1Y3Rpb248L0tl
eXdvcmRzPjxLZXl3b3Jkcz5pbmhpYml0aW9uPC9LZXl3b3Jkcz48S2V5d29yZHM+SU5ISUJJVE9S
PC9LZXl3b3Jkcz48S2V5d29yZHM+SW5oaWJpdG9yeSBDb25jZW50cmF0aW9uIDUwPC9LZXl3b3Jk
cz48S2V5d29yZHM+aW9uaXppbmc8L0tleXdvcmRzPjxLZXl3b3Jkcz5pb25pemluZyByYWRpYXRp
b248L0tleXdvcmRzPjxLZXl3b3Jkcz5raW5hc2U8L0tleXdvcmRzPjxLZXl3b3Jkcz5LaW5ldGlj
czwvS2V5d29yZHM+PEtleXdvcmRzPkxpZ2h0PC9LZXl3b3Jkcz48S2V5d29yZHM+bWV0YWJvbGlz
bTwvS2V5d29yZHM+PEtleXdvcmRzPk1vcnBob2xpbmVzPC9LZXl3b3Jkcz48S2V5d29yZHM+TXV0
YXRpb248L0tleXdvcmRzPjxLZXl3b3Jkcz5QNTM8L0tleXdvcmRzPjxLZXl3b3Jkcz5waGFybWFj
b2xvZ3k8L0tleXdvcmRzPjxLZXl3b3Jkcz5waG9zcGhvcnlsYXRpb248L0tleXdvcmRzPjxLZXl3
b3Jkcz5wcm90ZWluPC9LZXl3b3Jkcz48S2V5d29yZHM+cHJvdGVpbiBraW5hc2U8L0tleXdvcmRz
PjxLZXl3b3Jkcz5Qcm90ZWluIEtpbmFzZSBJbmhpYml0b3JzPC9LZXl3b3Jkcz48S2V5d29yZHM+
UHJvdGVpbi1TZXJpbmUtVGhyZW9uaW5lIEtpbmFzZXM8L0tleXdvcmRzPjxLZXl3b3Jkcz5Qcm90
ZWluczwvS2V5d29yZHM+PEtleXdvcmRzPlB5cm9uZXM8L0tleXdvcmRzPjxLZXl3b3Jkcz5yYWRp
YXRpb248L0tleXdvcmRzPjxLZXl3b3Jkcz5SYWRpYXRpb24tU2Vuc2l0aXppbmcgQWdlbnRzPC9L
ZXl3b3Jkcz48S2V5d29yZHM+cmVwYWlyPC9LZXl3b3Jkcz48S2V5d29yZHM+UmVzZWFyY2g8L0tl
eXdvcmRzPjxLZXl3b3Jkcz50dW1vcjwvS2V5d29yZHM+PEtleXdvcmRzPlR1bW9yIHN1cHByZXNz
b3I8L0tleXdvcmRzPjxLZXl3b3Jkcz5UdW1vciBTdXBwcmVzc29yIFByb3RlaW5zPC9LZXl3b3Jk
cz48S2V5d29yZHM+VVY8L0tleXdvcmRzPjxLZXl3b3Jkcz5VViBsaWdodDwvS2V5d29yZHM+PFJl
cHJpbnQ+Tm90IGluIEZpbGU8L1JlcHJpbnQ+PFN0YXJ0X1BhZ2U+OTE1MjwvU3RhcnRfUGFnZT48
RW5kX1BhZ2U+OTE1OTwvRW5kX1BhZ2U+PFBlcmlvZGljYWw+Q2FuY2VyIFJlcy48L1BlcmlvZGlj
YWw+PFZvbHVtZT42NDwvVm9sdW1lPjxJc3N1ZT4yNDwvSXNzdWU+PE1pc2NfMz42NC8yNC85MTUy
IFtwaWldOzEwLjExNTgvMDAwOC01NDcyLkNBTi0wNC0yNzI3IFtkb2ldPC9NaXNjXzM+PEFkZHJl
c3M+S3VET1MgUGhhcm1hY2V1dGljYWxzIEx0ZC4sIENhbWJyaWRnZSBTY2llbmNlIFBhcmssIE1p
bHRvbiBSb2FkLCBDYW1icmlkZ2UsIFVLPC9BZGRyZXNzPjxXZWJfVVJMPlBNOjE1NjA0Mjg2PC9X
ZWJfVVJMPjxaWl9Kb3VybmFsRnVsbD48ZiBuYW1lPSJTeXN0ZW0iPmNhbmNlciByZXNlYXJjaDwv
Zj48L1paX0pvdXJuYWxGdWxsPjxaWl9Kb3VybmFsU3RkQWJicmV2PjxmIG5hbWU9IlN5c3RlbSI+
Q2FuY2VyIFJlcy48L2Y+PC9aWl9Kb3VybmFsU3RkQWJicmV2PjxaWl9Kb3VybmFsVXNlcjE+PGYg
bmFtZT0iU3lzdGVtIj5jcjwvZj48L1paX0pvdXJuYWxVc2VyMT48WlpfV29ya2Zvcm1JRD4xPC9a
Wl9Xb3Jr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hpY2tzb248L0F1dGhvcj48WWVhcj4yMDA0PC9ZZWFyPjxS
ZWNOdW0+MTAxMDI8L1JlY051bT48SURUZXh0PklkZW50aWZpY2F0aW9uIGFuZCBjaGFyYWN0ZXJp
emF0aW9uIG9mIGEgbm92ZWwgYW5kIHNwZWNpZmljIGluaGliaXRvciBvZiB0aGUgYXRheGlhLXRl
bGFuZ2llY3Rhc2lhIG11dGF0ZWQga2luYXNlIEFUTSYjeEE7NTwvSURUZXh0PjxNREwgUmVmX1R5
cGU9IkpvdXJuYWwiPjxSZWZfVHlwZT5Kb3VybmFsPC9SZWZfVHlwZT48UmVmX0lEPjEwMTAyPC9S
ZWZfSUQ+PFRpdGxlX1ByaW1hcnk+SWRlbnRpZmljYXRpb24gYW5kIGNoYXJhY3Rlcml6YXRpb24g
b2YgYSBub3ZlbCBhbmQgc3BlY2lmaWMgaW5oaWJpdG9yIG9mIHRoZSBhdGF4aWEtdGVsYW5naWVj
dGFzaWEgbXV0YXRlZCBraW5hc2UgQVRNJiN4QTs1PC9UaXRsZV9QcmltYXJ5PjxBdXRob3JzX1By
aW1hcnk+SGlja3NvbixJLjwvQXV0aG9yc19QcmltYXJ5PjxBdXRob3JzX1ByaW1hcnk+WmhhbyxZ
LjwvQXV0aG9yc19QcmltYXJ5PjxBdXRob3JzX1ByaW1hcnk+UmljaGFyZHNvbixDLkouPC9BdXRo
b3JzX1ByaW1hcnk+PEF1dGhvcnNfUHJpbWFyeT5HcmVlbixTLkouPC9BdXRob3JzX1ByaW1hcnk+
PEF1dGhvcnNfUHJpbWFyeT5NYXJ0aW4sTi5NLjwvQXV0aG9yc19QcmltYXJ5PjxBdXRob3JzX1By
aW1hcnk+T3JyLEEuSS48L0F1dGhvcnNfUHJpbWFyeT48QXV0aG9yc19QcmltYXJ5PlJlYXBlcixQ
Lk0uPC9BdXRob3JzX1ByaW1hcnk+PEF1dGhvcnNfUHJpbWFyeT5KYWNrc29uLFMuUC48L0F1dGhv
cnNfUHJpbWFyeT48QXV0aG9yc19QcmltYXJ5PkN1cnRpbixOLkouPC9BdXRob3JzX1ByaW1hcnk+
PEF1dGhvcnNfUHJpbWFyeT5TbWl0aCxHLkMuPC9BdXRob3JzX1ByaW1hcnk+PERhdGVfUHJpbWFy
eT4yMDA0LzEyLzE1PC9EYXRlX1ByaW1hcnk+PEtleXdvcmRzPmFudGFnb25pc3RzICZhbXA7IGlu
aGliaXRvcnM8L0tleXdvcmRzPjxLZXl3b3Jkcz5BcnRpY2xlPC9LZXl3b3Jkcz48S2V5d29yZHM+
YXRheGlhIHRlbGFuZ2llY3Rhc2lhPC9LZXl3b3Jkcz48S2V5d29yZHM+QXRheGlhIHRlbGFuZ2ll
Y3Rhc2lhIGNlbGxzPC9LZXl3b3Jkcz48S2V5d29yZHM+QXRheGlhIFRlbGFuZ2llY3Rhc2lhIE11
dGF0ZWQgUHJvdGVpbnM8L0tleXdvcmRzPjxLZXl3b3Jkcz5CUkNBMTwvS2V5d29yZHM+PEtleXdv
cmRzPkNBTVBUT1RIRUNJTjwvS2V5d29yZHM+PEtleXdvcmRzPmNlbGw8L0tleXdvcmRzPjxLZXl3
b3Jkcz5jZWxsIGN5Y2xlPC9LZXl3b3Jkcz48S2V5d29yZHM+Y2VsbCBjeWNsZSBhcnJlc3Q8L0tl
eXdvcmRzPjxLZXl3b3Jkcz5DZWxsIEN5Y2xlIFByb3RlaW5zPC9LZXl3b3Jkcz48S2V5d29yZHM+
Q2VsbCBMaW5lLFR1bW9yPC9LZXl3b3Jkcz48S2V5d29yZHM+Q2VsbC1DeWNsZTwvS2V5d29yZHM+
PEtleXdvcmRzPmNlbGxzPC9LZXl3b3Jkcz48S2V5d29yZHM+Q2VsbHVsYXI8L0tleXdvcmRzPjxL
ZXl3b3Jkcz5DaGVtaXN0cnk8L0tleXdvcmRzPjxLZXl3b3Jkcz5DaHJvbW9uZXM8L0tleXdvcmRz
PjxLZXl3b3Jkcz5Db21iaW5hdG9yaWFsIENoZW1pc3RyeSBUZWNobmlxdWVzPC9LZXl3b3Jkcz48
S2V5d29yZHM+Y3l0b3RveGljPC9LZXl3b3Jkcz48S2V5d29yZHM+ZGFtYWdlPC9LZXl3b3Jkcz48
S2V5d29yZHM+RE5BPC9LZXl3b3Jkcz48S2V5d29yZHM+RE5BIGJpbmRpbmc8L0tleXdvcmRzPjxL
ZXl3b3Jkcz5ETkEgYmluZGluZyBwcm90ZWluPC9LZXl3b3Jkcz48S2V5d29yZHM+RE5BIEJpbmRp
bmcgcHJvdGVpbnM8L0tleXdvcmRzPjxLZXl3b3Jkcz5ETkEgZGFtYWdlPC9LZXl3b3Jkcz48S2V5
d29yZHM+RE5BIHJlcGFpcjwvS2V5d29yZHM+PEtleXdvcmRzPmRuYS1iaW5kaW5nPC9LZXl3b3Jk
cz48S2V5d29yZHM+RE5BLUJpbmRpbmcgUHJvdGVpbnM8L0tleXdvcmRzPjxLZXl3b3Jkcz5ETkEt
RGFtYWdlPC9LZXl3b3Jkcz48S2V5d29yZHM+RE5BLXJlcGFpcjwvS2V5d29yZHM+PEtleXdvcmRz
PmRvdWJsZSBzdHJhbmQgYnJlYWs8L0tleXdvcmRzPjxLZXl3b3Jkcz5Eb3hvcnViaWNpbjwvS2V5
d29yZHM+PEtleXdvcmRzPmRydWcgZWZmZWN0czwvS2V5d29yZHM+PEtleXdvcmRzPkVDPC9LZXl3
b3Jkcz48S2V5d29yZHM+RXRvcG9zaWRlPC9LZXl3b3Jkcz48S2V5d29yZHM+ZXhwb3N1cmU8L0tl
eXdvcmRzPjxLZXl3b3Jkcz5IZWxhIENlbGxzPC9LZXl3b3Jkcz48S2V5d29yZHM+SHVtYW48L0tl
eXdvcmRzPjxLZXl3b3Jkcz5odW1hbnM8L0tleXdvcmRzPjxLZXl3b3Jkcz5pbmR1Y3Rpb248L0tl
eXdvcmRzPjxLZXl3b3Jkcz5pbmhpYml0aW9uPC9LZXl3b3Jkcz48S2V5d29yZHM+SU5ISUJJVE9S
PC9LZXl3b3Jkcz48S2V5d29yZHM+SW5oaWJpdG9yeSBDb25jZW50cmF0aW9uIDUwPC9LZXl3b3Jk
cz48S2V5d29yZHM+aW9uaXppbmc8L0tleXdvcmRzPjxLZXl3b3Jkcz5pb25pemluZyByYWRpYXRp
b248L0tleXdvcmRzPjxLZXl3b3Jkcz5raW5hc2U8L0tleXdvcmRzPjxLZXl3b3Jkcz5LaW5ldGlj
czwvS2V5d29yZHM+PEtleXdvcmRzPkxpZ2h0PC9LZXl3b3Jkcz48S2V5d29yZHM+bWV0YWJvbGlz
bTwvS2V5d29yZHM+PEtleXdvcmRzPk1vcnBob2xpbmVzPC9LZXl3b3Jkcz48S2V5d29yZHM+TXV0
YXRpb248L0tleXdvcmRzPjxLZXl3b3Jkcz5QNTM8L0tleXdvcmRzPjxLZXl3b3Jkcz5waGFybWFj
b2xvZ3k8L0tleXdvcmRzPjxLZXl3b3Jkcz5waG9zcGhvcnlsYXRpb248L0tleXdvcmRzPjxLZXl3
b3Jkcz5wcm90ZWluPC9LZXl3b3Jkcz48S2V5d29yZHM+cHJvdGVpbiBraW5hc2U8L0tleXdvcmRz
PjxLZXl3b3Jkcz5Qcm90ZWluIEtpbmFzZSBJbmhpYml0b3JzPC9LZXl3b3Jkcz48S2V5d29yZHM+
UHJvdGVpbi1TZXJpbmUtVGhyZW9uaW5lIEtpbmFzZXM8L0tleXdvcmRzPjxLZXl3b3Jkcz5Qcm90
ZWluczwvS2V5d29yZHM+PEtleXdvcmRzPlB5cm9uZXM8L0tleXdvcmRzPjxLZXl3b3Jkcz5yYWRp
YXRpb248L0tleXdvcmRzPjxLZXl3b3Jkcz5SYWRpYXRpb24tU2Vuc2l0aXppbmcgQWdlbnRzPC9L
ZXl3b3Jkcz48S2V5d29yZHM+cmVwYWlyPC9LZXl3b3Jkcz48S2V5d29yZHM+UmVzZWFyY2g8L0tl
eXdvcmRzPjxLZXl3b3Jkcz50dW1vcjwvS2V5d29yZHM+PEtleXdvcmRzPlR1bW9yIHN1cHByZXNz
b3I8L0tleXdvcmRzPjxLZXl3b3Jkcz5UdW1vciBTdXBwcmVzc29yIFByb3RlaW5zPC9LZXl3b3Jk
cz48S2V5d29yZHM+VVY8L0tleXdvcmRzPjxLZXl3b3Jkcz5VViBsaWdodDwvS2V5d29yZHM+PFJl
cHJpbnQ+Tm90IGluIEZpbGU8L1JlcHJpbnQ+PFN0YXJ0X1BhZ2U+OTE1MjwvU3RhcnRfUGFnZT48
RW5kX1BhZ2U+OTE1OTwvRW5kX1BhZ2U+PFBlcmlvZGljYWw+Q2FuY2VyIFJlcy48L1BlcmlvZGlj
YWw+PFZvbHVtZT42NDwvVm9sdW1lPjxJc3N1ZT4yNDwvSXNzdWU+PE1pc2NfMz42NC8yNC85MTUy
IFtwaWldOzEwLjExNTgvMDAwOC01NDcyLkNBTi0wNC0yNzI3IFtkb2ldPC9NaXNjXzM+PEFkZHJl
c3M+S3VET1MgUGhhcm1hY2V1dGljYWxzIEx0ZC4sIENhbWJyaWRnZSBTY2llbmNlIFBhcmssIE1p
bHRvbiBSb2FkLCBDYW1icmlkZ2UsIFVLPC9BZGRyZXNzPjxXZWJfVVJMPlBNOjE1NjA0Mjg2PC9X
ZWJfVVJMPjxaWl9Kb3VybmFsRnVsbD48ZiBuYW1lPSJTeXN0ZW0iPmNhbmNlciByZXNlYXJjaDwv
Zj48L1paX0pvdXJuYWxGdWxsPjxaWl9Kb3VybmFsU3RkQWJicmV2PjxmIG5hbWU9IlN5c3RlbSI+
Q2FuY2VyIFJlcy48L2Y+PC9aWl9Kb3VybmFsU3RkQWJicmV2PjxaWl9Kb3VybmFsVXNlcjE+PGYg
bmFtZT0iU3lzdGVtIj5jcjwvZj48L1paX0pvdXJuYWxVc2VyMT48WlpfV29ya2Zvcm1JRD4xPC9a
Wl9Xb3Jr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B62D60" w:rsidRPr="008619FD">
        <w:rPr>
          <w:rFonts w:ascii="Book Antiqua" w:hAnsi="Book Antiqua"/>
          <w:sz w:val="24"/>
          <w:szCs w:val="24"/>
          <w:vertAlign w:val="superscript"/>
        </w:rPr>
      </w:r>
      <w:r w:rsidR="00B62D60"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1]</w:t>
      </w:r>
      <w:r w:rsidR="00B62D60" w:rsidRPr="008619FD">
        <w:rPr>
          <w:rFonts w:ascii="Book Antiqua" w:hAnsi="Book Antiqua"/>
          <w:sz w:val="24"/>
          <w:szCs w:val="24"/>
          <w:vertAlign w:val="superscript"/>
        </w:rPr>
        <w:fldChar w:fldCharType="end"/>
      </w:r>
      <w:r w:rsidR="00B629BB" w:rsidRPr="008619FD">
        <w:rPr>
          <w:rFonts w:ascii="Book Antiqua" w:hAnsi="Book Antiqua"/>
          <w:sz w:val="24"/>
          <w:szCs w:val="24"/>
        </w:rPr>
        <w:t xml:space="preserve">. The inhibitors </w:t>
      </w:r>
      <w:r w:rsidR="00AC112D" w:rsidRPr="008619FD">
        <w:rPr>
          <w:rFonts w:ascii="Book Antiqua" w:hAnsi="Book Antiqua"/>
          <w:sz w:val="24"/>
          <w:szCs w:val="24"/>
        </w:rPr>
        <w:t xml:space="preserve">of Chk1, Chk2, and </w:t>
      </w:r>
      <w:r w:rsidR="00B629BB" w:rsidRPr="008619FD">
        <w:rPr>
          <w:rFonts w:ascii="Book Antiqua" w:hAnsi="Book Antiqua"/>
          <w:sz w:val="24"/>
          <w:szCs w:val="24"/>
        </w:rPr>
        <w:t xml:space="preserve">Cdc25 have also been </w:t>
      </w:r>
      <w:r w:rsidR="00AC112D" w:rsidRPr="008619FD">
        <w:rPr>
          <w:rFonts w:ascii="Book Antiqua" w:hAnsi="Book Antiqua"/>
          <w:sz w:val="24"/>
          <w:szCs w:val="24"/>
        </w:rPr>
        <w:t>suggested</w:t>
      </w:r>
      <w:r w:rsidR="00B629BB" w:rsidRPr="008619FD">
        <w:rPr>
          <w:rFonts w:ascii="Book Antiqua" w:hAnsi="Book Antiqua"/>
          <w:sz w:val="24"/>
          <w:szCs w:val="24"/>
        </w:rPr>
        <w:t xml:space="preserve"> to enhance the c</w:t>
      </w:r>
      <w:r w:rsidR="00E97CA0" w:rsidRPr="008619FD">
        <w:rPr>
          <w:rFonts w:ascii="Book Antiqua" w:hAnsi="Book Antiqua"/>
          <w:sz w:val="24"/>
          <w:szCs w:val="24"/>
        </w:rPr>
        <w:t xml:space="preserve">ytotoxicity of </w:t>
      </w:r>
      <w:r w:rsidR="00AC112D" w:rsidRPr="008619FD">
        <w:rPr>
          <w:rFonts w:ascii="Book Antiqua" w:hAnsi="Book Antiqua"/>
          <w:sz w:val="24"/>
          <w:szCs w:val="24"/>
        </w:rPr>
        <w:t xml:space="preserve">various </w:t>
      </w:r>
      <w:r w:rsidR="00E97CA0" w:rsidRPr="008619FD">
        <w:rPr>
          <w:rFonts w:ascii="Book Antiqua" w:hAnsi="Book Antiqua"/>
          <w:sz w:val="24"/>
          <w:szCs w:val="24"/>
        </w:rPr>
        <w:t>antitumor agents</w:t>
      </w:r>
      <w:r w:rsidR="00B62D60" w:rsidRPr="008619FD">
        <w:rPr>
          <w:rFonts w:ascii="Book Antiqua" w:hAnsi="Book Antiqua"/>
          <w:sz w:val="24"/>
          <w:szCs w:val="24"/>
          <w:vertAlign w:val="superscript"/>
        </w:rPr>
        <w:fldChar w:fldCharType="begin">
          <w:fldData xml:space="preserve">PFJlZm1hbj48Q2l0ZT48QXV0aG9yPkRhcnp5bmtpZXdpY3o8L0F1dGhvcj48WWVhcj4yMDA5PC9Z
ZWFyPjxSZWNOdW0+MTAxMDM8L1JlY051bT48SURUZXh0PkltcGFpcmVkIEROQSBkYW1hZ2UgcmVz
cG9uc2UtLWFuIEFjaGlsbGVzJmFwb3M7IGhlZWwgc2Vuc2l0aXppbmcgY2FuY2VyIHRvIGNoZW1v
dGhlcmFweSBhbmQgcmFkaW90aGVyYXB5JiN4QTsxPC9JRFRleHQ+PE1ETCBSZWZfVHlwZT0iSm91
cm5hbCI+PFJlZl9UeXBlPkpvdXJuYWw8L1JlZl9UeXBlPjxSZWZfSUQ+MTAxMDM8L1JlZl9JRD48
VGl0bGVfUHJpbWFyeT5JbXBhaXJlZCBETkEgZGFtYWdlIHJlc3BvbnNlLS1hbiBBY2hpbGxlcyZh
cG9zOyBoZWVsIHNlbnNpdGl6aW5nIGNhbmNlciB0byBjaGVtb3RoZXJhcHkgYW5kIHJhZGlvdGhl
cmFweSYjeEE7MTwvVGl0bGVfUHJpbWFyeT48QXV0aG9yc19QcmltYXJ5PkRhcnp5bmtpZXdpY3os
Wi48L0F1dGhvcnNfUHJpbWFyeT48QXV0aG9yc19QcmltYXJ5PlRyYWdhbm9zLEYuPC9BdXRob3Jz
X1ByaW1hcnk+PEF1dGhvcnNfUHJpbWFyeT5XbG9ka293aWMsRC48L0F1dGhvcnNfUHJpbWFyeT48
RGF0ZV9QcmltYXJ5PjIwMDkvMTIvMjU8L0RhdGVfUHJpbWFyeT48S2V5d29yZHM+YWJub3JtYWxp
dGllczwvS2V5d29yZHM+PEtleXdvcmRzPkFuaW1hbHM8L0tleXdvcmRzPjxLZXl3b3Jkcz5BbnRp
bmVvcGxhc3RpYyBBZ2VudHM8L0tleXdvcmRzPjxLZXl3b3Jkcz5BbnRpbmVvcGxhc3RpYy1BZ2Vu
dHM8L0tleXdvcmRzPjxLZXl3b3Jkcz5hbnRpdHVtb3I8L0tleXdvcmRzPjxLZXl3b3Jkcz5hcG9w
dG9zaXM8L0tleXdvcmRzPjxLZXl3b3Jkcz5BcnRpY2xlPC9LZXl3b3Jkcz48S2V5d29yZHM+QlJD
QTE8L0tleXdvcmRzPjxLZXl3b3Jkcz5jYW5jZXI8L0tleXdvcmRzPjxLZXl3b3Jkcz5jZWxsPC9L
ZXl3b3Jkcz48S2V5d29yZHM+Y2VsbCBjeWNsZTwvS2V5d29yZHM+PEtleXdvcmRzPmNlbGwgcHJv
bGlmZXJhdGlvbjwvS2V5d29yZHM+PEtleXdvcmRzPkNlbGwtQ3ljbGU8L0tleXdvcmRzPjxLZXl3
b3Jkcz5jZWxsczwvS2V5d29yZHM+PEtleXdvcmRzPmNoZW1vdGhlcmFweTwvS2V5d29yZHM+PEtl
eXdvcmRzPmRhbWFnZTwvS2V5d29yZHM+PEtleXdvcmRzPmRlZmVjdGl2ZTwvS2V5d29yZHM+PEtl
eXdvcmRzPmRpdmlzaW9uPC9LZXl3b3Jkcz48S2V5d29yZHM+RE5BPC9LZXl3b3Jkcz48S2V5d29y
ZHM+RE5BIGRhbWFnZTwvS2V5d29yZHM+PEtleXdvcmRzPkROQSBkYW1hZ2UgcmVzcG9uc2U8L0tl
eXdvcmRzPjxLZXl3b3Jkcz5ETkEgcmVwYWlyPC9LZXl3b3Jkcz48S2V5d29yZHM+RE5BLURhbWFn
ZTwvS2V5d29yZHM+PEtleXdvcmRzPkROQS1yZXBhaXI8L0tleXdvcmRzPjxLZXl3b3Jkcz5kcnVn
PC9LZXl3b3Jkcz48S2V5d29yZHM+RHJ1ZyBEZWxpdmVyeSBTeXN0ZW1zPC9LZXl3b3Jkcz48S2V5
d29yZHM+RHJ1ZyBEZXNpZ248L0tleXdvcmRzPjxLZXl3b3Jkcz5kcnVnIGVmZmVjdHM8L0tleXdv
cmRzPjxLZXl3b3Jkcz5kcnVnIHRoZXJhcHk8L0tleXdvcmRzPjxLZXl3b3Jkcz5EUlVHUzwvS2V5
d29yZHM+PEtleXdvcmRzPmV4cG9zdXJlPC9LZXl3b3Jkcz48S2V5d29yZHM+Z2VuZXRpY3M8L0tl
eXdvcmRzPjxLZXl3b3Jkcz5odW1hbnM8L0tleXdvcmRzPjxLZXl3b3Jkcz5pbmR1Y3Rpb248L0tl
eXdvcmRzPjxLZXl3b3Jkcz5pbmhpYml0aW9uPC9LZXl3b3Jkcz48S2V5d29yZHM+SU5ISUJJVE9S
PC9LZXl3b3Jkcz48S2V5d29yZHM+bGVhZDwvS2V5d29yZHM+PEtleXdvcmRzPm1lY2hhbmlzbTwv
S2V5d29yZHM+PEtleXdvcmRzPm1lY2hhbmlzbXM8L0tleXdvcmRzPjxLZXl3b3Jkcz5tb2xlY3Vs
YXI8L0tleXdvcmRzPjxLZXl3b3Jkcz5OZW9wbGFzbXM8L0tleXdvcmRzPjxLZXl3b3Jkcz5ub3Jt
YWw8L0tleXdvcmRzPjxLZXl3b3Jkcz5wYXRob2xvZ3k8L0tleXdvcmRzPjxLZXl3b3Jkcz5wYXRo
d2F5PC9LZXl3b3Jkcz48S2V5d29yZHM+cGF0aHdheXM8L0tleXdvcmRzPjxLZXl3b3Jkcz5waGFy
bWFjb2xvZ3k8L0tleXdvcmRzPjxLZXl3b3Jkcz5wb2x5bWVyYXNlPC9LZXl3b3Jkcz48S2V5d29y
ZHM+UFJPR1JFU1NJT048L0tleXdvcmRzPjxLZXl3b3Jkcz5wcm9saWZlcmF0aW9uPC9LZXl3b3Jk
cz48S2V5d29yZHM+cmFkaWF0aW9uPC9LZXl3b3Jkcz48S2V5d29yZHM+cmFkaWF0aW9uIGVmZmVj
dHM8L0tleXdvcmRzPjxLZXl3b3Jkcz5yYWRpb3RoZXJhcHk8L0tleXdvcmRzPjxLZXl3b3Jkcz5y
ZXBhaXI8L0tleXdvcmRzPjxLZXl3b3Jkcz5SZXNlYXJjaDwvS2V5d29yZHM+PEtleXdvcmRzPlJl
dmlldzwvS2V5d29yZHM+PEtleXdvcmRzPnNlbmVzY2VuY2U8L0tleXdvcmRzPjxLZXl3b3Jkcz5z
ZW5zaXRpdmU8L0tleXdvcmRzPjxLZXl3b3Jkcz50aGVyYXB5PC9LZXl3b3Jkcz48S2V5d29yZHM+
dGlzc3VlPC9LZXl3b3Jkcz48S2V5d29yZHM+dGlzc3VlczwvS2V5d29yZHM+PEtleXdvcmRzPnR1
bW9yPC9LZXl3b3Jkcz48S2V5d29yZHM+dHVtb3JzPC9LZXl3b3Jkcz48UmVwcmludD5Ob3QgaW4g
RmlsZTwvUmVwcmludD48U3RhcnRfUGFnZT4xNDM8L1N0YXJ0X1BhZ2U+PEVuZF9QYWdlPjE1MDwv
RW5kX1BhZ2U+PFBlcmlvZGljYWw+RXVyLkouUGhhcm1hY29sLjwvUGVyaW9kaWNhbD48Vm9sdW1l
PjYyNTwvVm9sdW1lPjxJc3N1ZT4xLTM8L0lzc3VlPjxVc2VyX0RlZl81PlBNQzI3ODM0NzI8L1Vz
ZXJfRGVmXzU+PE1pc2NfMz5TMDAxNC0yOTk5KDA5KTAwODcyLTMgW3BpaV07MTAuMTAxNi9qLmVq
cGhhci4yMDA5LjA1LjAzMiBbZG9pXTwvTWlzY18zPjxBZGRyZXNzPkJyYW5kZXIgQ2FuY2VyIFJl
c2VhcmNoIEluc3RpdHV0ZSBhbmQgRGVwYXJ0bWVudCBvZiBQYXRob2xvZ3ksIE5ldyBZb3JrIE1l
ZGljYWwgQ29sbGVnZSwgVmFsaGFsbGEsIE5ZLCBVU0EuIGRhcnp5bmtAbnltYy5lZHU8L0FkZHJl
c3M+PFdlYl9VUkw+UE06MTk4MzYzNzc8L1dlYl9VUkw+PFpaX0pvdXJuYWxGdWxsPjxmIG5hbWU9
IlN5c3RlbSI+RXVyLkouUGhhcm1hY29sLjwvZj48L1paX0pvdXJuYWxGdWxsPjxaWl9Xb3JrZm9y
bUlEPjE8L1paX1dv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Rhcnp5bmtpZXdpY3o8L0F1dGhvcj48WWVhcj4yMDA5PC9Z
ZWFyPjxSZWNOdW0+MTAxMDM8L1JlY051bT48SURUZXh0PkltcGFpcmVkIEROQSBkYW1hZ2UgcmVz
cG9uc2UtLWFuIEFjaGlsbGVzJmFwb3M7IGhlZWwgc2Vuc2l0aXppbmcgY2FuY2VyIHRvIGNoZW1v
dGhlcmFweSBhbmQgcmFkaW90aGVyYXB5JiN4QTsxPC9JRFRleHQ+PE1ETCBSZWZfVHlwZT0iSm91
cm5hbCI+PFJlZl9UeXBlPkpvdXJuYWw8L1JlZl9UeXBlPjxSZWZfSUQ+MTAxMDM8L1JlZl9JRD48
VGl0bGVfUHJpbWFyeT5JbXBhaXJlZCBETkEgZGFtYWdlIHJlc3BvbnNlLS1hbiBBY2hpbGxlcyZh
cG9zOyBoZWVsIHNlbnNpdGl6aW5nIGNhbmNlciB0byBjaGVtb3RoZXJhcHkgYW5kIHJhZGlvdGhl
cmFweSYjeEE7MTwvVGl0bGVfUHJpbWFyeT48QXV0aG9yc19QcmltYXJ5PkRhcnp5bmtpZXdpY3os
Wi48L0F1dGhvcnNfUHJpbWFyeT48QXV0aG9yc19QcmltYXJ5PlRyYWdhbm9zLEYuPC9BdXRob3Jz
X1ByaW1hcnk+PEF1dGhvcnNfUHJpbWFyeT5XbG9ka293aWMsRC48L0F1dGhvcnNfUHJpbWFyeT48
RGF0ZV9QcmltYXJ5PjIwMDkvMTIvMjU8L0RhdGVfUHJpbWFyeT48S2V5d29yZHM+YWJub3JtYWxp
dGllczwvS2V5d29yZHM+PEtleXdvcmRzPkFuaW1hbHM8L0tleXdvcmRzPjxLZXl3b3Jkcz5BbnRp
bmVvcGxhc3RpYyBBZ2VudHM8L0tleXdvcmRzPjxLZXl3b3Jkcz5BbnRpbmVvcGxhc3RpYy1BZ2Vu
dHM8L0tleXdvcmRzPjxLZXl3b3Jkcz5hbnRpdHVtb3I8L0tleXdvcmRzPjxLZXl3b3Jkcz5hcG9w
dG9zaXM8L0tleXdvcmRzPjxLZXl3b3Jkcz5BcnRpY2xlPC9LZXl3b3Jkcz48S2V5d29yZHM+QlJD
QTE8L0tleXdvcmRzPjxLZXl3b3Jkcz5jYW5jZXI8L0tleXdvcmRzPjxLZXl3b3Jkcz5jZWxsPC9L
ZXl3b3Jkcz48S2V5d29yZHM+Y2VsbCBjeWNsZTwvS2V5d29yZHM+PEtleXdvcmRzPmNlbGwgcHJv
bGlmZXJhdGlvbjwvS2V5d29yZHM+PEtleXdvcmRzPkNlbGwtQ3ljbGU8L0tleXdvcmRzPjxLZXl3
b3Jkcz5jZWxsczwvS2V5d29yZHM+PEtleXdvcmRzPmNoZW1vdGhlcmFweTwvS2V5d29yZHM+PEtl
eXdvcmRzPmRhbWFnZTwvS2V5d29yZHM+PEtleXdvcmRzPmRlZmVjdGl2ZTwvS2V5d29yZHM+PEtl
eXdvcmRzPmRpdmlzaW9uPC9LZXl3b3Jkcz48S2V5d29yZHM+RE5BPC9LZXl3b3Jkcz48S2V5d29y
ZHM+RE5BIGRhbWFnZTwvS2V5d29yZHM+PEtleXdvcmRzPkROQSBkYW1hZ2UgcmVzcG9uc2U8L0tl
eXdvcmRzPjxLZXl3b3Jkcz5ETkEgcmVwYWlyPC9LZXl3b3Jkcz48S2V5d29yZHM+RE5BLURhbWFn
ZTwvS2V5d29yZHM+PEtleXdvcmRzPkROQS1yZXBhaXI8L0tleXdvcmRzPjxLZXl3b3Jkcz5kcnVn
PC9LZXl3b3Jkcz48S2V5d29yZHM+RHJ1ZyBEZWxpdmVyeSBTeXN0ZW1zPC9LZXl3b3Jkcz48S2V5
d29yZHM+RHJ1ZyBEZXNpZ248L0tleXdvcmRzPjxLZXl3b3Jkcz5kcnVnIGVmZmVjdHM8L0tleXdv
cmRzPjxLZXl3b3Jkcz5kcnVnIHRoZXJhcHk8L0tleXdvcmRzPjxLZXl3b3Jkcz5EUlVHUzwvS2V5
d29yZHM+PEtleXdvcmRzPmV4cG9zdXJlPC9LZXl3b3Jkcz48S2V5d29yZHM+Z2VuZXRpY3M8L0tl
eXdvcmRzPjxLZXl3b3Jkcz5odW1hbnM8L0tleXdvcmRzPjxLZXl3b3Jkcz5pbmR1Y3Rpb248L0tl
eXdvcmRzPjxLZXl3b3Jkcz5pbmhpYml0aW9uPC9LZXl3b3Jkcz48S2V5d29yZHM+SU5ISUJJVE9S
PC9LZXl3b3Jkcz48S2V5d29yZHM+bGVhZDwvS2V5d29yZHM+PEtleXdvcmRzPm1lY2hhbmlzbTwv
S2V5d29yZHM+PEtleXdvcmRzPm1lY2hhbmlzbXM8L0tleXdvcmRzPjxLZXl3b3Jkcz5tb2xlY3Vs
YXI8L0tleXdvcmRzPjxLZXl3b3Jkcz5OZW9wbGFzbXM8L0tleXdvcmRzPjxLZXl3b3Jkcz5ub3Jt
YWw8L0tleXdvcmRzPjxLZXl3b3Jkcz5wYXRob2xvZ3k8L0tleXdvcmRzPjxLZXl3b3Jkcz5wYXRo
d2F5PC9LZXl3b3Jkcz48S2V5d29yZHM+cGF0aHdheXM8L0tleXdvcmRzPjxLZXl3b3Jkcz5waGFy
bWFjb2xvZ3k8L0tleXdvcmRzPjxLZXl3b3Jkcz5wb2x5bWVyYXNlPC9LZXl3b3Jkcz48S2V5d29y
ZHM+UFJPR1JFU1NJT048L0tleXdvcmRzPjxLZXl3b3Jkcz5wcm9saWZlcmF0aW9uPC9LZXl3b3Jk
cz48S2V5d29yZHM+cmFkaWF0aW9uPC9LZXl3b3Jkcz48S2V5d29yZHM+cmFkaWF0aW9uIGVmZmVj
dHM8L0tleXdvcmRzPjxLZXl3b3Jkcz5yYWRpb3RoZXJhcHk8L0tleXdvcmRzPjxLZXl3b3Jkcz5y
ZXBhaXI8L0tleXdvcmRzPjxLZXl3b3Jkcz5SZXNlYXJjaDwvS2V5d29yZHM+PEtleXdvcmRzPlJl
dmlldzwvS2V5d29yZHM+PEtleXdvcmRzPnNlbmVzY2VuY2U8L0tleXdvcmRzPjxLZXl3b3Jkcz5z
ZW5zaXRpdmU8L0tleXdvcmRzPjxLZXl3b3Jkcz50aGVyYXB5PC9LZXl3b3Jkcz48S2V5d29yZHM+
dGlzc3VlPC9LZXl3b3Jkcz48S2V5d29yZHM+dGlzc3VlczwvS2V5d29yZHM+PEtleXdvcmRzPnR1
bW9yPC9LZXl3b3Jkcz48S2V5d29yZHM+dHVtb3JzPC9LZXl3b3Jkcz48UmVwcmludD5Ob3QgaW4g
RmlsZTwvUmVwcmludD48U3RhcnRfUGFnZT4xNDM8L1N0YXJ0X1BhZ2U+PEVuZF9QYWdlPjE1MDwv
RW5kX1BhZ2U+PFBlcmlvZGljYWw+RXVyLkouUGhhcm1hY29sLjwvUGVyaW9kaWNhbD48Vm9sdW1l
PjYyNTwvVm9sdW1lPjxJc3N1ZT4xLTM8L0lzc3VlPjxVc2VyX0RlZl81PlBNQzI3ODM0NzI8L1Vz
ZXJfRGVmXzU+PE1pc2NfMz5TMDAxNC0yOTk5KDA5KTAwODcyLTMgW3BpaV07MTAuMTAxNi9qLmVq
cGhhci4yMDA5LjA1LjAzMiBbZG9pXTwvTWlzY18zPjxBZGRyZXNzPkJyYW5kZXIgQ2FuY2VyIFJl
c2VhcmNoIEluc3RpdHV0ZSBhbmQgRGVwYXJ0bWVudCBvZiBQYXRob2xvZ3ksIE5ldyBZb3JrIE1l
ZGljYWwgQ29sbGVnZSwgVmFsaGFsbGEsIE5ZLCBVU0EuIGRhcnp5bmtAbnltYy5lZHU8L0FkZHJl
c3M+PFdlYl9VUkw+UE06MTk4MzYzNzc8L1dlYl9VUkw+PFpaX0pvdXJuYWxGdWxsPjxmIG5hbWU9
IlN5c3RlbSI+RXVyLkouUGhhcm1hY29sLjwvZj48L1paX0pvdXJuYWxGdWxsPjxaWl9Xb3JrZm9y
bUlEPjE8L1paX1dv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B62D60" w:rsidRPr="008619FD">
        <w:rPr>
          <w:rFonts w:ascii="Book Antiqua" w:hAnsi="Book Antiqua"/>
          <w:sz w:val="24"/>
          <w:szCs w:val="24"/>
          <w:vertAlign w:val="superscript"/>
        </w:rPr>
      </w:r>
      <w:r w:rsidR="00B62D60"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2]</w:t>
      </w:r>
      <w:r w:rsidR="00B62D60" w:rsidRPr="008619FD">
        <w:rPr>
          <w:rFonts w:ascii="Book Antiqua" w:hAnsi="Book Antiqua"/>
          <w:sz w:val="24"/>
          <w:szCs w:val="24"/>
          <w:vertAlign w:val="superscript"/>
        </w:rPr>
        <w:fldChar w:fldCharType="end"/>
      </w:r>
      <w:r w:rsidR="00B629BB" w:rsidRPr="008619FD">
        <w:rPr>
          <w:rFonts w:ascii="Book Antiqua" w:hAnsi="Book Antiqua"/>
          <w:sz w:val="24"/>
          <w:szCs w:val="24"/>
        </w:rPr>
        <w:t>.</w:t>
      </w:r>
    </w:p>
    <w:p w14:paraId="4BCBF5A6" w14:textId="77777777" w:rsidR="00F04B60" w:rsidRPr="008619FD" w:rsidRDefault="00F04B60" w:rsidP="000471E2">
      <w:pPr>
        <w:tabs>
          <w:tab w:val="left" w:pos="450"/>
        </w:tabs>
        <w:spacing w:line="360" w:lineRule="auto"/>
        <w:rPr>
          <w:rFonts w:ascii="Book Antiqua" w:hAnsi="Book Antiqua"/>
          <w:sz w:val="24"/>
          <w:szCs w:val="24"/>
        </w:rPr>
      </w:pPr>
    </w:p>
    <w:p w14:paraId="68982973" w14:textId="0ECF23B8" w:rsidR="001A20E2" w:rsidRPr="008619FD" w:rsidRDefault="00204019" w:rsidP="000471E2">
      <w:pPr>
        <w:pStyle w:val="ListParagraph"/>
        <w:tabs>
          <w:tab w:val="left" w:pos="360"/>
        </w:tabs>
        <w:spacing w:line="360" w:lineRule="auto"/>
        <w:ind w:left="0"/>
        <w:rPr>
          <w:rFonts w:ascii="Book Antiqua" w:hAnsi="Book Antiqua" w:cs="Arial"/>
          <w:b/>
          <w:sz w:val="24"/>
          <w:szCs w:val="24"/>
        </w:rPr>
      </w:pPr>
      <w:r w:rsidRPr="008619FD">
        <w:rPr>
          <w:rFonts w:ascii="Book Antiqua" w:hAnsi="Book Antiqua" w:cs="Arial"/>
          <w:b/>
          <w:sz w:val="24"/>
          <w:szCs w:val="24"/>
        </w:rPr>
        <w:t xml:space="preserve">DDR IN </w:t>
      </w:r>
      <w:r w:rsidR="00684EAF" w:rsidRPr="008619FD">
        <w:rPr>
          <w:rFonts w:ascii="Book Antiqua" w:hAnsi="Book Antiqua"/>
          <w:b/>
          <w:sz w:val="24"/>
          <w:szCs w:val="24"/>
        </w:rPr>
        <w:t>CSC</w:t>
      </w:r>
      <w:r w:rsidRPr="008619FD">
        <w:rPr>
          <w:rFonts w:ascii="Book Antiqua" w:hAnsi="Book Antiqua" w:cs="Arial"/>
          <w:b/>
          <w:sz w:val="24"/>
          <w:szCs w:val="24"/>
        </w:rPr>
        <w:t>S</w:t>
      </w:r>
    </w:p>
    <w:p w14:paraId="6A9BC64E" w14:textId="5FD2486B" w:rsidR="00F04B60" w:rsidRPr="008619FD" w:rsidRDefault="0000146A" w:rsidP="000471E2">
      <w:pPr>
        <w:tabs>
          <w:tab w:val="left" w:pos="360"/>
        </w:tabs>
        <w:spacing w:line="360" w:lineRule="auto"/>
        <w:rPr>
          <w:rFonts w:ascii="Book Antiqua" w:hAnsi="Book Antiqua"/>
          <w:b/>
          <w:sz w:val="24"/>
          <w:szCs w:val="24"/>
        </w:rPr>
      </w:pPr>
      <w:r w:rsidRPr="008619FD">
        <w:rPr>
          <w:rFonts w:ascii="Book Antiqua" w:hAnsi="Book Antiqua"/>
          <w:sz w:val="24"/>
          <w:szCs w:val="24"/>
        </w:rPr>
        <w:lastRenderedPageBreak/>
        <w:t xml:space="preserve">Stem cells persist and function throughout the entire life of an organism to regulate tissue homeostasis and regeneration. The functional </w:t>
      </w:r>
      <w:r w:rsidR="00AC112D" w:rsidRPr="008619FD">
        <w:rPr>
          <w:rFonts w:ascii="Book Antiqua" w:hAnsi="Book Antiqua"/>
          <w:sz w:val="24"/>
          <w:szCs w:val="24"/>
        </w:rPr>
        <w:t>importu</w:t>
      </w:r>
      <w:r w:rsidR="00E97E13" w:rsidRPr="008619FD">
        <w:rPr>
          <w:rFonts w:ascii="Book Antiqua" w:hAnsi="Book Antiqua"/>
          <w:sz w:val="24"/>
          <w:szCs w:val="24"/>
        </w:rPr>
        <w:t>n</w:t>
      </w:r>
      <w:r w:rsidR="00AC112D" w:rsidRPr="008619FD">
        <w:rPr>
          <w:rFonts w:ascii="Book Antiqua" w:hAnsi="Book Antiqua"/>
          <w:sz w:val="24"/>
          <w:szCs w:val="24"/>
        </w:rPr>
        <w:t>ity</w:t>
      </w:r>
      <w:r w:rsidRPr="008619FD">
        <w:rPr>
          <w:rFonts w:ascii="Book Antiqua" w:hAnsi="Book Antiqua"/>
          <w:sz w:val="24"/>
          <w:szCs w:val="24"/>
        </w:rPr>
        <w:t xml:space="preserve"> and the </w:t>
      </w:r>
      <w:r w:rsidR="00AC112D" w:rsidRPr="008619FD">
        <w:rPr>
          <w:rFonts w:ascii="Book Antiqua" w:hAnsi="Book Antiqua"/>
          <w:sz w:val="24"/>
          <w:szCs w:val="24"/>
        </w:rPr>
        <w:t>long life</w:t>
      </w:r>
      <w:r w:rsidRPr="008619FD">
        <w:rPr>
          <w:rFonts w:ascii="Book Antiqua" w:hAnsi="Book Antiqua"/>
          <w:sz w:val="24"/>
          <w:szCs w:val="24"/>
        </w:rPr>
        <w:t xml:space="preserve"> of stem cells </w:t>
      </w:r>
      <w:r w:rsidR="00E97E13" w:rsidRPr="008619FD">
        <w:rPr>
          <w:rFonts w:ascii="Book Antiqua" w:hAnsi="Book Antiqua"/>
          <w:sz w:val="24"/>
          <w:szCs w:val="24"/>
        </w:rPr>
        <w:t>suggest</w:t>
      </w:r>
      <w:r w:rsidRPr="008619FD">
        <w:rPr>
          <w:rFonts w:ascii="Book Antiqua" w:hAnsi="Book Antiqua"/>
          <w:sz w:val="24"/>
          <w:szCs w:val="24"/>
        </w:rPr>
        <w:t xml:space="preserve"> that they </w:t>
      </w:r>
      <w:r w:rsidR="00E97E13" w:rsidRPr="008619FD">
        <w:rPr>
          <w:rFonts w:ascii="Book Antiqua" w:hAnsi="Book Antiqua"/>
          <w:sz w:val="24"/>
          <w:szCs w:val="24"/>
        </w:rPr>
        <w:t>must be armed</w:t>
      </w:r>
      <w:r w:rsidRPr="008619FD">
        <w:rPr>
          <w:rFonts w:ascii="Book Antiqua" w:hAnsi="Book Antiqua"/>
          <w:sz w:val="24"/>
          <w:szCs w:val="24"/>
        </w:rPr>
        <w:t xml:space="preserve"> to maintain genomic integrity in </w:t>
      </w:r>
      <w:r w:rsidR="00E97E13" w:rsidRPr="008619FD">
        <w:rPr>
          <w:rFonts w:ascii="Book Antiqua" w:hAnsi="Book Antiqua"/>
          <w:sz w:val="24"/>
          <w:szCs w:val="24"/>
        </w:rPr>
        <w:t xml:space="preserve">unique </w:t>
      </w:r>
      <w:r w:rsidRPr="008619FD">
        <w:rPr>
          <w:rFonts w:ascii="Book Antiqua" w:hAnsi="Book Antiqua"/>
          <w:sz w:val="24"/>
          <w:szCs w:val="24"/>
        </w:rPr>
        <w:t>ways different</w:t>
      </w:r>
      <w:r w:rsidR="00E97CA0" w:rsidRPr="008619FD">
        <w:rPr>
          <w:rFonts w:ascii="Book Antiqua" w:hAnsi="Book Antiqua"/>
          <w:sz w:val="24"/>
          <w:szCs w:val="24"/>
        </w:rPr>
        <w:t xml:space="preserve"> from those of somatic cells</w:t>
      </w:r>
      <w:r w:rsidR="009C6DC9" w:rsidRPr="008619FD">
        <w:rPr>
          <w:rFonts w:ascii="Book Antiqua" w:hAnsi="Book Antiqua"/>
          <w:sz w:val="24"/>
          <w:szCs w:val="24"/>
          <w:vertAlign w:val="superscript"/>
        </w:rPr>
        <w:fldChar w:fldCharType="begin">
          <w:fldData xml:space="preserve">PFJlZm1hbj48Q2l0ZT48QXV0aG9yPk1hbmRhbDwvQXV0aG9yPjxZZWFyPjIwMTE8L1llYXI+PFJl
Y051bT45NzczPC9SZWNOdW0+PElEVGV4dD5ETkEgZGFtYWdlIHJlc3BvbnNlIGluIGFkdWx0IHN0
ZW0gY2VsbHM6IHBhdGh3YXlzIGFuZCBjb25zZXF1ZW5jZXM8L0lEVGV4dD48TURMIFJlZl9UeXBl
PSJKb3VybmFsIj48UmVmX1R5cGU+Sm91cm5hbDwvUmVmX1R5cGU+PFJlZl9JRD45NzczPC9SZWZf
SUQ+PFRpdGxlX1ByaW1hcnk+RE5BIGRhbWFnZSByZXNwb25zZSBpbiBhZHVsdCBzdGVtIGNlbGxz
OiBwYXRod2F5cyBhbmQgY29uc2VxdWVuY2VzPC9UaXRsZV9QcmltYXJ5PjxBdXRob3JzX1ByaW1h
cnk+TWFuZGFsLFAuSy48L0F1dGhvcnNfUHJpbWFyeT48QXV0aG9yc19QcmltYXJ5PkJsYW5wYWlu
LEMuPC9BdXRob3JzX1ByaW1hcnk+PEF1dGhvcnNfUHJpbWFyeT5Sb3NzaSxELkouPC9BdXRob3Jz
X1ByaW1hcnk+PERhdGVfUHJpbWFyeT4yMDExLzM8L0RhdGVfUHJpbWFyeT48S2V5d29yZHM+QWR1
bHQ8L0tleXdvcmRzPjxLZXl3b3Jkcz5BZHVsdCBTdGVtIENlbGxzPC9LZXl3b3Jkcz48S2V5d29y
ZHM+QWdpbmc8L0tleXdvcmRzPjxLZXl3b3Jkcz5BbmltYWxzPC9LZXl3b3Jkcz48S2V5d29yZHM+
QXJ0aWNsZTwvS2V5d29yZHM+PEtleXdvcmRzPmNlbGw8L0tleXdvcmRzPjxLZXl3b3Jkcz5jZWxs
IGN5Y2xlPC9LZXl3b3Jkcz48S2V5d29yZHM+Y2VsbCBwcm9saWZlcmF0aW9uPC9LZXl3b3Jkcz48
S2V5d29yZHM+Y2VsbHM8L0tleXdvcmRzPjxLZXl3b3Jkcz5DZWxsdWxhcjwvS2V5d29yZHM+PEtl
eXdvcmRzPkN5dG9sb2d5PC9LZXl3b3Jkcz48S2V5d29yZHM+ZGFtYWdlPC9LZXl3b3Jkcz48S2V5
d29yZHM+ZGlzZWFzZTwvS2V5d29yZHM+PEtleXdvcmRzPkROQTwvS2V5d29yZHM+PEtleXdvcmRz
PkROQSBkYW1hZ2U8L0tleXdvcmRzPjxLZXl3b3Jkcz5ETkEgZGFtYWdlIHJlc3BvbnNlPC9LZXl3
b3Jkcz48S2V5d29yZHM+RE5BIHJlcGFpcjwvS2V5d29yZHM+PEtleXdvcmRzPkROQS1EYW1hZ2U8
L0tleXdvcmRzPjxLZXl3b3Jkcz5ldGlvbG9neTwvS2V5d29yZHM+PEtleXdvcmRzPmZ1bmN0aW9u
PC9LZXl3b3Jkcz48S2V5d29yZHM+R0VOT01JQzwvS2V5d29yZHM+PEtleXdvcmRzPkhvbWVvc3Rh
c2lzPC9LZXl3b3Jkcz48S2V5d29yZHM+aHVtYW5zPC9LZXl3b3Jkcz48S2V5d29yZHM+bWV0YWJv
bGlzbTwvS2V5d29yZHM+PEtleXdvcmRzPk1vZGVscyxCaW9sb2dpY2FsPC9LZXl3b3Jkcz48S2V5
d29yZHM+bW9sZWN1bGFyPC9LZXl3b3Jkcz48S2V5d29yZHM+TmVvcGxhc21zPC9LZXl3b3Jkcz48
S2V5d29yZHM+b3h5Z2VuPC9LZXl3b3Jkcz48S2V5d29yZHM+cGF0aG9sb2d5PC9LZXl3b3Jkcz48
S2V5d29yZHM+cGF0aHdheTwvS2V5d29yZHM+PEtleXdvcmRzPnBhdGh3YXlzPC9LZXl3b3Jkcz48
S2V5d29yZHM+cmVhY3RpdmUgb3h5Z2VuPC9LZXl3b3Jkcz48S2V5d29yZHM+cmVhY3RpdmUgb3h5
Z2VuIHNwZWNpZXM8L0tleXdvcmRzPjxLZXl3b3Jkcz5yZXBhaXI8L0tleXdvcmRzPjxLZXl3b3Jk
cz5SZXNlYXJjaDwvS2V5d29yZHM+PEtleXdvcmRzPnNpZ25hbCB0cmFuc2R1Y3Rpb248L0tleXdv
cmRzPjxLZXl3b3Jkcz5TT01BVElDPC9LZXl3b3Jkcz48S2V5d29yZHM+U1RFTSBDRUxMUzwvS2V5
d29yZHM+PEtleXdvcmRzPnRpc3N1ZTwvS2V5d29yZHM+PEtleXdvcmRzPnRpc3N1ZSBzcGVjaWZp
YzwvS2V5d29yZHM+PFJlcHJpbnQ+Tm90IGluIEZpbGU8L1JlcHJpbnQ+PFN0YXJ0X1BhZ2U+MTk4
PC9TdGFydF9QYWdlPjxFbmRfUGFnZT4yMDI8L0VuZF9QYWdlPjxQZXJpb2RpY2FsPk5hdC5SZXYu
TW9sLkNlbGwgQmlvbC48L1BlcmlvZGljYWw+PFZvbHVtZT4xMjwvVm9sdW1lPjxJc3N1ZT4zPC9J
c3N1ZT48TWlzY18zPm5ybTMwNjAgW3BpaV07MTAuMTAzOC9ucm0zMDYwIFtkb2ldPC9NaXNjXzM+
PEFkZHJlc3M+SW1tdW5lIERpc2Vhc2UgSW5zdGl0dXRlLCB0aGUgUHJvZ3JhbSBpbiBDZWxsdWxh
ciBhbmQgTW9sZWN1bGFyIE1lZGljaW5lLCBDaGlsZHJlbnMgSG9zcGl0YWwgQm9zdG9uLCAyMDAg
TG9uZ3dvb2QgQXZlbnVlLCBCb3N0b24sIE1hc3NhY2h1c2V0dHMgMDIxMTUsIFVTQTwvQWRkcmVz
cz48V2ViX1VSTD5QTToyMTMwNDU1MzwvV2ViX1VSTD48WlpfSm91cm5hbEZ1bGw+PGYgbmFtZT0i
U3lzdGVtIj5OYXQuUmV2Lk1vbC5DZWxsIEJpb2wuPC9mPjwvWlpfSm91cm5hbEZ1bGw+PFpaX1dv
cmtmb3JtSUQ+MTwvWlpfV29ya2Zvcm1JRD48L01ETD48L0NpdGU+PC9SZWZtYW4+AG==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1hbmRhbDwvQXV0aG9yPjxZZWFyPjIwMTE8L1llYXI+PFJl
Y051bT45NzczPC9SZWNOdW0+PElEVGV4dD5ETkEgZGFtYWdlIHJlc3BvbnNlIGluIGFkdWx0IHN0
ZW0gY2VsbHM6IHBhdGh3YXlzIGFuZCBjb25zZXF1ZW5jZXM8L0lEVGV4dD48TURMIFJlZl9UeXBl
PSJKb3VybmFsIj48UmVmX1R5cGU+Sm91cm5hbDwvUmVmX1R5cGU+PFJlZl9JRD45NzczPC9SZWZf
SUQ+PFRpdGxlX1ByaW1hcnk+RE5BIGRhbWFnZSByZXNwb25zZSBpbiBhZHVsdCBzdGVtIGNlbGxz
OiBwYXRod2F5cyBhbmQgY29uc2VxdWVuY2VzPC9UaXRsZV9QcmltYXJ5PjxBdXRob3JzX1ByaW1h
cnk+TWFuZGFsLFAuSy48L0F1dGhvcnNfUHJpbWFyeT48QXV0aG9yc19QcmltYXJ5PkJsYW5wYWlu
LEMuPC9BdXRob3JzX1ByaW1hcnk+PEF1dGhvcnNfUHJpbWFyeT5Sb3NzaSxELkouPC9BdXRob3Jz
X1ByaW1hcnk+PERhdGVfUHJpbWFyeT4yMDExLzM8L0RhdGVfUHJpbWFyeT48S2V5d29yZHM+QWR1
bHQ8L0tleXdvcmRzPjxLZXl3b3Jkcz5BZHVsdCBTdGVtIENlbGxzPC9LZXl3b3Jkcz48S2V5d29y
ZHM+QWdpbmc8L0tleXdvcmRzPjxLZXl3b3Jkcz5BbmltYWxzPC9LZXl3b3Jkcz48S2V5d29yZHM+
QXJ0aWNsZTwvS2V5d29yZHM+PEtleXdvcmRzPmNlbGw8L0tleXdvcmRzPjxLZXl3b3Jkcz5jZWxs
IGN5Y2xlPC9LZXl3b3Jkcz48S2V5d29yZHM+Y2VsbCBwcm9saWZlcmF0aW9uPC9LZXl3b3Jkcz48
S2V5d29yZHM+Y2VsbHM8L0tleXdvcmRzPjxLZXl3b3Jkcz5DZWxsdWxhcjwvS2V5d29yZHM+PEtl
eXdvcmRzPkN5dG9sb2d5PC9LZXl3b3Jkcz48S2V5d29yZHM+ZGFtYWdlPC9LZXl3b3Jkcz48S2V5
d29yZHM+ZGlzZWFzZTwvS2V5d29yZHM+PEtleXdvcmRzPkROQTwvS2V5d29yZHM+PEtleXdvcmRz
PkROQSBkYW1hZ2U8L0tleXdvcmRzPjxLZXl3b3Jkcz5ETkEgZGFtYWdlIHJlc3BvbnNlPC9LZXl3
b3Jkcz48S2V5d29yZHM+RE5BIHJlcGFpcjwvS2V5d29yZHM+PEtleXdvcmRzPkROQS1EYW1hZ2U8
L0tleXdvcmRzPjxLZXl3b3Jkcz5ldGlvbG9neTwvS2V5d29yZHM+PEtleXdvcmRzPmZ1bmN0aW9u
PC9LZXl3b3Jkcz48S2V5d29yZHM+R0VOT01JQzwvS2V5d29yZHM+PEtleXdvcmRzPkhvbWVvc3Rh
c2lzPC9LZXl3b3Jkcz48S2V5d29yZHM+aHVtYW5zPC9LZXl3b3Jkcz48S2V5d29yZHM+bWV0YWJv
bGlzbTwvS2V5d29yZHM+PEtleXdvcmRzPk1vZGVscyxCaW9sb2dpY2FsPC9LZXl3b3Jkcz48S2V5
d29yZHM+bW9sZWN1bGFyPC9LZXl3b3Jkcz48S2V5d29yZHM+TmVvcGxhc21zPC9LZXl3b3Jkcz48
S2V5d29yZHM+b3h5Z2VuPC9LZXl3b3Jkcz48S2V5d29yZHM+cGF0aG9sb2d5PC9LZXl3b3Jkcz48
S2V5d29yZHM+cGF0aHdheTwvS2V5d29yZHM+PEtleXdvcmRzPnBhdGh3YXlzPC9LZXl3b3Jkcz48
S2V5d29yZHM+cmVhY3RpdmUgb3h5Z2VuPC9LZXl3b3Jkcz48S2V5d29yZHM+cmVhY3RpdmUgb3h5
Z2VuIHNwZWNpZXM8L0tleXdvcmRzPjxLZXl3b3Jkcz5yZXBhaXI8L0tleXdvcmRzPjxLZXl3b3Jk
cz5SZXNlYXJjaDwvS2V5d29yZHM+PEtleXdvcmRzPnNpZ25hbCB0cmFuc2R1Y3Rpb248L0tleXdv
cmRzPjxLZXl3b3Jkcz5TT01BVElDPC9LZXl3b3Jkcz48S2V5d29yZHM+U1RFTSBDRUxMUzwvS2V5
d29yZHM+PEtleXdvcmRzPnRpc3N1ZTwvS2V5d29yZHM+PEtleXdvcmRzPnRpc3N1ZSBzcGVjaWZp
YzwvS2V5d29yZHM+PFJlcHJpbnQ+Tm90IGluIEZpbGU8L1JlcHJpbnQ+PFN0YXJ0X1BhZ2U+MTk4
PC9TdGFydF9QYWdlPjxFbmRfUGFnZT4yMDI8L0VuZF9QYWdlPjxQZXJpb2RpY2FsPk5hdC5SZXYu
TW9sLkNlbGwgQmlvbC48L1BlcmlvZGljYWw+PFZvbHVtZT4xMjwvVm9sdW1lPjxJc3N1ZT4zPC9J
c3N1ZT48TWlzY18zPm5ybTMwNjAgW3BpaV07MTAuMTAzOC9ucm0zMDYwIFtkb2ldPC9NaXNjXzM+
PEFkZHJlc3M+SW1tdW5lIERpc2Vhc2UgSW5zdGl0dXRlLCB0aGUgUHJvZ3JhbSBpbiBDZWxsdWxh
ciBhbmQgTW9sZWN1bGFyIE1lZGljaW5lLCBDaGlsZHJlbnMgSG9zcGl0YWwgQm9zdG9uLCAyMDAg
TG9uZ3dvb2QgQXZlbnVlLCBCb3N0b24sIE1hc3NhY2h1c2V0dHMgMDIxMTUsIFVTQTwvQWRkcmVz
cz48V2ViX1VSTD5QTToyMTMwNDU1MzwvV2ViX1VSTD48WlpfSm91cm5hbEZ1bGw+PGYgbmFtZT0i
U3lzdGVtIj5OYXQuUmV2Lk1vbC5DZWxsIEJpb2wuPC9mPjwvWlpfSm91cm5hbEZ1bGw+PFpaX1dv
cmtmb3JtSUQ+MTwvWlpfV29ya2Zvcm1JRD48L01ETD48L0NpdGU+PC9SZWZtYW4+AG==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9C6DC9" w:rsidRPr="008619FD">
        <w:rPr>
          <w:rFonts w:ascii="Book Antiqua" w:hAnsi="Book Antiqua"/>
          <w:sz w:val="24"/>
          <w:szCs w:val="24"/>
          <w:vertAlign w:val="superscript"/>
        </w:rPr>
      </w:r>
      <w:r w:rsidR="009C6DC9"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2]</w:t>
      </w:r>
      <w:r w:rsidR="009C6DC9" w:rsidRPr="008619FD">
        <w:rPr>
          <w:rFonts w:ascii="Book Antiqua" w:hAnsi="Book Antiqua"/>
          <w:sz w:val="24"/>
          <w:szCs w:val="24"/>
          <w:vertAlign w:val="superscript"/>
        </w:rPr>
        <w:fldChar w:fldCharType="end"/>
      </w:r>
      <w:r w:rsidRPr="008619FD">
        <w:rPr>
          <w:rFonts w:ascii="Book Antiqua" w:hAnsi="Book Antiqua"/>
          <w:sz w:val="24"/>
          <w:szCs w:val="24"/>
        </w:rPr>
        <w:t xml:space="preserve">. </w:t>
      </w:r>
      <w:r w:rsidR="00605D37" w:rsidRPr="008619FD">
        <w:rPr>
          <w:rFonts w:ascii="Book Antiqua" w:hAnsi="Book Antiqua"/>
          <w:sz w:val="24"/>
          <w:szCs w:val="24"/>
        </w:rPr>
        <w:t>Indeed, human embryonic stem (ES) cells have been shown to display high levels of DNA repair capacity</w:t>
      </w:r>
      <w:r w:rsidR="00605D37" w:rsidRPr="008619FD">
        <w:rPr>
          <w:rFonts w:ascii="Book Antiqua" w:hAnsi="Book Antiqua"/>
          <w:sz w:val="24"/>
          <w:szCs w:val="24"/>
          <w:vertAlign w:val="superscript"/>
        </w:rPr>
        <w:fldChar w:fldCharType="begin">
          <w:fldData xml:space="preserve">PFJlZm1hbj48Q2l0ZT48QXV0aG9yPk1heW5hcmQ8L0F1dGhvcj48WWVhcj4yMDA4PC9ZZWFyPjxS
ZWNOdW0+OTg3MjwvUmVjTnVtPjxJRFRleHQ+SHVtYW4gZW1icnlvbmljIHN0ZW0gY2VsbHMgaGF2
ZSBlbmhhbmNlZCByZXBhaXIgb2YgbXVsdGlwbGUgZm9ybXMgb2YgRE5BIGRhbWFnZTwvSURUZXh0
PjxNREwgUmVmX1R5cGU9IkpvdXJuYWwiPjxSZWZfVHlwZT5Kb3VybmFsPC9SZWZfVHlwZT48UmVm
X0lEPjk4NzI8L1JlZl9JRD48VGl0bGVfUHJpbWFyeT5IdW1hbiBlbWJyeW9uaWMgc3RlbSBjZWxs
cyBoYXZlIGVuaGFuY2VkIHJlcGFpciBvZiBtdWx0aXBsZSBmb3JtcyBvZiBETkEgZGFtYWdlPC9U
aXRsZV9QcmltYXJ5PjxBdXRob3JzX1ByaW1hcnk+TWF5bmFyZCxTLjwvQXV0aG9yc19QcmltYXJ5
PjxBdXRob3JzX1ByaW1hcnk+U3dpc3Rvd3NrYSxBLk0uPC9BdXRob3JzX1ByaW1hcnk+PEF1dGhv
cnNfUHJpbWFyeT5MZWUsSi5XLjwvQXV0aG9yc19QcmltYXJ5PjxBdXRob3JzX1ByaW1hcnk+TGl1
LFkuPC9BdXRob3JzX1ByaW1hcnk+PEF1dGhvcnNfUHJpbWFyeT5MaXUsUy5ULjwvQXV0aG9yc19Q
cmltYXJ5PjxBdXRob3JzX1ByaW1hcnk+RGEgQ3J1eixBLkIuPC9BdXRob3JzX1ByaW1hcnk+PEF1
dGhvcnNfUHJpbWFyeT5SYW8sTS48L0F1dGhvcnNfUHJpbWFyeT48QXV0aG9yc19QcmltYXJ5PmRl
IFNvdXphLVBpbnRvLE4uQy48L0F1dGhvcnNfUHJpbWFyeT48QXV0aG9yc19QcmltYXJ5Plplbmcs
WC48L0F1dGhvcnNfUHJpbWFyeT48QXV0aG9yc19QcmltYXJ5PkJvaHIsVi5BLjwvQXV0aG9yc19Q
cmltYXJ5PjxEYXRlX1ByaW1hcnk+MjAwOC85PC9EYXRlX1ByaW1hcnk+PEtleXdvcmRzPkFnaW5n
PC9LZXl3b3Jkcz48S2V5d29yZHM+YW5hbHlzaXM8L0tleXdvcmRzPjxLZXl3b3Jkcz5BcnRpY2xl
PC9LZXl3b3Jkcz48S2V5d29yZHM+YXNzYXk8L0tleXdvcmRzPjxLZXl3b3Jkcz5jZWxsPC9LZXl3
b3Jkcz48S2V5d29yZHM+Q2VsbCBEaWZmZXJlbnRpYXRpb248L0tleXdvcmRzPjxLZXl3b3Jkcz5j
ZWxsczwvS2V5d29yZHM+PEtleXdvcmRzPmNvbWV0PC9LZXl3b3Jkcz48S2V5d29yZHM+Y29tZXQg
YXNzYXk8L0tleXdvcmRzPjxLZXl3b3Jkcz5DeXRvbG9neTwvS2V5d29yZHM+PEtleXdvcmRzPmRh
bWFnZTwvS2V5d29yZHM+PEtleXdvcmRzPmRpZmZlcmVudGlhdGVkPC9LZXl3b3Jkcz48S2V5d29y
ZHM+RE5BPC9LZXl3b3Jkcz48S2V5d29yZHM+RE5BIGRhbWFnZTwvS2V5d29yZHM+PEtleXdvcmRz
PkROQSByZXBhaXI8L0tleXdvcmRzPjxLZXl3b3Jkcz5ETkEgcmVwYWlyIGdlbmU8L0tleXdvcmRz
PjxLZXl3b3Jkcz5ETkEtRGFtYWdlPC9LZXl3b3Jkcz48S2V5d29yZHM+RE5BLXJlcGFpcjwvS2V5
d29yZHM+PEtleXdvcmRzPmRydWcgZWZmZWN0czwvS2V5d29yZHM+PEtleXdvcmRzPmVsZWN0cm9w
aG9yZXNpczwvS2V5d29yZHM+PEtleXdvcmRzPmVtYnJ5b25pYyBzdGVtIGNlbGw8L0tleXdvcmRz
PjxLZXl3b3Jkcz5lbWJyeW9uaWMgc3RlbSBjZWxsczwvS2V5d29yZHM+PEtleXdvcmRzPmVuaGFu
Y2VkPC9LZXl3b3Jkcz48S2V5d29yZHM+ZXhwcmVzc2lvbjwvS2V5d29yZHM+PEtleXdvcmRzPmZp
YnJvYmxhc3Q8L0tleXdvcmRzPjxLZXl3b3Jkcz5GaWJyb2JsYXN0czwvS2V5d29yZHM+PEtleXdv
cmRzPkZpY3VzaW48L0tleXdvcmRzPjxLZXl3b3Jkcz5nZWw8L0tleXdvcmRzPjxLZXl3b3Jkcz5H
RUwgRUxFQ1RST1BIT1JFU0lTPC9LZXl3b3Jkcz48S2V5d29yZHM+Z2VuZTwvS2V5d29yZHM+PEtl
eXdvcmRzPmdlbmUgZXhwcmVzc2lvbjwvS2V5d29yZHM+PEtleXdvcmRzPmdlbmUtZXhwcmVzc2lv
bjwvS2V5d29yZHM+PEtleXdvcmRzPmdlbmVzPC9LZXl3b3Jkcz48S2V5d29yZHM+R0VOT01FPC9L
ZXl3b3Jkcz48S2V5d29yZHM+R0VOT01JQzwvS2V5d29yZHM+PEtleXdvcmRzPkhlTGE8L0tleXdv
cmRzPjxLZXl3b3Jkcz5IZWxhIENlbGxzPC9LZXl3b3Jkcz48S2V5d29yZHM+SGVsYS1DZWxsczwv
S2V5d29yZHM+PEtleXdvcmRzPkh1bWFuPC9LZXl3b3Jkcz48S2V5d29yZHM+aHVtYW4gY2VsbDwv
S2V5d29yZHM+PEtleXdvcmRzPmh1bWFuIGNlbGxzPC9LZXl3b3Jkcz48S2V5d29yZHM+aHVtYW5z
PC9LZXl3b3Jkcz48S2V5d29yZHM+aHlkcm9nZW4gcGVyb3hpZGU8L0tleXdvcmRzPjxLZXl3b3Jk
cz5pb25pemluZzwvS2V5d29yZHM+PEtleXdvcmRzPmlvbml6aW5nIHJhZGlhdGlvbjwvS2V5d29y
ZHM+PEtleXdvcmRzPm1lY2hhbmlzbTwvS2V5d29yZHM+PEtleXdvcmRzPm1lY2hhbmlzbXM8L0tl
eXdvcmRzPjxLZXl3b3Jkcz5tb2xlY3VsYXI8L0tleXdvcmRzPjxLZXl3b3Jkcz5tb3VzZTwvS2V5
d29yZHM+PEtleXdvcmRzPm1STkE8L0tleXdvcmRzPjxLZXl3b3Jkcz5tdXJpbmU8L0tleXdvcmRz
PjxLZXl3b3Jkcz5PbGlnb251Y2xlb3RpZGUgQXJyYXkgU2VxdWVuY2UgQW5hbHlzaXM8L0tleXdv
cmRzPjxLZXl3b3Jkcz5wYXRod2F5PC9LZXl3b3Jkcz48S2V5d29yZHM+cGF0aHdheXM8L0tleXdv
cmRzPjxLZXl3b3Jkcz5wZXJveGlkZTwvS2V5d29yZHM+PEtleXdvcmRzPnBoYXJtYWNvbG9neTwv
S2V5d29yZHM+PEtleXdvcmRzPnBzb3JhbGVuPC9LZXl3b3Jkcz48S2V5d29yZHM+cmFkaWF0aW9u
PC9LZXl3b3Jkcz48S2V5d29yZHM+cmFkaWF0aW9uIGVmZmVjdHM8L0tleXdvcmRzPjxLZXl3b3Jk
cz5SYWRpYXRpb24sSW9uaXppbmc8L0tleXdvcmRzPjxLZXl3b3Jkcz5yZXBhaXI8L0tleXdvcmRz
PjxLZXl3b3Jkcz5SZXNlYXJjaDwvS2V5d29yZHM+PEtleXdvcmRzPnNpbmdsZSBjZWxsPC9LZXl3
b3Jkcz48S2V5d29yZHM+c2luZ2xlLWNlbGwgZ2VsIGVsZWN0cm9waG9yZXNpczwvS2V5d29yZHM+
PEtleXdvcmRzPlNURU0gQ0VMTFM8L0tleXdvcmRzPjxLZXl3b3Jkcz5VbHRyYXZpb2xldCBSYXlz
PC9LZXl3b3Jkcz48S2V5d29yZHM+VVZDPC9LZXl3b3Jkcz48UmVwcmludD5Ob3QgaW4gRmlsZTwv
UmVwcmludD48U3RhcnRfUGFnZT4yMjY2PC9TdGFydF9QYWdlPjxFbmRfUGFnZT4yMjc0PC9FbmRf
UGFnZT48UGVyaW9kaWNhbD5TdGVtIENlbGxzPC9QZXJpb2RpY2FsPjxWb2x1bWU+MjY8L1ZvbHVt
ZT48SXNzdWU+OTwvSXNzdWU+PFVzZXJfRGVmXzU+UE1DMjU3NDk1NzwvVXNlcl9EZWZfNT48TWlz
Y18zPjIwMDctMTA0MSBbcGlpXTsxMC4xNjM0L3N0ZW1jZWxscy4yMDA3LTEwNDEgW2RvaV08L01p
c2NfMz48QWRkcmVzcz5MYWJvcmF0b3J5IG9mIE1vbGVjdWxhciBHZXJvbnRvbG9neSwgTmF0aW9u
YWwgSW5zdGl0dXRlIG9uIEFnaW5nLCBOSUgsIEJveCAxLCA1NjAwIE5hdGhhbiBTaG9jayBEcml2
ZSwgQmFsdGltb3JlLCBNYXJ5bGFuZCAyMTIyNC02ODI1LCBVU0E8L0FkZHJlc3M+PFdlYl9VUkw+
UE06MTg1NjYzMzI8L1dlYl9VUkw+PFpaX0pvdXJuYWxGdWxsPjxmIG5hbWU9IlN5c3RlbSI+U3Rl
bSBDZWxsczwvZj48L1paX0pvdXJuYWxGdWxsPjxaWl9Xb3JrZm9ybUlEPjE8L1paX1dvcmtmb3Jt
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1heW5hcmQ8L0F1dGhvcj48WWVhcj4yMDA4PC9ZZWFyPjxS
ZWNOdW0+OTg3MjwvUmVjTnVtPjxJRFRleHQ+SHVtYW4gZW1icnlvbmljIHN0ZW0gY2VsbHMgaGF2
ZSBlbmhhbmNlZCByZXBhaXIgb2YgbXVsdGlwbGUgZm9ybXMgb2YgRE5BIGRhbWFnZTwvSURUZXh0
PjxNREwgUmVmX1R5cGU9IkpvdXJuYWwiPjxSZWZfVHlwZT5Kb3VybmFsPC9SZWZfVHlwZT48UmVm
X0lEPjk4NzI8L1JlZl9JRD48VGl0bGVfUHJpbWFyeT5IdW1hbiBlbWJyeW9uaWMgc3RlbSBjZWxs
cyBoYXZlIGVuaGFuY2VkIHJlcGFpciBvZiBtdWx0aXBsZSBmb3JtcyBvZiBETkEgZGFtYWdlPC9U
aXRsZV9QcmltYXJ5PjxBdXRob3JzX1ByaW1hcnk+TWF5bmFyZCxTLjwvQXV0aG9yc19QcmltYXJ5
PjxBdXRob3JzX1ByaW1hcnk+U3dpc3Rvd3NrYSxBLk0uPC9BdXRob3JzX1ByaW1hcnk+PEF1dGhv
cnNfUHJpbWFyeT5MZWUsSi5XLjwvQXV0aG9yc19QcmltYXJ5PjxBdXRob3JzX1ByaW1hcnk+TGl1
LFkuPC9BdXRob3JzX1ByaW1hcnk+PEF1dGhvcnNfUHJpbWFyeT5MaXUsUy5ULjwvQXV0aG9yc19Q
cmltYXJ5PjxBdXRob3JzX1ByaW1hcnk+RGEgQ3J1eixBLkIuPC9BdXRob3JzX1ByaW1hcnk+PEF1
dGhvcnNfUHJpbWFyeT5SYW8sTS48L0F1dGhvcnNfUHJpbWFyeT48QXV0aG9yc19QcmltYXJ5PmRl
IFNvdXphLVBpbnRvLE4uQy48L0F1dGhvcnNfUHJpbWFyeT48QXV0aG9yc19QcmltYXJ5Plplbmcs
WC48L0F1dGhvcnNfUHJpbWFyeT48QXV0aG9yc19QcmltYXJ5PkJvaHIsVi5BLjwvQXV0aG9yc19Q
cmltYXJ5PjxEYXRlX1ByaW1hcnk+MjAwOC85PC9EYXRlX1ByaW1hcnk+PEtleXdvcmRzPkFnaW5n
PC9LZXl3b3Jkcz48S2V5d29yZHM+YW5hbHlzaXM8L0tleXdvcmRzPjxLZXl3b3Jkcz5BcnRpY2xl
PC9LZXl3b3Jkcz48S2V5d29yZHM+YXNzYXk8L0tleXdvcmRzPjxLZXl3b3Jkcz5jZWxsPC9LZXl3
b3Jkcz48S2V5d29yZHM+Q2VsbCBEaWZmZXJlbnRpYXRpb248L0tleXdvcmRzPjxLZXl3b3Jkcz5j
ZWxsczwvS2V5d29yZHM+PEtleXdvcmRzPmNvbWV0PC9LZXl3b3Jkcz48S2V5d29yZHM+Y29tZXQg
YXNzYXk8L0tleXdvcmRzPjxLZXl3b3Jkcz5DeXRvbG9neTwvS2V5d29yZHM+PEtleXdvcmRzPmRh
bWFnZTwvS2V5d29yZHM+PEtleXdvcmRzPmRpZmZlcmVudGlhdGVkPC9LZXl3b3Jkcz48S2V5d29y
ZHM+RE5BPC9LZXl3b3Jkcz48S2V5d29yZHM+RE5BIGRhbWFnZTwvS2V5d29yZHM+PEtleXdvcmRz
PkROQSByZXBhaXI8L0tleXdvcmRzPjxLZXl3b3Jkcz5ETkEgcmVwYWlyIGdlbmU8L0tleXdvcmRz
PjxLZXl3b3Jkcz5ETkEtRGFtYWdlPC9LZXl3b3Jkcz48S2V5d29yZHM+RE5BLXJlcGFpcjwvS2V5
d29yZHM+PEtleXdvcmRzPmRydWcgZWZmZWN0czwvS2V5d29yZHM+PEtleXdvcmRzPmVsZWN0cm9w
aG9yZXNpczwvS2V5d29yZHM+PEtleXdvcmRzPmVtYnJ5b25pYyBzdGVtIGNlbGw8L0tleXdvcmRz
PjxLZXl3b3Jkcz5lbWJyeW9uaWMgc3RlbSBjZWxsczwvS2V5d29yZHM+PEtleXdvcmRzPmVuaGFu
Y2VkPC9LZXl3b3Jkcz48S2V5d29yZHM+ZXhwcmVzc2lvbjwvS2V5d29yZHM+PEtleXdvcmRzPmZp
YnJvYmxhc3Q8L0tleXdvcmRzPjxLZXl3b3Jkcz5GaWJyb2JsYXN0czwvS2V5d29yZHM+PEtleXdv
cmRzPkZpY3VzaW48L0tleXdvcmRzPjxLZXl3b3Jkcz5nZWw8L0tleXdvcmRzPjxLZXl3b3Jkcz5H
RUwgRUxFQ1RST1BIT1JFU0lTPC9LZXl3b3Jkcz48S2V5d29yZHM+Z2VuZTwvS2V5d29yZHM+PEtl
eXdvcmRzPmdlbmUgZXhwcmVzc2lvbjwvS2V5d29yZHM+PEtleXdvcmRzPmdlbmUtZXhwcmVzc2lv
bjwvS2V5d29yZHM+PEtleXdvcmRzPmdlbmVzPC9LZXl3b3Jkcz48S2V5d29yZHM+R0VOT01FPC9L
ZXl3b3Jkcz48S2V5d29yZHM+R0VOT01JQzwvS2V5d29yZHM+PEtleXdvcmRzPkhlTGE8L0tleXdv
cmRzPjxLZXl3b3Jkcz5IZWxhIENlbGxzPC9LZXl3b3Jkcz48S2V5d29yZHM+SGVsYS1DZWxsczwv
S2V5d29yZHM+PEtleXdvcmRzPkh1bWFuPC9LZXl3b3Jkcz48S2V5d29yZHM+aHVtYW4gY2VsbDwv
S2V5d29yZHM+PEtleXdvcmRzPmh1bWFuIGNlbGxzPC9LZXl3b3Jkcz48S2V5d29yZHM+aHVtYW5z
PC9LZXl3b3Jkcz48S2V5d29yZHM+aHlkcm9nZW4gcGVyb3hpZGU8L0tleXdvcmRzPjxLZXl3b3Jk
cz5pb25pemluZzwvS2V5d29yZHM+PEtleXdvcmRzPmlvbml6aW5nIHJhZGlhdGlvbjwvS2V5d29y
ZHM+PEtleXdvcmRzPm1lY2hhbmlzbTwvS2V5d29yZHM+PEtleXdvcmRzPm1lY2hhbmlzbXM8L0tl
eXdvcmRzPjxLZXl3b3Jkcz5tb2xlY3VsYXI8L0tleXdvcmRzPjxLZXl3b3Jkcz5tb3VzZTwvS2V5
d29yZHM+PEtleXdvcmRzPm1STkE8L0tleXdvcmRzPjxLZXl3b3Jkcz5tdXJpbmU8L0tleXdvcmRz
PjxLZXl3b3Jkcz5PbGlnb251Y2xlb3RpZGUgQXJyYXkgU2VxdWVuY2UgQW5hbHlzaXM8L0tleXdv
cmRzPjxLZXl3b3Jkcz5wYXRod2F5PC9LZXl3b3Jkcz48S2V5d29yZHM+cGF0aHdheXM8L0tleXdv
cmRzPjxLZXl3b3Jkcz5wZXJveGlkZTwvS2V5d29yZHM+PEtleXdvcmRzPnBoYXJtYWNvbG9neTwv
S2V5d29yZHM+PEtleXdvcmRzPnBzb3JhbGVuPC9LZXl3b3Jkcz48S2V5d29yZHM+cmFkaWF0aW9u
PC9LZXl3b3Jkcz48S2V5d29yZHM+cmFkaWF0aW9uIGVmZmVjdHM8L0tleXdvcmRzPjxLZXl3b3Jk
cz5SYWRpYXRpb24sSW9uaXppbmc8L0tleXdvcmRzPjxLZXl3b3Jkcz5yZXBhaXI8L0tleXdvcmRz
PjxLZXl3b3Jkcz5SZXNlYXJjaDwvS2V5d29yZHM+PEtleXdvcmRzPnNpbmdsZSBjZWxsPC9LZXl3
b3Jkcz48S2V5d29yZHM+c2luZ2xlLWNlbGwgZ2VsIGVsZWN0cm9waG9yZXNpczwvS2V5d29yZHM+
PEtleXdvcmRzPlNURU0gQ0VMTFM8L0tleXdvcmRzPjxLZXl3b3Jkcz5VbHRyYXZpb2xldCBSYXlz
PC9LZXl3b3Jkcz48S2V5d29yZHM+VVZDPC9LZXl3b3Jkcz48UmVwcmludD5Ob3QgaW4gRmlsZTwv
UmVwcmludD48U3RhcnRfUGFnZT4yMjY2PC9TdGFydF9QYWdlPjxFbmRfUGFnZT4yMjc0PC9FbmRf
UGFnZT48UGVyaW9kaWNhbD5TdGVtIENlbGxzPC9QZXJpb2RpY2FsPjxWb2x1bWU+MjY8L1ZvbHVt
ZT48SXNzdWU+OTwvSXNzdWU+PFVzZXJfRGVmXzU+UE1DMjU3NDk1NzwvVXNlcl9EZWZfNT48TWlz
Y18zPjIwMDctMTA0MSBbcGlpXTsxMC4xNjM0L3N0ZW1jZWxscy4yMDA3LTEwNDEgW2RvaV08L01p
c2NfMz48QWRkcmVzcz5MYWJvcmF0b3J5IG9mIE1vbGVjdWxhciBHZXJvbnRvbG9neSwgTmF0aW9u
YWwgSW5zdGl0dXRlIG9uIEFnaW5nLCBOSUgsIEJveCAxLCA1NjAwIE5hdGhhbiBTaG9jayBEcml2
ZSwgQmFsdGltb3JlLCBNYXJ5bGFuZCAyMTIyNC02ODI1LCBVU0E8L0FkZHJlc3M+PFdlYl9VUkw+
UE06MTg1NjYzMzI8L1dlYl9VUkw+PFpaX0pvdXJuYWxGdWxsPjxmIG5hbWU9IlN5c3RlbSI+U3Rl
bSBDZWxsczwvZj48L1paX0pvdXJuYWxGdWxsPjxaWl9Xb3JrZm9ybUlEPjE8L1paX1dvcmtmb3Jt
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605D37" w:rsidRPr="008619FD">
        <w:rPr>
          <w:rFonts w:ascii="Book Antiqua" w:hAnsi="Book Antiqua"/>
          <w:sz w:val="24"/>
          <w:szCs w:val="24"/>
          <w:vertAlign w:val="superscript"/>
        </w:rPr>
      </w:r>
      <w:r w:rsidR="00605D37" w:rsidRPr="008619FD">
        <w:rPr>
          <w:rFonts w:ascii="Book Antiqua" w:hAnsi="Book Antiqua"/>
          <w:sz w:val="24"/>
          <w:szCs w:val="24"/>
          <w:vertAlign w:val="superscript"/>
        </w:rPr>
        <w:fldChar w:fldCharType="separate"/>
      </w:r>
      <w:r w:rsidR="00252111" w:rsidRPr="008619FD">
        <w:rPr>
          <w:rFonts w:ascii="Book Antiqua" w:hAnsi="Book Antiqua"/>
          <w:noProof/>
          <w:sz w:val="24"/>
          <w:szCs w:val="24"/>
          <w:vertAlign w:val="superscript"/>
        </w:rPr>
        <w:t>[33]</w:t>
      </w:r>
      <w:r w:rsidR="00605D37" w:rsidRPr="008619FD">
        <w:rPr>
          <w:rFonts w:ascii="Book Antiqua" w:hAnsi="Book Antiqua"/>
          <w:sz w:val="24"/>
          <w:szCs w:val="24"/>
          <w:vertAlign w:val="superscript"/>
        </w:rPr>
        <w:fldChar w:fldCharType="end"/>
      </w:r>
      <w:r w:rsidR="00605D37" w:rsidRPr="008619FD">
        <w:rPr>
          <w:rFonts w:ascii="Book Antiqua" w:hAnsi="Book Antiqua"/>
          <w:sz w:val="24"/>
          <w:szCs w:val="24"/>
        </w:rPr>
        <w:t xml:space="preserve">. </w:t>
      </w:r>
      <w:r w:rsidR="00E97E13" w:rsidRPr="008619FD">
        <w:rPr>
          <w:rFonts w:ascii="Book Antiqua" w:hAnsi="Book Antiqua"/>
          <w:sz w:val="24"/>
          <w:szCs w:val="24"/>
        </w:rPr>
        <w:t>While r</w:t>
      </w:r>
      <w:r w:rsidR="00D06189" w:rsidRPr="008619FD">
        <w:rPr>
          <w:rFonts w:ascii="Book Antiqua" w:hAnsi="Book Antiqua"/>
          <w:sz w:val="24"/>
          <w:szCs w:val="24"/>
        </w:rPr>
        <w:t xml:space="preserve">educed DNA repair capacity and loss of genomic integrity have been linked to differentiation or </w:t>
      </w:r>
      <w:r w:rsidR="00E97CA0" w:rsidRPr="008619FD">
        <w:rPr>
          <w:rFonts w:ascii="Book Antiqua" w:hAnsi="Book Antiqua"/>
          <w:sz w:val="24"/>
          <w:szCs w:val="24"/>
        </w:rPr>
        <w:t>impaired function of stem cells</w:t>
      </w:r>
      <w:r w:rsidR="009C6DC9" w:rsidRPr="008619FD">
        <w:rPr>
          <w:rFonts w:ascii="Book Antiqua" w:hAnsi="Book Antiqua"/>
          <w:sz w:val="24"/>
          <w:szCs w:val="24"/>
          <w:vertAlign w:val="superscript"/>
        </w:rPr>
        <w:fldChar w:fldCharType="begin">
          <w:fldData xml:space="preserve">PFJlZm1hbj48Q2l0ZT48QXV0aG9yPlNpbW9uYXR0bzwvQXV0aG9yPjxZZWFyPjIwMDc8L1llYXI+
PFJlY051bT4xMDEwNDwvUmVjTnVtPjxJRFRleHQ+RE5BIGRhbWFnZSBhbmQgY2VsbHVsYXIgZGlm
ZmVyZW50aWF0aW9uOiBtb3JlIHF1ZXN0aW9ucyB0aGFuIHJlc3BvbnNlcyYjeEE7NDwvSURUZXh0
PjxNREwgUmVmX1R5cGU9IkpvdXJuYWwiPjxSZWZfVHlwZT5Kb3VybmFsPC9SZWZfVHlwZT48UmVm
X0lEPjEwMTA0PC9SZWZfSUQ+PFRpdGxlX1ByaW1hcnk+RE5BIGRhbWFnZSBhbmQgY2VsbHVsYXIg
ZGlmZmVyZW50aWF0aW9uOiBtb3JlIHF1ZXN0aW9ucyB0aGFuIHJlc3BvbnNlcyYjeEE7NDwvVGl0
bGVfUHJpbWFyeT48QXV0aG9yc19QcmltYXJ5PlNpbW9uYXR0byxNLjwvQXV0aG9yc19QcmltYXJ5
PjxBdXRob3JzX1ByaW1hcnk+TGF0ZWxsYSxMLjwvQXV0aG9yc19QcmltYXJ5PjxBdXRob3JzX1By
aW1hcnk+UHVyaSxQLkwuPC9BdXRob3JzX1ByaW1hcnk+PERhdGVfUHJpbWFyeT4yMDA3LzEyPC9E
YXRlX1ByaW1hcnk+PEtleXdvcmRzPkFkdWx0PC9LZXl3b3Jkcz48S2V5d29yZHM+QWR1bHQgU3Rl
bSBDZWxsczwvS2V5d29yZHM+PEtleXdvcmRzPkFuaW1hbHM8L0tleXdvcmRzPjxLZXl3b3Jkcz5B
cnRpY2xlPC9LZXl3b3Jkcz48S2V5d29yZHM+YmlvbG9naWNhbDwvS2V5d29yZHM+PEtleXdvcmRz
PmNlbGw8L0tleXdvcmRzPjxLZXl3b3Jkcz5jZWxsIGN5Y2xlPC9LZXl3b3Jkcz48S2V5d29yZHM+
Y2VsbCBjeWNsZSBhcnJlc3Q8L0tleXdvcmRzPjxLZXl3b3Jkcz5DZWxsIEN5Y2xlIENoZWNrcG9p
bnRzPC9LZXl3b3Jkcz48S2V5d29yZHM+Q2VsbCBEaWZmZXJlbnRpYXRpb248L0tleXdvcmRzPjxL
ZXl3b3Jkcz5DZWxsLUN5Y2xlPC9LZXl3b3Jkcz48S2V5d29yZHM+Y2VsbHM8L0tleXdvcmRzPjxL
ZXl3b3Jkcz5DZWxsdWxhcjwvS2V5d29yZHM+PEtleXdvcmRzPmRhbWFnZTwvS2V5d29yZHM+PEtl
eXdvcmRzPmRlZmVjdGl2ZTwvS2V5d29yZHM+PEtleXdvcmRzPmRpZmZlcmVudGlhdGVkPC9LZXl3
b3Jkcz48S2V5d29yZHM+ZGlmZmVyZW50aWF0aW9uPC9LZXl3b3Jkcz48S2V5d29yZHM+ZGlzZWFz
ZTwvS2V5d29yZHM+PEtleXdvcmRzPkROQTwvS2V5d29yZHM+PEtleXdvcmRzPkROQSBkYW1hZ2U8
L0tleXdvcmRzPjxLZXl3b3Jkcz5ETkEgZGFtYWdlIHJlc3BvbnNlPC9LZXl3b3Jkcz48S2V5d29y
ZHM+RE5BLURhbWFnZTwvS2V5d29yZHM+PEtleXdvcmRzPmZ1bmN0aW9uPC9LZXl3b3Jkcz48S2V5
d29yZHM+Z2VuZTwvS2V5d29yZHM+PEtleXdvcmRzPmdlbmVzPC9LZXl3b3Jkcz48S2V5d29yZHM+
Z2VuZXRpY3M8L0tleXdvcmRzPjxLZXl3b3Jkcz5HRU5PTUU8L0tleXdvcmRzPjxLZXl3b3Jkcz5H
RU5PTUlDPC9LZXl3b3Jkcz48S2V5d29yZHM+aHVtYW5zPC9LZXl3b3Jkcz48S2V5d29yZHM+TW9k
ZWxzLEJpb2xvZ2ljYWw8L0tleXdvcmRzPjxLZXl3b3Jkcz5tb2xlY3VsYXI8L0tleXdvcmRzPjxL
ZXl3b3Jkcz5wcm9nZW5pdG9yPC9LZXl3b3Jkcz48S2V5d29yZHM+cmVndWxhdGlvbjwvS2V5d29y
ZHM+PEtleXdvcmRzPnJlcGFpcjwvS2V5d29yZHM+PEtleXdvcmRzPlJldmlldzwvS2V5d29yZHM+
PEtleXdvcmRzPlNURU0gQ0VMTFM8L0tleXdvcmRzPjxLZXl3b3Jkcz50aXNzdWU8L0tleXdvcmRz
PjxLZXl3b3Jkcz50aXNzdWUgc3BlY2lmaWM8L0tleXdvcmRzPjxLZXl3b3Jkcz50aXNzdWVzPC9L
ZXl3b3Jkcz48S2V5d29yZHM+dHJhbnNjcmlwdGlvbjwvS2V5d29yZHM+PFJlcHJpbnQ+Tm90IGlu
IEZpbGU8L1JlcHJpbnQ+PFN0YXJ0X1BhZ2U+NjQyPC9TdGFydF9QYWdlPjxFbmRfUGFnZT42NDg8
L0VuZF9QYWdlPjxQZXJpb2RpY2FsPkouQ2VsbCBQaHlzaW9sPC9QZXJpb2RpY2FsPjxWb2x1bWU+
MjEzPC9Wb2x1bWU+PElzc3VlPjM8L0lzc3VlPjxNaXNjXzM+MTAuMTAwMi9qY3AuMjEyNzUgW2Rv
aV08L01pc2NfMz48QWRkcmVzcz5EdWxiZWNjbyBUZWxldGhvbiBJbnN0aXR1dGUsIEZvbmRhemlv
bmUgU2FudGEgTHVjaWEvRUJSSSwgUm9tYSwgSXRhbHk8L0FkZHJlc3M+PFdlYl9VUkw+UE06MTc4
OTQ0MDY8L1dlYl9VUkw+PFpaX0pvdXJuYWxTdGRBYmJyZXY+PGYgbmFtZT0iU3lzdGVtIj5KLkNl
bGwgUGh5c2lvbDwvZj48L1paX0pvdXJuYWxTdGRBYmJyZXY+PFpaX1dvcmtmb3JtSUQ+MTwvWlpf
V29ya2Zvcm1JRD48L01ETD48L0NpdGU+PC9SZWZtYW4+AG==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NpbW9uYXR0bzwvQXV0aG9yPjxZZWFyPjIwMDc8L1llYXI+
PFJlY051bT4xMDEwNDwvUmVjTnVtPjxJRFRleHQ+RE5BIGRhbWFnZSBhbmQgY2VsbHVsYXIgZGlm
ZmVyZW50aWF0aW9uOiBtb3JlIHF1ZXN0aW9ucyB0aGFuIHJlc3BvbnNlcyYjeEE7NDwvSURUZXh0
PjxNREwgUmVmX1R5cGU9IkpvdXJuYWwiPjxSZWZfVHlwZT5Kb3VybmFsPC9SZWZfVHlwZT48UmVm
X0lEPjEwMTA0PC9SZWZfSUQ+PFRpdGxlX1ByaW1hcnk+RE5BIGRhbWFnZSBhbmQgY2VsbHVsYXIg
ZGlmZmVyZW50aWF0aW9uOiBtb3JlIHF1ZXN0aW9ucyB0aGFuIHJlc3BvbnNlcyYjeEE7NDwvVGl0
bGVfUHJpbWFyeT48QXV0aG9yc19QcmltYXJ5PlNpbW9uYXR0byxNLjwvQXV0aG9yc19QcmltYXJ5
PjxBdXRob3JzX1ByaW1hcnk+TGF0ZWxsYSxMLjwvQXV0aG9yc19QcmltYXJ5PjxBdXRob3JzX1By
aW1hcnk+UHVyaSxQLkwuPC9BdXRob3JzX1ByaW1hcnk+PERhdGVfUHJpbWFyeT4yMDA3LzEyPC9E
YXRlX1ByaW1hcnk+PEtleXdvcmRzPkFkdWx0PC9LZXl3b3Jkcz48S2V5d29yZHM+QWR1bHQgU3Rl
bSBDZWxsczwvS2V5d29yZHM+PEtleXdvcmRzPkFuaW1hbHM8L0tleXdvcmRzPjxLZXl3b3Jkcz5B
cnRpY2xlPC9LZXl3b3Jkcz48S2V5d29yZHM+YmlvbG9naWNhbDwvS2V5d29yZHM+PEtleXdvcmRz
PmNlbGw8L0tleXdvcmRzPjxLZXl3b3Jkcz5jZWxsIGN5Y2xlPC9LZXl3b3Jkcz48S2V5d29yZHM+
Y2VsbCBjeWNsZSBhcnJlc3Q8L0tleXdvcmRzPjxLZXl3b3Jkcz5DZWxsIEN5Y2xlIENoZWNrcG9p
bnRzPC9LZXl3b3Jkcz48S2V5d29yZHM+Q2VsbCBEaWZmZXJlbnRpYXRpb248L0tleXdvcmRzPjxL
ZXl3b3Jkcz5DZWxsLUN5Y2xlPC9LZXl3b3Jkcz48S2V5d29yZHM+Y2VsbHM8L0tleXdvcmRzPjxL
ZXl3b3Jkcz5DZWxsdWxhcjwvS2V5d29yZHM+PEtleXdvcmRzPmRhbWFnZTwvS2V5d29yZHM+PEtl
eXdvcmRzPmRlZmVjdGl2ZTwvS2V5d29yZHM+PEtleXdvcmRzPmRpZmZlcmVudGlhdGVkPC9LZXl3
b3Jkcz48S2V5d29yZHM+ZGlmZmVyZW50aWF0aW9uPC9LZXl3b3Jkcz48S2V5d29yZHM+ZGlzZWFz
ZTwvS2V5d29yZHM+PEtleXdvcmRzPkROQTwvS2V5d29yZHM+PEtleXdvcmRzPkROQSBkYW1hZ2U8
L0tleXdvcmRzPjxLZXl3b3Jkcz5ETkEgZGFtYWdlIHJlc3BvbnNlPC9LZXl3b3Jkcz48S2V5d29y
ZHM+RE5BLURhbWFnZTwvS2V5d29yZHM+PEtleXdvcmRzPmZ1bmN0aW9uPC9LZXl3b3Jkcz48S2V5
d29yZHM+Z2VuZTwvS2V5d29yZHM+PEtleXdvcmRzPmdlbmVzPC9LZXl3b3Jkcz48S2V5d29yZHM+
Z2VuZXRpY3M8L0tleXdvcmRzPjxLZXl3b3Jkcz5HRU5PTUU8L0tleXdvcmRzPjxLZXl3b3Jkcz5H
RU5PTUlDPC9LZXl3b3Jkcz48S2V5d29yZHM+aHVtYW5zPC9LZXl3b3Jkcz48S2V5d29yZHM+TW9k
ZWxzLEJpb2xvZ2ljYWw8L0tleXdvcmRzPjxLZXl3b3Jkcz5tb2xlY3VsYXI8L0tleXdvcmRzPjxL
ZXl3b3Jkcz5wcm9nZW5pdG9yPC9LZXl3b3Jkcz48S2V5d29yZHM+cmVndWxhdGlvbjwvS2V5d29y
ZHM+PEtleXdvcmRzPnJlcGFpcjwvS2V5d29yZHM+PEtleXdvcmRzPlJldmlldzwvS2V5d29yZHM+
PEtleXdvcmRzPlNURU0gQ0VMTFM8L0tleXdvcmRzPjxLZXl3b3Jkcz50aXNzdWU8L0tleXdvcmRz
PjxLZXl3b3Jkcz50aXNzdWUgc3BlY2lmaWM8L0tleXdvcmRzPjxLZXl3b3Jkcz50aXNzdWVzPC9L
ZXl3b3Jkcz48S2V5d29yZHM+dHJhbnNjcmlwdGlvbjwvS2V5d29yZHM+PFJlcHJpbnQ+Tm90IGlu
IEZpbGU8L1JlcHJpbnQ+PFN0YXJ0X1BhZ2U+NjQyPC9TdGFydF9QYWdlPjxFbmRfUGFnZT42NDg8
L0VuZF9QYWdlPjxQZXJpb2RpY2FsPkouQ2VsbCBQaHlzaW9sPC9QZXJpb2RpY2FsPjxWb2x1bWU+
MjEzPC9Wb2x1bWU+PElzc3VlPjM8L0lzc3VlPjxNaXNjXzM+MTAuMTAwMi9qY3AuMjEyNzUgW2Rv
aV08L01pc2NfMz48QWRkcmVzcz5EdWxiZWNjbyBUZWxldGhvbiBJbnN0aXR1dGUsIEZvbmRhemlv
bmUgU2FudGEgTHVjaWEvRUJSSSwgUm9tYSwgSXRhbHk8L0FkZHJlc3M+PFdlYl9VUkw+UE06MTc4
OTQ0MDY8L1dlYl9VUkw+PFpaX0pvdXJuYWxTdGRBYmJyZXY+PGYgbmFtZT0iU3lzdGVtIj5KLkNl
bGwgUGh5c2lvbDwvZj48L1paX0pvdXJuYWxTdGRBYmJyZXY+PFpaX1dvcmtmb3JtSUQ+MTwvWlpf
V29ya2Zvcm1JRD48L01ETD48L0NpdGU+PC9SZWZtYW4+AG==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9C6DC9" w:rsidRPr="008619FD">
        <w:rPr>
          <w:rFonts w:ascii="Book Antiqua" w:hAnsi="Book Antiqua"/>
          <w:sz w:val="24"/>
          <w:szCs w:val="24"/>
          <w:vertAlign w:val="superscript"/>
        </w:rPr>
      </w:r>
      <w:r w:rsidR="009C6DC9" w:rsidRPr="008619FD">
        <w:rPr>
          <w:rFonts w:ascii="Book Antiqua" w:hAnsi="Book Antiqua"/>
          <w:sz w:val="24"/>
          <w:szCs w:val="24"/>
          <w:vertAlign w:val="superscript"/>
        </w:rPr>
        <w:fldChar w:fldCharType="separate"/>
      </w:r>
      <w:r w:rsidR="00252111" w:rsidRPr="008619FD">
        <w:rPr>
          <w:rFonts w:ascii="Book Antiqua" w:hAnsi="Book Antiqua"/>
          <w:noProof/>
          <w:sz w:val="24"/>
          <w:szCs w:val="24"/>
          <w:vertAlign w:val="superscript"/>
        </w:rPr>
        <w:t>[34]</w:t>
      </w:r>
      <w:r w:rsidR="009C6DC9" w:rsidRPr="008619FD">
        <w:rPr>
          <w:rFonts w:ascii="Book Antiqua" w:hAnsi="Book Antiqua"/>
          <w:sz w:val="24"/>
          <w:szCs w:val="24"/>
          <w:vertAlign w:val="superscript"/>
        </w:rPr>
        <w:fldChar w:fldCharType="end"/>
      </w:r>
      <w:r w:rsidR="00D06189" w:rsidRPr="008619FD">
        <w:rPr>
          <w:rFonts w:ascii="Book Antiqua" w:hAnsi="Book Antiqua"/>
          <w:sz w:val="24"/>
          <w:szCs w:val="24"/>
        </w:rPr>
        <w:t>.</w:t>
      </w:r>
      <w:r w:rsidR="00696D05" w:rsidRPr="008619FD">
        <w:rPr>
          <w:rFonts w:ascii="Book Antiqua" w:hAnsi="Book Antiqua"/>
          <w:sz w:val="24"/>
          <w:szCs w:val="24"/>
        </w:rPr>
        <w:t xml:space="preserve"> Howe</w:t>
      </w:r>
      <w:r w:rsidR="004B1B1C" w:rsidRPr="008619FD">
        <w:rPr>
          <w:rFonts w:ascii="Book Antiqua" w:hAnsi="Book Antiqua"/>
          <w:sz w:val="24"/>
          <w:szCs w:val="24"/>
        </w:rPr>
        <w:t xml:space="preserve">ver, contradictory results </w:t>
      </w:r>
      <w:r w:rsidR="004D7851" w:rsidRPr="008619FD">
        <w:rPr>
          <w:rFonts w:ascii="Book Antiqua" w:hAnsi="Book Antiqua"/>
          <w:sz w:val="24"/>
          <w:szCs w:val="24"/>
        </w:rPr>
        <w:t xml:space="preserve">also </w:t>
      </w:r>
      <w:r w:rsidR="004B1B1C" w:rsidRPr="008619FD">
        <w:rPr>
          <w:rFonts w:ascii="Book Antiqua" w:hAnsi="Book Antiqua"/>
          <w:sz w:val="24"/>
          <w:szCs w:val="24"/>
        </w:rPr>
        <w:t xml:space="preserve">showed that human </w:t>
      </w:r>
      <w:r w:rsidR="006553A4" w:rsidRPr="008619FD">
        <w:rPr>
          <w:rFonts w:ascii="Book Antiqua" w:hAnsi="Book Antiqua"/>
          <w:sz w:val="24"/>
          <w:szCs w:val="24"/>
        </w:rPr>
        <w:t>ES</w:t>
      </w:r>
      <w:r w:rsidR="004B1B1C" w:rsidRPr="008619FD">
        <w:rPr>
          <w:rFonts w:ascii="Book Antiqua" w:hAnsi="Book Antiqua"/>
          <w:sz w:val="24"/>
          <w:szCs w:val="24"/>
        </w:rPr>
        <w:t xml:space="preserve"> cells are deficient in DNA repair</w:t>
      </w:r>
      <w:r w:rsidR="00605D37" w:rsidRPr="008619FD">
        <w:rPr>
          <w:rFonts w:ascii="Book Antiqua" w:hAnsi="Book Antiqua"/>
          <w:sz w:val="24"/>
          <w:szCs w:val="24"/>
        </w:rPr>
        <w:t xml:space="preserve"> capacity and cell cycle arrest</w:t>
      </w:r>
      <w:r w:rsidR="004B1B1C" w:rsidRPr="008619FD">
        <w:rPr>
          <w:rFonts w:ascii="Book Antiqua" w:hAnsi="Book Antiqua"/>
          <w:sz w:val="24"/>
          <w:szCs w:val="24"/>
        </w:rPr>
        <w:t xml:space="preserve"> but use high propensity to apoptosis as a strat</w:t>
      </w:r>
      <w:r w:rsidR="00E97CA0" w:rsidRPr="008619FD">
        <w:rPr>
          <w:rFonts w:ascii="Book Antiqua" w:hAnsi="Book Antiqua"/>
          <w:sz w:val="24"/>
          <w:szCs w:val="24"/>
        </w:rPr>
        <w:t>egy to ensure genomic integrity</w:t>
      </w:r>
      <w:r w:rsidR="009C6DC9" w:rsidRPr="008619FD">
        <w:rPr>
          <w:rFonts w:ascii="Book Antiqua" w:hAnsi="Book Antiqua"/>
          <w:sz w:val="24"/>
          <w:szCs w:val="24"/>
          <w:vertAlign w:val="superscript"/>
        </w:rPr>
        <w:fldChar w:fldCharType="begin">
          <w:fldData xml:space="preserve">PFJlZm1hbj48Q2l0ZT48QXV0aG9yPkh5a2EtTm91c3Bpa2VsPC9BdXRob3I+PFllYXI+MjAxMjwv
WWVhcj48UmVjTnVtPjk4Nzg8L1JlY051bT48SURUZXh0PkRlZmljaWVudCBETkEgZGFtYWdlIHJl
c3BvbnNlIGFuZCBjZWxsIGN5Y2xlIGNoZWNrcG9pbnRzIGxlYWQgdG8gYWNjdW11bGF0aW9uIG9m
IHBvaW50IG11dGF0aW9ucyBpbiBodW1hbiBlbWJyeW9uaWMgc3RlbSBjZWxsczwvSURUZXh0PjxN
REwgUmVmX1R5cGU9IkpvdXJuYWwiPjxSZWZfVHlwZT5Kb3VybmFsPC9SZWZfVHlwZT48UmVmX0lE
Pjk4Nzg8L1JlZl9JRD48VGl0bGVfUHJpbWFyeT5EZWZpY2llbnQgRE5BIGRhbWFnZSByZXNwb25z
ZSBhbmQgY2VsbCBjeWNsZSBjaGVja3BvaW50cyBsZWFkIHRvIGFjY3VtdWxhdGlvbiBvZiBwb2lu
dCBtdXRhdGlvbnMgaW4gaHVtYW4gZW1icnlvbmljIHN0ZW0gY2VsbHM8L1RpdGxlX1ByaW1hcnk+
PEF1dGhvcnNfUHJpbWFyeT5IeWthLU5vdXNwaWtlbCxOLjwvQXV0aG9yc19QcmltYXJ5PjxBdXRo
b3JzX1ByaW1hcnk+RGVzbWFyYWlzLEouPC9BdXRob3JzX1ByaW1hcnk+PEF1dGhvcnNfUHJpbWFy
eT5Hb2toYWxlLFAuSi48L0F1dGhvcnNfUHJpbWFyeT48QXV0aG9yc19QcmltYXJ5PkpvbmVzLE0u
PC9BdXRob3JzX1ByaW1hcnk+PEF1dGhvcnNfUHJpbWFyeT5NZXV0aCxNLjwvQXV0aG9yc19Qcmlt
YXJ5PjxBdXRob3JzX1ByaW1hcnk+QW5kcmV3cyxQLlcuPC9BdXRob3JzX1ByaW1hcnk+PEF1dGhv
cnNfUHJpbWFyeT5Ob3VzcGlrZWwsVC48L0F1dGhvcnNfUHJpbWFyeT48RGF0ZV9QcmltYXJ5PjIw
MTIvOTwvRGF0ZV9QcmltYXJ5PjxLZXl3b3Jkcz5hcG9wdG9zaXM8L0tleXdvcmRzPjxLZXl3b3Jk
cz5BcnRpY2xlPC9LZXl3b3Jkcz48S2V5d29yZHM+Y2FuY2VyPC9LZXl3b3Jkcz48S2V5d29yZHM+
Y2VsbDwvS2V5d29yZHM+PEtleXdvcmRzPmNlbGwgY3ljbGU8L0tleXdvcmRzPjxLZXl3b3Jkcz5D
ZWxsIEN5Y2xlIENoZWNrcG9pbnRzPC9LZXl3b3Jkcz48S2V5d29yZHM+Q2VsbCBHcm93dGggUHJv
Y2Vzc2VzPC9LZXl3b3Jkcz48S2V5d29yZHM+Q2VsbC1DeWNsZTwvS2V5d29yZHM+PEtleXdvcmRz
PmNlbGxzPC9LZXl3b3Jkcz48S2V5d29yZHM+Q2VsbHMsQ3VsdHVyZWQ8L0tleXdvcmRzPjxLZXl3
b3Jkcz5DVUxUVVJFPC9LZXl3b3Jkcz48S2V5d29yZHM+Q3l0b2xvZ3k8L0tleXdvcmRzPjxLZXl3
b3Jkcz5kYW1hZ2U8L0tleXdvcmRzPjxLZXl3b3Jkcz5kaWZmZXJlbnRpYXRpb248L0tleXdvcmRz
PjxLZXl3b3Jkcz5ETkE8L0tleXdvcmRzPjxLZXl3b3Jkcz5ETkEgZGFtYWdlPC9LZXl3b3Jkcz48
S2V5d29yZHM+RE5BIGRhbWFnZSByZXNwb25zZTwvS2V5d29yZHM+PEtleXdvcmRzPkROQSByZXBh
aXI8L0tleXdvcmRzPjxLZXl3b3Jkcz5ETkEtRGFtYWdlPC9LZXl3b3Jkcz48S2V5d29yZHM+ZW1i
cnlvbmljIHN0ZW0gY2VsbDwvS2V5d29yZHM+PEtleXdvcmRzPmVtYnJ5b25pYyBzdGVtIGNlbGxz
PC9LZXl3b3Jkcz48S2V5d29yZHM+ZXhjaXNpb248L0tleXdvcmRzPjxLZXl3b3Jkcz5leGNpc2lv
biByZXBhaXI8L0tleXdvcmRzPjxLZXl3b3Jkcz5leHBvc3VyZTwvS2V5d29yZHM+PEtleXdvcmRz
PmdlbmV0aWM8L0tleXdvcmRzPjxLZXl3b3Jkcz5nZW5ldGljczwvS2V5d29yZHM+PEtleXdvcmRz
PkdFTk9NSUM8L0tleXdvcmRzPjxLZXl3b3Jkcz5IdW1hbjwvS2V5d29yZHM+PEtleXdvcmRzPmh1
bWFuczwvS2V5d29yZHM+PEtleXdvcmRzPklOIFZJVFJPPC9LZXl3b3Jkcz48S2V5d29yZHM+SW4t
Vml0cm88L0tleXdvcmRzPjxLZXl3b3Jkcz5sZWFkPC9LZXl3b3Jkcz48S2V5d29yZHM+bXV0YWdl
bmVzaXM8L0tleXdvcmRzPjxLZXl3b3Jkcz5NdXRhdGlvbjwvS2V5d29yZHM+PEtleXdvcmRzPm11
dGF0aW9uczwvS2V5d29yZHM+PEtleXdvcmRzPm51Y2xlb3RpZGU8L0tleXdvcmRzPjxLZXl3b3Jk
cz5udWNsZW90aWRlIGV4Y2lzaW9uIHJlcGFpcjwvS2V5d29yZHM+PEtleXdvcmRzPnBhdGh3YXk8
L0tleXdvcmRzPjxLZXl3b3Jkcz5QaGVub3R5cGU8L0tleXdvcmRzPjxLZXl3b3Jkcz5QaHlzaW9s
b2d5PC9LZXl3b3Jkcz48S2V5d29yZHM+cG9pbnQ8L0tleXdvcmRzPjxLZXl3b3Jkcz5wb2ludCBt
dXRhdGlvbjwvS2V5d29yZHM+PEtleXdvcmRzPnBvaW50IG11dGF0aW9uczwvS2V5d29yZHM+PEtl
eXdvcmRzPnJlcGFpcjwvS2V5d29yZHM+PEtleXdvcmRzPlJlc2VhcmNoPC9LZXl3b3Jkcz48S2V5
d29yZHM+U1RFTSBDRUxMUzwvS2V5d29yZHM+PEtleXdvcmRzPlVWPC9LZXl3b3Jkcz48UmVwcmlu
dD5Ob3QgaW4gRmlsZTwvUmVwcmludD48U3RhcnRfUGFnZT4xOTAxPC9TdGFydF9QYWdlPjxFbmRf
UGFnZT4xOTEwPC9FbmRfUGFnZT48UGVyaW9kaWNhbD5TdGVtIENlbGxzPC9QZXJpb2RpY2FsPjxW
b2x1bWU+MzA8L1ZvbHVtZT48SXNzdWU+OTwvSXNzdWU+PE1pc2NfMz4xMC4xMDAyL3N0ZW0uMTE3
NyBbZG9pXTwvTWlzY18zPjxBZGRyZXNzPkluc3RpdHV0ZSBmb3IgQ2FuY2VyIFN0dWRpZXMsIFVu
aXZlcnNpdHkgb2YgU2hlZmZpZWxkLCBTaGVmZmllbGQsIFVuaXRlZCBLaW5nZG9tPC9BZGRyZXNz
PjxXZWJfVVJMPlBNOjIyODIxNzMyPC9XZWJfVVJMPjxaWl9Kb3VybmFsRnVsbD48ZiBuYW1lPSJT
eXN0ZW0iPlN0ZW0gQ2VsbHM8L2Y+PC9aWl9Kb3VybmFsRnVsbD48WlpfV29ya2Zvcm1JRD4xPC9a
Wl9Xb3Jr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h5a2EtTm91c3Bpa2VsPC9BdXRob3I+PFllYXI+MjAxMjwv
WWVhcj48UmVjTnVtPjk4Nzg8L1JlY051bT48SURUZXh0PkRlZmljaWVudCBETkEgZGFtYWdlIHJl
c3BvbnNlIGFuZCBjZWxsIGN5Y2xlIGNoZWNrcG9pbnRzIGxlYWQgdG8gYWNjdW11bGF0aW9uIG9m
IHBvaW50IG11dGF0aW9ucyBpbiBodW1hbiBlbWJyeW9uaWMgc3RlbSBjZWxsczwvSURUZXh0PjxN
REwgUmVmX1R5cGU9IkpvdXJuYWwiPjxSZWZfVHlwZT5Kb3VybmFsPC9SZWZfVHlwZT48UmVmX0lE
Pjk4Nzg8L1JlZl9JRD48VGl0bGVfUHJpbWFyeT5EZWZpY2llbnQgRE5BIGRhbWFnZSByZXNwb25z
ZSBhbmQgY2VsbCBjeWNsZSBjaGVja3BvaW50cyBsZWFkIHRvIGFjY3VtdWxhdGlvbiBvZiBwb2lu
dCBtdXRhdGlvbnMgaW4gaHVtYW4gZW1icnlvbmljIHN0ZW0gY2VsbHM8L1RpdGxlX1ByaW1hcnk+
PEF1dGhvcnNfUHJpbWFyeT5IeWthLU5vdXNwaWtlbCxOLjwvQXV0aG9yc19QcmltYXJ5PjxBdXRo
b3JzX1ByaW1hcnk+RGVzbWFyYWlzLEouPC9BdXRob3JzX1ByaW1hcnk+PEF1dGhvcnNfUHJpbWFy
eT5Hb2toYWxlLFAuSi48L0F1dGhvcnNfUHJpbWFyeT48QXV0aG9yc19QcmltYXJ5PkpvbmVzLE0u
PC9BdXRob3JzX1ByaW1hcnk+PEF1dGhvcnNfUHJpbWFyeT5NZXV0aCxNLjwvQXV0aG9yc19Qcmlt
YXJ5PjxBdXRob3JzX1ByaW1hcnk+QW5kcmV3cyxQLlcuPC9BdXRob3JzX1ByaW1hcnk+PEF1dGhv
cnNfUHJpbWFyeT5Ob3VzcGlrZWwsVC48L0F1dGhvcnNfUHJpbWFyeT48RGF0ZV9QcmltYXJ5PjIw
MTIvOTwvRGF0ZV9QcmltYXJ5PjxLZXl3b3Jkcz5hcG9wdG9zaXM8L0tleXdvcmRzPjxLZXl3b3Jk
cz5BcnRpY2xlPC9LZXl3b3Jkcz48S2V5d29yZHM+Y2FuY2VyPC9LZXl3b3Jkcz48S2V5d29yZHM+
Y2VsbDwvS2V5d29yZHM+PEtleXdvcmRzPmNlbGwgY3ljbGU8L0tleXdvcmRzPjxLZXl3b3Jkcz5D
ZWxsIEN5Y2xlIENoZWNrcG9pbnRzPC9LZXl3b3Jkcz48S2V5d29yZHM+Q2VsbCBHcm93dGggUHJv
Y2Vzc2VzPC9LZXl3b3Jkcz48S2V5d29yZHM+Q2VsbC1DeWNsZTwvS2V5d29yZHM+PEtleXdvcmRz
PmNlbGxzPC9LZXl3b3Jkcz48S2V5d29yZHM+Q2VsbHMsQ3VsdHVyZWQ8L0tleXdvcmRzPjxLZXl3
b3Jkcz5DVUxUVVJFPC9LZXl3b3Jkcz48S2V5d29yZHM+Q3l0b2xvZ3k8L0tleXdvcmRzPjxLZXl3
b3Jkcz5kYW1hZ2U8L0tleXdvcmRzPjxLZXl3b3Jkcz5kaWZmZXJlbnRpYXRpb248L0tleXdvcmRz
PjxLZXl3b3Jkcz5ETkE8L0tleXdvcmRzPjxLZXl3b3Jkcz5ETkEgZGFtYWdlPC9LZXl3b3Jkcz48
S2V5d29yZHM+RE5BIGRhbWFnZSByZXNwb25zZTwvS2V5d29yZHM+PEtleXdvcmRzPkROQSByZXBh
aXI8L0tleXdvcmRzPjxLZXl3b3Jkcz5ETkEtRGFtYWdlPC9LZXl3b3Jkcz48S2V5d29yZHM+ZW1i
cnlvbmljIHN0ZW0gY2VsbDwvS2V5d29yZHM+PEtleXdvcmRzPmVtYnJ5b25pYyBzdGVtIGNlbGxz
PC9LZXl3b3Jkcz48S2V5d29yZHM+ZXhjaXNpb248L0tleXdvcmRzPjxLZXl3b3Jkcz5leGNpc2lv
biByZXBhaXI8L0tleXdvcmRzPjxLZXl3b3Jkcz5leHBvc3VyZTwvS2V5d29yZHM+PEtleXdvcmRz
PmdlbmV0aWM8L0tleXdvcmRzPjxLZXl3b3Jkcz5nZW5ldGljczwvS2V5d29yZHM+PEtleXdvcmRz
PkdFTk9NSUM8L0tleXdvcmRzPjxLZXl3b3Jkcz5IdW1hbjwvS2V5d29yZHM+PEtleXdvcmRzPmh1
bWFuczwvS2V5d29yZHM+PEtleXdvcmRzPklOIFZJVFJPPC9LZXl3b3Jkcz48S2V5d29yZHM+SW4t
Vml0cm88L0tleXdvcmRzPjxLZXl3b3Jkcz5sZWFkPC9LZXl3b3Jkcz48S2V5d29yZHM+bXV0YWdl
bmVzaXM8L0tleXdvcmRzPjxLZXl3b3Jkcz5NdXRhdGlvbjwvS2V5d29yZHM+PEtleXdvcmRzPm11
dGF0aW9uczwvS2V5d29yZHM+PEtleXdvcmRzPm51Y2xlb3RpZGU8L0tleXdvcmRzPjxLZXl3b3Jk
cz5udWNsZW90aWRlIGV4Y2lzaW9uIHJlcGFpcjwvS2V5d29yZHM+PEtleXdvcmRzPnBhdGh3YXk8
L0tleXdvcmRzPjxLZXl3b3Jkcz5QaGVub3R5cGU8L0tleXdvcmRzPjxLZXl3b3Jkcz5QaHlzaW9s
b2d5PC9LZXl3b3Jkcz48S2V5d29yZHM+cG9pbnQ8L0tleXdvcmRzPjxLZXl3b3Jkcz5wb2ludCBt
dXRhdGlvbjwvS2V5d29yZHM+PEtleXdvcmRzPnBvaW50IG11dGF0aW9uczwvS2V5d29yZHM+PEtl
eXdvcmRzPnJlcGFpcjwvS2V5d29yZHM+PEtleXdvcmRzPlJlc2VhcmNoPC9LZXl3b3Jkcz48S2V5
d29yZHM+U1RFTSBDRUxMUzwvS2V5d29yZHM+PEtleXdvcmRzPlVWPC9LZXl3b3Jkcz48UmVwcmlu
dD5Ob3QgaW4gRmlsZTwvUmVwcmludD48U3RhcnRfUGFnZT4xOTAxPC9TdGFydF9QYWdlPjxFbmRf
UGFnZT4xOTEwPC9FbmRfUGFnZT48UGVyaW9kaWNhbD5TdGVtIENlbGxzPC9QZXJpb2RpY2FsPjxW
b2x1bWU+MzA8L1ZvbHVtZT48SXNzdWU+OTwvSXNzdWU+PE1pc2NfMz4xMC4xMDAyL3N0ZW0uMTE3
NyBbZG9pXTwvTWlzY18zPjxBZGRyZXNzPkluc3RpdHV0ZSBmb3IgQ2FuY2VyIFN0dWRpZXMsIFVu
aXZlcnNpdHkgb2YgU2hlZmZpZWxkLCBTaGVmZmllbGQsIFVuaXRlZCBLaW5nZG9tPC9BZGRyZXNz
PjxXZWJfVVJMPlBNOjIyODIxNzMyPC9XZWJfVVJMPjxaWl9Kb3VybmFsRnVsbD48ZiBuYW1lPSJT
eXN0ZW0iPlN0ZW0gQ2VsbHM8L2Y+PC9aWl9Kb3VybmFsRnVsbD48WlpfV29ya2Zvcm1JRD4xPC9a
Wl9Xb3Jr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9C6DC9" w:rsidRPr="008619FD">
        <w:rPr>
          <w:rFonts w:ascii="Book Antiqua" w:hAnsi="Book Antiqua"/>
          <w:sz w:val="24"/>
          <w:szCs w:val="24"/>
          <w:vertAlign w:val="superscript"/>
        </w:rPr>
      </w:r>
      <w:r w:rsidR="009C6DC9"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5]</w:t>
      </w:r>
      <w:r w:rsidR="009C6DC9" w:rsidRPr="008619FD">
        <w:rPr>
          <w:rFonts w:ascii="Book Antiqua" w:hAnsi="Book Antiqua"/>
          <w:sz w:val="24"/>
          <w:szCs w:val="24"/>
          <w:vertAlign w:val="superscript"/>
        </w:rPr>
        <w:fldChar w:fldCharType="end"/>
      </w:r>
      <w:r w:rsidR="004B1B1C" w:rsidRPr="008619FD">
        <w:rPr>
          <w:rFonts w:ascii="Book Antiqua" w:hAnsi="Book Antiqua"/>
          <w:sz w:val="24"/>
          <w:szCs w:val="24"/>
        </w:rPr>
        <w:t>.</w:t>
      </w:r>
    </w:p>
    <w:p w14:paraId="56887C27" w14:textId="1C38D8EB" w:rsidR="00970316" w:rsidRPr="008619FD" w:rsidRDefault="009A2D13" w:rsidP="000471E2">
      <w:pPr>
        <w:pStyle w:val="ListParagraph"/>
        <w:tabs>
          <w:tab w:val="left" w:pos="360"/>
        </w:tabs>
        <w:spacing w:line="360" w:lineRule="auto"/>
        <w:ind w:left="0" w:firstLineChars="100" w:firstLine="240"/>
        <w:rPr>
          <w:rFonts w:ascii="Book Antiqua" w:hAnsi="Book Antiqua"/>
          <w:sz w:val="24"/>
          <w:szCs w:val="24"/>
        </w:rPr>
      </w:pPr>
      <w:r w:rsidRPr="008619FD">
        <w:rPr>
          <w:rFonts w:ascii="Book Antiqua" w:hAnsi="Book Antiqua"/>
          <w:sz w:val="24"/>
          <w:szCs w:val="24"/>
        </w:rPr>
        <w:t xml:space="preserve">Given that </w:t>
      </w:r>
      <w:r w:rsidR="00614C64" w:rsidRPr="008619FD">
        <w:rPr>
          <w:rFonts w:ascii="Book Antiqua" w:hAnsi="Book Antiqua"/>
          <w:sz w:val="24"/>
          <w:szCs w:val="24"/>
        </w:rPr>
        <w:t xml:space="preserve">CSCs share common </w:t>
      </w:r>
      <w:r w:rsidR="00DD5608" w:rsidRPr="008619FD">
        <w:rPr>
          <w:rFonts w:ascii="Book Antiqua" w:hAnsi="Book Antiqua"/>
          <w:sz w:val="24"/>
          <w:szCs w:val="24"/>
        </w:rPr>
        <w:t>properties</w:t>
      </w:r>
      <w:r w:rsidR="00614C64" w:rsidRPr="008619FD">
        <w:rPr>
          <w:rFonts w:ascii="Book Antiqua" w:hAnsi="Book Antiqua"/>
          <w:sz w:val="24"/>
          <w:szCs w:val="24"/>
        </w:rPr>
        <w:t xml:space="preserve"> with stem cells</w:t>
      </w:r>
      <w:r w:rsidRPr="008619FD">
        <w:rPr>
          <w:rFonts w:ascii="Book Antiqua" w:hAnsi="Book Antiqua"/>
          <w:sz w:val="24"/>
          <w:szCs w:val="24"/>
        </w:rPr>
        <w:t xml:space="preserve"> and are resistant to the treatment with various DNA damaging agents, CSCs </w:t>
      </w:r>
      <w:r w:rsidR="006553A4" w:rsidRPr="008619FD">
        <w:rPr>
          <w:rFonts w:ascii="Book Antiqua" w:hAnsi="Book Antiqua"/>
          <w:sz w:val="24"/>
          <w:szCs w:val="24"/>
        </w:rPr>
        <w:t>were</w:t>
      </w:r>
      <w:r w:rsidRPr="008619FD">
        <w:rPr>
          <w:rFonts w:ascii="Book Antiqua" w:hAnsi="Book Antiqua"/>
          <w:sz w:val="24"/>
          <w:szCs w:val="24"/>
        </w:rPr>
        <w:t xml:space="preserve"> also </w:t>
      </w:r>
      <w:r w:rsidR="004D7851" w:rsidRPr="008619FD">
        <w:rPr>
          <w:rFonts w:ascii="Book Antiqua" w:hAnsi="Book Antiqua"/>
          <w:sz w:val="24"/>
          <w:szCs w:val="24"/>
        </w:rPr>
        <w:t>proposed</w:t>
      </w:r>
      <w:r w:rsidRPr="008619FD">
        <w:rPr>
          <w:rFonts w:ascii="Book Antiqua" w:hAnsi="Book Antiqua"/>
          <w:sz w:val="24"/>
          <w:szCs w:val="24"/>
        </w:rPr>
        <w:t xml:space="preserve"> to possess </w:t>
      </w:r>
      <w:r w:rsidR="004D7851" w:rsidRPr="008619FD">
        <w:rPr>
          <w:rFonts w:ascii="Book Antiqua" w:hAnsi="Book Antiqua"/>
          <w:sz w:val="24"/>
          <w:szCs w:val="24"/>
        </w:rPr>
        <w:t xml:space="preserve">the </w:t>
      </w:r>
      <w:r w:rsidRPr="008619FD">
        <w:rPr>
          <w:rFonts w:ascii="Book Antiqua" w:hAnsi="Book Antiqua"/>
          <w:sz w:val="24"/>
          <w:szCs w:val="24"/>
        </w:rPr>
        <w:t>elevated DDR</w:t>
      </w:r>
      <w:r w:rsidR="00DD5608" w:rsidRPr="008619FD">
        <w:rPr>
          <w:rFonts w:ascii="Book Antiqua" w:hAnsi="Book Antiqua"/>
          <w:sz w:val="24"/>
          <w:szCs w:val="24"/>
        </w:rPr>
        <w:t xml:space="preserve"> to process DNA damage more efficiently than bulk cancer cells</w:t>
      </w:r>
      <w:r w:rsidRPr="008619FD">
        <w:rPr>
          <w:rFonts w:ascii="Book Antiqua" w:hAnsi="Book Antiqua"/>
          <w:sz w:val="24"/>
          <w:szCs w:val="24"/>
        </w:rPr>
        <w:t>.</w:t>
      </w:r>
      <w:r w:rsidR="00970316" w:rsidRPr="008619FD">
        <w:rPr>
          <w:rFonts w:ascii="Book Antiqua" w:hAnsi="Book Antiqua"/>
          <w:sz w:val="24"/>
          <w:szCs w:val="24"/>
        </w:rPr>
        <w:t xml:space="preserve"> </w:t>
      </w:r>
      <w:r w:rsidR="004D7851" w:rsidRPr="008619FD">
        <w:rPr>
          <w:rFonts w:ascii="Book Antiqua" w:hAnsi="Book Antiqua"/>
          <w:sz w:val="24"/>
          <w:szCs w:val="24"/>
        </w:rPr>
        <w:t>I</w:t>
      </w:r>
      <w:r w:rsidR="00970316" w:rsidRPr="008619FD">
        <w:rPr>
          <w:rFonts w:ascii="Book Antiqua" w:hAnsi="Book Antiqua"/>
          <w:sz w:val="24"/>
          <w:szCs w:val="24"/>
        </w:rPr>
        <w:t xml:space="preserve">t has been reported that </w:t>
      </w:r>
      <w:r w:rsidR="009347AB" w:rsidRPr="008619FD">
        <w:rPr>
          <w:rFonts w:ascii="Book Antiqua" w:hAnsi="Book Antiqua"/>
          <w:sz w:val="24"/>
          <w:szCs w:val="24"/>
        </w:rPr>
        <w:t>CD133+ glioma stem cells</w:t>
      </w:r>
      <w:r w:rsidR="006553A4" w:rsidRPr="008619FD">
        <w:rPr>
          <w:rFonts w:ascii="Book Antiqua" w:hAnsi="Book Antiqua"/>
          <w:sz w:val="24"/>
          <w:szCs w:val="24"/>
        </w:rPr>
        <w:t xml:space="preserve"> (GSCs)</w:t>
      </w:r>
      <w:r w:rsidR="009347AB" w:rsidRPr="008619FD">
        <w:rPr>
          <w:rFonts w:ascii="Book Antiqua" w:hAnsi="Book Antiqua"/>
          <w:sz w:val="24"/>
          <w:szCs w:val="24"/>
        </w:rPr>
        <w:t xml:space="preserve"> contribute to glioma radio</w:t>
      </w:r>
      <w:r w:rsidR="001A20E2" w:rsidRPr="008619FD">
        <w:rPr>
          <w:rFonts w:ascii="Book Antiqua" w:hAnsi="Book Antiqua"/>
          <w:sz w:val="24"/>
          <w:szCs w:val="24"/>
        </w:rPr>
        <w:t>-</w:t>
      </w:r>
      <w:r w:rsidR="009347AB" w:rsidRPr="008619FD">
        <w:rPr>
          <w:rFonts w:ascii="Book Antiqua" w:hAnsi="Book Antiqua"/>
          <w:sz w:val="24"/>
          <w:szCs w:val="24"/>
        </w:rPr>
        <w:t>resistance and tumor re</w:t>
      </w:r>
      <w:r w:rsidR="00B766A4" w:rsidRPr="008619FD">
        <w:rPr>
          <w:rFonts w:ascii="Book Antiqua" w:hAnsi="Book Antiqua"/>
          <w:sz w:val="24"/>
          <w:szCs w:val="24"/>
        </w:rPr>
        <w:t>generation</w:t>
      </w:r>
      <w:r w:rsidR="009347AB" w:rsidRPr="008619FD">
        <w:rPr>
          <w:rFonts w:ascii="Book Antiqua" w:hAnsi="Book Antiqua"/>
          <w:sz w:val="24"/>
          <w:szCs w:val="24"/>
        </w:rPr>
        <w:t xml:space="preserve"> through </w:t>
      </w:r>
      <w:r w:rsidR="00B766A4" w:rsidRPr="008619FD">
        <w:rPr>
          <w:rFonts w:ascii="Book Antiqua" w:hAnsi="Book Antiqua"/>
          <w:sz w:val="24"/>
          <w:szCs w:val="24"/>
        </w:rPr>
        <w:t>enhanced cell cycle</w:t>
      </w:r>
      <w:r w:rsidR="009347AB" w:rsidRPr="008619FD">
        <w:rPr>
          <w:rFonts w:ascii="Book Antiqua" w:hAnsi="Book Antiqua"/>
          <w:sz w:val="24"/>
          <w:szCs w:val="24"/>
        </w:rPr>
        <w:t xml:space="preserve"> checkpoint response and DNA repair. </w:t>
      </w:r>
      <w:proofErr w:type="gramStart"/>
      <w:r w:rsidR="00970316" w:rsidRPr="008619FD">
        <w:rPr>
          <w:rFonts w:ascii="Book Antiqua" w:hAnsi="Book Antiqua"/>
          <w:sz w:val="24"/>
          <w:szCs w:val="24"/>
        </w:rPr>
        <w:t>This is further supported by the finding that</w:t>
      </w:r>
      <w:r w:rsidR="009347AB" w:rsidRPr="008619FD">
        <w:rPr>
          <w:rFonts w:ascii="Book Antiqua" w:hAnsi="Book Antiqua"/>
          <w:sz w:val="24"/>
          <w:szCs w:val="24"/>
        </w:rPr>
        <w:t xml:space="preserve"> </w:t>
      </w:r>
      <w:r w:rsidR="00970316" w:rsidRPr="008619FD">
        <w:rPr>
          <w:rFonts w:ascii="Book Antiqua" w:hAnsi="Book Antiqua"/>
          <w:sz w:val="24"/>
          <w:szCs w:val="24"/>
        </w:rPr>
        <w:t>the radio</w:t>
      </w:r>
      <w:r w:rsidR="001A20E2" w:rsidRPr="008619FD">
        <w:rPr>
          <w:rFonts w:ascii="Book Antiqua" w:hAnsi="Book Antiqua"/>
          <w:sz w:val="24"/>
          <w:szCs w:val="24"/>
        </w:rPr>
        <w:t>-</w:t>
      </w:r>
      <w:r w:rsidR="00970316" w:rsidRPr="008619FD">
        <w:rPr>
          <w:rFonts w:ascii="Book Antiqua" w:hAnsi="Book Antiqua"/>
          <w:sz w:val="24"/>
          <w:szCs w:val="24"/>
        </w:rPr>
        <w:t>resistance of CD133+</w:t>
      </w:r>
      <w:r w:rsidRPr="008619FD">
        <w:rPr>
          <w:rFonts w:ascii="Book Antiqua" w:hAnsi="Book Antiqua"/>
          <w:sz w:val="24"/>
          <w:szCs w:val="24"/>
        </w:rPr>
        <w:t xml:space="preserve"> </w:t>
      </w:r>
      <w:r w:rsidR="006553A4" w:rsidRPr="008619FD">
        <w:rPr>
          <w:rFonts w:ascii="Book Antiqua" w:hAnsi="Book Antiqua"/>
          <w:sz w:val="24"/>
          <w:szCs w:val="24"/>
        </w:rPr>
        <w:t>GSC</w:t>
      </w:r>
      <w:r w:rsidRPr="008619FD">
        <w:rPr>
          <w:rFonts w:ascii="Book Antiqua" w:hAnsi="Book Antiqua"/>
          <w:sz w:val="24"/>
          <w:szCs w:val="24"/>
        </w:rPr>
        <w:t xml:space="preserve">s can be </w:t>
      </w:r>
      <w:r w:rsidR="00B766A4" w:rsidRPr="008619FD">
        <w:rPr>
          <w:rFonts w:ascii="Book Antiqua" w:hAnsi="Book Antiqua"/>
          <w:sz w:val="24"/>
          <w:szCs w:val="24"/>
        </w:rPr>
        <w:t>overcome</w:t>
      </w:r>
      <w:r w:rsidRPr="008619FD">
        <w:rPr>
          <w:rFonts w:ascii="Book Antiqua" w:hAnsi="Book Antiqua"/>
          <w:sz w:val="24"/>
          <w:szCs w:val="24"/>
        </w:rPr>
        <w:t xml:space="preserve"> with a specific inhibitor of the Chk1 and Chk2 checkpoint kinases</w:t>
      </w:r>
      <w:proofErr w:type="gramEnd"/>
      <w:r w:rsidR="009C6DC9" w:rsidRPr="008619FD">
        <w:rPr>
          <w:rFonts w:ascii="Book Antiqua" w:hAnsi="Book Antiqua"/>
          <w:sz w:val="24"/>
          <w:szCs w:val="24"/>
          <w:vertAlign w:val="superscript"/>
        </w:rPr>
        <w:fldChar w:fldCharType="begin">
          <w:fldData xml:space="preserve">PFJlZm1hbj48Q2l0ZT48QXV0aG9yPkJhbzwvQXV0aG9yPjxZZWFyPjIwMDY8L1llYXI+PFJlY051
bT45ODc1PC9SZWNOdW0+PElEVGV4dD5HbGlvbWEgc3RlbSBjZWxscyBwcm9tb3RlIHJhZGlvcmVz
aXN0YW5jZSBieSBwcmVmZXJlbnRpYWwgYWN0aXZhdGlvbiBvZiB0aGUgRE5BIGRhbWFnZSByZXNw
b25zZTwvSURUZXh0PjxNREwgUmVmX1R5cGU9IkpvdXJuYWwiPjxSZWZfVHlwZT5Kb3VybmFsPC9S
ZWZfVHlwZT48UmVmX0lEPjk4NzU8L1JlZl9JRD48VGl0bGVfUHJpbWFyeT5HbGlvbWEgc3RlbSBj
ZWxscyBwcm9tb3RlIHJhZGlvcmVzaXN0YW5jZSBieSBwcmVmZXJlbnRpYWwgYWN0aXZhdGlvbiBv
ZiB0aGUgRE5BIGRhbWFnZSByZXNwb25zZTwvVGl0bGVfUHJpbWFyeT48QXV0aG9yc19QcmltYXJ5
PkJhbyxTLjwvQXV0aG9yc19QcmltYXJ5PjxBdXRob3JzX1ByaW1hcnk+V3UsUS48L0F1dGhvcnNf
UHJpbWFyeT48QXV0aG9yc19QcmltYXJ5Pk1jTGVuZG9uLFIuRS48L0F1dGhvcnNfUHJpbWFyeT48
QXV0aG9yc19QcmltYXJ5PkhhbyxZLjwvQXV0aG9yc19QcmltYXJ5PjxBdXRob3JzX1ByaW1hcnk+
U2hpLFEuPC9BdXRob3JzX1ByaW1hcnk+PEF1dGhvcnNfUHJpbWFyeT5IamVsbWVsYW5kLEEuQi48
L0F1dGhvcnNfUHJpbWFyeT48QXV0aG9yc19QcmltYXJ5PkRld2hpcnN0LE0uVy48L0F1dGhvcnNf
UHJpbWFyeT48QXV0aG9yc19QcmltYXJ5PkJpZ25lcixELkQuPC9BdXRob3JzX1ByaW1hcnk+PEF1
dGhvcnNfUHJpbWFyeT5SaWNoLEouTi48L0F1dGhvcnNfUHJpbWFyeT48RGF0ZV9QcmltYXJ5PjIw
MDYvMTIvNzwvRGF0ZV9QcmltYXJ5PjxLZXl3b3Jkcz5hY3RpdmF0aW9uPC9LZXl3b3Jkcz48S2V5
d29yZHM+QW5pbWFsczwvS2V5d29yZHM+PEtleXdvcmRzPkFudGlnZW5zPC9LZXl3b3Jkcz48S2V5
d29yZHM+QW50aWdlbnMsQ0Q8L0tleXdvcmRzPjxLZXl3b3Jkcz5hcG9wdG9zaXM8L0tleXdvcmRz
PjxLZXl3b3Jkcz5BcnRpY2xlPC9LZXl3b3Jkcz48S2V5d29yZHM+QnJhaW48L0tleXdvcmRzPjxL
ZXl3b3Jkcz5icmFpbiBuZW9wbGFzbXM8L0tleXdvcmRzPjxLZXl3b3Jkcz5jYW5jZXI8L0tleXdv
cmRzPjxLZXl3b3Jkcz5jZWxsPC9LZXl3b3Jkcz48S2V5d29yZHM+Y2VsbCBjdWx0dXJlPC9LZXl3
b3Jkcz48S2V5d29yZHM+Y2VsbC1jdWx0dXJlPC9LZXl3b3Jkcz48S2V5d29yZHM+Y2VsbHM8L0tl
eXdvcmRzPjxLZXl3b3Jkcz5DZWxsdWxhcjwvS2V5d29yZHM+PEtleXdvcmRzPkNVTFRVUkU8L0tl
eXdvcmRzPjxLZXl3b3Jkcz5kYW1hZ2U8L0tleXdvcmRzPjxLZXl3b3Jkcz5ETkE8L0tleXdvcmRz
PjxLZXl3b3Jkcz5ETkEgZGFtYWdlPC9LZXl3b3Jkcz48S2V5d29yZHM+RE5BIGRhbWFnZSByZXNw
b25zZTwvS2V5d29yZHM+PEtleXdvcmRzPkROQSByZXBhaXI8L0tleXdvcmRzPjxLZXl3b3Jkcz5E
TkEgcmVwYWlyIGNhcGFjaXR5PC9LZXl3b3Jkcz48S2V5d29yZHM+RE5BLURhbWFnZTwvS2V5d29y
ZHM+PEtleXdvcmRzPkROQS1yZXBhaXI8L0tleXdvcmRzPjxLZXl3b3Jkcz5nZW5ldGljczwvS2V5
d29yZHM+PEtleXdvcmRzPmdsaW9ibGFzdG9tYTwvS2V5d29yZHM+PEtleXdvcmRzPkdsaW9tYTwv
S2V5d29yZHM+PEtleXdvcmRzPmdseWNvcHJvdGVpbjwvS2V5d29yZHM+PEtleXdvcmRzPmdseWNv
cHJvdGVpbnM8L0tleXdvcmRzPjxLZXl3b3Jkcz5IdW1hbjwvS2V5d29yZHM+PEtleXdvcmRzPmh1
bWFuczwvS2V5d29yZHM+PEtleXdvcmRzPklOSElCSVRPUjwvS2V5d29yZHM+PEtleXdvcmRzPmlv
bml6aW5nPC9LZXl3b3Jkcz48S2V5d29yZHM+aW9uaXppbmcgcmFkaWF0aW9uPC9LZXl3b3Jkcz48
S2V5d29yZHM+a2luYXNlPC9LZXl3b3Jkcz48S2V5d29yZHM+bWFsaWduYW5jeTwvS2V5d29yZHM+
PEtleXdvcmRzPm1hbGlnbmFudDwvS2V5d29yZHM+PEtleXdvcmRzPm1lY2hhbmlzbTwvS2V5d29y
ZHM+PEtleXdvcmRzPm1lY2hhbmlzbXM8L0tleXdvcmRzPjxLZXl3b3Jkcz5tZXRhYm9saXNtPC9L
ZXl3b3Jkcz48S2V5d29yZHM+TWljZTwvS2V5d29yZHM+PEtleXdvcmRzPm1vZGVsPC9LZXl3b3Jk
cz48S2V5d29yZHM+TmVvcGxhc3RpYyBTdGVtIENlbGxzPC9LZXl3b3Jkcz48S2V5d29yZHM+bmV1
cmFsPC9LZXl3b3Jkcz48S2V5d29yZHM+b3JnYW5pemF0aW9uPC9LZXl3b3Jkcz48S2V5d29yZHM+
cGF0aG9sb2d5PC9LZXl3b3Jkcz48S2V5d29yZHM+cGVwdGlkZTwvS2V5d29yZHM+PEtleXdvcmRz
PlBlcHRpZGVzPC9LZXl3b3Jkcz48S2V5d29yZHM+cG9wdWxhdGlvbjwvS2V5d29yZHM+PEtleXdv
cmRzPnByZWZlcmVudGlhbDwvS2V5d29yZHM+PEtleXdvcmRzPnJhZGlhdGlvbjwvS2V5d29yZHM+
PEtleXdvcmRzPnJhZGlhdGlvbiBlZmZlY3RzPC9LZXl3b3Jkcz48S2V5d29yZHM+UmFkaWF0aW9u
IFRvbGVyYW5jZTwvS2V5d29yZHM+PEtleXdvcmRzPnJhZGlvcmVzaXN0YW5jZTwvS2V5d29yZHM+
PEtleXdvcmRzPnJhZGlvdGhlcmFweTwvS2V5d29yZHM+PEtleXdvcmRzPlJlY3VycmVuY2U8L0tl
eXdvcmRzPjxLZXl3b3Jkcz5yZXBhaXI8L0tleXdvcmRzPjxLZXl3b3Jkcz5SZXNlYXJjaDwvS2V5
d29yZHM+PEtleXdvcmRzPlN0ZW0gQ2VsbCBUcmFuc3BsYW50YXRpb248L0tleXdvcmRzPjxLZXl3
b3Jkcz5TVEVNIENFTExTPC9LZXl3b3Jkcz48S2V5d29yZHM+c3VyZ2VyeTwvS2V5d29yZHM+PEtl
eXdvcmRzPnRoZXJhcHk8L0tleXdvcmRzPjxLZXl3b3Jkcz5UcmFuc3BsYW50YXRpb24sSGV0ZXJv
bG9nb3VzPC9LZXl3b3Jkcz48S2V5d29yZHM+dHVtb3VyPC9LZXl3b3Jkcz48S2V5d29yZHM+WEVO
T0dSQUZUUzwvS2V5d29yZHM+PFJlcHJpbnQ+Tm90IGluIEZpbGU8L1JlcHJpbnQ+PFN0YXJ0X1Bh
Z2U+NzU2PC9TdGFydF9QYWdlPjxFbmRfUGFnZT43NjA8L0VuZF9QYWdlPjxQZXJpb2RpY2FsPk5h
dHVyZTwvUGVyaW9kaWNhbD48Vm9sdW1lPjQ0NDwvVm9sdW1lPjxJc3N1ZT43MTIwPC9Jc3N1ZT48
TWlzY18zPm5hdHVyZTA1MjM2IFtwaWldOzEwLjEwMzgvbmF0dXJlMDUyMzYgW2RvaV08L01pc2Nf
Mz48QWRkcmVzcz5EZXBhcnRtZW50IG9mIFN1cmdlcnksIER1a2UgVW5pdmVyc2l0eSBNZWRpY2Fs
IENlbnRlciwgRHVyaGFtLCBOb3J0aCBDYXJvbGluYSAyNzcxMCwgVVNBPC9BZGRyZXNzPjxXZWJf
VVJMPlBNOjE3MDUxMTU2PC9XZWJfVVJMPjxaWl9Kb3VybmFsU3RkQWJicmV2PjxmIG5hbWU9IlN5
c3RlbSI+TmF0dXJlPC9mPjwvWlpfSm91cm5hbFN0ZEFiYnJldj48WlpfV29ya2Zvcm1JRD4xPC9a
Wl9Xb3Jr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JhbzwvQXV0aG9yPjxZZWFyPjIwMDY8L1llYXI+PFJlY051
bT45ODc1PC9SZWNOdW0+PElEVGV4dD5HbGlvbWEgc3RlbSBjZWxscyBwcm9tb3RlIHJhZGlvcmVz
aXN0YW5jZSBieSBwcmVmZXJlbnRpYWwgYWN0aXZhdGlvbiBvZiB0aGUgRE5BIGRhbWFnZSByZXNw
b25zZTwvSURUZXh0PjxNREwgUmVmX1R5cGU9IkpvdXJuYWwiPjxSZWZfVHlwZT5Kb3VybmFsPC9S
ZWZfVHlwZT48UmVmX0lEPjk4NzU8L1JlZl9JRD48VGl0bGVfUHJpbWFyeT5HbGlvbWEgc3RlbSBj
ZWxscyBwcm9tb3RlIHJhZGlvcmVzaXN0YW5jZSBieSBwcmVmZXJlbnRpYWwgYWN0aXZhdGlvbiBv
ZiB0aGUgRE5BIGRhbWFnZSByZXNwb25zZTwvVGl0bGVfUHJpbWFyeT48QXV0aG9yc19QcmltYXJ5
PkJhbyxTLjwvQXV0aG9yc19QcmltYXJ5PjxBdXRob3JzX1ByaW1hcnk+V3UsUS48L0F1dGhvcnNf
UHJpbWFyeT48QXV0aG9yc19QcmltYXJ5Pk1jTGVuZG9uLFIuRS48L0F1dGhvcnNfUHJpbWFyeT48
QXV0aG9yc19QcmltYXJ5PkhhbyxZLjwvQXV0aG9yc19QcmltYXJ5PjxBdXRob3JzX1ByaW1hcnk+
U2hpLFEuPC9BdXRob3JzX1ByaW1hcnk+PEF1dGhvcnNfUHJpbWFyeT5IamVsbWVsYW5kLEEuQi48
L0F1dGhvcnNfUHJpbWFyeT48QXV0aG9yc19QcmltYXJ5PkRld2hpcnN0LE0uVy48L0F1dGhvcnNf
UHJpbWFyeT48QXV0aG9yc19QcmltYXJ5PkJpZ25lcixELkQuPC9BdXRob3JzX1ByaW1hcnk+PEF1
dGhvcnNfUHJpbWFyeT5SaWNoLEouTi48L0F1dGhvcnNfUHJpbWFyeT48RGF0ZV9QcmltYXJ5PjIw
MDYvMTIvNzwvRGF0ZV9QcmltYXJ5PjxLZXl3b3Jkcz5hY3RpdmF0aW9uPC9LZXl3b3Jkcz48S2V5
d29yZHM+QW5pbWFsczwvS2V5d29yZHM+PEtleXdvcmRzPkFudGlnZW5zPC9LZXl3b3Jkcz48S2V5
d29yZHM+QW50aWdlbnMsQ0Q8L0tleXdvcmRzPjxLZXl3b3Jkcz5hcG9wdG9zaXM8L0tleXdvcmRz
PjxLZXl3b3Jkcz5BcnRpY2xlPC9LZXl3b3Jkcz48S2V5d29yZHM+QnJhaW48L0tleXdvcmRzPjxL
ZXl3b3Jkcz5icmFpbiBuZW9wbGFzbXM8L0tleXdvcmRzPjxLZXl3b3Jkcz5jYW5jZXI8L0tleXdv
cmRzPjxLZXl3b3Jkcz5jZWxsPC9LZXl3b3Jkcz48S2V5d29yZHM+Y2VsbCBjdWx0dXJlPC9LZXl3
b3Jkcz48S2V5d29yZHM+Y2VsbC1jdWx0dXJlPC9LZXl3b3Jkcz48S2V5d29yZHM+Y2VsbHM8L0tl
eXdvcmRzPjxLZXl3b3Jkcz5DZWxsdWxhcjwvS2V5d29yZHM+PEtleXdvcmRzPkNVTFRVUkU8L0tl
eXdvcmRzPjxLZXl3b3Jkcz5kYW1hZ2U8L0tleXdvcmRzPjxLZXl3b3Jkcz5ETkE8L0tleXdvcmRz
PjxLZXl3b3Jkcz5ETkEgZGFtYWdlPC9LZXl3b3Jkcz48S2V5d29yZHM+RE5BIGRhbWFnZSByZXNw
b25zZTwvS2V5d29yZHM+PEtleXdvcmRzPkROQSByZXBhaXI8L0tleXdvcmRzPjxLZXl3b3Jkcz5E
TkEgcmVwYWlyIGNhcGFjaXR5PC9LZXl3b3Jkcz48S2V5d29yZHM+RE5BLURhbWFnZTwvS2V5d29y
ZHM+PEtleXdvcmRzPkROQS1yZXBhaXI8L0tleXdvcmRzPjxLZXl3b3Jkcz5nZW5ldGljczwvS2V5
d29yZHM+PEtleXdvcmRzPmdsaW9ibGFzdG9tYTwvS2V5d29yZHM+PEtleXdvcmRzPkdsaW9tYTwv
S2V5d29yZHM+PEtleXdvcmRzPmdseWNvcHJvdGVpbjwvS2V5d29yZHM+PEtleXdvcmRzPmdseWNv
cHJvdGVpbnM8L0tleXdvcmRzPjxLZXl3b3Jkcz5IdW1hbjwvS2V5d29yZHM+PEtleXdvcmRzPmh1
bWFuczwvS2V5d29yZHM+PEtleXdvcmRzPklOSElCSVRPUjwvS2V5d29yZHM+PEtleXdvcmRzPmlv
bml6aW5nPC9LZXl3b3Jkcz48S2V5d29yZHM+aW9uaXppbmcgcmFkaWF0aW9uPC9LZXl3b3Jkcz48
S2V5d29yZHM+a2luYXNlPC9LZXl3b3Jkcz48S2V5d29yZHM+bWFsaWduYW5jeTwvS2V5d29yZHM+
PEtleXdvcmRzPm1hbGlnbmFudDwvS2V5d29yZHM+PEtleXdvcmRzPm1lY2hhbmlzbTwvS2V5d29y
ZHM+PEtleXdvcmRzPm1lY2hhbmlzbXM8L0tleXdvcmRzPjxLZXl3b3Jkcz5tZXRhYm9saXNtPC9L
ZXl3b3Jkcz48S2V5d29yZHM+TWljZTwvS2V5d29yZHM+PEtleXdvcmRzPm1vZGVsPC9LZXl3b3Jk
cz48S2V5d29yZHM+TmVvcGxhc3RpYyBTdGVtIENlbGxzPC9LZXl3b3Jkcz48S2V5d29yZHM+bmV1
cmFsPC9LZXl3b3Jkcz48S2V5d29yZHM+b3JnYW5pemF0aW9uPC9LZXl3b3Jkcz48S2V5d29yZHM+
cGF0aG9sb2d5PC9LZXl3b3Jkcz48S2V5d29yZHM+cGVwdGlkZTwvS2V5d29yZHM+PEtleXdvcmRz
PlBlcHRpZGVzPC9LZXl3b3Jkcz48S2V5d29yZHM+cG9wdWxhdGlvbjwvS2V5d29yZHM+PEtleXdv
cmRzPnByZWZlcmVudGlhbDwvS2V5d29yZHM+PEtleXdvcmRzPnJhZGlhdGlvbjwvS2V5d29yZHM+
PEtleXdvcmRzPnJhZGlhdGlvbiBlZmZlY3RzPC9LZXl3b3Jkcz48S2V5d29yZHM+UmFkaWF0aW9u
IFRvbGVyYW5jZTwvS2V5d29yZHM+PEtleXdvcmRzPnJhZGlvcmVzaXN0YW5jZTwvS2V5d29yZHM+
PEtleXdvcmRzPnJhZGlvdGhlcmFweTwvS2V5d29yZHM+PEtleXdvcmRzPlJlY3VycmVuY2U8L0tl
eXdvcmRzPjxLZXl3b3Jkcz5yZXBhaXI8L0tleXdvcmRzPjxLZXl3b3Jkcz5SZXNlYXJjaDwvS2V5
d29yZHM+PEtleXdvcmRzPlN0ZW0gQ2VsbCBUcmFuc3BsYW50YXRpb248L0tleXdvcmRzPjxLZXl3
b3Jkcz5TVEVNIENFTExTPC9LZXl3b3Jkcz48S2V5d29yZHM+c3VyZ2VyeTwvS2V5d29yZHM+PEtl
eXdvcmRzPnRoZXJhcHk8L0tleXdvcmRzPjxLZXl3b3Jkcz5UcmFuc3BsYW50YXRpb24sSGV0ZXJv
bG9nb3VzPC9LZXl3b3Jkcz48S2V5d29yZHM+dHVtb3VyPC9LZXl3b3Jkcz48S2V5d29yZHM+WEVO
T0dSQUZUUzwvS2V5d29yZHM+PFJlcHJpbnQ+Tm90IGluIEZpbGU8L1JlcHJpbnQ+PFN0YXJ0X1Bh
Z2U+NzU2PC9TdGFydF9QYWdlPjxFbmRfUGFnZT43NjA8L0VuZF9QYWdlPjxQZXJpb2RpY2FsPk5h
dHVyZTwvUGVyaW9kaWNhbD48Vm9sdW1lPjQ0NDwvVm9sdW1lPjxJc3N1ZT43MTIwPC9Jc3N1ZT48
TWlzY18zPm5hdHVyZTA1MjM2IFtwaWldOzEwLjEwMzgvbmF0dXJlMDUyMzYgW2RvaV08L01pc2Nf
Mz48QWRkcmVzcz5EZXBhcnRtZW50IG9mIFN1cmdlcnksIER1a2UgVW5pdmVyc2l0eSBNZWRpY2Fs
IENlbnRlciwgRHVyaGFtLCBOb3J0aCBDYXJvbGluYSAyNzcxMCwgVVNBPC9BZGRyZXNzPjxXZWJf
VVJMPlBNOjE3MDUxMTU2PC9XZWJfVVJMPjxaWl9Kb3VybmFsU3RkQWJicmV2PjxmIG5hbWU9IlN5
c3RlbSI+TmF0dXJlPC9mPjwvWlpfSm91cm5hbFN0ZEFiYnJldj48WlpfV29ya2Zvcm1JRD4xPC9a
Wl9Xb3Jr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9C6DC9" w:rsidRPr="008619FD">
        <w:rPr>
          <w:rFonts w:ascii="Book Antiqua" w:hAnsi="Book Antiqua"/>
          <w:sz w:val="24"/>
          <w:szCs w:val="24"/>
          <w:vertAlign w:val="superscript"/>
        </w:rPr>
      </w:r>
      <w:r w:rsidR="009C6DC9"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w:t>
      </w:r>
      <w:r w:rsidR="009C6DC9" w:rsidRPr="008619FD">
        <w:rPr>
          <w:rFonts w:ascii="Book Antiqua" w:hAnsi="Book Antiqua"/>
          <w:sz w:val="24"/>
          <w:szCs w:val="24"/>
          <w:vertAlign w:val="superscript"/>
        </w:rPr>
        <w:fldChar w:fldCharType="end"/>
      </w:r>
      <w:r w:rsidRPr="008619FD">
        <w:rPr>
          <w:rFonts w:ascii="Book Antiqua" w:hAnsi="Book Antiqua"/>
          <w:sz w:val="24"/>
          <w:szCs w:val="24"/>
        </w:rPr>
        <w:t>.</w:t>
      </w:r>
      <w:r w:rsidR="009347AB" w:rsidRPr="008619FD">
        <w:rPr>
          <w:rFonts w:ascii="Book Antiqua" w:hAnsi="Book Antiqua"/>
          <w:sz w:val="24"/>
          <w:szCs w:val="24"/>
        </w:rPr>
        <w:t xml:space="preserve"> </w:t>
      </w:r>
      <w:r w:rsidR="00CF7ADC" w:rsidRPr="008619FD">
        <w:rPr>
          <w:rFonts w:ascii="Book Antiqua" w:hAnsi="Book Antiqua"/>
          <w:sz w:val="24"/>
          <w:szCs w:val="24"/>
        </w:rPr>
        <w:t>Further investigation demonstrated that L1CAM</w:t>
      </w:r>
      <w:r w:rsidR="006553A4" w:rsidRPr="008619FD">
        <w:rPr>
          <w:rFonts w:ascii="Book Antiqua" w:hAnsi="Book Antiqua"/>
          <w:sz w:val="24"/>
          <w:szCs w:val="24"/>
        </w:rPr>
        <w:t xml:space="preserve"> (CD171)</w:t>
      </w:r>
      <w:r w:rsidR="006226AF" w:rsidRPr="008619FD">
        <w:rPr>
          <w:rFonts w:ascii="Book Antiqua" w:hAnsi="Book Antiqua"/>
          <w:sz w:val="24"/>
          <w:szCs w:val="24"/>
        </w:rPr>
        <w:t xml:space="preserve">, which is preferentially expressed and is induced by DNA damage in GSCs, is responsible for the enhanced activation of </w:t>
      </w:r>
      <w:r w:rsidR="00B766A4" w:rsidRPr="008619FD">
        <w:rPr>
          <w:rFonts w:ascii="Book Antiqua" w:hAnsi="Book Antiqua"/>
          <w:sz w:val="24"/>
          <w:szCs w:val="24"/>
        </w:rPr>
        <w:t>cell cycle</w:t>
      </w:r>
      <w:r w:rsidR="006226AF" w:rsidRPr="008619FD">
        <w:rPr>
          <w:rFonts w:ascii="Book Antiqua" w:hAnsi="Book Antiqua"/>
          <w:sz w:val="24"/>
          <w:szCs w:val="24"/>
        </w:rPr>
        <w:t xml:space="preserve"> checkpoint and </w:t>
      </w:r>
      <w:r w:rsidR="00CF7ADC" w:rsidRPr="008619FD">
        <w:rPr>
          <w:rFonts w:ascii="Book Antiqua" w:hAnsi="Book Antiqua"/>
          <w:sz w:val="24"/>
          <w:szCs w:val="24"/>
        </w:rPr>
        <w:t>radio</w:t>
      </w:r>
      <w:r w:rsidR="00B766A4" w:rsidRPr="008619FD">
        <w:rPr>
          <w:rFonts w:ascii="Book Antiqua" w:hAnsi="Book Antiqua"/>
          <w:sz w:val="24"/>
          <w:szCs w:val="24"/>
        </w:rPr>
        <w:t>-</w:t>
      </w:r>
      <w:r w:rsidR="00CF7ADC" w:rsidRPr="008619FD">
        <w:rPr>
          <w:rFonts w:ascii="Book Antiqua" w:hAnsi="Book Antiqua"/>
          <w:sz w:val="24"/>
          <w:szCs w:val="24"/>
        </w:rPr>
        <w:t>resistance of GSCs</w:t>
      </w:r>
      <w:r w:rsidR="00684EAF" w:rsidRPr="008619FD">
        <w:rPr>
          <w:rFonts w:ascii="Book Antiqua" w:hAnsi="Book Antiqua"/>
          <w:sz w:val="24"/>
          <w:szCs w:val="24"/>
        </w:rPr>
        <w:t xml:space="preserve"> </w:t>
      </w:r>
      <w:r w:rsidR="00B766A4" w:rsidRPr="008619FD">
        <w:rPr>
          <w:rFonts w:ascii="Book Antiqua" w:hAnsi="Book Antiqua"/>
          <w:sz w:val="24"/>
          <w:szCs w:val="24"/>
        </w:rPr>
        <w:t xml:space="preserve">by upregulating </w:t>
      </w:r>
      <w:r w:rsidR="00684EAF" w:rsidRPr="008619FD">
        <w:rPr>
          <w:rFonts w:ascii="Book Antiqua" w:hAnsi="Book Antiqua"/>
          <w:sz w:val="24"/>
          <w:szCs w:val="24"/>
        </w:rPr>
        <w:t xml:space="preserve">NBS1 </w:t>
      </w:r>
      <w:r w:rsidR="00B766A4" w:rsidRPr="008619FD">
        <w:rPr>
          <w:rFonts w:ascii="Book Antiqua" w:hAnsi="Book Antiqua"/>
          <w:sz w:val="24"/>
          <w:szCs w:val="24"/>
        </w:rPr>
        <w:t>expression</w:t>
      </w:r>
      <w:r w:rsidR="009C6DC9" w:rsidRPr="008619FD">
        <w:rPr>
          <w:rFonts w:ascii="Book Antiqua" w:hAnsi="Book Antiqua"/>
          <w:sz w:val="24"/>
          <w:szCs w:val="24"/>
          <w:vertAlign w:val="superscript"/>
        </w:rPr>
        <w:fldChar w:fldCharType="begin">
          <w:fldData xml:space="preserve">PFJlZm1hbj48Q2l0ZT48QXV0aG9yPkNoZW5nPC9BdXRob3I+PFllYXI+MjAxMTwvWWVhcj48UmVj
TnVtPjEwMTA1PC9SZWNOdW0+PElEVGV4dD5MMUNBTSByZWd1bGF0ZXMgRE5BIGRhbWFnZSBjaGVj
a3BvaW50IHJlc3BvbnNlIG9mIGdsaW9ibGFzdG9tYSBzdGVtIGNlbGxzIHRocm91Z2ggTkJTMSYj
eEE7NTwvSURUZXh0PjxNREwgUmVmX1R5cGU9IkpvdXJuYWwiPjxSZWZfVHlwZT5Kb3VybmFsPC9S
ZWZfVHlwZT48UmVmX0lEPjEwMTA1PC9SZWZfSUQ+PFRpdGxlX1ByaW1hcnk+TDFDQU0gcmVndWxh
dGVzIEROQSBkYW1hZ2UgY2hlY2twb2ludCByZXNwb25zZSBvZiBnbGlvYmxhc3RvbWEgc3RlbSBj
ZWxscyB0aHJvdWdoIE5CUzEmI3hBOzU8L1RpdGxlX1ByaW1hcnk+PEF1dGhvcnNfUHJpbWFyeT5D
aGVuZyxMLjwvQXV0aG9yc19QcmltYXJ5PjxBdXRob3JzX1ByaW1hcnk+V3UsUS48L0F1dGhvcnNf
UHJpbWFyeT48QXV0aG9yc19QcmltYXJ5Pkh1YW5nLFouPC9BdXRob3JzX1ByaW1hcnk+PEF1dGhv
cnNfUHJpbWFyeT5HdXJ5YW5vdmEsTy5BLjwvQXV0aG9yc19QcmltYXJ5PjxBdXRob3JzX1ByaW1h
cnk+SHVhbmcsUS48L0F1dGhvcnNfUHJpbWFyeT48QXV0aG9yc19QcmltYXJ5PlNob3UsVy48L0F1
dGhvcnNfUHJpbWFyeT48QXV0aG9yc19QcmltYXJ5PlJpY2gsSi5OLjwvQXV0aG9yc19QcmltYXJ5
PjxBdXRob3JzX1ByaW1hcnk+QmFvLFMuPC9BdXRob3JzX1ByaW1hcnk+PERhdGVfUHJpbWFyeT4y
MDExLzMvMjwvRGF0ZV9QcmltYXJ5PjxLZXl3b3Jkcz5hY3RpdmF0aW9uPC9LZXl3b3Jkcz48S2V5
d29yZHM+YWRoZXNpb248L0tleXdvcmRzPjxLZXl3b3Jkcz5hbnRhZ29uaXN0cyAmYW1wOyBpbmhp
Yml0b3JzPC9LZXl3b3Jkcz48S2V5d29yZHM+QXJ0aWNsZTwvS2V5d29yZHM+PEtleXdvcmRzPmF0
YXhpYSB0ZWxhbmdpZWN0YXNpYTwvS2V5d29yZHM+PEtleXdvcmRzPkF0YXhpYSBUZWxhbmdpZWN0
YXNpYSBNdXRhdGVkIFByb3RlaW5zPC9LZXl3b3Jkcz48S2V5d29yZHM+QnJhaW48L0tleXdvcmRz
PjxLZXl3b3Jkcz5jLW15YzwvS2V5d29yZHM+PEtleXdvcmRzPmNlbGw8L0tleXdvcmRzPjxLZXl3
b3Jkcz5jZWxsIGFkaGVzaW9uPC9LZXl3b3Jkcz48S2V5d29yZHM+Y2VsbCBjeWNsZTwvS2V5d29y
ZHM+PEtleXdvcmRzPkNlbGwgQ3ljbGUgUHJvdGVpbnM8L0tleXdvcmRzPjxLZXl3b3Jkcz5DZWxs
IE51Y2xldXM8L0tleXdvcmRzPjxLZXl3b3Jkcz5DZWxsLUFkaGVzaW9uPC9LZXl3b3Jkcz48S2V5
d29yZHM+Q2VsbC1DeWNsZTwvS2V5d29yZHM+PEtleXdvcmRzPmNlbGxzPC9LZXl3b3Jkcz48S2V5
d29yZHM+Y29tZXQgYXNzYXk8L0tleXdvcmRzPjxLZXl3b3Jkcz5kYW1hZ2U8L0tleXdvcmRzPjxL
ZXl3b3Jkcz5ETkE8L0tleXdvcmRzPjxLZXl3b3Jkcz5ETkEgYmluZGluZzwvS2V5d29yZHM+PEtl
eXdvcmRzPkROQSBiaW5kaW5nIHByb3RlaW48L0tleXdvcmRzPjxLZXl3b3Jkcz5ETkEgQmluZGlu
ZyBwcm90ZWluczwvS2V5d29yZHM+PEtleXdvcmRzPkROQSBkYW1hZ2U8L0tleXdvcmRzPjxLZXl3
b3Jkcz5ETkEgcmVwYWlyPC9LZXl3b3Jkcz48S2V5d29yZHM+ZG5hLWJpbmRpbmc8L0tleXdvcmRz
PjxLZXl3b3Jkcz5ETkEtQmluZGluZyBQcm90ZWluczwvS2V5d29yZHM+PEtleXdvcmRzPkROQS1E
YW1hZ2U8L0tleXdvcmRzPjxLZXl3b3Jkcz5FQzwvS2V5d29yZHM+PEtleXdvcmRzPmVuaGFuY2Vk
PC9LZXl3b3Jkcz48S2V5d29yZHM+ZXhwcmVzc2lvbjwvS2V5d29yZHM+PEtleXdvcmRzPkZsdW9y
ZXNjZW50IEFudGlib2R5IFRlY2huaXF1ZTwvS2V5d29yZHM+PEtleXdvcmRzPmdlbmV0aWNzPC9L
ZXl3b3Jkcz48S2V5d29yZHM+Z2xpb2JsYXN0b21hPC9LZXl3b3Jkcz48S2V5d29yZHM+SHVtYW48
L0tleXdvcmRzPjxLZXl3b3Jkcz5odW1hbnM8L0tleXdvcmRzPjxLZXl3b3Jkcz5JbW11bm9ibG90
dGluZzwvS2V5d29yZHM+PEtleXdvcmRzPmtpbmFzZTwvS2V5d29yZHM+PEtleXdvcmRzPm1lY2hh
bmlzbTwvS2V5d29yZHM+PEtleXdvcmRzPm1lY2hhbmlzbXM8L0tleXdvcmRzPjxLZXl3b3Jkcz5t
ZXRhYm9saXNtPC9LZXl3b3Jkcz48S2V5d29yZHM+bW9sZWN1bGFyPC9LZXl3b3Jkcz48S2V5d29y
ZHM+bXljPC9LZXl3b3Jkcz48S2V5d29yZHM+TmVvcGxhc3RpYyBTdGVtIENlbGxzPC9LZXl3b3Jk
cz48S2V5d29yZHM+bmV1cmFsPC9LZXl3b3Jkcz48S2V5d29yZHM+TmV1cmFsIENlbGwgQWRoZXNp
b24gTW9sZWN1bGUgTDE8L0tleXdvcmRzPjxLZXl3b3Jkcz5OdWNsZWFyIFByb3RlaW5zPC9LZXl3
b3Jkcz48S2V5d29yZHM+cGF0aG9sb2d5PC9LZXl3b3Jkcz48S2V5d29yZHM+cGhvc3Bob3J5bGF0
aW9uPC9LZXl3b3Jkcz48S2V5d29yZHM+cHJlZmVyZW50aWFsPC9LZXl3b3Jkcz48S2V5d29yZHM+
cHJvdGVpbjwvS2V5d29yZHM+PEtleXdvcmRzPlByb3RlaW4tU2VyaW5lLVRocmVvbmluZSBLaW5h
c2VzPC9LZXl3b3Jkcz48S2V5d29yZHM+UHJvdGVpbnM8L0tleXdvcmRzPjxLZXl3b3Jkcz5wcm90
by1vbmNvZ2VuZTwvS2V5d29yZHM+PEtleXdvcmRzPlByb3RvLU9uY29nZW5lIFByb3RlaW5zPC9L
ZXl3b3Jkcz48S2V5d29yZHM+UHJvdG8tT25jb2dlbmUgUHJvdGVpbnMgYy1teWM8L0tleXdvcmRz
PjxLZXl3b3Jkcz5wcm90b29uY29nZW5lPC9LZXl3b3Jkcz48S2V5d29yZHM+cmFkaWF0aW9uPC9L
ZXl3b3Jkcz48S2V5d29yZHM+cmFkaWF0aW9uIGVmZmVjdHM8L0tleXdvcmRzPjxLZXl3b3Jkcz5S
YWRpYXRpb24gVG9sZXJhbmNlPC9LZXl3b3Jkcz48S2V5d29yZHM+UmFkaWF0aW9uLElvbml6aW5n
PC9LZXl3b3Jkcz48S2V5d29yZHM+cmFkaW9yZXNpc3RhbmNlPC9LZXl3b3Jkcz48S2V5d29yZHM+
cmFkaW9zZW5zaXRpdml0eTwvS2V5d29yZHM+PEtleXdvcmRzPnJlcGFpcjwvS2V5d29yZHM+PEtl
eXdvcmRzPlJlc2VhcmNoPC9LZXl3b3Jkcz48S2V5d29yZHM+cmVzaXN0YW5jZTwvS2V5d29yZHM+
PEtleXdvcmRzPnJlc2lzdGFudDwvS2V5d29yZHM+PEtleXdvcmRzPlJldmVyc2UgVHJhbnNjcmlw
dGFzZSBQb2x5bWVyYXNlIENoYWluIFJlYWN0aW9uPC9LZXl3b3Jkcz48S2V5d29yZHM+Uk5BPC9L
ZXl3b3Jkcz48S2V5d29yZHM+Uk5BIEludGVyZmVyZW5jZTwvS2V5d29yZHM+PEtleXdvcmRzPlJO
QSxNZXNzZW5nZXI8L0tleXdvcmRzPjxLZXl3b3Jkcz5STkEsU21hbGwgSW50ZXJmZXJpbmc8L0tl
eXdvcmRzPjxLZXl3b3Jkcz5zaWduYWwgdHJhbnNkdWN0aW9uPC9LZXl3b3Jkcz48S2V5d29yZHM+
U1RFTSBDRUxMUzwvS2V5d29yZHM+PEtleXdvcmRzPnRoZXJhcHk8L0tleXdvcmRzPjxLZXl3b3Jk
cz50cmFuc2xvY2F0aW9uPC9LZXl3b3Jkcz48S2V5d29yZHM+dHVtb3I8L0tleXdvcmRzPjxLZXl3
b3Jkcz5UdW1vciBDZWxscyxDdWx0dXJlZDwvS2V5d29yZHM+PEtleXdvcmRzPlR1bW9yIHN1cHBy
ZXNzb3I8L0tleXdvcmRzPjxLZXl3b3Jkcz5UdW1vciBTdXBwcmVzc29yIFByb3RlaW5zPC9LZXl3
b3Jkcz48S2V5d29yZHM+dHVtb3VyPC9LZXl3b3Jkcz48UmVwcmludD5Ob3QgaW4gRmlsZTwvUmVw
cmludD48U3RhcnRfUGFnZT44MDA8L1N0YXJ0X1BhZ2U+PEVuZF9QYWdlPjgxMzwvRW5kX1BhZ2U+
PFBlcmlvZGljYWw+RU1CTyBKLjwvUGVyaW9kaWNhbD48Vm9sdW1lPjMwPC9Wb2x1bWU+PElzc3Vl
PjU8L0lzc3VlPjxVc2VyX0RlZl81PlBNQzMwNDkyMDk8L1VzZXJfRGVmXzU+PE1pc2NfMz5lbWJv
ajIwMTExMCBbcGlpXTsxMC4xMDM4L2VtYm9qLjIwMTEuMTAgW2RvaV08L01pc2NfMz48QWRkcmVz
cz5EZXBhcnRtZW50IG9mIFN0ZW0gQ2VsbCBCaW9sb2d5IGFuZCBSZWdlbmVyYXRpdmUgTWVkaWNp
bmUsIExlcm5lciBSZXNlYXJjaCBJbnN0aXR1dGUsIENsZXZlbGFuZCBDbGluaWMsIENsZXZlbGFu
ZCwgT0gsIFVTQTwvQWRkcmVzcz48V2ViX1VSTD5QTToyMTI5NzU4MTwvV2ViX1VSTD48WlpfSm91
cm5hbEZ1bGw+PGYgbmFtZT0iU3lzdGVtIj5FTUJPIEouPC9mPjwvWlpfSm91cm5hbEZ1bGw+PFpa
X1dvcmtmb3JtSUQ+MTwvWlpfV29ya2Zvcm1JRD48L01ETD48L0NpdGU+PC9SZWZtYW4+AG==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NoZW5nPC9BdXRob3I+PFllYXI+MjAxMTwvWWVhcj48UmVj
TnVtPjEwMTA1PC9SZWNOdW0+PElEVGV4dD5MMUNBTSByZWd1bGF0ZXMgRE5BIGRhbWFnZSBjaGVj
a3BvaW50IHJlc3BvbnNlIG9mIGdsaW9ibGFzdG9tYSBzdGVtIGNlbGxzIHRocm91Z2ggTkJTMSYj
eEE7NTwvSURUZXh0PjxNREwgUmVmX1R5cGU9IkpvdXJuYWwiPjxSZWZfVHlwZT5Kb3VybmFsPC9S
ZWZfVHlwZT48UmVmX0lEPjEwMTA1PC9SZWZfSUQ+PFRpdGxlX1ByaW1hcnk+TDFDQU0gcmVndWxh
dGVzIEROQSBkYW1hZ2UgY2hlY2twb2ludCByZXNwb25zZSBvZiBnbGlvYmxhc3RvbWEgc3RlbSBj
ZWxscyB0aHJvdWdoIE5CUzEmI3hBOzU8L1RpdGxlX1ByaW1hcnk+PEF1dGhvcnNfUHJpbWFyeT5D
aGVuZyxMLjwvQXV0aG9yc19QcmltYXJ5PjxBdXRob3JzX1ByaW1hcnk+V3UsUS48L0F1dGhvcnNf
UHJpbWFyeT48QXV0aG9yc19QcmltYXJ5Pkh1YW5nLFouPC9BdXRob3JzX1ByaW1hcnk+PEF1dGhv
cnNfUHJpbWFyeT5HdXJ5YW5vdmEsTy5BLjwvQXV0aG9yc19QcmltYXJ5PjxBdXRob3JzX1ByaW1h
cnk+SHVhbmcsUS48L0F1dGhvcnNfUHJpbWFyeT48QXV0aG9yc19QcmltYXJ5PlNob3UsVy48L0F1
dGhvcnNfUHJpbWFyeT48QXV0aG9yc19QcmltYXJ5PlJpY2gsSi5OLjwvQXV0aG9yc19QcmltYXJ5
PjxBdXRob3JzX1ByaW1hcnk+QmFvLFMuPC9BdXRob3JzX1ByaW1hcnk+PERhdGVfUHJpbWFyeT4y
MDExLzMvMjwvRGF0ZV9QcmltYXJ5PjxLZXl3b3Jkcz5hY3RpdmF0aW9uPC9LZXl3b3Jkcz48S2V5
d29yZHM+YWRoZXNpb248L0tleXdvcmRzPjxLZXl3b3Jkcz5hbnRhZ29uaXN0cyAmYW1wOyBpbmhp
Yml0b3JzPC9LZXl3b3Jkcz48S2V5d29yZHM+QXJ0aWNsZTwvS2V5d29yZHM+PEtleXdvcmRzPmF0
YXhpYSB0ZWxhbmdpZWN0YXNpYTwvS2V5d29yZHM+PEtleXdvcmRzPkF0YXhpYSBUZWxhbmdpZWN0
YXNpYSBNdXRhdGVkIFByb3RlaW5zPC9LZXl3b3Jkcz48S2V5d29yZHM+QnJhaW48L0tleXdvcmRz
PjxLZXl3b3Jkcz5jLW15YzwvS2V5d29yZHM+PEtleXdvcmRzPmNlbGw8L0tleXdvcmRzPjxLZXl3
b3Jkcz5jZWxsIGFkaGVzaW9uPC9LZXl3b3Jkcz48S2V5d29yZHM+Y2VsbCBjeWNsZTwvS2V5d29y
ZHM+PEtleXdvcmRzPkNlbGwgQ3ljbGUgUHJvdGVpbnM8L0tleXdvcmRzPjxLZXl3b3Jkcz5DZWxs
IE51Y2xldXM8L0tleXdvcmRzPjxLZXl3b3Jkcz5DZWxsLUFkaGVzaW9uPC9LZXl3b3Jkcz48S2V5
d29yZHM+Q2VsbC1DeWNsZTwvS2V5d29yZHM+PEtleXdvcmRzPmNlbGxzPC9LZXl3b3Jkcz48S2V5
d29yZHM+Y29tZXQgYXNzYXk8L0tleXdvcmRzPjxLZXl3b3Jkcz5kYW1hZ2U8L0tleXdvcmRzPjxL
ZXl3b3Jkcz5ETkE8L0tleXdvcmRzPjxLZXl3b3Jkcz5ETkEgYmluZGluZzwvS2V5d29yZHM+PEtl
eXdvcmRzPkROQSBiaW5kaW5nIHByb3RlaW48L0tleXdvcmRzPjxLZXl3b3Jkcz5ETkEgQmluZGlu
ZyBwcm90ZWluczwvS2V5d29yZHM+PEtleXdvcmRzPkROQSBkYW1hZ2U8L0tleXdvcmRzPjxLZXl3
b3Jkcz5ETkEgcmVwYWlyPC9LZXl3b3Jkcz48S2V5d29yZHM+ZG5hLWJpbmRpbmc8L0tleXdvcmRz
PjxLZXl3b3Jkcz5ETkEtQmluZGluZyBQcm90ZWluczwvS2V5d29yZHM+PEtleXdvcmRzPkROQS1E
YW1hZ2U8L0tleXdvcmRzPjxLZXl3b3Jkcz5FQzwvS2V5d29yZHM+PEtleXdvcmRzPmVuaGFuY2Vk
PC9LZXl3b3Jkcz48S2V5d29yZHM+ZXhwcmVzc2lvbjwvS2V5d29yZHM+PEtleXdvcmRzPkZsdW9y
ZXNjZW50IEFudGlib2R5IFRlY2huaXF1ZTwvS2V5d29yZHM+PEtleXdvcmRzPmdlbmV0aWNzPC9L
ZXl3b3Jkcz48S2V5d29yZHM+Z2xpb2JsYXN0b21hPC9LZXl3b3Jkcz48S2V5d29yZHM+SHVtYW48
L0tleXdvcmRzPjxLZXl3b3Jkcz5odW1hbnM8L0tleXdvcmRzPjxLZXl3b3Jkcz5JbW11bm9ibG90
dGluZzwvS2V5d29yZHM+PEtleXdvcmRzPmtpbmFzZTwvS2V5d29yZHM+PEtleXdvcmRzPm1lY2hh
bmlzbTwvS2V5d29yZHM+PEtleXdvcmRzPm1lY2hhbmlzbXM8L0tleXdvcmRzPjxLZXl3b3Jkcz5t
ZXRhYm9saXNtPC9LZXl3b3Jkcz48S2V5d29yZHM+bW9sZWN1bGFyPC9LZXl3b3Jkcz48S2V5d29y
ZHM+bXljPC9LZXl3b3Jkcz48S2V5d29yZHM+TmVvcGxhc3RpYyBTdGVtIENlbGxzPC9LZXl3b3Jk
cz48S2V5d29yZHM+bmV1cmFsPC9LZXl3b3Jkcz48S2V5d29yZHM+TmV1cmFsIENlbGwgQWRoZXNp
b24gTW9sZWN1bGUgTDE8L0tleXdvcmRzPjxLZXl3b3Jkcz5OdWNsZWFyIFByb3RlaW5zPC9LZXl3
b3Jkcz48S2V5d29yZHM+cGF0aG9sb2d5PC9LZXl3b3Jkcz48S2V5d29yZHM+cGhvc3Bob3J5bGF0
aW9uPC9LZXl3b3Jkcz48S2V5d29yZHM+cHJlZmVyZW50aWFsPC9LZXl3b3Jkcz48S2V5d29yZHM+
cHJvdGVpbjwvS2V5d29yZHM+PEtleXdvcmRzPlByb3RlaW4tU2VyaW5lLVRocmVvbmluZSBLaW5h
c2VzPC9LZXl3b3Jkcz48S2V5d29yZHM+UHJvdGVpbnM8L0tleXdvcmRzPjxLZXl3b3Jkcz5wcm90
by1vbmNvZ2VuZTwvS2V5d29yZHM+PEtleXdvcmRzPlByb3RvLU9uY29nZW5lIFByb3RlaW5zPC9L
ZXl3b3Jkcz48S2V5d29yZHM+UHJvdG8tT25jb2dlbmUgUHJvdGVpbnMgYy1teWM8L0tleXdvcmRz
PjxLZXl3b3Jkcz5wcm90b29uY29nZW5lPC9LZXl3b3Jkcz48S2V5d29yZHM+cmFkaWF0aW9uPC9L
ZXl3b3Jkcz48S2V5d29yZHM+cmFkaWF0aW9uIGVmZmVjdHM8L0tleXdvcmRzPjxLZXl3b3Jkcz5S
YWRpYXRpb24gVG9sZXJhbmNlPC9LZXl3b3Jkcz48S2V5d29yZHM+UmFkaWF0aW9uLElvbml6aW5n
PC9LZXl3b3Jkcz48S2V5d29yZHM+cmFkaW9yZXNpc3RhbmNlPC9LZXl3b3Jkcz48S2V5d29yZHM+
cmFkaW9zZW5zaXRpdml0eTwvS2V5d29yZHM+PEtleXdvcmRzPnJlcGFpcjwvS2V5d29yZHM+PEtl
eXdvcmRzPlJlc2VhcmNoPC9LZXl3b3Jkcz48S2V5d29yZHM+cmVzaXN0YW5jZTwvS2V5d29yZHM+
PEtleXdvcmRzPnJlc2lzdGFudDwvS2V5d29yZHM+PEtleXdvcmRzPlJldmVyc2UgVHJhbnNjcmlw
dGFzZSBQb2x5bWVyYXNlIENoYWluIFJlYWN0aW9uPC9LZXl3b3Jkcz48S2V5d29yZHM+Uk5BPC9L
ZXl3b3Jkcz48S2V5d29yZHM+Uk5BIEludGVyZmVyZW5jZTwvS2V5d29yZHM+PEtleXdvcmRzPlJO
QSxNZXNzZW5nZXI8L0tleXdvcmRzPjxLZXl3b3Jkcz5STkEsU21hbGwgSW50ZXJmZXJpbmc8L0tl
eXdvcmRzPjxLZXl3b3Jkcz5zaWduYWwgdHJhbnNkdWN0aW9uPC9LZXl3b3Jkcz48S2V5d29yZHM+
U1RFTSBDRUxMUzwvS2V5d29yZHM+PEtleXdvcmRzPnRoZXJhcHk8L0tleXdvcmRzPjxLZXl3b3Jk
cz50cmFuc2xvY2F0aW9uPC9LZXl3b3Jkcz48S2V5d29yZHM+dHVtb3I8L0tleXdvcmRzPjxLZXl3
b3Jkcz5UdW1vciBDZWxscyxDdWx0dXJlZDwvS2V5d29yZHM+PEtleXdvcmRzPlR1bW9yIHN1cHBy
ZXNzb3I8L0tleXdvcmRzPjxLZXl3b3Jkcz5UdW1vciBTdXBwcmVzc29yIFByb3RlaW5zPC9LZXl3
b3Jkcz48S2V5d29yZHM+dHVtb3VyPC9LZXl3b3Jkcz48UmVwcmludD5Ob3QgaW4gRmlsZTwvUmVw
cmludD48U3RhcnRfUGFnZT44MDA8L1N0YXJ0X1BhZ2U+PEVuZF9QYWdlPjgxMzwvRW5kX1BhZ2U+
PFBlcmlvZGljYWw+RU1CTyBKLjwvUGVyaW9kaWNhbD48Vm9sdW1lPjMwPC9Wb2x1bWU+PElzc3Vl
PjU8L0lzc3VlPjxVc2VyX0RlZl81PlBNQzMwNDkyMDk8L1VzZXJfRGVmXzU+PE1pc2NfMz5lbWJv
ajIwMTExMCBbcGlpXTsxMC4xMDM4L2VtYm9qLjIwMTEuMTAgW2RvaV08L01pc2NfMz48QWRkcmVz
cz5EZXBhcnRtZW50IG9mIFN0ZW0gQ2VsbCBCaW9sb2d5IGFuZCBSZWdlbmVyYXRpdmUgTWVkaWNp
bmUsIExlcm5lciBSZXNlYXJjaCBJbnN0aXR1dGUsIENsZXZlbGFuZCBDbGluaWMsIENsZXZlbGFu
ZCwgT0gsIFVTQTwvQWRkcmVzcz48V2ViX1VSTD5QTToyMTI5NzU4MTwvV2ViX1VSTD48WlpfSm91
cm5hbEZ1bGw+PGYgbmFtZT0iU3lzdGVtIj5FTUJPIEouPC9mPjwvWlpfSm91cm5hbEZ1bGw+PFpa
X1dvcmtmb3JtSUQ+MTwvWlpfV29ya2Zvcm1JRD48L01ETD48L0NpdGU+PC9SZWZtYW4+AG==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9C6DC9" w:rsidRPr="008619FD">
        <w:rPr>
          <w:rFonts w:ascii="Book Antiqua" w:hAnsi="Book Antiqua"/>
          <w:sz w:val="24"/>
          <w:szCs w:val="24"/>
          <w:vertAlign w:val="superscript"/>
        </w:rPr>
      </w:r>
      <w:r w:rsidR="009C6DC9"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6]</w:t>
      </w:r>
      <w:r w:rsidR="009C6DC9" w:rsidRPr="008619FD">
        <w:rPr>
          <w:rFonts w:ascii="Book Antiqua" w:hAnsi="Book Antiqua"/>
          <w:sz w:val="24"/>
          <w:szCs w:val="24"/>
          <w:vertAlign w:val="superscript"/>
        </w:rPr>
        <w:fldChar w:fldCharType="end"/>
      </w:r>
      <w:r w:rsidR="00CF7ADC" w:rsidRPr="008619FD">
        <w:rPr>
          <w:rFonts w:ascii="Book Antiqua" w:hAnsi="Book Antiqua"/>
          <w:sz w:val="24"/>
          <w:szCs w:val="24"/>
        </w:rPr>
        <w:t xml:space="preserve">. </w:t>
      </w:r>
      <w:r w:rsidR="00970316" w:rsidRPr="008619FD">
        <w:rPr>
          <w:rFonts w:ascii="Book Antiqua" w:hAnsi="Book Antiqua"/>
          <w:sz w:val="24"/>
          <w:szCs w:val="24"/>
        </w:rPr>
        <w:t>Glioblastoma-initiating cells</w:t>
      </w:r>
      <w:r w:rsidR="004B2D0F" w:rsidRPr="008619FD">
        <w:rPr>
          <w:rFonts w:ascii="Book Antiqua" w:hAnsi="Book Antiqua"/>
          <w:sz w:val="24"/>
          <w:szCs w:val="24"/>
        </w:rPr>
        <w:t xml:space="preserve"> (GICs)</w:t>
      </w:r>
      <w:r w:rsidR="00970316" w:rsidRPr="008619FD">
        <w:rPr>
          <w:rFonts w:ascii="Book Antiqua" w:hAnsi="Book Antiqua"/>
          <w:sz w:val="24"/>
          <w:szCs w:val="24"/>
        </w:rPr>
        <w:t xml:space="preserve"> </w:t>
      </w:r>
      <w:r w:rsidR="00CF7ADC" w:rsidRPr="008619FD">
        <w:rPr>
          <w:rFonts w:ascii="Book Antiqua" w:hAnsi="Book Antiqua"/>
          <w:sz w:val="24"/>
          <w:szCs w:val="24"/>
        </w:rPr>
        <w:t xml:space="preserve">also </w:t>
      </w:r>
      <w:r w:rsidR="00970316" w:rsidRPr="008619FD">
        <w:rPr>
          <w:rFonts w:ascii="Book Antiqua" w:hAnsi="Book Antiqua"/>
          <w:sz w:val="24"/>
          <w:szCs w:val="24"/>
        </w:rPr>
        <w:t>exhibit enhanced basal activation of SSB repair due to enhanced activation of the key SSB</w:t>
      </w:r>
      <w:r w:rsidR="004D7851" w:rsidRPr="008619FD">
        <w:rPr>
          <w:rFonts w:ascii="Book Antiqua" w:hAnsi="Book Antiqua"/>
          <w:sz w:val="24"/>
          <w:szCs w:val="24"/>
        </w:rPr>
        <w:t xml:space="preserve"> repair</w:t>
      </w:r>
      <w:r w:rsidR="00970316" w:rsidRPr="008619FD">
        <w:rPr>
          <w:rFonts w:ascii="Book Antiqua" w:hAnsi="Book Antiqua"/>
          <w:sz w:val="24"/>
          <w:szCs w:val="24"/>
        </w:rPr>
        <w:t xml:space="preserve"> player PARP1. </w:t>
      </w:r>
      <w:r w:rsidR="00B766A4" w:rsidRPr="008619FD">
        <w:rPr>
          <w:rFonts w:ascii="Book Antiqua" w:hAnsi="Book Antiqua"/>
          <w:sz w:val="24"/>
          <w:szCs w:val="24"/>
        </w:rPr>
        <w:t>The growth, self-renewal, and DNA damage repair capacity of GICs can be inhibited by PARP inhibition, leading to an enhanced sensitization of GICs to radiation</w:t>
      </w:r>
      <w:r w:rsidR="009C6DC9" w:rsidRPr="008619FD">
        <w:rPr>
          <w:rFonts w:ascii="Book Antiqua" w:hAnsi="Book Antiqua"/>
          <w:sz w:val="24"/>
          <w:szCs w:val="24"/>
          <w:vertAlign w:val="superscript"/>
        </w:rPr>
        <w:fldChar w:fldCharType="begin">
          <w:fldData xml:space="preserve">PFJlZm1hbj48Q2l0ZT48QXV0aG9yPlZlbmVyZTwvQXV0aG9yPjxZZWFyPjIwMTQ8L1llYXI+PFJl
Y051bT4xMDEwNjwvUmVjTnVtPjxJRFRleHQ+VGhlcmFwZXV0aWMgdGFyZ2V0aW5nIG9mIGNvbnN0
aXR1dGl2ZSBQQVJQIGFjdGl2YXRpb24gY29tcHJvbWlzZXMgc3RlbSBjZWxsIHBoZW5vdHlwZSBh
bmQgc3Vydml2YWwgb2YgZ2xpb2JsYXN0b21hLWluaXRpYXRpbmcgY2VsbHMmI3hBOzI8L0lEVGV4
dD48TURMIFJlZl9UeXBlPSJKb3VybmFsIj48UmVmX1R5cGU+Sm91cm5hbDwvUmVmX1R5cGU+PFJl
Zl9JRD4xMDEwNjwvUmVmX0lEPjxUaXRsZV9QcmltYXJ5PlRoZXJhcGV1dGljIHRhcmdldGluZyBv
ZiBjb25zdGl0dXRpdmUgUEFSUCBhY3RpdmF0aW9uIGNvbXByb21pc2VzIHN0ZW0gY2VsbCBwaGVu
b3R5cGUgYW5kIHN1cnZpdmFsIG9mIGdsaW9ibGFzdG9tYS1pbml0aWF0aW5nIGNlbGxzJiN4QTsy
PC9UaXRsZV9QcmltYXJ5PjxBdXRob3JzX1ByaW1hcnk+VmVuZXJlLE0uPC9BdXRob3JzX1ByaW1h
cnk+PEF1dGhvcnNfUHJpbWFyeT5IYW1lcmxpayxQLjwvQXV0aG9yc19QcmltYXJ5PjxBdXRob3Jz
X1ByaW1hcnk+V3UsUS48L0F1dGhvcnNfUHJpbWFyeT48QXV0aG9yc19QcmltYXJ5PlJhc211c3Nl
bixSLkQuPC9BdXRob3JzX1ByaW1hcnk+PEF1dGhvcnNfUHJpbWFyeT5Tb25nLEwuQS48L0F1dGhv
cnNfUHJpbWFyeT48QXV0aG9yc19QcmltYXJ5PlZhc2FuamksQS48L0F1dGhvcnNfUHJpbWFyeT48
QXV0aG9yc19QcmltYXJ5PlRlbmxleSxOLjwvQXV0aG9yc19QcmltYXJ5PjxBdXRob3JzX1ByaW1h
cnk+RmxhdmFoYW4sVy5BLjwvQXV0aG9yc19QcmltYXJ5PjxBdXRob3JzX1ByaW1hcnk+SGplbG1l
bGFuZCxBLkIuPC9BdXRob3JzX1ByaW1hcnk+PEF1dGhvcnNfUHJpbWFyeT5CYXJ0ZWssSi48L0F1
dGhvcnNfUHJpbWFyeT48QXV0aG9yc19QcmltYXJ5PlJpY2gsSi5OLjwvQXV0aG9yc19QcmltYXJ5
PjxEYXRlX1ByaW1hcnk+MjAxNC8yPC9EYXRlX1ByaW1hcnk+PEtleXdvcmRzPmFjdGl2YXRlZDwv
S2V5d29yZHM+PEtleXdvcmRzPmFjdGl2YXRpb248L0tleXdvcmRzPjxLZXl3b3Jkcz5BbmltYWxz
PC9LZXl3b3Jkcz48S2V5d29yZHM+YW50YWdvbmlzdHMgJmFtcDsgaW5oaWJpdG9yczwvS2V5d29y
ZHM+PEtleXdvcmRzPmFwb3B0b3NpczwvS2V5d29yZHM+PEtleXdvcmRzPkFydGljbGU8L0tleXdv
cmRzPjxLZXl3b3Jkcz5jYW5jZXI8L0tleXdvcmRzPjxLZXl3b3Jkcz5jZWxsPC9LZXl3b3Jkcz48
S2V5d29yZHM+Y2VsbCBwcm9saWZlcmF0aW9uPC9LZXl3b3Jkcz48S2V5d29yZHM+Y2VsbCBzdXJ2
aXZhbDwvS2V5d29yZHM+PEtleXdvcmRzPmNlbGxzPC9LZXl3b3Jkcz48S2V5d29yZHM+Q2xpbmlj
YWwgVHJpYWxzPC9LZXl3b3Jkcz48S2V5d29yZHM+ZGFtYWdlPC9LZXl3b3Jkcz48S2V5d29yZHM+
ZGV2ZWxvcG1lbnQ8L0tleXdvcmRzPjxLZXl3b3Jkcz5ETkE8L0tleXdvcmRzPjxLZXl3b3Jkcz5E
TkEgZGFtYWdlPC9LZXl3b3Jkcz48S2V5d29yZHM+RE5BIGRhbWFnZSByZXNwb25zZTwvS2V5d29y
ZHM+PEtleXdvcmRzPkROQSByZXBhaXI8L0tleXdvcmRzPjxLZXl3b3Jkcz5ETkEtRGFtYWdlPC9L
ZXl3b3Jkcz48S2V5d29yZHM+RG9zZS1SZXNwb25zZSBSZWxhdGlvbnNoaXAsRHJ1ZzwvS2V5d29y
ZHM+PEtleXdvcmRzPmRydWcgZWZmZWN0czwvS2V5d29yZHM+PEtleXdvcmRzPkVDPC9LZXl3b3Jk
cz48S2V5d29yZHM+R0VOT01FPC9LZXl3b3Jkcz48S2V5d29yZHM+Z2xpb2JsYXN0b21hPC9LZXl3
b3Jkcz48S2V5d29yZHM+Z3Jvd3RoPC9LZXl3b3Jkcz48S2V5d29yZHM+aHVtYW5zPC9LZXl3b3Jk
cz48S2V5d29yZHM+aW4gdml2bzwvS2V5d29yZHM+PEtleXdvcmRzPmluLXZpdm88L0tleXdvcmRz
PjxLZXl3b3Jkcz5pbmhpYml0aW9uPC9LZXl3b3Jkcz48S2V5d29yZHM+aW5pdGlhdGlvbjwvS2V5
d29yZHM+PEtleXdvcmRzPmlvbml6aW5nPC9LZXl3b3Jkcz48S2V5d29yZHM+aW9uaXppbmcgcmFk
aWF0aW9uPC9LZXl3b3Jkcz48S2V5d29yZHM+TWFsZTwvS2V5d29yZHM+PEtleXdvcmRzPm1ldGFi
b2xpc208L0tleXdvcmRzPjxLZXl3b3Jkcz5NaWNlPC9LZXl3b3Jkcz48S2V5d29yZHM+TWljZSxO
dWRlPC9LZXl3b3Jkcz48S2V5d29yZHM+bW9sZWN1bGFyPC9LZXl3b3Jkcz48S2V5d29yZHM+TmVv
cGxhc3RpYyBTdGVtIENlbGxzPC9LZXl3b3Jkcz48S2V5d29yZHM+T1hJREFUSVZFPC9LZXl3b3Jk
cz48S2V5d29yZHM+b3h5Z2VuPC9LZXl3b3Jkcz48S2V5d29yZHM+UEFSUDwvS2V5d29yZHM+PEtl
eXdvcmRzPnBhdGhvbG9neTwvS2V5d29yZHM+PEtleXdvcmRzPnBhdGh3YXk8L0tleXdvcmRzPjxL
ZXl3b3Jkcz5waGFybWFjb2xvZ3k8L0tleXdvcmRzPjxLZXl3b3Jkcz5QaGVub3R5cGU8L0tleXdv
cmRzPjxLZXl3b3Jkcz5QaHRoYWxhemluZXM8L0tleXdvcmRzPjxLZXl3b3Jkcz5QaXBlcmF6aW5l
czwvS2V5d29yZHM+PEtleXdvcmRzPlBvbHkoQURQLXJpYm9zZSkgUG9seW1lcmFzZXM8L0tleXdv
cmRzPjxLZXl3b3Jkcz5wb2x5bWVyYXNlPC9LZXl3b3Jkcz48S2V5d29yZHM+cmFkaWF0aW9uPC9L
ZXl3b3Jkcz48S2V5d29yZHM+cmFkaW90aGVyYXB5PC9LZXl3b3Jkcz48S2V5d29yZHM+cmVhY3Rp
dmUgb3h5Z2VuPC9LZXl3b3Jkcz48S2V5d29yZHM+cmVhY3RpdmUgb3h5Z2VuIHNwZWNpZXM8L0tl
eXdvcmRzPjxLZXl3b3Jkcz5yZXBhaXI8L0tleXdvcmRzPjxLZXl3b3Jkcz5SZXNlYXJjaDwvS2V5
d29yZHM+PEtleXdvcmRzPnJlc2lzdGFuY2U8L0tleXdvcmRzPjxLZXl3b3Jkcz5zaW5nbGUgc3Ry
YW5kIEROQTwvS2V5d29yZHM+PEtleXdvcmRzPnN0cmVzczwvS2V5d29yZHM+PEtleXdvcmRzPlN0
cnVjdHVyZS1BY3Rpdml0eSBSZWxhdGlvbnNoaXA8L0tleXdvcmRzPjxLZXl3b3Jkcz5zdXJ2aXZh
bDwvS2V5d29yZHM+PEtleXdvcmRzPnRoZXJhcHk8L0tleXdvcmRzPjxLZXl3b3Jkcz50dW1vcjwv
S2V5d29yZHM+PEtleXdvcmRzPnR1bW9yaWdlbmljPC9LZXl3b3Jkcz48S2V5d29yZHM+d2VzdGVy
bjwvS2V5d29yZHM+PFJlcHJpbnQ+Tm90IGluIEZpbGU8L1JlcHJpbnQ+PFN0YXJ0X1BhZ2U+MjU4
PC9TdGFydF9QYWdlPjxFbmRfUGFnZT4yNjk8L0VuZF9QYWdlPjxQZXJpb2RpY2FsPkNlbGwgRGVh
dGguRGlmZmVyLjwvUGVyaW9kaWNhbD48Vm9sdW1lPjIxPC9Wb2x1bWU+PElzc3VlPjI8L0lzc3Vl
PjxVc2VyX0RlZl81PlBNQzM4OTA5NDg8L1VzZXJfRGVmXzU+PE1pc2NfMz5jZGQyMDEzMTM2IFtw
aWldOzEwLjEwMzgvY2RkLjIwMTMuMTM2IFtkb2ldPC9NaXNjXzM+PEFkZHJlc3M+RGVwYXJ0bWVu
dCBvZiBTdGVtIENlbGwgQmlvbG9neSBhbmQgUmVnZW5lcmF0aXZlIE1lZGljaW5lLCBMZXJuZXIg
UmVzZWFyY2ggSW5zdGl0dXRlLCBDbGV2ZWxhbmQgQ2xpbmljIEZvdW5kYXRpb24sIDk1MDAgRXVj
bGlkIEF2ZSBORTMwIDk1MDAgRXVjbGlkIEF2ZSwgQ2xldmVsYW5kLCBPSCA0NDE5NSwgVVNBJiN4
QTsxXSBHZW5vbWUgSW50ZWdyaXR5IFVuaXQsIERhbmlzaCBDYW5jZXIgU29jaWV0eSBSZXNlYXJj
aCBDZW50ZXIsIFN0cmFuZGJvdWxldmFyZGVuIDQ5LCBDb3BlbmhhZ2VuIERLLTIxMDAsIERlbm1h
cmsgWzJdIExhYm9yYXRvcnkgb2YgR2Vub21lIEludGVncml0eSwgSW5zdGl0dXRlIG9mIE1vbGVj
dWxhciBhbmQgVHJhbnNsYXRpb25hbCBNZWRpY2luZSwgRmFjdWx0eSBvZiBNZWRpY2luZSBhbmQg
RGVudGlzdHJ5LCBQYWxhY2t5IFVuaXZlcnNpdHksIEhuZXZvdGluc2thIDUsIE9sb21vdWMgQ1ot
Nzc1IDE1LCBDemVjaCBSZXB1YmxpYyYjeEE7RGVwYXJ0bWVudCBvZiBTdGVtIENlbGwgQmlvbG9n
eSBhbmQgUmVnZW5lcmF0aXZlIE1lZGljaW5lLCBMZXJuZXIgUmVzZWFyY2ggSW5zdGl0dXRlLCBD
bGV2ZWxhbmQgQ2xpbmljIEZvdW5kYXRpb24sIDk1MDAgRXVjbGlkIEF2ZSBORTMwIDk1MDAgRXVj
bGlkIEF2ZSwgQ2xldmVsYW5kLCBPSCA0NDE5NSwgVVNBJiN4QTtHZW5vbWUgSW50ZWdyaXR5IFVu
aXQsIERhbmlzaCBDYW5jZXIgU29jaWV0eSBSZXNlYXJjaCBDZW50ZXIsIFN0cmFuZGJvdWxldmFy
ZGVuIDQ5LCBDb3BlbmhhZ2VuIERLLTIxMDAsIERlbm1hcmsmI3hBO0RlcGFydG1lbnQgb2YgU3Rl
bSBDZWxsIEJpb2xvZ3kgYW5kIFJlZ2VuZXJhdGl2ZSBNZWRpY2luZSwgTGVybmVyIFJlc2VhcmNo
IEluc3RpdHV0ZSwgQ2xldmVsYW5kIENsaW5pYyBGb3VuZGF0aW9uLCA5NTAwIEV1Y2xpZCBBdmUg
TkUzMCA5NTAwIEV1Y2xpZCBBdmUsIENsZXZlbGFuZCwgT0ggNDQxOTUsIFVTQSYjeEE7SW1hZ2VJ
USBJbmMuLCBDbGV2ZWxhbmQsIE9IIDQ0MTA2LCBVU0EmI3hBO0ltYWdlSVEgSW5jLiwgQ2xldmVs
YW5kLCBPSCA0NDEwNiwgVVNBJiN4QTtEZXBhcnRtZW50IG9mIFN0ZW0gQ2VsbCBCaW9sb2d5IGFu
ZCBSZWdlbmVyYXRpdmUgTWVkaWNpbmUsIExlcm5lciBSZXNlYXJjaCBJbnN0aXR1dGUsIENsZXZl
bGFuZCBDbGluaWMgRm91bmRhdGlvbiwgOTUwMCBFdWNsaWQgQXZlIE5FMzAgOTUwMCBFdWNsaWQg
QXZlLCBDbGV2ZWxhbmQsIE9IIDQ0MTk1LCBVU0EmI3hBOzFdIERlcGFydG1lbnQgb2YgU3RlbSBD
ZWxsIEJpb2xvZ3kgYW5kIFJlZ2VuZXJhdGl2ZSBNZWRpY2luZSwgTGVybmVyIFJlc2VhcmNoIElu
c3RpdHV0ZSwgQ2xldmVsYW5kIENsaW5pYyBGb3VuZGF0aW9uLCA5NTAwIEV1Y2xpZCBBdmUgTkUz
MCA5NTAwIEV1Y2xpZCBBdmUsIENsZXZlbGFuZCwgT0ggNDQxOTUsIFVTQSBbMl0gRGVwYXJ0bWVu
dCBvZiBNb2xlY3VsYXIgTWVkaWNpbmUsIENsZXZlbGFuZCBDbGluaWMgTGVybmVyIENvbGxlZ2Ug
b2YgTWVkaWNpbmUgYXQgQ2FzZSBXZXN0ZXJuIFJlc2VydmUgVW5pdmVyc2l0eSwgQ2xldmVsYW5k
LCBPSCA0NDEwNiwgVVNBJiN4QTsxXSBHZW5vbWUgSW50ZWdyaXR5IFVuaXQsIERhbmlzaCBDYW5j
ZXIgU29jaWV0eSBSZXNlYXJjaCBDZW50ZXIsIFN0cmFuZGJvdWxldmFyZGVuIDQ5LCBDb3Blbmhh
Z2VuIERLLTIxMDAsIERlbm1hcmsgWzJdIExhYm9yYXRvcnkgb2YgR2Vub21lIEludGVncml0eSwg
SW5zdGl0dXRlIG9mIE1vbGVjdWxhciBhbmQgVHJhbnNsYXRpb25hbCBNZWRpY2luZSwgRmFjdWx0
eSBvZiBNZWRpY2luZSBhbmQgRGVudGlzdHJ5LCBQYWxhY2t5IFVuaXZlcnNpdHksIEhuZXZvdGlu
c2thIDUsIE9sb21vdWMgQ1otNzc1IDE1LCBDemVjaCBSZXB1YmxpYyYjeEE7MV0gRGVwYXJ0bWVu
dCBvZiBTdGVtIENlbGwgQmlvbG9neSBhbmQgUmVnZW5lcmF0aXZlIE1lZGljaW5lLCBMZXJuZXIg
UmVzZWFyY2ggSW5zdGl0dXRlLCBDbGV2ZWxhbmQgQ2xpbmljIEZvdW5kYXRpb24sIDk1MDAgRXVj
bGlkIEF2ZSBORTMwIDk1MDAgRXVjbGlkIEF2ZSwgQ2xldmVsYW5kLCBPSCA0NDE5NSwgVVNBIFsy
XSBEZXBhcnRtZW50IG9mIE1vbGVjdWxhciBNZWRpY2luZSwgQ2xldmVsYW5kIENsaW5pYyBMZXJu
ZXIgQ29sbGVnZSBvZiBNZWRpY2luZSBhdCBDYXNlIFdlc3Rlcm4gUmVzZXJ2ZSBVbml2ZXJzaXR5
LCBDbGV2ZWxhbmQsIE9IIDQ0MTA2LCBVU0E8L0FkZHJlc3M+PFdlYl9VUkw+UE06MjQxMjEyNzc8
L1dlYl9VUkw+PFpaX0pvdXJuYWxTdGRBYmJyZXY+PGYgbmFtZT0iU3lzdGVtIj5DZWxsIERlYXRo
LkRpZmZlci48L2Y+PC9aWl9Kb3VybmFsU3RkQWJicmV2PjxaWl9Xb3JrZm9ybUlEPjE8L1paX1dv
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ZlbmVyZTwvQXV0aG9yPjxZZWFyPjIwMTQ8L1llYXI+PFJl
Y051bT4xMDEwNjwvUmVjTnVtPjxJRFRleHQ+VGhlcmFwZXV0aWMgdGFyZ2V0aW5nIG9mIGNvbnN0
aXR1dGl2ZSBQQVJQIGFjdGl2YXRpb24gY29tcHJvbWlzZXMgc3RlbSBjZWxsIHBoZW5vdHlwZSBh
bmQgc3Vydml2YWwgb2YgZ2xpb2JsYXN0b21hLWluaXRpYXRpbmcgY2VsbHMmI3hBOzI8L0lEVGV4
dD48TURMIFJlZl9UeXBlPSJKb3VybmFsIj48UmVmX1R5cGU+Sm91cm5hbDwvUmVmX1R5cGU+PFJl
Zl9JRD4xMDEwNjwvUmVmX0lEPjxUaXRsZV9QcmltYXJ5PlRoZXJhcGV1dGljIHRhcmdldGluZyBv
ZiBjb25zdGl0dXRpdmUgUEFSUCBhY3RpdmF0aW9uIGNvbXByb21pc2VzIHN0ZW0gY2VsbCBwaGVu
b3R5cGUgYW5kIHN1cnZpdmFsIG9mIGdsaW9ibGFzdG9tYS1pbml0aWF0aW5nIGNlbGxzJiN4QTsy
PC9UaXRsZV9QcmltYXJ5PjxBdXRob3JzX1ByaW1hcnk+VmVuZXJlLE0uPC9BdXRob3JzX1ByaW1h
cnk+PEF1dGhvcnNfUHJpbWFyeT5IYW1lcmxpayxQLjwvQXV0aG9yc19QcmltYXJ5PjxBdXRob3Jz
X1ByaW1hcnk+V3UsUS48L0F1dGhvcnNfUHJpbWFyeT48QXV0aG9yc19QcmltYXJ5PlJhc211c3Nl
bixSLkQuPC9BdXRob3JzX1ByaW1hcnk+PEF1dGhvcnNfUHJpbWFyeT5Tb25nLEwuQS48L0F1dGhv
cnNfUHJpbWFyeT48QXV0aG9yc19QcmltYXJ5PlZhc2FuamksQS48L0F1dGhvcnNfUHJpbWFyeT48
QXV0aG9yc19QcmltYXJ5PlRlbmxleSxOLjwvQXV0aG9yc19QcmltYXJ5PjxBdXRob3JzX1ByaW1h
cnk+RmxhdmFoYW4sVy5BLjwvQXV0aG9yc19QcmltYXJ5PjxBdXRob3JzX1ByaW1hcnk+SGplbG1l
bGFuZCxBLkIuPC9BdXRob3JzX1ByaW1hcnk+PEF1dGhvcnNfUHJpbWFyeT5CYXJ0ZWssSi48L0F1
dGhvcnNfUHJpbWFyeT48QXV0aG9yc19QcmltYXJ5PlJpY2gsSi5OLjwvQXV0aG9yc19QcmltYXJ5
PjxEYXRlX1ByaW1hcnk+MjAxNC8yPC9EYXRlX1ByaW1hcnk+PEtleXdvcmRzPmFjdGl2YXRlZDwv
S2V5d29yZHM+PEtleXdvcmRzPmFjdGl2YXRpb248L0tleXdvcmRzPjxLZXl3b3Jkcz5BbmltYWxz
PC9LZXl3b3Jkcz48S2V5d29yZHM+YW50YWdvbmlzdHMgJmFtcDsgaW5oaWJpdG9yczwvS2V5d29y
ZHM+PEtleXdvcmRzPmFwb3B0b3NpczwvS2V5d29yZHM+PEtleXdvcmRzPkFydGljbGU8L0tleXdv
cmRzPjxLZXl3b3Jkcz5jYW5jZXI8L0tleXdvcmRzPjxLZXl3b3Jkcz5jZWxsPC9LZXl3b3Jkcz48
S2V5d29yZHM+Y2VsbCBwcm9saWZlcmF0aW9uPC9LZXl3b3Jkcz48S2V5d29yZHM+Y2VsbCBzdXJ2
aXZhbDwvS2V5d29yZHM+PEtleXdvcmRzPmNlbGxzPC9LZXl3b3Jkcz48S2V5d29yZHM+Q2xpbmlj
YWwgVHJpYWxzPC9LZXl3b3Jkcz48S2V5d29yZHM+ZGFtYWdlPC9LZXl3b3Jkcz48S2V5d29yZHM+
ZGV2ZWxvcG1lbnQ8L0tleXdvcmRzPjxLZXl3b3Jkcz5ETkE8L0tleXdvcmRzPjxLZXl3b3Jkcz5E
TkEgZGFtYWdlPC9LZXl3b3Jkcz48S2V5d29yZHM+RE5BIGRhbWFnZSByZXNwb25zZTwvS2V5d29y
ZHM+PEtleXdvcmRzPkROQSByZXBhaXI8L0tleXdvcmRzPjxLZXl3b3Jkcz5ETkEtRGFtYWdlPC9L
ZXl3b3Jkcz48S2V5d29yZHM+RG9zZS1SZXNwb25zZSBSZWxhdGlvbnNoaXAsRHJ1ZzwvS2V5d29y
ZHM+PEtleXdvcmRzPmRydWcgZWZmZWN0czwvS2V5d29yZHM+PEtleXdvcmRzPkVDPC9LZXl3b3Jk
cz48S2V5d29yZHM+R0VOT01FPC9LZXl3b3Jkcz48S2V5d29yZHM+Z2xpb2JsYXN0b21hPC9LZXl3
b3Jkcz48S2V5d29yZHM+Z3Jvd3RoPC9LZXl3b3Jkcz48S2V5d29yZHM+aHVtYW5zPC9LZXl3b3Jk
cz48S2V5d29yZHM+aW4gdml2bzwvS2V5d29yZHM+PEtleXdvcmRzPmluLXZpdm88L0tleXdvcmRz
PjxLZXl3b3Jkcz5pbmhpYml0aW9uPC9LZXl3b3Jkcz48S2V5d29yZHM+aW5pdGlhdGlvbjwvS2V5
d29yZHM+PEtleXdvcmRzPmlvbml6aW5nPC9LZXl3b3Jkcz48S2V5d29yZHM+aW9uaXppbmcgcmFk
aWF0aW9uPC9LZXl3b3Jkcz48S2V5d29yZHM+TWFsZTwvS2V5d29yZHM+PEtleXdvcmRzPm1ldGFi
b2xpc208L0tleXdvcmRzPjxLZXl3b3Jkcz5NaWNlPC9LZXl3b3Jkcz48S2V5d29yZHM+TWljZSxO
dWRlPC9LZXl3b3Jkcz48S2V5d29yZHM+bW9sZWN1bGFyPC9LZXl3b3Jkcz48S2V5d29yZHM+TmVv
cGxhc3RpYyBTdGVtIENlbGxzPC9LZXl3b3Jkcz48S2V5d29yZHM+T1hJREFUSVZFPC9LZXl3b3Jk
cz48S2V5d29yZHM+b3h5Z2VuPC9LZXl3b3Jkcz48S2V5d29yZHM+UEFSUDwvS2V5d29yZHM+PEtl
eXdvcmRzPnBhdGhvbG9neTwvS2V5d29yZHM+PEtleXdvcmRzPnBhdGh3YXk8L0tleXdvcmRzPjxL
ZXl3b3Jkcz5waGFybWFjb2xvZ3k8L0tleXdvcmRzPjxLZXl3b3Jkcz5QaGVub3R5cGU8L0tleXdv
cmRzPjxLZXl3b3Jkcz5QaHRoYWxhemluZXM8L0tleXdvcmRzPjxLZXl3b3Jkcz5QaXBlcmF6aW5l
czwvS2V5d29yZHM+PEtleXdvcmRzPlBvbHkoQURQLXJpYm9zZSkgUG9seW1lcmFzZXM8L0tleXdv
cmRzPjxLZXl3b3Jkcz5wb2x5bWVyYXNlPC9LZXl3b3Jkcz48S2V5d29yZHM+cmFkaWF0aW9uPC9L
ZXl3b3Jkcz48S2V5d29yZHM+cmFkaW90aGVyYXB5PC9LZXl3b3Jkcz48S2V5d29yZHM+cmVhY3Rp
dmUgb3h5Z2VuPC9LZXl3b3Jkcz48S2V5d29yZHM+cmVhY3RpdmUgb3h5Z2VuIHNwZWNpZXM8L0tl
eXdvcmRzPjxLZXl3b3Jkcz5yZXBhaXI8L0tleXdvcmRzPjxLZXl3b3Jkcz5SZXNlYXJjaDwvS2V5
d29yZHM+PEtleXdvcmRzPnJlc2lzdGFuY2U8L0tleXdvcmRzPjxLZXl3b3Jkcz5zaW5nbGUgc3Ry
YW5kIEROQTwvS2V5d29yZHM+PEtleXdvcmRzPnN0cmVzczwvS2V5d29yZHM+PEtleXdvcmRzPlN0
cnVjdHVyZS1BY3Rpdml0eSBSZWxhdGlvbnNoaXA8L0tleXdvcmRzPjxLZXl3b3Jkcz5zdXJ2aXZh
bDwvS2V5d29yZHM+PEtleXdvcmRzPnRoZXJhcHk8L0tleXdvcmRzPjxLZXl3b3Jkcz50dW1vcjwv
S2V5d29yZHM+PEtleXdvcmRzPnR1bW9yaWdlbmljPC9LZXl3b3Jkcz48S2V5d29yZHM+d2VzdGVy
bjwvS2V5d29yZHM+PFJlcHJpbnQ+Tm90IGluIEZpbGU8L1JlcHJpbnQ+PFN0YXJ0X1BhZ2U+MjU4
PC9TdGFydF9QYWdlPjxFbmRfUGFnZT4yNjk8L0VuZF9QYWdlPjxQZXJpb2RpY2FsPkNlbGwgRGVh
dGguRGlmZmVyLjwvUGVyaW9kaWNhbD48Vm9sdW1lPjIxPC9Wb2x1bWU+PElzc3VlPjI8L0lzc3Vl
PjxVc2VyX0RlZl81PlBNQzM4OTA5NDg8L1VzZXJfRGVmXzU+PE1pc2NfMz5jZGQyMDEzMTM2IFtw
aWldOzEwLjEwMzgvY2RkLjIwMTMuMTM2IFtkb2ldPC9NaXNjXzM+PEFkZHJlc3M+RGVwYXJ0bWVu
dCBvZiBTdGVtIENlbGwgQmlvbG9neSBhbmQgUmVnZW5lcmF0aXZlIE1lZGljaW5lLCBMZXJuZXIg
UmVzZWFyY2ggSW5zdGl0dXRlLCBDbGV2ZWxhbmQgQ2xpbmljIEZvdW5kYXRpb24sIDk1MDAgRXVj
bGlkIEF2ZSBORTMwIDk1MDAgRXVjbGlkIEF2ZSwgQ2xldmVsYW5kLCBPSCA0NDE5NSwgVVNBJiN4
QTsxXSBHZW5vbWUgSW50ZWdyaXR5IFVuaXQsIERhbmlzaCBDYW5jZXIgU29jaWV0eSBSZXNlYXJj
aCBDZW50ZXIsIFN0cmFuZGJvdWxldmFyZGVuIDQ5LCBDb3BlbmhhZ2VuIERLLTIxMDAsIERlbm1h
cmsgWzJdIExhYm9yYXRvcnkgb2YgR2Vub21lIEludGVncml0eSwgSW5zdGl0dXRlIG9mIE1vbGVj
dWxhciBhbmQgVHJhbnNsYXRpb25hbCBNZWRpY2luZSwgRmFjdWx0eSBvZiBNZWRpY2luZSBhbmQg
RGVudGlzdHJ5LCBQYWxhY2t5IFVuaXZlcnNpdHksIEhuZXZvdGluc2thIDUsIE9sb21vdWMgQ1ot
Nzc1IDE1LCBDemVjaCBSZXB1YmxpYyYjeEE7RGVwYXJ0bWVudCBvZiBTdGVtIENlbGwgQmlvbG9n
eSBhbmQgUmVnZW5lcmF0aXZlIE1lZGljaW5lLCBMZXJuZXIgUmVzZWFyY2ggSW5zdGl0dXRlLCBD
bGV2ZWxhbmQgQ2xpbmljIEZvdW5kYXRpb24sIDk1MDAgRXVjbGlkIEF2ZSBORTMwIDk1MDAgRXVj
bGlkIEF2ZSwgQ2xldmVsYW5kLCBPSCA0NDE5NSwgVVNBJiN4QTtHZW5vbWUgSW50ZWdyaXR5IFVu
aXQsIERhbmlzaCBDYW5jZXIgU29jaWV0eSBSZXNlYXJjaCBDZW50ZXIsIFN0cmFuZGJvdWxldmFy
ZGVuIDQ5LCBDb3BlbmhhZ2VuIERLLTIxMDAsIERlbm1hcmsmI3hBO0RlcGFydG1lbnQgb2YgU3Rl
bSBDZWxsIEJpb2xvZ3kgYW5kIFJlZ2VuZXJhdGl2ZSBNZWRpY2luZSwgTGVybmVyIFJlc2VhcmNo
IEluc3RpdHV0ZSwgQ2xldmVsYW5kIENsaW5pYyBGb3VuZGF0aW9uLCA5NTAwIEV1Y2xpZCBBdmUg
TkUzMCA5NTAwIEV1Y2xpZCBBdmUsIENsZXZlbGFuZCwgT0ggNDQxOTUsIFVTQSYjeEE7SW1hZ2VJ
USBJbmMuLCBDbGV2ZWxhbmQsIE9IIDQ0MTA2LCBVU0EmI3hBO0ltYWdlSVEgSW5jLiwgQ2xldmVs
YW5kLCBPSCA0NDEwNiwgVVNBJiN4QTtEZXBhcnRtZW50IG9mIFN0ZW0gQ2VsbCBCaW9sb2d5IGFu
ZCBSZWdlbmVyYXRpdmUgTWVkaWNpbmUsIExlcm5lciBSZXNlYXJjaCBJbnN0aXR1dGUsIENsZXZl
bGFuZCBDbGluaWMgRm91bmRhdGlvbiwgOTUwMCBFdWNsaWQgQXZlIE5FMzAgOTUwMCBFdWNsaWQg
QXZlLCBDbGV2ZWxhbmQsIE9IIDQ0MTk1LCBVU0EmI3hBOzFdIERlcGFydG1lbnQgb2YgU3RlbSBD
ZWxsIEJpb2xvZ3kgYW5kIFJlZ2VuZXJhdGl2ZSBNZWRpY2luZSwgTGVybmVyIFJlc2VhcmNoIElu
c3RpdHV0ZSwgQ2xldmVsYW5kIENsaW5pYyBGb3VuZGF0aW9uLCA5NTAwIEV1Y2xpZCBBdmUgTkUz
MCA5NTAwIEV1Y2xpZCBBdmUsIENsZXZlbGFuZCwgT0ggNDQxOTUsIFVTQSBbMl0gRGVwYXJ0bWVu
dCBvZiBNb2xlY3VsYXIgTWVkaWNpbmUsIENsZXZlbGFuZCBDbGluaWMgTGVybmVyIENvbGxlZ2Ug
b2YgTWVkaWNpbmUgYXQgQ2FzZSBXZXN0ZXJuIFJlc2VydmUgVW5pdmVyc2l0eSwgQ2xldmVsYW5k
LCBPSCA0NDEwNiwgVVNBJiN4QTsxXSBHZW5vbWUgSW50ZWdyaXR5IFVuaXQsIERhbmlzaCBDYW5j
ZXIgU29jaWV0eSBSZXNlYXJjaCBDZW50ZXIsIFN0cmFuZGJvdWxldmFyZGVuIDQ5LCBDb3Blbmhh
Z2VuIERLLTIxMDAsIERlbm1hcmsgWzJdIExhYm9yYXRvcnkgb2YgR2Vub21lIEludGVncml0eSwg
SW5zdGl0dXRlIG9mIE1vbGVjdWxhciBhbmQgVHJhbnNsYXRpb25hbCBNZWRpY2luZSwgRmFjdWx0
eSBvZiBNZWRpY2luZSBhbmQgRGVudGlzdHJ5LCBQYWxhY2t5IFVuaXZlcnNpdHksIEhuZXZvdGlu
c2thIDUsIE9sb21vdWMgQ1otNzc1IDE1LCBDemVjaCBSZXB1YmxpYyYjeEE7MV0gRGVwYXJ0bWVu
dCBvZiBTdGVtIENlbGwgQmlvbG9neSBhbmQgUmVnZW5lcmF0aXZlIE1lZGljaW5lLCBMZXJuZXIg
UmVzZWFyY2ggSW5zdGl0dXRlLCBDbGV2ZWxhbmQgQ2xpbmljIEZvdW5kYXRpb24sIDk1MDAgRXVj
bGlkIEF2ZSBORTMwIDk1MDAgRXVjbGlkIEF2ZSwgQ2xldmVsYW5kLCBPSCA0NDE5NSwgVVNBIFsy
XSBEZXBhcnRtZW50IG9mIE1vbGVjdWxhciBNZWRpY2luZSwgQ2xldmVsYW5kIENsaW5pYyBMZXJu
ZXIgQ29sbGVnZSBvZiBNZWRpY2luZSBhdCBDYXNlIFdlc3Rlcm4gUmVzZXJ2ZSBVbml2ZXJzaXR5
LCBDbGV2ZWxhbmQsIE9IIDQ0MTA2LCBVU0E8L0FkZHJlc3M+PFdlYl9VUkw+UE06MjQxMjEyNzc8
L1dlYl9VUkw+PFpaX0pvdXJuYWxTdGRBYmJyZXY+PGYgbmFtZT0iU3lzdGVtIj5DZWxsIERlYXRo
LkRpZmZlci48L2Y+PC9aWl9Kb3VybmFsU3RkQWJicmV2PjxaWl9Xb3JrZm9ybUlEPjE8L1paX1dv
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9C6DC9" w:rsidRPr="008619FD">
        <w:rPr>
          <w:rFonts w:ascii="Book Antiqua" w:hAnsi="Book Antiqua"/>
          <w:sz w:val="24"/>
          <w:szCs w:val="24"/>
          <w:vertAlign w:val="superscript"/>
        </w:rPr>
      </w:r>
      <w:r w:rsidR="009C6DC9"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7]</w:t>
      </w:r>
      <w:r w:rsidR="009C6DC9" w:rsidRPr="008619FD">
        <w:rPr>
          <w:rFonts w:ascii="Book Antiqua" w:hAnsi="Book Antiqua"/>
          <w:sz w:val="24"/>
          <w:szCs w:val="24"/>
          <w:vertAlign w:val="superscript"/>
        </w:rPr>
        <w:fldChar w:fldCharType="end"/>
      </w:r>
      <w:r w:rsidR="00970316" w:rsidRPr="008619FD">
        <w:rPr>
          <w:rFonts w:ascii="Book Antiqua" w:hAnsi="Book Antiqua"/>
          <w:sz w:val="24"/>
          <w:szCs w:val="24"/>
        </w:rPr>
        <w:t xml:space="preserve">. </w:t>
      </w:r>
      <w:r w:rsidR="00337E0E" w:rsidRPr="008619FD">
        <w:rPr>
          <w:rFonts w:ascii="Book Antiqua" w:hAnsi="Book Antiqua"/>
          <w:sz w:val="24"/>
          <w:szCs w:val="24"/>
        </w:rPr>
        <w:t xml:space="preserve">In addition, </w:t>
      </w:r>
      <w:r w:rsidR="004065EA" w:rsidRPr="008619FD">
        <w:rPr>
          <w:rFonts w:ascii="Book Antiqua" w:hAnsi="Book Antiqua"/>
          <w:sz w:val="24"/>
          <w:szCs w:val="24"/>
        </w:rPr>
        <w:t>GICs</w:t>
      </w:r>
      <w:r w:rsidR="00652182" w:rsidRPr="008619FD">
        <w:rPr>
          <w:rFonts w:ascii="Book Antiqua" w:hAnsi="Book Antiqua"/>
          <w:sz w:val="24"/>
          <w:szCs w:val="24"/>
        </w:rPr>
        <w:t xml:space="preserve"> exhibit</w:t>
      </w:r>
      <w:r w:rsidR="004B2D0F" w:rsidRPr="008619FD">
        <w:rPr>
          <w:rFonts w:ascii="Book Antiqua" w:hAnsi="Book Antiqua"/>
          <w:sz w:val="24"/>
          <w:szCs w:val="24"/>
        </w:rPr>
        <w:t xml:space="preserve"> </w:t>
      </w:r>
      <w:proofErr w:type="spellStart"/>
      <w:r w:rsidR="00652182" w:rsidRPr="008619FD">
        <w:rPr>
          <w:rFonts w:ascii="Book Antiqua" w:hAnsi="Book Antiqua"/>
          <w:sz w:val="24"/>
          <w:szCs w:val="24"/>
        </w:rPr>
        <w:t>hypermethylation</w:t>
      </w:r>
      <w:proofErr w:type="spellEnd"/>
      <w:r w:rsidR="00652182" w:rsidRPr="008619FD">
        <w:rPr>
          <w:rFonts w:ascii="Book Antiqua" w:hAnsi="Book Antiqua"/>
          <w:sz w:val="24"/>
          <w:szCs w:val="24"/>
        </w:rPr>
        <w:t xml:space="preserve"> in</w:t>
      </w:r>
      <w:r w:rsidR="004B2D0F" w:rsidRPr="008619FD">
        <w:rPr>
          <w:rFonts w:ascii="Book Antiqua" w:hAnsi="Book Antiqua"/>
          <w:sz w:val="24"/>
          <w:szCs w:val="24"/>
        </w:rPr>
        <w:t xml:space="preserve"> </w:t>
      </w:r>
      <w:r w:rsidR="00652182" w:rsidRPr="008619FD">
        <w:rPr>
          <w:rFonts w:ascii="Book Antiqua" w:hAnsi="Book Antiqua"/>
          <w:sz w:val="24"/>
          <w:szCs w:val="24"/>
        </w:rPr>
        <w:t xml:space="preserve">the promoter of </w:t>
      </w:r>
      <w:r w:rsidR="004B2D0F" w:rsidRPr="008619FD">
        <w:rPr>
          <w:rFonts w:ascii="Book Antiqua" w:hAnsi="Book Antiqua"/>
          <w:sz w:val="24"/>
          <w:szCs w:val="24"/>
        </w:rPr>
        <w:t>O</w:t>
      </w:r>
      <w:r w:rsidR="004B2D0F" w:rsidRPr="008619FD">
        <w:rPr>
          <w:rFonts w:ascii="Book Antiqua" w:hAnsi="Book Antiqua"/>
          <w:sz w:val="24"/>
          <w:szCs w:val="24"/>
          <w:vertAlign w:val="superscript"/>
        </w:rPr>
        <w:t>6</w:t>
      </w:r>
      <w:r w:rsidR="004B2D0F" w:rsidRPr="008619FD">
        <w:rPr>
          <w:rFonts w:ascii="Book Antiqua" w:hAnsi="Book Antiqua"/>
          <w:sz w:val="24"/>
          <w:szCs w:val="24"/>
        </w:rPr>
        <w:t xml:space="preserve">-methylguanine DNA </w:t>
      </w:r>
      <w:proofErr w:type="spellStart"/>
      <w:r w:rsidR="004B2D0F" w:rsidRPr="008619FD">
        <w:rPr>
          <w:rFonts w:ascii="Book Antiqua" w:hAnsi="Book Antiqua"/>
          <w:sz w:val="24"/>
          <w:szCs w:val="24"/>
        </w:rPr>
        <w:t>methyltransferase</w:t>
      </w:r>
      <w:proofErr w:type="spellEnd"/>
      <w:r w:rsidR="004B2D0F" w:rsidRPr="008619FD">
        <w:rPr>
          <w:rFonts w:ascii="Book Antiqua" w:hAnsi="Book Antiqua"/>
          <w:sz w:val="24"/>
          <w:szCs w:val="24"/>
        </w:rPr>
        <w:t xml:space="preserve"> (</w:t>
      </w:r>
      <w:r w:rsidR="004B2D0F" w:rsidRPr="008619FD">
        <w:rPr>
          <w:rFonts w:ascii="Book Antiqua" w:hAnsi="Book Antiqua"/>
          <w:i/>
          <w:sz w:val="24"/>
          <w:szCs w:val="24"/>
        </w:rPr>
        <w:t>MGMT</w:t>
      </w:r>
      <w:r w:rsidR="004B2D0F" w:rsidRPr="008619FD">
        <w:rPr>
          <w:rFonts w:ascii="Book Antiqua" w:hAnsi="Book Antiqua"/>
          <w:sz w:val="24"/>
          <w:szCs w:val="24"/>
        </w:rPr>
        <w:t xml:space="preserve">) </w:t>
      </w:r>
      <w:r w:rsidR="00652182" w:rsidRPr="008619FD">
        <w:rPr>
          <w:rFonts w:ascii="Book Antiqua" w:hAnsi="Book Antiqua"/>
          <w:sz w:val="24"/>
          <w:szCs w:val="24"/>
        </w:rPr>
        <w:t>gene</w:t>
      </w:r>
      <w:r w:rsidR="004B2D0F" w:rsidRPr="008619FD">
        <w:rPr>
          <w:rFonts w:ascii="Book Antiqua" w:hAnsi="Book Antiqua"/>
          <w:sz w:val="24"/>
          <w:szCs w:val="24"/>
        </w:rPr>
        <w:t>. The epigenetically silenced MGMT</w:t>
      </w:r>
      <w:r w:rsidR="00CF7ADC" w:rsidRPr="008619FD">
        <w:rPr>
          <w:rFonts w:ascii="Book Antiqua" w:hAnsi="Book Antiqua"/>
          <w:sz w:val="24"/>
          <w:szCs w:val="24"/>
        </w:rPr>
        <w:t xml:space="preserve"> </w:t>
      </w:r>
      <w:r w:rsidR="004B2D0F" w:rsidRPr="008619FD">
        <w:rPr>
          <w:rFonts w:ascii="Book Antiqua" w:hAnsi="Book Antiqua"/>
          <w:sz w:val="24"/>
          <w:szCs w:val="24"/>
        </w:rPr>
        <w:t>might be responsible for the</w:t>
      </w:r>
      <w:r w:rsidR="00CF7ADC" w:rsidRPr="008619FD">
        <w:rPr>
          <w:rFonts w:ascii="Book Antiqua" w:hAnsi="Book Antiqua"/>
          <w:sz w:val="24"/>
          <w:szCs w:val="24"/>
        </w:rPr>
        <w:t xml:space="preserve"> resistance</w:t>
      </w:r>
      <w:r w:rsidR="004B2D0F" w:rsidRPr="008619FD">
        <w:rPr>
          <w:rFonts w:ascii="Book Antiqua" w:hAnsi="Book Antiqua"/>
          <w:sz w:val="24"/>
          <w:szCs w:val="24"/>
        </w:rPr>
        <w:t xml:space="preserve"> of </w:t>
      </w:r>
      <w:r w:rsidR="004065EA" w:rsidRPr="008619FD">
        <w:rPr>
          <w:rFonts w:ascii="Book Antiqua" w:hAnsi="Book Antiqua"/>
          <w:sz w:val="24"/>
          <w:szCs w:val="24"/>
        </w:rPr>
        <w:t>GIC</w:t>
      </w:r>
      <w:r w:rsidR="004B2D0F" w:rsidRPr="008619FD">
        <w:rPr>
          <w:rFonts w:ascii="Book Antiqua" w:hAnsi="Book Antiqua"/>
          <w:sz w:val="24"/>
          <w:szCs w:val="24"/>
        </w:rPr>
        <w:t xml:space="preserve">s </w:t>
      </w:r>
      <w:r w:rsidR="00CF7ADC" w:rsidRPr="008619FD">
        <w:rPr>
          <w:rFonts w:ascii="Book Antiqua" w:hAnsi="Book Antiqua"/>
          <w:sz w:val="24"/>
          <w:szCs w:val="24"/>
        </w:rPr>
        <w:t>to temozolmi</w:t>
      </w:r>
      <w:r w:rsidR="00E97CA0" w:rsidRPr="008619FD">
        <w:rPr>
          <w:rFonts w:ascii="Book Antiqua" w:hAnsi="Book Antiqua"/>
          <w:sz w:val="24"/>
          <w:szCs w:val="24"/>
        </w:rPr>
        <w:t>de</w:t>
      </w:r>
      <w:r w:rsidR="009C6DC9" w:rsidRPr="008619FD">
        <w:rPr>
          <w:rFonts w:ascii="Book Antiqua" w:hAnsi="Book Antiqua"/>
          <w:sz w:val="24"/>
          <w:szCs w:val="24"/>
          <w:vertAlign w:val="superscript"/>
        </w:rPr>
        <w:fldChar w:fldCharType="begin">
          <w:fldData xml:space="preserve">PFJlZm1hbj48Q2l0ZT48QXV0aG9yPlNjaXVzY2lvPC9BdXRob3I+PFllYXI+MjAxMTwvWWVhcj48
UmVjTnVtPjEwMTA3PC9SZWNOdW0+PElEVGV4dD5FeHRlbnQgYW5kIHBhdHRlcm5zIG9mIE1HTVQg
cHJvbW90ZXIgbWV0aHlsYXRpb24gaW4gZ2xpb2JsYXN0b21hLSBhbmQgcmVzcGVjdGl2ZSBnbGlv
Ymxhc3RvbWEtZGVyaXZlZCBzcGhlcmVzJiN4QTszPC9JRFRleHQ+PE1ETCBSZWZfVHlwZT0iSm91
cm5hbCI+PFJlZl9UeXBlPkpvdXJuYWw8L1JlZl9UeXBlPjxSZWZfSUQ+MTAxMDc8L1JlZl9JRD48
VGl0bGVfUHJpbWFyeT5FeHRlbnQgYW5kIHBhdHRlcm5zIG9mIE1HTVQgcHJvbW90ZXIgbWV0aHls
YXRpb24gaW4gZ2xpb2JsYXN0b21hLSBhbmQgcmVzcGVjdGl2ZSBnbGlvYmxhc3RvbWEtZGVyaXZl
ZCBzcGhlcmVzJiN4QTszPC9UaXRsZV9QcmltYXJ5PjxBdXRob3JzX1ByaW1hcnk+U2NpdXNjaW8s
RC48L0F1dGhvcnNfUHJpbWFyeT48QXV0aG9yc19QcmltYXJ5PkRpc2VyZW5zLEEuQy48L0F1dGhv
cnNfUHJpbWFyeT48QXV0aG9yc19QcmltYXJ5PnZhbixEb21tZWxlbiBLLjwvQXV0aG9yc19Qcmlt
YXJ5PjxBdXRob3JzX1ByaW1hcnk+TWFydGluZXQsRC48L0F1dGhvcnNfUHJpbWFyeT48QXV0aG9y
c19QcmltYXJ5PkpvbmVzLEcuPC9BdXRob3JzX1ByaW1hcnk+PEF1dGhvcnNfUHJpbWFyeT5KYW56
ZXIsUi5DLjwvQXV0aG9yc19QcmltYXJ5PjxBdXRob3JzX1ByaW1hcnk+UG9sbG8sQy48L0F1dGhv
cnNfUHJpbWFyeT48QXV0aG9yc19QcmltYXJ5PkhhbW91LE0uRi48L0F1dGhvcnNfUHJpbWFyeT48
QXV0aG9yc19QcmltYXJ5PkthaW5hLEIuPC9BdXRob3JzX1ByaW1hcnk+PEF1dGhvcnNfUHJpbWFy
eT5TdHVwcCxSLjwvQXV0aG9yc19QcmltYXJ5PjxBdXRob3JzX1ByaW1hcnk+TGV2aXZpZXIsTS48
L0F1dGhvcnNfUHJpbWFyeT48QXV0aG9yc19QcmltYXJ5PkhlZ2ksTS5FLjwvQXV0aG9yc19Qcmlt
YXJ5PjxEYXRlX1ByaW1hcnk+MjAxMS8xLzE1PC9EYXRlX1ByaW1hcnk+PEtleXdvcmRzPkFkdWx0
PC9LZXl3b3Jkcz48S2V5d29yZHM+QWdlZDwvS2V5d29yZHM+PEtleXdvcmRzPkFnZWQsODAgYW5k
IG92ZXI8L0tleXdvcmRzPjxLZXl3b3Jkcz5hbGt5bGF0aW5nPC9LZXl3b3Jkcz48S2V5d29yZHM+
YWxreWxhdGluZyBhZ2VudDwvS2V5d29yZHM+PEtleXdvcmRzPkFsbGVsZXM8L0tleXdvcmRzPjxL
ZXl3b3Jkcz5BcnRpY2xlPC9LZXl3b3Jkcz48S2V5d29yZHM+QnJhaW48L0tleXdvcmRzPjxLZXl3
b3Jkcz5icmFpbiBuZW9wbGFzbXM8L0tleXdvcmRzPjxLZXl3b3Jkcz5jZWxsPC9LZXl3b3Jkcz48
S2V5d29yZHM+Y2VsbHM8L0tleXdvcmRzPjxLZXl3b3Jkcz5DaHJvbWF0aW48L0tleXdvcmRzPjxL
ZXl3b3Jkcz5ETkE8L0tleXdvcmRzPjxLZXl3b3Jkcz5ETkEgbWV0aHlsYXRpb248L0tleXdvcmRz
PjxLZXl3b3Jkcz5FQzwvS2V5d29yZHM+PEtleXdvcmRzPmVwaWdlbmV0aWM8L0tleXdvcmRzPjxL
ZXl3b3Jkcz5leHByZXNzaW9uPC9LZXl3b3Jkcz48S2V5d29yZHM+RmVtYWxlPC9LZXl3b3Jkcz48
S2V5d29yZHM+Z2VuZTwvS2V5d29yZHM+PEtleXdvcmRzPkdlbmUgRG9zYWdlPC9LZXl3b3Jkcz48
S2V5d29yZHM+R2VuZSBGcmVxdWVuY3k8L0tleXdvcmRzPjxLZXl3b3Jkcz5nZW5ldGljczwvS2V5
d29yZHM+PEtleXdvcmRzPmdsaW9ibGFzdG9tYTwvS2V5d29yZHM+PEtleXdvcmRzPkd1YW5pbmU8
L0tleXdvcmRzPjxLZXl3b3Jkcz5odW1hbnM8L0tleXdvcmRzPjxLZXl3b3Jkcz5NYWxlPC9LZXl3
b3Jkcz48S2V5d29yZHM+TWV0aHlsYXRpb248L0tleXdvcmRzPjxLZXl3b3Jkcz5tZXRoeWx0cmFu
c2ZlcmFzZTwvS2V5d29yZHM+PEtleXdvcmRzPk1HTVQ8L0tleXdvcmRzPjxLZXl3b3Jkcz5NR01U
IGdlbmU8L0tleXdvcmRzPjxLZXl3b3Jkcz5NaWRkbGUgQWdlZDwvS2V5d29yZHM+PEtleXdvcmRz
Pk8oNiktTWV0aHlsZ3VhbmluZS1ETkEgTWV0aHlsdHJhbnNmZXJhc2U8L0tleXdvcmRzPjxLZXl3
b3Jkcz5vNi1tZXRoeWxndWFuaW5lPC9LZXl3b3Jkcz48S2V5d29yZHM+cHJvbW90ZXI8L0tleXdv
cmRzPjxLZXl3b3Jkcz5Qcm9tb3RlciBSZWdpb25zLEdlbmV0aWM8L0tleXdvcmRzPjxLZXl3b3Jk
cz5yZXBhaXI8L0tleXdvcmRzPjxLZXl3b3Jkcz5SZXNlYXJjaDwvS2V5d29yZHM+PEtleXdvcmRz
PnNlcXVlbmNpbmc8L0tleXdvcmRzPjxLZXl3b3Jkcz50aGVyYXB5PC9LZXl3b3Jkcz48S2V5d29y
ZHM+dHJhbnNjcmlwdDwvS2V5d29yZHM+PEtleXdvcmRzPnR1bW9yPC9LZXl3b3Jkcz48S2V5d29y
ZHM+VHVtb3IgQ2VsbHMsQ3VsdHVyZWQ8L0tleXdvcmRzPjxLZXl3b3Jkcz5VbHRyYXN0cnVjdHVy
ZTwvS2V5d29yZHM+PFJlcHJpbnQ+Tm90IGluIEZpbGU8L1JlcHJpbnQ+PFN0YXJ0X1BhZ2U+MjU1
PC9TdGFydF9QYWdlPjxFbmRfUGFnZT4yNjY8L0VuZF9QYWdlPjxQZXJpb2RpY2FsPkNsaW4uQ2Fu
Y2VyIFJlcy48L1BlcmlvZGljYWw+PFZvbHVtZT4xNzwvVm9sdW1lPjxJc3N1ZT4yPC9Jc3N1ZT48
TWlzY18zPjEwNzgtMDQzMi5DQ1ItMTAtMTkzMSBbcGlpXTsxMC4xMTU4LzEwNzgtMDQzMi5DQ1It
MTAtMTkzMSBbZG9pXTwvTWlzY18zPjxBZGRyZXNzPkxhYm9yYXRvcnkgb2YgQnJhaW4gVHVtb3Ig
QmlvbG9neSwgRGVwYXJ0bWVudCBvZiBDbGluaWNhbCBOZXVyb3NjaWVuY2VzLCBDZW50cmUgSG9z
cGl0YWxpZXIgVW5pdmVyc2l0YWlyZSBWYXVkb2lzIGFuZCBVbml2ZXJzaXR5IG9mIExhdXNhbm5l
LCBMYXVzYW5uZSwgU3dpdHplcmxhbmQ8L0FkZHJlc3M+PFdlYl9VUkw+UE06MjEwOTc2OTE8L1dl
Yl9VUkw+PFpaX0pvdXJuYWxGdWxsPjxmIG5hbWU9IlN5c3RlbSI+Q2xpbmljYWwgQ2FuY2VyIFJl
c2VhcmNoPC9mPjwvWlpfSm91cm5hbEZ1bGw+PFpaX0pvdXJuYWxTdGRBYmJyZXY+PGYgbmFtZT0i
U3lzdGVtIj5DbGluLkNhbmNlciBSZXMuPC9mPjwvWlpfSm91cm5hbFN0ZEFiYnJldj48WlpfSm91
cm5hbFVzZXIxPjxmIG5hbWU9IlN5c3RlbSI+Y2NyPC9mPjwvWlpfSm91cm5hbFVzZXIxPjxaWl9X
b3JrZm9ybUlEPjE8L1paX1dv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NjaXVzY2lvPC9BdXRob3I+PFllYXI+MjAxMTwvWWVhcj48
UmVjTnVtPjEwMTA3PC9SZWNOdW0+PElEVGV4dD5FeHRlbnQgYW5kIHBhdHRlcm5zIG9mIE1HTVQg
cHJvbW90ZXIgbWV0aHlsYXRpb24gaW4gZ2xpb2JsYXN0b21hLSBhbmQgcmVzcGVjdGl2ZSBnbGlv
Ymxhc3RvbWEtZGVyaXZlZCBzcGhlcmVzJiN4QTszPC9JRFRleHQ+PE1ETCBSZWZfVHlwZT0iSm91
cm5hbCI+PFJlZl9UeXBlPkpvdXJuYWw8L1JlZl9UeXBlPjxSZWZfSUQ+MTAxMDc8L1JlZl9JRD48
VGl0bGVfUHJpbWFyeT5FeHRlbnQgYW5kIHBhdHRlcm5zIG9mIE1HTVQgcHJvbW90ZXIgbWV0aHls
YXRpb24gaW4gZ2xpb2JsYXN0b21hLSBhbmQgcmVzcGVjdGl2ZSBnbGlvYmxhc3RvbWEtZGVyaXZl
ZCBzcGhlcmVzJiN4QTszPC9UaXRsZV9QcmltYXJ5PjxBdXRob3JzX1ByaW1hcnk+U2NpdXNjaW8s
RC48L0F1dGhvcnNfUHJpbWFyeT48QXV0aG9yc19QcmltYXJ5PkRpc2VyZW5zLEEuQy48L0F1dGhv
cnNfUHJpbWFyeT48QXV0aG9yc19QcmltYXJ5PnZhbixEb21tZWxlbiBLLjwvQXV0aG9yc19Qcmlt
YXJ5PjxBdXRob3JzX1ByaW1hcnk+TWFydGluZXQsRC48L0F1dGhvcnNfUHJpbWFyeT48QXV0aG9y
c19QcmltYXJ5PkpvbmVzLEcuPC9BdXRob3JzX1ByaW1hcnk+PEF1dGhvcnNfUHJpbWFyeT5KYW56
ZXIsUi5DLjwvQXV0aG9yc19QcmltYXJ5PjxBdXRob3JzX1ByaW1hcnk+UG9sbG8sQy48L0F1dGhv
cnNfUHJpbWFyeT48QXV0aG9yc19QcmltYXJ5PkhhbW91LE0uRi48L0F1dGhvcnNfUHJpbWFyeT48
QXV0aG9yc19QcmltYXJ5PkthaW5hLEIuPC9BdXRob3JzX1ByaW1hcnk+PEF1dGhvcnNfUHJpbWFy
eT5TdHVwcCxSLjwvQXV0aG9yc19QcmltYXJ5PjxBdXRob3JzX1ByaW1hcnk+TGV2aXZpZXIsTS48
L0F1dGhvcnNfUHJpbWFyeT48QXV0aG9yc19QcmltYXJ5PkhlZ2ksTS5FLjwvQXV0aG9yc19Qcmlt
YXJ5PjxEYXRlX1ByaW1hcnk+MjAxMS8xLzE1PC9EYXRlX1ByaW1hcnk+PEtleXdvcmRzPkFkdWx0
PC9LZXl3b3Jkcz48S2V5d29yZHM+QWdlZDwvS2V5d29yZHM+PEtleXdvcmRzPkFnZWQsODAgYW5k
IG92ZXI8L0tleXdvcmRzPjxLZXl3b3Jkcz5hbGt5bGF0aW5nPC9LZXl3b3Jkcz48S2V5d29yZHM+
YWxreWxhdGluZyBhZ2VudDwvS2V5d29yZHM+PEtleXdvcmRzPkFsbGVsZXM8L0tleXdvcmRzPjxL
ZXl3b3Jkcz5BcnRpY2xlPC9LZXl3b3Jkcz48S2V5d29yZHM+QnJhaW48L0tleXdvcmRzPjxLZXl3
b3Jkcz5icmFpbiBuZW9wbGFzbXM8L0tleXdvcmRzPjxLZXl3b3Jkcz5jZWxsPC9LZXl3b3Jkcz48
S2V5d29yZHM+Y2VsbHM8L0tleXdvcmRzPjxLZXl3b3Jkcz5DaHJvbWF0aW48L0tleXdvcmRzPjxL
ZXl3b3Jkcz5ETkE8L0tleXdvcmRzPjxLZXl3b3Jkcz5ETkEgbWV0aHlsYXRpb248L0tleXdvcmRz
PjxLZXl3b3Jkcz5FQzwvS2V5d29yZHM+PEtleXdvcmRzPmVwaWdlbmV0aWM8L0tleXdvcmRzPjxL
ZXl3b3Jkcz5leHByZXNzaW9uPC9LZXl3b3Jkcz48S2V5d29yZHM+RmVtYWxlPC9LZXl3b3Jkcz48
S2V5d29yZHM+Z2VuZTwvS2V5d29yZHM+PEtleXdvcmRzPkdlbmUgRG9zYWdlPC9LZXl3b3Jkcz48
S2V5d29yZHM+R2VuZSBGcmVxdWVuY3k8L0tleXdvcmRzPjxLZXl3b3Jkcz5nZW5ldGljczwvS2V5
d29yZHM+PEtleXdvcmRzPmdsaW9ibGFzdG9tYTwvS2V5d29yZHM+PEtleXdvcmRzPkd1YW5pbmU8
L0tleXdvcmRzPjxLZXl3b3Jkcz5odW1hbnM8L0tleXdvcmRzPjxLZXl3b3Jkcz5NYWxlPC9LZXl3
b3Jkcz48S2V5d29yZHM+TWV0aHlsYXRpb248L0tleXdvcmRzPjxLZXl3b3Jkcz5tZXRoeWx0cmFu
c2ZlcmFzZTwvS2V5d29yZHM+PEtleXdvcmRzPk1HTVQ8L0tleXdvcmRzPjxLZXl3b3Jkcz5NR01U
IGdlbmU8L0tleXdvcmRzPjxLZXl3b3Jkcz5NaWRkbGUgQWdlZDwvS2V5d29yZHM+PEtleXdvcmRz
Pk8oNiktTWV0aHlsZ3VhbmluZS1ETkEgTWV0aHlsdHJhbnNmZXJhc2U8L0tleXdvcmRzPjxLZXl3
b3Jkcz5vNi1tZXRoeWxndWFuaW5lPC9LZXl3b3Jkcz48S2V5d29yZHM+cHJvbW90ZXI8L0tleXdv
cmRzPjxLZXl3b3Jkcz5Qcm9tb3RlciBSZWdpb25zLEdlbmV0aWM8L0tleXdvcmRzPjxLZXl3b3Jk
cz5yZXBhaXI8L0tleXdvcmRzPjxLZXl3b3Jkcz5SZXNlYXJjaDwvS2V5d29yZHM+PEtleXdvcmRz
PnNlcXVlbmNpbmc8L0tleXdvcmRzPjxLZXl3b3Jkcz50aGVyYXB5PC9LZXl3b3Jkcz48S2V5d29y
ZHM+dHJhbnNjcmlwdDwvS2V5d29yZHM+PEtleXdvcmRzPnR1bW9yPC9LZXl3b3Jkcz48S2V5d29y
ZHM+VHVtb3IgQ2VsbHMsQ3VsdHVyZWQ8L0tleXdvcmRzPjxLZXl3b3Jkcz5VbHRyYXN0cnVjdHVy
ZTwvS2V5d29yZHM+PFJlcHJpbnQ+Tm90IGluIEZpbGU8L1JlcHJpbnQ+PFN0YXJ0X1BhZ2U+MjU1
PC9TdGFydF9QYWdlPjxFbmRfUGFnZT4yNjY8L0VuZF9QYWdlPjxQZXJpb2RpY2FsPkNsaW4uQ2Fu
Y2VyIFJlcy48L1BlcmlvZGljYWw+PFZvbHVtZT4xNzwvVm9sdW1lPjxJc3N1ZT4yPC9Jc3N1ZT48
TWlzY18zPjEwNzgtMDQzMi5DQ1ItMTAtMTkzMSBbcGlpXTsxMC4xMTU4LzEwNzgtMDQzMi5DQ1It
MTAtMTkzMSBbZG9pXTwvTWlzY18zPjxBZGRyZXNzPkxhYm9yYXRvcnkgb2YgQnJhaW4gVHVtb3Ig
QmlvbG9neSwgRGVwYXJ0bWVudCBvZiBDbGluaWNhbCBOZXVyb3NjaWVuY2VzLCBDZW50cmUgSG9z
cGl0YWxpZXIgVW5pdmVyc2l0YWlyZSBWYXVkb2lzIGFuZCBVbml2ZXJzaXR5IG9mIExhdXNhbm5l
LCBMYXVzYW5uZSwgU3dpdHplcmxhbmQ8L0FkZHJlc3M+PFdlYl9VUkw+UE06MjEwOTc2OTE8L1dl
Yl9VUkw+PFpaX0pvdXJuYWxGdWxsPjxmIG5hbWU9IlN5c3RlbSI+Q2xpbmljYWwgQ2FuY2VyIFJl
c2VhcmNoPC9mPjwvWlpfSm91cm5hbEZ1bGw+PFpaX0pvdXJuYWxTdGRBYmJyZXY+PGYgbmFtZT0i
U3lzdGVtIj5DbGluLkNhbmNlciBSZXMuPC9mPjwvWlpfSm91cm5hbFN0ZEFiYnJldj48WlpfSm91
cm5hbFVzZXIxPjxmIG5hbWU9IlN5c3RlbSI+Y2NyPC9mPjwvWlpfSm91cm5hbFVzZXIxPjxaWl9X
b3JrZm9ybUlEPjE8L1paX1dv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9C6DC9" w:rsidRPr="008619FD">
        <w:rPr>
          <w:rFonts w:ascii="Book Antiqua" w:hAnsi="Book Antiqua"/>
          <w:sz w:val="24"/>
          <w:szCs w:val="24"/>
          <w:vertAlign w:val="superscript"/>
        </w:rPr>
      </w:r>
      <w:r w:rsidR="009C6DC9"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8]</w:t>
      </w:r>
      <w:r w:rsidR="009C6DC9" w:rsidRPr="008619FD">
        <w:rPr>
          <w:rFonts w:ascii="Book Antiqua" w:hAnsi="Book Antiqua"/>
          <w:sz w:val="24"/>
          <w:szCs w:val="24"/>
          <w:vertAlign w:val="superscript"/>
        </w:rPr>
        <w:fldChar w:fldCharType="end"/>
      </w:r>
      <w:r w:rsidR="00CF7ADC" w:rsidRPr="008619FD">
        <w:rPr>
          <w:rFonts w:ascii="Book Antiqua" w:hAnsi="Book Antiqua"/>
          <w:sz w:val="24"/>
          <w:szCs w:val="24"/>
        </w:rPr>
        <w:t xml:space="preserve"> </w:t>
      </w:r>
      <w:r w:rsidR="00337E0E" w:rsidRPr="008619FD">
        <w:rPr>
          <w:rFonts w:ascii="Book Antiqua" w:hAnsi="Book Antiqua"/>
          <w:sz w:val="24"/>
          <w:szCs w:val="24"/>
        </w:rPr>
        <w:t>due to</w:t>
      </w:r>
      <w:r w:rsidR="00CF7ADC" w:rsidRPr="008619FD">
        <w:rPr>
          <w:rFonts w:ascii="Book Antiqua" w:hAnsi="Book Antiqua"/>
          <w:sz w:val="24"/>
          <w:szCs w:val="24"/>
        </w:rPr>
        <w:t xml:space="preserve"> MGMT</w:t>
      </w:r>
      <w:r w:rsidR="00337E0E" w:rsidRPr="008619FD">
        <w:rPr>
          <w:rFonts w:ascii="Book Antiqua" w:hAnsi="Book Antiqua"/>
          <w:sz w:val="24"/>
          <w:szCs w:val="24"/>
        </w:rPr>
        <w:t>’s ability</w:t>
      </w:r>
      <w:r w:rsidR="00CF7ADC" w:rsidRPr="008619FD">
        <w:rPr>
          <w:rFonts w:ascii="Book Antiqua" w:hAnsi="Book Antiqua"/>
          <w:sz w:val="24"/>
          <w:szCs w:val="24"/>
        </w:rPr>
        <w:t xml:space="preserve"> to reverse alkylation at the O</w:t>
      </w:r>
      <w:r w:rsidR="00CF7ADC" w:rsidRPr="008619FD">
        <w:rPr>
          <w:rFonts w:ascii="Book Antiqua" w:hAnsi="Book Antiqua"/>
          <w:sz w:val="24"/>
          <w:szCs w:val="24"/>
          <w:vertAlign w:val="superscript"/>
        </w:rPr>
        <w:t>6</w:t>
      </w:r>
      <w:r w:rsidR="00337E0E" w:rsidRPr="008619FD">
        <w:rPr>
          <w:rFonts w:ascii="Book Antiqua" w:hAnsi="Book Antiqua"/>
          <w:sz w:val="24"/>
          <w:szCs w:val="24"/>
        </w:rPr>
        <w:t xml:space="preserve"> positon of guanine and </w:t>
      </w:r>
      <w:r w:rsidR="00CF7ADC" w:rsidRPr="008619FD">
        <w:rPr>
          <w:rFonts w:ascii="Book Antiqua" w:hAnsi="Book Antiqua"/>
          <w:sz w:val="24"/>
          <w:szCs w:val="24"/>
        </w:rPr>
        <w:t>neutraliz</w:t>
      </w:r>
      <w:r w:rsidR="00337E0E" w:rsidRPr="008619FD">
        <w:rPr>
          <w:rFonts w:ascii="Book Antiqua" w:hAnsi="Book Antiqua"/>
          <w:sz w:val="24"/>
          <w:szCs w:val="24"/>
        </w:rPr>
        <w:t>e</w:t>
      </w:r>
      <w:r w:rsidR="00CF7ADC" w:rsidRPr="008619FD">
        <w:rPr>
          <w:rFonts w:ascii="Book Antiqua" w:hAnsi="Book Antiqua"/>
          <w:sz w:val="24"/>
          <w:szCs w:val="24"/>
        </w:rPr>
        <w:t xml:space="preserve"> the cytotoxicity of alkylating agents such as temozolmide</w:t>
      </w:r>
      <w:r w:rsidR="009C6DC9" w:rsidRPr="008619FD">
        <w:rPr>
          <w:rFonts w:ascii="Book Antiqua" w:hAnsi="Book Antiqua"/>
          <w:sz w:val="24"/>
          <w:szCs w:val="24"/>
          <w:vertAlign w:val="superscript"/>
        </w:rPr>
        <w:fldChar w:fldCharType="begin"/>
      </w:r>
      <w:r w:rsidR="00252111" w:rsidRPr="008619FD">
        <w:rPr>
          <w:rFonts w:ascii="Book Antiqua" w:hAnsi="Book Antiqua"/>
          <w:sz w:val="24"/>
          <w:szCs w:val="24"/>
          <w:vertAlign w:val="superscript"/>
        </w:rPr>
        <w:instrText xml:space="preserve"> ADDIN REFMGR.CITE &lt;Refman&gt;&lt;Cite&gt;&lt;Author&gt;Gerson&lt;/Author&gt;&lt;Year&gt;2004&lt;/Year&gt;&lt;RecNum&gt;10108&lt;/RecNum&gt;&lt;IDText&gt;MGMT: its role in cancer aetiology and cancer therapeutics&amp;#xA;1&lt;/IDText&gt;&lt;MDL Ref_Type="Journal"&gt;&lt;Ref_Type&gt;Journal&lt;/Ref_Type&gt;&lt;Ref_ID&gt;10108&lt;/Ref_ID&gt;&lt;Title_Primary&gt;MGMT: its role in cancer aetiology and cancer therapeutics&amp;#xA;1&lt;/Title_Primary&gt;&lt;Authors_Primary&gt;Gerson,S.L.&lt;/Authors_Primary&gt;&lt;Date_Primary&gt;2004/4&lt;/Date_Primary&gt;&lt;Keywords&gt;Animals&lt;/Keywords&gt;&lt;Keywords&gt;Article&lt;/Keywords&gt;&lt;Keywords&gt;cancer&lt;/Keywords&gt;&lt;Keywords&gt;Cell Transformation,Neoplastic&lt;/Keywords&gt;&lt;Keywords&gt;DNA methylation&lt;/Keywords&gt;&lt;Keywords&gt;DNA repair&lt;/Keywords&gt;&lt;Keywords&gt;Drug Resistance,Neoplasm&lt;/Keywords&gt;&lt;Keywords&gt;drug therapy&lt;/Keywords&gt;&lt;Keywords&gt;EC&lt;/Keywords&gt;&lt;Keywords&gt;ENZYMOLOGY&lt;/Keywords&gt;&lt;Keywords&gt;etiology&lt;/Keywords&gt;&lt;Keywords&gt;Genetic Therapy&lt;/Keywords&gt;&lt;Keywords&gt;genetics&lt;/Keywords&gt;&lt;Keywords&gt;humans&lt;/Keywords&gt;&lt;Keywords&gt;methyltransferase&lt;/Keywords&gt;&lt;Keywords&gt;MGMT&lt;/Keywords&gt;&lt;Keywords&gt;Neoplasms&lt;/Keywords&gt;&lt;Keywords&gt;O(6)-Methylguanine-DNA Methyltransferase&lt;/Keywords&gt;&lt;Keywords&gt;Physiology&lt;/Keywords&gt;&lt;Keywords&gt;Promoter Regions,Genetic&lt;/Keywords&gt;&lt;Keywords&gt;Research&lt;/Keywords&gt;&lt;Keywords&gt;Review&lt;/Keywords&gt;&lt;Keywords&gt;western&lt;/Keywords&gt;&lt;Reprint&gt;Not in File&lt;/Reprint&gt;&lt;Start_Page&gt;296&lt;/Start_Page&gt;&lt;End_Page&gt;307&lt;/End_Page&gt;&lt;Periodical&gt;Nat.Rev.Cancer&lt;/Periodical&gt;&lt;Volume&gt;4&lt;/Volume&gt;&lt;Issue&gt;4&lt;/Issue&gt;&lt;Misc_3&gt;10.1038/nrc1319 [doi];nrc1319 [pii]&lt;/Misc_3&gt;&lt;Address&gt;Case Comprehensive Cancer Center, University Hospitals of Cleveland and Case Western Reserve University, 10900 Euclid Ave, Cleveland, Ohio 44106, USA. slg5@case.edu&lt;/Address&gt;&lt;Web_URL&gt;PM:15057289&lt;/Web_URL&gt;&lt;ZZ_JournalFull&gt;&lt;f name="System"&gt;Nat.Rev.Cancer&lt;/f&gt;&lt;/ZZ_JournalFull&gt;&lt;ZZ_WorkformID&gt;1&lt;/ZZ_WorkformID&gt;&lt;/MDL&gt;&lt;/Cite&gt;&lt;/Refman&gt;</w:instrText>
      </w:r>
      <w:r w:rsidR="009C6DC9"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9]</w:t>
      </w:r>
      <w:r w:rsidR="009C6DC9" w:rsidRPr="008619FD">
        <w:rPr>
          <w:rFonts w:ascii="Book Antiqua" w:hAnsi="Book Antiqua"/>
          <w:sz w:val="24"/>
          <w:szCs w:val="24"/>
          <w:vertAlign w:val="superscript"/>
        </w:rPr>
        <w:fldChar w:fldCharType="end"/>
      </w:r>
      <w:r w:rsidR="00CF7ADC" w:rsidRPr="008619FD">
        <w:rPr>
          <w:rFonts w:ascii="Book Antiqua" w:hAnsi="Book Antiqua"/>
          <w:sz w:val="24"/>
          <w:szCs w:val="24"/>
        </w:rPr>
        <w:t xml:space="preserve">. </w:t>
      </w:r>
    </w:p>
    <w:p w14:paraId="1C77F38C" w14:textId="5B016DE6" w:rsidR="00F65B7A" w:rsidRPr="008619FD" w:rsidRDefault="00CF7ADC" w:rsidP="000471E2">
      <w:pPr>
        <w:tabs>
          <w:tab w:val="left" w:pos="450"/>
        </w:tabs>
        <w:spacing w:line="360" w:lineRule="auto"/>
        <w:ind w:firstLineChars="100" w:firstLine="240"/>
        <w:rPr>
          <w:rFonts w:ascii="Book Antiqua" w:hAnsi="Book Antiqua"/>
          <w:sz w:val="24"/>
          <w:szCs w:val="24"/>
        </w:rPr>
      </w:pPr>
      <w:r w:rsidRPr="008619FD">
        <w:rPr>
          <w:rFonts w:ascii="Book Antiqua" w:hAnsi="Book Antiqua"/>
          <w:sz w:val="24"/>
          <w:szCs w:val="24"/>
        </w:rPr>
        <w:t>In addition to glioma stem cells, enhanced DNA repair capacity was also</w:t>
      </w:r>
      <w:r w:rsidR="004B2D0F" w:rsidRPr="008619FD">
        <w:rPr>
          <w:rFonts w:ascii="Book Antiqua" w:hAnsi="Book Antiqua"/>
          <w:sz w:val="24"/>
          <w:szCs w:val="24"/>
        </w:rPr>
        <w:t xml:space="preserve"> found in other </w:t>
      </w:r>
      <w:r w:rsidRPr="008619FD">
        <w:rPr>
          <w:rFonts w:ascii="Book Antiqua" w:hAnsi="Book Antiqua"/>
          <w:sz w:val="24"/>
          <w:szCs w:val="24"/>
        </w:rPr>
        <w:t xml:space="preserve">CSCs. For example, enhanced repair of DNA DSBs and upregulated expression of </w:t>
      </w:r>
      <w:r w:rsidRPr="008619FD">
        <w:rPr>
          <w:rFonts w:ascii="Book Antiqua" w:hAnsi="Book Antiqua"/>
          <w:sz w:val="24"/>
          <w:szCs w:val="24"/>
        </w:rPr>
        <w:lastRenderedPageBreak/>
        <w:t>DSB repair genes were found in CD133+</w:t>
      </w:r>
      <w:r w:rsidR="004B2D0F" w:rsidRPr="008619FD">
        <w:rPr>
          <w:rFonts w:ascii="Book Antiqua" w:hAnsi="Book Antiqua"/>
          <w:sz w:val="24"/>
          <w:szCs w:val="24"/>
        </w:rPr>
        <w:t xml:space="preserve"> CSCs isolated from </w:t>
      </w:r>
      <w:r w:rsidR="004065EA" w:rsidRPr="008619FD">
        <w:rPr>
          <w:rFonts w:ascii="Book Antiqua" w:hAnsi="Book Antiqua"/>
          <w:sz w:val="24"/>
          <w:szCs w:val="24"/>
        </w:rPr>
        <w:t xml:space="preserve">the </w:t>
      </w:r>
      <w:r w:rsidR="004B2D0F" w:rsidRPr="008619FD">
        <w:rPr>
          <w:rFonts w:ascii="Book Antiqua" w:hAnsi="Book Antiqua"/>
          <w:sz w:val="24"/>
          <w:szCs w:val="24"/>
        </w:rPr>
        <w:t>A549</w:t>
      </w:r>
      <w:r w:rsidR="00E97CA0" w:rsidRPr="008619FD">
        <w:rPr>
          <w:rFonts w:ascii="Book Antiqua" w:hAnsi="Book Antiqua"/>
          <w:sz w:val="24"/>
          <w:szCs w:val="24"/>
        </w:rPr>
        <w:t xml:space="preserve"> human lung carcinoma cell line</w:t>
      </w:r>
      <w:r w:rsidR="009C6DC9" w:rsidRPr="008619FD">
        <w:rPr>
          <w:rFonts w:ascii="Book Antiqua" w:hAnsi="Book Antiqua"/>
          <w:sz w:val="24"/>
          <w:szCs w:val="24"/>
          <w:vertAlign w:val="superscript"/>
        </w:rPr>
        <w:fldChar w:fldCharType="begin">
          <w:fldData xml:space="preserve">PFJlZm1hbj48Q2l0ZT48QXV0aG9yPkRlc2FpPC9BdXRob3I+PFllYXI+MjAxNDwvWWVhcj48UmVj
TnVtPjEwMTA5PC9SZWNOdW0+PElEVGV4dD5DRDEzMysgY2VsbHMgY29udHJpYnV0ZSB0byByYWRp
b3Jlc2lzdGFuY2UgdmlhIGFsdGVyZWQgcmVndWxhdGlvbiBvZiBETkEgcmVwYWlyIGdlbmVzIGlu
IGh1bWFuIGx1bmcgY2FuY2VyIGNlbGxzJiN4QTsxPC9JRFRleHQ+PE1ETCBSZWZfVHlwZT0iSm91
cm5hbCI+PFJlZl9UeXBlPkpvdXJuYWw8L1JlZl9UeXBlPjxSZWZfSUQ+MTAxMDk8L1JlZl9JRD48
VGl0bGVfUHJpbWFyeT5DRDEzMysgY2VsbHMgY29udHJpYnV0ZSB0byByYWRpb3Jlc2lzdGFuY2Ug
dmlhIGFsdGVyZWQgcmVndWxhdGlvbiBvZiBETkEgcmVwYWlyIGdlbmVzIGluIGh1bWFuIGx1bmcg
Y2FuY2VyIGNlbGxzJiN4QTsxPC9UaXRsZV9QcmltYXJ5PjxBdXRob3JzX1ByaW1hcnk+RGVzYWks
QS48L0F1dGhvcnNfUHJpbWFyeT48QXV0aG9yc19QcmltYXJ5PldlYmIsQi48L0F1dGhvcnNfUHJp
bWFyeT48QXV0aG9yc19QcmltYXJ5PkdlcnNvbixTLkwuPC9BdXRob3JzX1ByaW1hcnk+PERhdGVf
UHJpbWFyeT4yMDE0LzM8L0RhdGVfUHJpbWFyeT48S2V5d29yZHM+QXJ0aWNsZTwvS2V5d29yZHM+
PEtleXdvcmRzPmNhbmNlcjwvS2V5d29yZHM+PEtleXdvcmRzPmNlbGw8L0tleXdvcmRzPjxLZXl3
b3Jkcz5DZWxsIExpbmU8L0tleXdvcmRzPjxLZXl3b3Jkcz5jZWxsIHN1cmZhY2U8L0tleXdvcmRz
PjxLZXl3b3Jkcz5DZWxsLUxpbmU8L0tleXdvcmRzPjxLZXl3b3Jkcz5jZWxsczwvS2V5d29yZHM+
PEtleXdvcmRzPmNoZW1vdGhlcmFweTwvS2V5d29yZHM+PEtleXdvcmRzPmRpdmlzaW9uPC9LZXl3
b3Jkcz48S2V5d29yZHM+RE5BPC9LZXl3b3Jkcz48S2V5d29yZHM+RE5BIHJlcGFpcjwvS2V5d29y
ZHM+PEtleXdvcmRzPkROQSByZXBhaXIgZ2VuZTwvS2V5d29yZHM+PEtleXdvcmRzPkROQS1yZXBh
aXI8L0tleXdvcmRzPjxLZXl3b3Jkcz5kb3VibGUgc3RyYW5kIGJyZWFrPC9LZXl3b3Jkcz48S2V5
d29yZHM+ZW5oYW5jZWQ8L0tleXdvcmRzPjxLZXl3b3Jkcz5leHBvc3VyZTwvS2V5d29yZHM+PEtl
eXdvcmRzPmV4cHJlc3Npb248L0tleXdvcmRzPjxLZXl3b3Jkcz5nZW5lPC9LZXl3b3Jkcz48S2V5
d29yZHM+Z2VuZSBleHByZXNzaW9uPC9LZXl3b3Jkcz48S2V5d29yZHM+Z2VuZS1leHByZXNzaW9u
PC9LZXl3b3Jkcz48S2V5d29yZHM+Z2VuZXM8L0tleXdvcmRzPjxLZXl3b3Jkcz5IdW1hbjwvS2V5
d29yZHM+PEtleXdvcmRzPmltbXVub2ZsdW9yZXNjZW5jZTwvS2V5d29yZHM+PEtleXdvcmRzPmlu
ZHVjaWJsZTwvS2V5d29yZHM+PEtleXdvcmRzPmxpbmU8L0tleXdvcmRzPjxLZXl3b3Jkcz5MdW5n
PC9LZXl3b3Jkcz48S2V5d29yZHM+bHVuZyBjYW5jZXI8L0tleXdvcmRzPjxLZXl3b3Jkcz5tZXRo
b2Q8L0tleXdvcmRzPjxLZXl3b3Jkcz5NZXRob2RzPC9LZXl3b3Jkcz48S2V5d29yZHM+UENSPC9L
ZXl3b3Jkcz48S2V5d29yZHM+cGhhcm1hY29sb2d5PC9LZXl3b3Jkcz48S2V5d29yZHM+UGhlbm90
eXBlPC9LZXl3b3Jkcz48S2V5d29yZHM+cG9wdWxhdGlvbjwvS2V5d29yZHM+PEtleXdvcmRzPnBy
b3RlaW48L0tleXdvcmRzPjxLZXl3b3Jkcz5yYWRpb3Jlc2lzdGFuY2U8L0tleXdvcmRzPjxLZXl3
b3Jkcz5yYWRpb3NlbnNpdGl2aXR5PC9LZXl3b3Jkcz48S2V5d29yZHM+cmVndWxhdGlvbjwvS2V5
d29yZHM+PEtleXdvcmRzPnJlcGFpcjwvS2V5d29yZHM+PEtleXdvcmRzPlJlc2VhcmNoPC9LZXl3
b3Jkcz48S2V5d29yZHM+cmVzaXN0YW5jZTwvS2V5d29yZHM+PEtleXdvcmRzPlNURU0gQ0VMTFM8
L0tleXdvcmRzPjxLZXl3b3Jkcz5zdHJhbmQgYnJlYWtzPC9LZXl3b3Jkcz48S2V5d29yZHM+c3Ry
YW5kLWJyZWFrPC9LZXl3b3Jkcz48S2V5d29yZHM+c3Vydml2YWw8L0tleXdvcmRzPjxLZXl3b3Jk
cz50dW1vcjwvS2V5d29yZHM+PEtleXdvcmRzPnR1bW9yczwvS2V5d29yZHM+PEtleXdvcmRzPlVu
aXRlZCBTdGF0ZXM8L0tleXdvcmRzPjxLZXl3b3Jkcz53ZXN0ZXJuPC9LZXl3b3Jkcz48UmVwcmlu
dD5Ob3QgaW4gRmlsZTwvUmVwcmludD48U3RhcnRfUGFnZT41Mzg8L1N0YXJ0X1BhZ2U+PEVuZF9Q
YWdlPjU0NTwvRW5kX1BhZ2U+PFBlcmlvZGljYWw+UmFkaW90aGVyLk9uY29sLjwvUGVyaW9kaWNh
bD48Vm9sdW1lPjExMDwvVm9sdW1lPjxJc3N1ZT4zPC9Jc3N1ZT48VXNlcl9EZWZfNT5QTUM0MDA0
NjY5PC9Vc2VyX0RlZl81PjxNaXNjXzM+UzAxNjctODE0MCgxMykwMDYzMC0wIFtwaWldOzEwLjEw
MTYvai5yYWRvbmMuMjAxMy4xMC4wNDAgW2RvaV08L01pc2NfMz48QWRkcmVzcz5EZXBhcnRtZW50
IG9mIFBoYXJtYWNvbG9neSwgU2VpZG1hbiBDYW5jZXIgQ2VudGVyLCBDYXNlIFdlc3Rlcm4gUmVz
ZXJ2ZSBVbml2ZXJzaXR5IGFuZCBVbml2ZXJzaXR5IEhvc3BpdGFscyBDYXNlIE1lZGljYWwgQ2Vu
dGVyLCBDbGV2ZWxhbmQsIFVuaXRlZCBTdGF0ZXM7IERpdmlzaW9uIG9mIEhlbWF0b2xvZ3kvT25j
b2xvZ3ksIE5hdGlvbmFsIENlbnRlciBmb3IgUmVnZW5lcmF0aXZlIE1lZGljaW5lLCBTZWlkbWFu
IENhbmNlciBDZW50ZXIsIENhc2UgV2VzdGVybiBSZXNlcnZlIFVuaXZlcnNpdHkgYW5kIFVuaXZl
cnNpdHkgSG9zcGl0YWxzIENhc2UgTWVkaWNhbCBDZW50ZXIsIENsZXZlbGFuZCwgVW5pdGVkIFN0
YXRlcyYjeEE7RGl2aXNpb24gb2YgSGVtYXRvbG9neS9PbmNvbG9neSwgTmF0aW9uYWwgQ2VudGVy
IGZvciBSZWdlbmVyYXRpdmUgTWVkaWNpbmUsIFNlaWRtYW4gQ2FuY2VyIENlbnRlciwgQ2FzZSBX
ZXN0ZXJuIFJlc2VydmUgVW5pdmVyc2l0eSBhbmQgVW5pdmVyc2l0eSBIb3NwaXRhbHMgQ2FzZSBN
ZWRpY2FsIENlbnRlciwgQ2xldmVsYW5kLCBVbml0ZWQgU3RhdGVzJiN4QTtEZXBhcnRtZW50IG9m
IFBoYXJtYWNvbG9neSwgU2VpZG1hbiBDYW5jZXIgQ2VudGVyLCBDYXNlIFdlc3Rlcm4gUmVzZXJ2
ZSBVbml2ZXJzaXR5IGFuZCBVbml2ZXJzaXR5IEhvc3BpdGFscyBDYXNlIE1lZGljYWwgQ2VudGVy
LCBDbGV2ZWxhbmQsIFVuaXRlZCBTdGF0ZXM7IERpdmlzaW9uIG9mIEhlbWF0b2xvZ3kvT25jb2xv
Z3ksIE5hdGlvbmFsIENlbnRlciBmb3IgUmVnZW5lcmF0aXZlIE1lZGljaW5lLCBTZWlkbWFuIENh
bmNlciBDZW50ZXIsIENhc2UgV2VzdGVybiBSZXNlcnZlIFVuaXZlcnNpdHkgYW5kIFVuaXZlcnNp
dHkgSG9zcGl0YWxzIENhc2UgTWVkaWNhbCBDZW50ZXIsIENsZXZlbGFuZCwgVW5pdGVkIFN0YXRl
czsgQ2FzZSBDb21wcmVoZW5zaXZlIENhbmNlciBDZW50ZXIsIFNlaWRtYW4gQ2FuY2VyIENlbnRl
ciwgQ2FzZSBXZXN0ZXJuIFJlc2VydmUgVW5pdmVyc2l0eSBhbmQgVW5pdmVyc2l0eSBIb3NwaXRh
bHMgQ2FzZSBNZWRpY2FsIENlbnRlciwgQ2xldmVsYW5kLCBVbml0ZWQgU3RhdGVzLiBFbGVjdHJv
bmljIGFkZHJlc3M6IHNsZzVAY2FzZS5lZHU8L0FkZHJlc3M+PFdlYl9VUkw+UE06MjQ0NDAwNDg8
L1dlYl9VUkw+PFpaX0pvdXJuYWxTdGRBYmJyZXY+PGYgbmFtZT0iU3lzdGVtIj5SYWRpb3RoZXIu
T25jb2wuPC9mPjwvWlpfSm91cm5hbFN0ZEFiYnJldj48WlpfV29ya2Zvcm1JRD4xPC9aWl9Xb3Jr
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Rlc2FpPC9BdXRob3I+PFllYXI+MjAxNDwvWWVhcj48UmVj
TnVtPjEwMTA5PC9SZWNOdW0+PElEVGV4dD5DRDEzMysgY2VsbHMgY29udHJpYnV0ZSB0byByYWRp
b3Jlc2lzdGFuY2UgdmlhIGFsdGVyZWQgcmVndWxhdGlvbiBvZiBETkEgcmVwYWlyIGdlbmVzIGlu
IGh1bWFuIGx1bmcgY2FuY2VyIGNlbGxzJiN4QTsxPC9JRFRleHQ+PE1ETCBSZWZfVHlwZT0iSm91
cm5hbCI+PFJlZl9UeXBlPkpvdXJuYWw8L1JlZl9UeXBlPjxSZWZfSUQ+MTAxMDk8L1JlZl9JRD48
VGl0bGVfUHJpbWFyeT5DRDEzMysgY2VsbHMgY29udHJpYnV0ZSB0byByYWRpb3Jlc2lzdGFuY2Ug
dmlhIGFsdGVyZWQgcmVndWxhdGlvbiBvZiBETkEgcmVwYWlyIGdlbmVzIGluIGh1bWFuIGx1bmcg
Y2FuY2VyIGNlbGxzJiN4QTsxPC9UaXRsZV9QcmltYXJ5PjxBdXRob3JzX1ByaW1hcnk+RGVzYWks
QS48L0F1dGhvcnNfUHJpbWFyeT48QXV0aG9yc19QcmltYXJ5PldlYmIsQi48L0F1dGhvcnNfUHJp
bWFyeT48QXV0aG9yc19QcmltYXJ5PkdlcnNvbixTLkwuPC9BdXRob3JzX1ByaW1hcnk+PERhdGVf
UHJpbWFyeT4yMDE0LzM8L0RhdGVfUHJpbWFyeT48S2V5d29yZHM+QXJ0aWNsZTwvS2V5d29yZHM+
PEtleXdvcmRzPmNhbmNlcjwvS2V5d29yZHM+PEtleXdvcmRzPmNlbGw8L0tleXdvcmRzPjxLZXl3
b3Jkcz5DZWxsIExpbmU8L0tleXdvcmRzPjxLZXl3b3Jkcz5jZWxsIHN1cmZhY2U8L0tleXdvcmRz
PjxLZXl3b3Jkcz5DZWxsLUxpbmU8L0tleXdvcmRzPjxLZXl3b3Jkcz5jZWxsczwvS2V5d29yZHM+
PEtleXdvcmRzPmNoZW1vdGhlcmFweTwvS2V5d29yZHM+PEtleXdvcmRzPmRpdmlzaW9uPC9LZXl3
b3Jkcz48S2V5d29yZHM+RE5BPC9LZXl3b3Jkcz48S2V5d29yZHM+RE5BIHJlcGFpcjwvS2V5d29y
ZHM+PEtleXdvcmRzPkROQSByZXBhaXIgZ2VuZTwvS2V5d29yZHM+PEtleXdvcmRzPkROQS1yZXBh
aXI8L0tleXdvcmRzPjxLZXl3b3Jkcz5kb3VibGUgc3RyYW5kIGJyZWFrPC9LZXl3b3Jkcz48S2V5
d29yZHM+ZW5oYW5jZWQ8L0tleXdvcmRzPjxLZXl3b3Jkcz5leHBvc3VyZTwvS2V5d29yZHM+PEtl
eXdvcmRzPmV4cHJlc3Npb248L0tleXdvcmRzPjxLZXl3b3Jkcz5nZW5lPC9LZXl3b3Jkcz48S2V5
d29yZHM+Z2VuZSBleHByZXNzaW9uPC9LZXl3b3Jkcz48S2V5d29yZHM+Z2VuZS1leHByZXNzaW9u
PC9LZXl3b3Jkcz48S2V5d29yZHM+Z2VuZXM8L0tleXdvcmRzPjxLZXl3b3Jkcz5IdW1hbjwvS2V5
d29yZHM+PEtleXdvcmRzPmltbXVub2ZsdW9yZXNjZW5jZTwvS2V5d29yZHM+PEtleXdvcmRzPmlu
ZHVjaWJsZTwvS2V5d29yZHM+PEtleXdvcmRzPmxpbmU8L0tleXdvcmRzPjxLZXl3b3Jkcz5MdW5n
PC9LZXl3b3Jkcz48S2V5d29yZHM+bHVuZyBjYW5jZXI8L0tleXdvcmRzPjxLZXl3b3Jkcz5tZXRo
b2Q8L0tleXdvcmRzPjxLZXl3b3Jkcz5NZXRob2RzPC9LZXl3b3Jkcz48S2V5d29yZHM+UENSPC9L
ZXl3b3Jkcz48S2V5d29yZHM+cGhhcm1hY29sb2d5PC9LZXl3b3Jkcz48S2V5d29yZHM+UGhlbm90
eXBlPC9LZXl3b3Jkcz48S2V5d29yZHM+cG9wdWxhdGlvbjwvS2V5d29yZHM+PEtleXdvcmRzPnBy
b3RlaW48L0tleXdvcmRzPjxLZXl3b3Jkcz5yYWRpb3Jlc2lzdGFuY2U8L0tleXdvcmRzPjxLZXl3
b3Jkcz5yYWRpb3NlbnNpdGl2aXR5PC9LZXl3b3Jkcz48S2V5d29yZHM+cmVndWxhdGlvbjwvS2V5
d29yZHM+PEtleXdvcmRzPnJlcGFpcjwvS2V5d29yZHM+PEtleXdvcmRzPlJlc2VhcmNoPC9LZXl3
b3Jkcz48S2V5d29yZHM+cmVzaXN0YW5jZTwvS2V5d29yZHM+PEtleXdvcmRzPlNURU0gQ0VMTFM8
L0tleXdvcmRzPjxLZXl3b3Jkcz5zdHJhbmQgYnJlYWtzPC9LZXl3b3Jkcz48S2V5d29yZHM+c3Ry
YW5kLWJyZWFrPC9LZXl3b3Jkcz48S2V5d29yZHM+c3Vydml2YWw8L0tleXdvcmRzPjxLZXl3b3Jk
cz50dW1vcjwvS2V5d29yZHM+PEtleXdvcmRzPnR1bW9yczwvS2V5d29yZHM+PEtleXdvcmRzPlVu
aXRlZCBTdGF0ZXM8L0tleXdvcmRzPjxLZXl3b3Jkcz53ZXN0ZXJuPC9LZXl3b3Jkcz48UmVwcmlu
dD5Ob3QgaW4gRmlsZTwvUmVwcmludD48U3RhcnRfUGFnZT41Mzg8L1N0YXJ0X1BhZ2U+PEVuZF9Q
YWdlPjU0NTwvRW5kX1BhZ2U+PFBlcmlvZGljYWw+UmFkaW90aGVyLk9uY29sLjwvUGVyaW9kaWNh
bD48Vm9sdW1lPjExMDwvVm9sdW1lPjxJc3N1ZT4zPC9Jc3N1ZT48VXNlcl9EZWZfNT5QTUM0MDA0
NjY5PC9Vc2VyX0RlZl81PjxNaXNjXzM+UzAxNjctODE0MCgxMykwMDYzMC0wIFtwaWldOzEwLjEw
MTYvai5yYWRvbmMuMjAxMy4xMC4wNDAgW2RvaV08L01pc2NfMz48QWRkcmVzcz5EZXBhcnRtZW50
IG9mIFBoYXJtYWNvbG9neSwgU2VpZG1hbiBDYW5jZXIgQ2VudGVyLCBDYXNlIFdlc3Rlcm4gUmVz
ZXJ2ZSBVbml2ZXJzaXR5IGFuZCBVbml2ZXJzaXR5IEhvc3BpdGFscyBDYXNlIE1lZGljYWwgQ2Vu
dGVyLCBDbGV2ZWxhbmQsIFVuaXRlZCBTdGF0ZXM7IERpdmlzaW9uIG9mIEhlbWF0b2xvZ3kvT25j
b2xvZ3ksIE5hdGlvbmFsIENlbnRlciBmb3IgUmVnZW5lcmF0aXZlIE1lZGljaW5lLCBTZWlkbWFu
IENhbmNlciBDZW50ZXIsIENhc2UgV2VzdGVybiBSZXNlcnZlIFVuaXZlcnNpdHkgYW5kIFVuaXZl
cnNpdHkgSG9zcGl0YWxzIENhc2UgTWVkaWNhbCBDZW50ZXIsIENsZXZlbGFuZCwgVW5pdGVkIFN0
YXRlcyYjeEE7RGl2aXNpb24gb2YgSGVtYXRvbG9neS9PbmNvbG9neSwgTmF0aW9uYWwgQ2VudGVy
IGZvciBSZWdlbmVyYXRpdmUgTWVkaWNpbmUsIFNlaWRtYW4gQ2FuY2VyIENlbnRlciwgQ2FzZSBX
ZXN0ZXJuIFJlc2VydmUgVW5pdmVyc2l0eSBhbmQgVW5pdmVyc2l0eSBIb3NwaXRhbHMgQ2FzZSBN
ZWRpY2FsIENlbnRlciwgQ2xldmVsYW5kLCBVbml0ZWQgU3RhdGVzJiN4QTtEZXBhcnRtZW50IG9m
IFBoYXJtYWNvbG9neSwgU2VpZG1hbiBDYW5jZXIgQ2VudGVyLCBDYXNlIFdlc3Rlcm4gUmVzZXJ2
ZSBVbml2ZXJzaXR5IGFuZCBVbml2ZXJzaXR5IEhvc3BpdGFscyBDYXNlIE1lZGljYWwgQ2VudGVy
LCBDbGV2ZWxhbmQsIFVuaXRlZCBTdGF0ZXM7IERpdmlzaW9uIG9mIEhlbWF0b2xvZ3kvT25jb2xv
Z3ksIE5hdGlvbmFsIENlbnRlciBmb3IgUmVnZW5lcmF0aXZlIE1lZGljaW5lLCBTZWlkbWFuIENh
bmNlciBDZW50ZXIsIENhc2UgV2VzdGVybiBSZXNlcnZlIFVuaXZlcnNpdHkgYW5kIFVuaXZlcnNp
dHkgSG9zcGl0YWxzIENhc2UgTWVkaWNhbCBDZW50ZXIsIENsZXZlbGFuZCwgVW5pdGVkIFN0YXRl
czsgQ2FzZSBDb21wcmVoZW5zaXZlIENhbmNlciBDZW50ZXIsIFNlaWRtYW4gQ2FuY2VyIENlbnRl
ciwgQ2FzZSBXZXN0ZXJuIFJlc2VydmUgVW5pdmVyc2l0eSBhbmQgVW5pdmVyc2l0eSBIb3NwaXRh
bHMgQ2FzZSBNZWRpY2FsIENlbnRlciwgQ2xldmVsYW5kLCBVbml0ZWQgU3RhdGVzLiBFbGVjdHJv
bmljIGFkZHJlc3M6IHNsZzVAY2FzZS5lZHU8L0FkZHJlc3M+PFdlYl9VUkw+UE06MjQ0NDAwNDg8
L1dlYl9VUkw+PFpaX0pvdXJuYWxTdGRBYmJyZXY+PGYgbmFtZT0iU3lzdGVtIj5SYWRpb3RoZXIu
T25jb2wuPC9mPjwvWlpfSm91cm5hbFN0ZEFiYnJldj48WlpfV29ya2Zvcm1JRD4xPC9aWl9Xb3Jr
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9C6DC9" w:rsidRPr="008619FD">
        <w:rPr>
          <w:rFonts w:ascii="Book Antiqua" w:hAnsi="Book Antiqua"/>
          <w:sz w:val="24"/>
          <w:szCs w:val="24"/>
          <w:vertAlign w:val="superscript"/>
        </w:rPr>
      </w:r>
      <w:r w:rsidR="009C6DC9"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40]</w:t>
      </w:r>
      <w:r w:rsidR="009C6DC9" w:rsidRPr="008619FD">
        <w:rPr>
          <w:rFonts w:ascii="Book Antiqua" w:hAnsi="Book Antiqua"/>
          <w:sz w:val="24"/>
          <w:szCs w:val="24"/>
          <w:vertAlign w:val="superscript"/>
        </w:rPr>
        <w:fldChar w:fldCharType="end"/>
      </w:r>
      <w:r w:rsidRPr="008619FD">
        <w:rPr>
          <w:rFonts w:ascii="Book Antiqua" w:hAnsi="Book Antiqua"/>
          <w:sz w:val="24"/>
          <w:szCs w:val="24"/>
        </w:rPr>
        <w:t xml:space="preserve">. </w:t>
      </w:r>
      <w:r w:rsidR="004B2D0F" w:rsidRPr="008619FD">
        <w:rPr>
          <w:rFonts w:ascii="Book Antiqua" w:hAnsi="Book Antiqua"/>
          <w:sz w:val="24"/>
          <w:szCs w:val="24"/>
        </w:rPr>
        <w:t xml:space="preserve">Similarly, </w:t>
      </w:r>
      <w:r w:rsidR="002D267A" w:rsidRPr="008619FD">
        <w:rPr>
          <w:rFonts w:ascii="Book Antiqua" w:hAnsi="Book Antiqua"/>
          <w:sz w:val="24"/>
          <w:szCs w:val="24"/>
        </w:rPr>
        <w:t>DDR</w:t>
      </w:r>
      <w:r w:rsidR="004B2D0F" w:rsidRPr="008619FD">
        <w:rPr>
          <w:rFonts w:ascii="Book Antiqua" w:hAnsi="Book Antiqua"/>
          <w:sz w:val="24"/>
          <w:szCs w:val="24"/>
        </w:rPr>
        <w:t xml:space="preserve"> and </w:t>
      </w:r>
      <w:r w:rsidR="002D267A" w:rsidRPr="008619FD">
        <w:rPr>
          <w:rFonts w:ascii="Book Antiqua" w:hAnsi="Book Antiqua"/>
          <w:sz w:val="24"/>
          <w:szCs w:val="24"/>
        </w:rPr>
        <w:t xml:space="preserve">the expression of various </w:t>
      </w:r>
      <w:r w:rsidR="004B2D0F" w:rsidRPr="008619FD">
        <w:rPr>
          <w:rFonts w:ascii="Book Antiqua" w:hAnsi="Book Antiqua"/>
          <w:sz w:val="24"/>
          <w:szCs w:val="24"/>
        </w:rPr>
        <w:t>repair proteins are</w:t>
      </w:r>
      <w:r w:rsidR="002D267A" w:rsidRPr="008619FD">
        <w:rPr>
          <w:rFonts w:ascii="Book Antiqua" w:hAnsi="Book Antiqua"/>
          <w:sz w:val="24"/>
          <w:szCs w:val="24"/>
        </w:rPr>
        <w:t xml:space="preserve"> also found to be</w:t>
      </w:r>
      <w:r w:rsidR="004B2D0F" w:rsidRPr="008619FD">
        <w:rPr>
          <w:rFonts w:ascii="Book Antiqua" w:hAnsi="Book Antiqua"/>
          <w:sz w:val="24"/>
          <w:szCs w:val="24"/>
        </w:rPr>
        <w:t xml:space="preserve"> highly up-regulated in Lin</w:t>
      </w:r>
      <w:r w:rsidR="004B2D0F" w:rsidRPr="008619FD">
        <w:rPr>
          <w:rFonts w:ascii="Book Antiqua" w:hAnsi="Book Antiqua"/>
          <w:sz w:val="24"/>
          <w:szCs w:val="24"/>
          <w:vertAlign w:val="superscript"/>
        </w:rPr>
        <w:t>-</w:t>
      </w:r>
      <w:r w:rsidR="004B2D0F" w:rsidRPr="008619FD">
        <w:rPr>
          <w:rFonts w:ascii="Book Antiqua" w:hAnsi="Book Antiqua"/>
          <w:sz w:val="24"/>
          <w:szCs w:val="24"/>
        </w:rPr>
        <w:t>CD29</w:t>
      </w:r>
      <w:r w:rsidR="004B2D0F" w:rsidRPr="008619FD">
        <w:rPr>
          <w:rFonts w:ascii="Book Antiqua" w:hAnsi="Book Antiqua"/>
          <w:sz w:val="24"/>
          <w:szCs w:val="24"/>
          <w:vertAlign w:val="superscript"/>
        </w:rPr>
        <w:t>H</w:t>
      </w:r>
      <w:r w:rsidR="004B2D0F" w:rsidRPr="008619FD">
        <w:rPr>
          <w:rFonts w:ascii="Book Antiqua" w:hAnsi="Book Antiqua"/>
          <w:sz w:val="24"/>
          <w:szCs w:val="24"/>
        </w:rPr>
        <w:t>CD24</w:t>
      </w:r>
      <w:r w:rsidR="004B2D0F" w:rsidRPr="008619FD">
        <w:rPr>
          <w:rFonts w:ascii="Book Antiqua" w:hAnsi="Book Antiqua"/>
          <w:sz w:val="24"/>
          <w:szCs w:val="24"/>
          <w:vertAlign w:val="superscript"/>
        </w:rPr>
        <w:t>H</w:t>
      </w:r>
      <w:r w:rsidR="004B2D0F" w:rsidRPr="008619FD">
        <w:rPr>
          <w:rFonts w:ascii="Book Antiqua" w:hAnsi="Book Antiqua"/>
          <w:sz w:val="24"/>
          <w:szCs w:val="24"/>
        </w:rPr>
        <w:t xml:space="preserve"> tumor-initiating cells isolated from mouse mammary gland tumors, indicating an elevated DDR in these CSCs</w:t>
      </w:r>
      <w:r w:rsidR="004B2D0F" w:rsidRPr="008619FD">
        <w:rPr>
          <w:rFonts w:ascii="Book Antiqua" w:hAnsi="Book Antiqua"/>
          <w:sz w:val="24"/>
          <w:szCs w:val="24"/>
          <w:vertAlign w:val="superscript"/>
        </w:rPr>
        <w:fldChar w:fldCharType="begin">
          <w:fldData xml:space="preserve">PFJlZm1hbj48Q2l0ZT48QXV0aG9yPlpoYW5nPC9BdXRob3I+PFllYXI+MjAwODwvWWVhcj48UmVj
TnVtPjk5OTA8L1JlY051bT48SURUZXh0PklkZW50aWZpY2F0aW9uIG9mIHR1bW9yLWluaXRpYXRp
bmcgY2VsbHMgaW4gYSBwNTMtbnVsbCBtb3VzZSBtb2RlbCBvZiBicmVhc3QgY2FuY2VyJiN4QTsy
PC9JRFRleHQ+PE1ETCBSZWZfVHlwZT0iSm91cm5hbCI+PFJlZl9UeXBlPkpvdXJuYWw8L1JlZl9U
eXBlPjxSZWZfSUQ+OTk5MDwvUmVmX0lEPjxUaXRsZV9QcmltYXJ5PklkZW50aWZpY2F0aW9uIG9m
IHR1bW9yLWluaXRpYXRpbmcgY2VsbHMgaW4gYSBwNTMtbnVsbCBtb3VzZSBtb2RlbCBvZiBicmVh
c3QgY2FuY2VyJiN4QTsyPC9UaXRsZV9QcmltYXJ5PjxBdXRob3JzX1ByaW1hcnk+WmhhbmcsTS48
L0F1dGhvcnNfUHJpbWFyeT48QXV0aG9yc19QcmltYXJ5PkJlaGJvZCxGLjwvQXV0aG9yc19Qcmlt
YXJ5PjxBdXRob3JzX1ByaW1hcnk+QXRraW5zb24sUi5MLjwvQXV0aG9yc19QcmltYXJ5PjxBdXRo
b3JzX1ByaW1hcnk+TGFuZGlzLE0uRC48L0F1dGhvcnNfUHJpbWFyeT48QXV0aG9yc19QcmltYXJ5
PktpdHRyZWxsLEYuPC9BdXRob3JzX1ByaW1hcnk+PEF1dGhvcnNfUHJpbWFyeT5FZHdhcmRzLEQu
PC9BdXRob3JzX1ByaW1hcnk+PEF1dGhvcnNfUHJpbWFyeT5NZWRpbmEsRC48L0F1dGhvcnNfUHJp
bWFyeT48QXV0aG9yc19QcmltYXJ5PlRzaW1lbHpvbixBLjwvQXV0aG9yc19QcmltYXJ5PjxBdXRo
b3JzX1ByaW1hcnk+SGlsc2VuYmVjayxTLjwvQXV0aG9yc19QcmltYXJ5PjxBdXRob3JzX1ByaW1h
cnk+R3JlZW4sSi5FLjwvQXV0aG9yc19QcmltYXJ5PjxBdXRob3JzX1ByaW1hcnk+TWljaGFsb3dz
a2EsQS5NLjwvQXV0aG9yc19QcmltYXJ5PjxBdXRob3JzX1ByaW1hcnk+Um9zZW4sSi5NLjwvQXV0
aG9yc19QcmltYXJ5PjxEYXRlX1ByaW1hcnk+MjAwOC82LzE1PC9EYXRlX1ByaW1hcnk+PEtleXdv
cmRzPmFuYWx5c2lzPC9LZXl3b3Jkcz48S2V5d29yZHM+QW5pbWFsczwvS2V5d29yZHM+PEtleXdv
cmRzPkFudGlnZW5zPC9LZXl3b3Jkcz48S2V5d29yZHM+QW50aWdlbnMsQ0QyNDwvS2V5d29yZHM+
PEtleXdvcmRzPkFudGlnZW5zLENEMjk8L0tleXdvcmRzPjxLZXl3b3Jkcz5BcnRpY2xlPC9LZXl3
b3Jkcz48S2V5d29yZHM+YXNzYXk8L0tleXdvcmRzPjxLZXl3b3Jkcz5iaW9sb2dpY2FsPC9LZXl3
b3Jkcz48S2V5d29yZHM+QmlvbWFya2VyPC9LZXl3b3Jkcz48S2V5d29yZHM+YnJlYXN0PC9LZXl3
b3Jkcz48S2V5d29yZHM+YnJlYXN0IGNhbmNlcjwvS2V5d29yZHM+PEtleXdvcmRzPmNhbmNlcjwv
S2V5d29yZHM+PEtleXdvcmRzPmNlbGw8L0tleXdvcmRzPjxLZXl3b3Jkcz5DZWxsIExpbmUsVHVt
b3I8L0tleXdvcmRzPjxLZXl3b3Jkcz5DZWxsIFRyYW5zcGxhbnRhdGlvbjwvS2V5d29yZHM+PEtl
eXdvcmRzPmNlbGxzPC9LZXl3b3Jkcz48S2V5d29yZHM+Q2VsbHVsYXI8L0tleXdvcmRzPjxLZXl3
b3Jkcz5Db2xvbnktRm9ybWluZyBVbml0cyBBc3NheTwvS2V5d29yZHM+PEtleXdvcmRzPkN5dG9s
b2d5PC9LZXl3b3Jkcz48S2V5d29yZHM+ZGFtYWdlPC9LZXl3b3Jkcz48S2V5d29yZHM+RE5BPC9L
ZXl3b3Jkcz48S2V5d29yZHM+RE5BIGRhbWFnZTwvS2V5d29yZHM+PEtleXdvcmRzPkROQSBkYW1h
Z2UgcmVzcG9uc2U8L0tleXdvcmRzPjxLZXl3b3Jkcz5ETkEtRGFtYWdlPC9LZXl3b3Jkcz48S2V5
d29yZHM+RUM8L0tleXdvcmRzPjxLZXl3b3Jkcz5FbWJyeW8sTWFtbWFsaWFuPC9LZXl3b3Jkcz48
S2V5d29yZHM+ZXBpZ2VuZXRpYzwvS2V5d29yZHM+PEtleXdvcmRzPkZlbWFsZTwvS2V5d29yZHM+
PEtleXdvcmRzPmZsb3cgY3l0b21ldHJ5PC9LZXl3b3Jkcz48S2V5d29yZHM+Z2VuZTwvS2V5d29y
ZHM+PEtleXdvcmRzPkdlbmUgRXhwcmVzc2lvbiBQcm9maWxpbmc8L0tleXdvcmRzPjxLZXl3b3Jk
cz5nZW5lczwvS2V5d29yZHM+PEtleXdvcmRzPmdlbmV0aWNzPC9LZXl3b3Jkcz48S2V5d29yZHM+
SG9tb3p5Z290ZTwvS2V5d29yZHM+PEtleXdvcmRzPkh1bWFuPC9LZXl3b3Jkcz48S2V5d29yZHM+
SW1tdW5vZW56eW1lIFRlY2huaXF1ZXM8L0tleXdvcmRzPjxLZXl3b3Jkcz5JTiBWSVRSTzwvS2V5
d29yZHM+PEtleXdvcmRzPmluIHZpdm88L0tleXdvcmRzPjxLZXl3b3Jkcz5Jbi1WaXRybzwvS2V5
d29yZHM+PEtleXdvcmRzPmluLXZpdm88L0tleXdvcmRzPjxLZXl3b3Jkcz5tYW1tYXJ5PC9LZXl3
b3Jkcz48S2V5d29yZHM+TWFtbWFyeSBOZW9wbGFzbXMsRXhwZXJpbWVudGFsPC9LZXl3b3Jkcz48
S2V5d29yZHM+bWFya2VyczwvS2V5d29yZHM+PEtleXdvcmRzPm1ldGFib2xpc208L0tleXdvcmRz
PjxLZXl3b3Jkcz5NaWNlPC9LZXl3b3Jkcz48S2V5d29yZHM+TWljZSxJbmJyZWQgQkFMQiBDPC9L
ZXl3b3Jkcz48S2V5d29yZHM+TWljZSxLbm9ja291dDwvS2V5d29yZHM+PEtleXdvcmRzPm1vZGVs
PC9LZXl3b3Jkcz48S2V5d29yZHM+bW9sZWN1bGFyPC9LZXl3b3Jkcz48S2V5d29yZHM+bW91c2U8
L0tleXdvcmRzPjxLZXl3b3Jkcz5OZW9wbGFzdGljIFN0ZW0gQ2VsbHM8L0tleXdvcmRzPjxLZXl3
b3Jkcz5OdWNsZW90aWR5bHRyYW5zZmVyYXNlczwvS2V5d29yZHM+PEtleXdvcmRzPk9saWdvbnVj
bGVvdGlkZSBBcnJheSBTZXF1ZW5jZSBBbmFseXNpczwvS2V5d29yZHM+PEtleXdvcmRzPlA1Mzwv
S2V5d29yZHM+PEtleXdvcmRzPnBhdGhvbG9neTwvS2V5d29yZHM+PEtleXdvcmRzPlBoeXNpb2xv
Z3k8L0tleXdvcmRzPjxLZXl3b3Jkcz5wb3B1bGF0aW9uPC9LZXl3b3Jkcz48S2V5d29yZHM+cHJv
Z2VuaXRvcjwvS2V5d29yZHM+PEtleXdvcmRzPnByb3RlaW48L0tleXdvcmRzPjxLZXl3b3Jkcz5Q
cm90ZWluIHA1MzwvS2V5d29yZHM+PEtleXdvcmRzPnJlZ3VsYXRpb248L0tleXdvcmRzPjxLZXl3
b3Jkcz5yZXBhaXI8L0tleXdvcmRzPjxLZXl3b3Jkcz5SZXNlYXJjaDwvS2V5d29yZHM+PEtleXdv
cmRzPnRyYW5zcGxhbnRhdGlvbjwvS2V5d29yZHM+PEtleXdvcmRzPnR1bW9yPC9LZXl3b3Jkcz48
S2V5d29yZHM+VHVtb3IgTWFya2VycyxCaW9sb2dpY2FsPC9LZXl3b3Jkcz48S2V5d29yZHM+VHVt
b3Igc3VwcHJlc3NvcjwvS2V5d29yZHM+PEtleXdvcmRzPlR1bW9yIFN1cHByZXNzb3IgUHJvdGVp
biBwNTM8L0tleXdvcmRzPjxLZXl3b3Jkcz50dW1vcnM8L0tleXdvcmRzPjxSZXByaW50Pk5vdCBp
biBGaWxlPC9SZXByaW50PjxTdGFydF9QYWdlPjQ2NzQ8L1N0YXJ0X1BhZ2U+PEVuZF9QYWdlPjQ2
ODI8L0VuZF9QYWdlPjxQZXJpb2RpY2FsPkNhbmNlciBSZXMuPC9QZXJpb2RpY2FsPjxWb2x1bWU+
Njg8L1ZvbHVtZT48SXNzdWU+MTI8L0lzc3VlPjxVc2VyX0RlZl81PlBNQzI0NTkzNDA8L1VzZXJf
RGVmXzU+PE1pc2NfMz42OC8xMi80Njc0IFtwaWldOzEwLjExNTgvMDAwOC01NDcyLkNBTi0wNy02
MzUzIFtkb2ldPC9NaXNjXzM+PEFkZHJlc3M+RGVwYXJ0bWVudCBvZiBNb2xlY3VsYXIgYW5kIENl
bGx1bGFyIEJpb2xvZ3ksIEdyYWR1YXRlIHByb2dyYW0gaW4gVHJhbnNsYXRpb25hbCBCaW9sb2d5
IGFuZCBNb2xlY3VsYXIgTWVkaWNpbmUsIGFuZCBMZXN0ZXIgYW5kIFN1ZSBTbWl0aCBCcmVhc3Qg
Q2VudGVyIG9mIEJheWxvciBDb2xsZWdlIG9mIE1lZGljaW5lLCBIb3VzdG9uLCBUZXhhcywgVVNB
PC9BZGRyZXNzPjxXZWJfVVJMPlBNOjE4NTU5NTEzPC9XZWJfVVJMPjxaWl9Kb3VybmFsRnVsbD48
ZiBuYW1lPSJTeXN0ZW0iPmNhbmNlciByZXNlYXJjaDwvZj48L1paX0pvdXJuYWxGdWxsPjxaWl9K
b3VybmFsU3RkQWJicmV2PjxmIG5hbWU9IlN5c3RlbSI+Q2FuY2VyIFJlcy48L2Y+PC9aWl9Kb3Vy
bmFsU3RkQWJicmV2PjxaWl9Kb3VybmFsVXNlcjE+PGYgbmFtZT0iU3lzdGVtIj5jcjwvZj48L1pa
X0pvdXJuYWxVc2VyMT48WlpfV29ya2Zvcm1JRD4xPC9aWl9Xb3JrZm9ybUlEPjwvTURMPjwvQ2l0
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poYW5nPC9BdXRob3I+PFllYXI+MjAwODwvWWVhcj48UmVj
TnVtPjk5OTA8L1JlY051bT48SURUZXh0PklkZW50aWZpY2F0aW9uIG9mIHR1bW9yLWluaXRpYXRp
bmcgY2VsbHMgaW4gYSBwNTMtbnVsbCBtb3VzZSBtb2RlbCBvZiBicmVhc3QgY2FuY2VyJiN4QTsy
PC9JRFRleHQ+PE1ETCBSZWZfVHlwZT0iSm91cm5hbCI+PFJlZl9UeXBlPkpvdXJuYWw8L1JlZl9U
eXBlPjxSZWZfSUQ+OTk5MDwvUmVmX0lEPjxUaXRsZV9QcmltYXJ5PklkZW50aWZpY2F0aW9uIG9m
IHR1bW9yLWluaXRpYXRpbmcgY2VsbHMgaW4gYSBwNTMtbnVsbCBtb3VzZSBtb2RlbCBvZiBicmVh
c3QgY2FuY2VyJiN4QTsyPC9UaXRsZV9QcmltYXJ5PjxBdXRob3JzX1ByaW1hcnk+WmhhbmcsTS48
L0F1dGhvcnNfUHJpbWFyeT48QXV0aG9yc19QcmltYXJ5PkJlaGJvZCxGLjwvQXV0aG9yc19Qcmlt
YXJ5PjxBdXRob3JzX1ByaW1hcnk+QXRraW5zb24sUi5MLjwvQXV0aG9yc19QcmltYXJ5PjxBdXRo
b3JzX1ByaW1hcnk+TGFuZGlzLE0uRC48L0F1dGhvcnNfUHJpbWFyeT48QXV0aG9yc19QcmltYXJ5
PktpdHRyZWxsLEYuPC9BdXRob3JzX1ByaW1hcnk+PEF1dGhvcnNfUHJpbWFyeT5FZHdhcmRzLEQu
PC9BdXRob3JzX1ByaW1hcnk+PEF1dGhvcnNfUHJpbWFyeT5NZWRpbmEsRC48L0F1dGhvcnNfUHJp
bWFyeT48QXV0aG9yc19QcmltYXJ5PlRzaW1lbHpvbixBLjwvQXV0aG9yc19QcmltYXJ5PjxBdXRo
b3JzX1ByaW1hcnk+SGlsc2VuYmVjayxTLjwvQXV0aG9yc19QcmltYXJ5PjxBdXRob3JzX1ByaW1h
cnk+R3JlZW4sSi5FLjwvQXV0aG9yc19QcmltYXJ5PjxBdXRob3JzX1ByaW1hcnk+TWljaGFsb3dz
a2EsQS5NLjwvQXV0aG9yc19QcmltYXJ5PjxBdXRob3JzX1ByaW1hcnk+Um9zZW4sSi5NLjwvQXV0
aG9yc19QcmltYXJ5PjxEYXRlX1ByaW1hcnk+MjAwOC82LzE1PC9EYXRlX1ByaW1hcnk+PEtleXdv
cmRzPmFuYWx5c2lzPC9LZXl3b3Jkcz48S2V5d29yZHM+QW5pbWFsczwvS2V5d29yZHM+PEtleXdv
cmRzPkFudGlnZW5zPC9LZXl3b3Jkcz48S2V5d29yZHM+QW50aWdlbnMsQ0QyNDwvS2V5d29yZHM+
PEtleXdvcmRzPkFudGlnZW5zLENEMjk8L0tleXdvcmRzPjxLZXl3b3Jkcz5BcnRpY2xlPC9LZXl3
b3Jkcz48S2V5d29yZHM+YXNzYXk8L0tleXdvcmRzPjxLZXl3b3Jkcz5iaW9sb2dpY2FsPC9LZXl3
b3Jkcz48S2V5d29yZHM+QmlvbWFya2VyPC9LZXl3b3Jkcz48S2V5d29yZHM+YnJlYXN0PC9LZXl3
b3Jkcz48S2V5d29yZHM+YnJlYXN0IGNhbmNlcjwvS2V5d29yZHM+PEtleXdvcmRzPmNhbmNlcjwv
S2V5d29yZHM+PEtleXdvcmRzPmNlbGw8L0tleXdvcmRzPjxLZXl3b3Jkcz5DZWxsIExpbmUsVHVt
b3I8L0tleXdvcmRzPjxLZXl3b3Jkcz5DZWxsIFRyYW5zcGxhbnRhdGlvbjwvS2V5d29yZHM+PEtl
eXdvcmRzPmNlbGxzPC9LZXl3b3Jkcz48S2V5d29yZHM+Q2VsbHVsYXI8L0tleXdvcmRzPjxLZXl3
b3Jkcz5Db2xvbnktRm9ybWluZyBVbml0cyBBc3NheTwvS2V5d29yZHM+PEtleXdvcmRzPkN5dG9s
b2d5PC9LZXl3b3Jkcz48S2V5d29yZHM+ZGFtYWdlPC9LZXl3b3Jkcz48S2V5d29yZHM+RE5BPC9L
ZXl3b3Jkcz48S2V5d29yZHM+RE5BIGRhbWFnZTwvS2V5d29yZHM+PEtleXdvcmRzPkROQSBkYW1h
Z2UgcmVzcG9uc2U8L0tleXdvcmRzPjxLZXl3b3Jkcz5ETkEtRGFtYWdlPC9LZXl3b3Jkcz48S2V5
d29yZHM+RUM8L0tleXdvcmRzPjxLZXl3b3Jkcz5FbWJyeW8sTWFtbWFsaWFuPC9LZXl3b3Jkcz48
S2V5d29yZHM+ZXBpZ2VuZXRpYzwvS2V5d29yZHM+PEtleXdvcmRzPkZlbWFsZTwvS2V5d29yZHM+
PEtleXdvcmRzPmZsb3cgY3l0b21ldHJ5PC9LZXl3b3Jkcz48S2V5d29yZHM+Z2VuZTwvS2V5d29y
ZHM+PEtleXdvcmRzPkdlbmUgRXhwcmVzc2lvbiBQcm9maWxpbmc8L0tleXdvcmRzPjxLZXl3b3Jk
cz5nZW5lczwvS2V5d29yZHM+PEtleXdvcmRzPmdlbmV0aWNzPC9LZXl3b3Jkcz48S2V5d29yZHM+
SG9tb3p5Z290ZTwvS2V5d29yZHM+PEtleXdvcmRzPkh1bWFuPC9LZXl3b3Jkcz48S2V5d29yZHM+
SW1tdW5vZW56eW1lIFRlY2huaXF1ZXM8L0tleXdvcmRzPjxLZXl3b3Jkcz5JTiBWSVRSTzwvS2V5
d29yZHM+PEtleXdvcmRzPmluIHZpdm88L0tleXdvcmRzPjxLZXl3b3Jkcz5Jbi1WaXRybzwvS2V5
d29yZHM+PEtleXdvcmRzPmluLXZpdm88L0tleXdvcmRzPjxLZXl3b3Jkcz5tYW1tYXJ5PC9LZXl3
b3Jkcz48S2V5d29yZHM+TWFtbWFyeSBOZW9wbGFzbXMsRXhwZXJpbWVudGFsPC9LZXl3b3Jkcz48
S2V5d29yZHM+bWFya2VyczwvS2V5d29yZHM+PEtleXdvcmRzPm1ldGFib2xpc208L0tleXdvcmRz
PjxLZXl3b3Jkcz5NaWNlPC9LZXl3b3Jkcz48S2V5d29yZHM+TWljZSxJbmJyZWQgQkFMQiBDPC9L
ZXl3b3Jkcz48S2V5d29yZHM+TWljZSxLbm9ja291dDwvS2V5d29yZHM+PEtleXdvcmRzPm1vZGVs
PC9LZXl3b3Jkcz48S2V5d29yZHM+bW9sZWN1bGFyPC9LZXl3b3Jkcz48S2V5d29yZHM+bW91c2U8
L0tleXdvcmRzPjxLZXl3b3Jkcz5OZW9wbGFzdGljIFN0ZW0gQ2VsbHM8L0tleXdvcmRzPjxLZXl3
b3Jkcz5OdWNsZW90aWR5bHRyYW5zZmVyYXNlczwvS2V5d29yZHM+PEtleXdvcmRzPk9saWdvbnVj
bGVvdGlkZSBBcnJheSBTZXF1ZW5jZSBBbmFseXNpczwvS2V5d29yZHM+PEtleXdvcmRzPlA1Mzwv
S2V5d29yZHM+PEtleXdvcmRzPnBhdGhvbG9neTwvS2V5d29yZHM+PEtleXdvcmRzPlBoeXNpb2xv
Z3k8L0tleXdvcmRzPjxLZXl3b3Jkcz5wb3B1bGF0aW9uPC9LZXl3b3Jkcz48S2V5d29yZHM+cHJv
Z2VuaXRvcjwvS2V5d29yZHM+PEtleXdvcmRzPnByb3RlaW48L0tleXdvcmRzPjxLZXl3b3Jkcz5Q
cm90ZWluIHA1MzwvS2V5d29yZHM+PEtleXdvcmRzPnJlZ3VsYXRpb248L0tleXdvcmRzPjxLZXl3
b3Jkcz5yZXBhaXI8L0tleXdvcmRzPjxLZXl3b3Jkcz5SZXNlYXJjaDwvS2V5d29yZHM+PEtleXdv
cmRzPnRyYW5zcGxhbnRhdGlvbjwvS2V5d29yZHM+PEtleXdvcmRzPnR1bW9yPC9LZXl3b3Jkcz48
S2V5d29yZHM+VHVtb3IgTWFya2VycyxCaW9sb2dpY2FsPC9LZXl3b3Jkcz48S2V5d29yZHM+VHVt
b3Igc3VwcHJlc3NvcjwvS2V5d29yZHM+PEtleXdvcmRzPlR1bW9yIFN1cHByZXNzb3IgUHJvdGVp
biBwNTM8L0tleXdvcmRzPjxLZXl3b3Jkcz50dW1vcnM8L0tleXdvcmRzPjxSZXByaW50Pk5vdCBp
biBGaWxlPC9SZXByaW50PjxTdGFydF9QYWdlPjQ2NzQ8L1N0YXJ0X1BhZ2U+PEVuZF9QYWdlPjQ2
ODI8L0VuZF9QYWdlPjxQZXJpb2RpY2FsPkNhbmNlciBSZXMuPC9QZXJpb2RpY2FsPjxWb2x1bWU+
Njg8L1ZvbHVtZT48SXNzdWU+MTI8L0lzc3VlPjxVc2VyX0RlZl81PlBNQzI0NTkzNDA8L1VzZXJf
RGVmXzU+PE1pc2NfMz42OC8xMi80Njc0IFtwaWldOzEwLjExNTgvMDAwOC01NDcyLkNBTi0wNy02
MzUzIFtkb2ldPC9NaXNjXzM+PEFkZHJlc3M+RGVwYXJ0bWVudCBvZiBNb2xlY3VsYXIgYW5kIENl
bGx1bGFyIEJpb2xvZ3ksIEdyYWR1YXRlIHByb2dyYW0gaW4gVHJhbnNsYXRpb25hbCBCaW9sb2d5
IGFuZCBNb2xlY3VsYXIgTWVkaWNpbmUsIGFuZCBMZXN0ZXIgYW5kIFN1ZSBTbWl0aCBCcmVhc3Qg
Q2VudGVyIG9mIEJheWxvciBDb2xsZWdlIG9mIE1lZGljaW5lLCBIb3VzdG9uLCBUZXhhcywgVVNB
PC9BZGRyZXNzPjxXZWJfVVJMPlBNOjE4NTU5NTEzPC9XZWJfVVJMPjxaWl9Kb3VybmFsRnVsbD48
ZiBuYW1lPSJTeXN0ZW0iPmNhbmNlciByZXNlYXJjaDwvZj48L1paX0pvdXJuYWxGdWxsPjxaWl9K
b3VybmFsU3RkQWJicmV2PjxmIG5hbWU9IlN5c3RlbSI+Q2FuY2VyIFJlcy48L2Y+PC9aWl9Kb3Vy
bmFsU3RkQWJicmV2PjxaWl9Kb3VybmFsVXNlcjE+PGYgbmFtZT0iU3lzdGVtIj5jcjwvZj48L1pa
X0pvdXJuYWxVc2VyMT48WlpfV29ya2Zvcm1JRD4xPC9aWl9Xb3JrZm9ybUlEPjwvTURMPjwvQ2l0
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B2D0F" w:rsidRPr="008619FD">
        <w:rPr>
          <w:rFonts w:ascii="Book Antiqua" w:hAnsi="Book Antiqua"/>
          <w:sz w:val="24"/>
          <w:szCs w:val="24"/>
          <w:vertAlign w:val="superscript"/>
        </w:rPr>
      </w:r>
      <w:r w:rsidR="004B2D0F"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41]</w:t>
      </w:r>
      <w:r w:rsidR="004B2D0F" w:rsidRPr="008619FD">
        <w:rPr>
          <w:rFonts w:ascii="Book Antiqua" w:hAnsi="Book Antiqua"/>
          <w:sz w:val="24"/>
          <w:szCs w:val="24"/>
          <w:vertAlign w:val="superscript"/>
        </w:rPr>
        <w:fldChar w:fldCharType="end"/>
      </w:r>
      <w:r w:rsidR="004B2D0F" w:rsidRPr="008619FD">
        <w:rPr>
          <w:rFonts w:ascii="Book Antiqua" w:hAnsi="Book Antiqua"/>
          <w:sz w:val="24"/>
          <w:szCs w:val="24"/>
        </w:rPr>
        <w:t xml:space="preserve">. Significant increase in the expression of DNA repair-related genes, such as BRCA1 and RAD51, have also been observed in pancreatic putative CSCs compared with bulk cells. These spheroid cells also repair </w:t>
      </w:r>
      <w:r w:rsidR="002D267A" w:rsidRPr="008619FD">
        <w:rPr>
          <w:rFonts w:ascii="Book Antiqua" w:hAnsi="Book Antiqua"/>
          <w:sz w:val="24"/>
          <w:szCs w:val="24"/>
        </w:rPr>
        <w:t xml:space="preserve">DNA </w:t>
      </w:r>
      <w:r w:rsidR="004B2D0F" w:rsidRPr="008619FD">
        <w:rPr>
          <w:rFonts w:ascii="Book Antiqua" w:hAnsi="Book Antiqua"/>
          <w:sz w:val="24"/>
          <w:szCs w:val="24"/>
        </w:rPr>
        <w:t xml:space="preserve">breaks </w:t>
      </w:r>
      <w:r w:rsidR="002D267A" w:rsidRPr="008619FD">
        <w:rPr>
          <w:rFonts w:ascii="Book Antiqua" w:hAnsi="Book Antiqua"/>
          <w:sz w:val="24"/>
          <w:szCs w:val="24"/>
        </w:rPr>
        <w:t>more efficiently</w:t>
      </w:r>
      <w:r w:rsidR="004B2D0F" w:rsidRPr="008619FD">
        <w:rPr>
          <w:rFonts w:ascii="Book Antiqua" w:hAnsi="Book Antiqua"/>
          <w:sz w:val="24"/>
          <w:szCs w:val="24"/>
        </w:rPr>
        <w:t xml:space="preserve"> than bulk cells after treatment with gemcitabine</w:t>
      </w:r>
      <w:r w:rsidR="004B2D0F" w:rsidRPr="008619FD">
        <w:rPr>
          <w:rFonts w:ascii="Book Antiqua" w:hAnsi="Book Antiqua"/>
          <w:sz w:val="24"/>
          <w:szCs w:val="24"/>
          <w:vertAlign w:val="superscript"/>
        </w:rPr>
        <w:fldChar w:fldCharType="begin">
          <w:fldData xml:space="preserve">PFJlZm1hbj48Q2l0ZT48QXV0aG9yPk1hdGhld3M8L0F1dGhvcj48WWVhcj4yMDExPC9ZZWFyPjxS
ZWNOdW0+OTk5MTwvUmVjTnVtPjxJRFRleHQ+SW5jcmVhc2VkIGV4cHJlc3Npb24gb2YgRE5BIHJl
cGFpciBnZW5lcyBpbiBpbnZhc2l2ZSBodW1hbiBwYW5jcmVhdGljIGNhbmNlciBjZWxscyYjeEE7
MjwvSURUZXh0PjxNREwgUmVmX1R5cGU9IkpvdXJuYWwiPjxSZWZfVHlwZT5Kb3VybmFsPC9SZWZf
VHlwZT48UmVmX0lEPjk5OTE8L1JlZl9JRD48VGl0bGVfUHJpbWFyeT5JbmNyZWFzZWQgZXhwcmVz
c2lvbiBvZiBETkEgcmVwYWlyIGdlbmVzIGluIGludmFzaXZlIGh1bWFuIHBhbmNyZWF0aWMgY2Fu
Y2VyIGNlbGxzJiN4QTsyPC9UaXRsZV9QcmltYXJ5PjxBdXRob3JzX1ByaW1hcnk+TWF0aGV3cyxM
LkEuPC9BdXRob3JzX1ByaW1hcnk+PEF1dGhvcnNfUHJpbWFyeT5DYWJhcmNhcyxTLk0uPC9BdXRo
b3JzX1ByaW1hcnk+PEF1dGhvcnNfUHJpbWFyeT5IdXJ0LEUuTS48L0F1dGhvcnNfUHJpbWFyeT48
QXV0aG9yc19QcmltYXJ5PlpoYW5nLFguPC9BdXRob3JzX1ByaW1hcnk+PEF1dGhvcnNfUHJpbWFy
eT5KYWZmZWUsRS5NLjwvQXV0aG9yc19QcmltYXJ5PjxBdXRob3JzX1ByaW1hcnk+RmFycmFyLFcu
TC48L0F1dGhvcnNfUHJpbWFyeT48RGF0ZV9QcmltYXJ5PjIwMTEvNzwvRGF0ZV9QcmltYXJ5PjxL
ZXl3b3Jkcz5BbmFsb2dzICZhbXA7IERlcml2YXRpdmVzPC9LZXl3b3Jkcz48S2V5d29yZHM+QW50
aW5lb3BsYXN0aWMgQWdlbnRzPC9LZXl3b3Jkcz48S2V5d29yZHM+QW50aW5lb3BsYXN0aWMtQWdl
bnRzPC9LZXl3b3Jkcz48S2V5d29yZHM+QXJ0aWNsZTwvS2V5d29yZHM+PEtleXdvcmRzPmFzc2F5
PC9LZXl3b3Jkcz48S2V5d29yZHM+QlJDQTE8L0tleXdvcmRzPjxLZXl3b3Jkcz5jYW5jZXI8L0tl
eXdvcmRzPjxLZXl3b3Jkcz5jZWxsPC9LZXl3b3Jkcz48S2V5d29yZHM+Q2VsbCBMaW5lLFR1bW9y
PC9LZXl3b3Jkcz48S2V5d29yZHM+Y2VsbCBzdXJ2aXZhbDwvS2V5d29yZHM+PEtleXdvcmRzPkNl
bGwtU3Vydml2YWw8L0tleXdvcmRzPjxLZXl3b3Jkcz5jZWxsczwvS2V5d29yZHM+PEtleXdvcmRz
PkRhdGFiYXNlcyxGYWN0dWFsPC9LZXl3b3Jkcz48S2V5d29yZHM+RGVveHljeXRpZGluZTwvS2V5
d29yZHM+PEtleXdvcmRzPmRpc2Vhc2U8L0tleXdvcmRzPjxLZXl3b3Jkcz5ETkE8L0tleXdvcmRz
PjxLZXl3b3Jkcz5ETkEgcmVwYWlyPC9LZXl3b3Jkcz48S2V5d29yZHM+RE5BIHJlcGFpciBnZW5l
PC9LZXl3b3Jkcz48S2V5d29yZHM+RE5BLE5lb3BsYXNtPC9LZXl3b3Jkcz48S2V5d29yZHM+RE5B
LXJlcGFpcjwvS2V5d29yZHM+PEtleXdvcmRzPmRydWc8L0tleXdvcmRzPjxLZXl3b3Jkcz5kcnVn
IGVmZmVjdHM8L0tleXdvcmRzPjxLZXl3b3Jkcz5kcnVnIHRoZXJhcHk8L0tleXdvcmRzPjxLZXl3
b3Jkcz5FQzwvS2V5d29yZHM+PEtleXdvcmRzPmV4cHJlc3Npb248L0tleXdvcmRzPjxLZXl3b3Jk
cz5nZW5lPC9LZXl3b3Jkcz48S2V5d29yZHM+R2VuZSBEb3NhZ2U8L0tleXdvcmRzPjxLZXl3b3Jk
cz5nZW5lIGV4cHJlc3Npb248L0tleXdvcmRzPjxLZXl3b3Jkcz5nZW5lLWV4cHJlc3Npb248L0tl
eXdvcmRzPjxLZXl3b3Jkcz5nZW5lczwvS2V5d29yZHM+PEtleXdvcmRzPkdlbmVzLEJyY2ExPC9L
ZXl3b3Jkcz48S2V5d29yZHM+Z2VuZXRpY3M8L0tleXdvcmRzPjxLZXl3b3Jkcz5HRU5PTUU8L0tl
eXdvcmRzPjxLZXl3b3Jkcz5HRU5PTUlDPC9LZXl3b3Jkcz48S2V5d29yZHM+Z2Vub21pYyBpbnN0
YWJpbGl0eTwvS2V5d29yZHM+PEtleXdvcmRzPkh1bWFuPC9LZXl3b3Jkcz48S2V5d29yZHM+aHVt
YW5zPC9LZXl3b3Jkcz48S2V5d29yZHM+bGluZTwvS2V5d29yZHM+PEtleXdvcmRzPm1ldGEtYW5h
bHlzaXM8L0tleXdvcmRzPjxLZXl3b3Jkcz5tZXRhYm9saXNtPC9LZXl3b3Jkcz48S2V5d29yZHM+
bWV0aG9kPC9LZXl3b3Jkcz48S2V5d29yZHM+TWV0aG9kczwvS2V5d29yZHM+PEtleXdvcmRzPm5l
b3BsYXNtPC9LZXl3b3Jkcz48S2V5d29yZHM+TmVvcGxhc20gSW52YXNpdmVuZXNzPC9LZXl3b3Jk
cz48S2V5d29yZHM+bmVvcGxhc3RpYzwvS2V5d29yZHM+PEtleXdvcmRzPk5lb3BsYXN0aWMgU3Rl
bSBDZWxsczwvS2V5d29yZHM+PEtleXdvcmRzPk9saWdvbnVjbGVvdGlkZSBBcnJheSBTZXF1ZW5j
ZSBBbmFseXNpczwvS2V5d29yZHM+PEtleXdvcmRzPnBhbmNyZWF0aWMgY2FuY2VyPC9LZXl3b3Jk
cz48S2V5d29yZHM+UGFuY3JlYXRpYyBOZW9wbGFzbXM8L0tleXdvcmRzPjxLZXl3b3Jkcz5wYXRo
b2xvZ3k8L0tleXdvcmRzPjxLZXl3b3Jkcz5waGFybWFjb2xvZ3k8L0tleXdvcmRzPjxLZXl3b3Jk
cz5wb3B1bGF0aW9uPC9LZXl3b3Jkcz48S2V5d29yZHM+cHJvdGVpbjwvS2V5d29yZHM+PEtleXdv
cmRzPlJhZDUxIFJlY29tYmluYXNlPC9LZXl3b3Jkcz48S2V5d29yZHM+UmVjdXJyZW5jZTwvS2V5
d29yZHM+PEtleXdvcmRzPnJlcGFpcjwvS2V5d29yZHM+PEtleXdvcmRzPlJlc2VhcmNoPC9LZXl3
b3Jkcz48S2V5d29yZHM+U3BoZXJvaWRzLENlbGx1bGFyPC9LZXl3b3Jkcz48S2V5d29yZHM+c3Rh
YmlsaXR5PC9LZXl3b3Jkcz48S2V5d29yZHM+c3Vydml2YWw8L0tleXdvcmRzPjxLZXl3b3Jkcz5U
RUNITklRVUU8L0tleXdvcmRzPjxLZXl3b3Jkcz50aXNzdWU8L0tleXdvcmRzPjxLZXl3b3Jkcz50
dW1vcjwvS2V5d29yZHM+PEtleXdvcmRzPlVuaXRlZCBTdGF0ZXM8L0tleXdvcmRzPjxSZXByaW50
Pk5vdCBpbiBGaWxlPC9SZXByaW50PjxTdGFydF9QYWdlPjczMDwvU3RhcnRfUGFnZT48RW5kX1Bh
Z2U+NzM5PC9FbmRfUGFnZT48UGVyaW9kaWNhbD5QYW5jcmVhczwvUGVyaW9kaWNhbD48Vm9sdW1l
PjQwPC9Wb2x1bWU+PElzc3VlPjU8L0lzc3VlPjxVc2VyX0RlZl81PlBNQzMxMTYwNDY8L1VzZXJf
RGVmXzU+PE1pc2NfMz4xMC4xMDk3L01QQS4wYjAxM2UzMTgyMWFlMjViIFtkb2ldPC9NaXNjXzM+
PEFkZHJlc3M+Q2FuY2VyIFN0ZW0gQ2VsbCBTZWN0aW9uLCBMYWJvcmF0b3J5IG9mIENhbmNlciBQ
cmV2ZW50aW9uLCBDZW50ZXIgZm9yIENhbmNlciBSZXNlYXJjaCwgTmF0aW9uYWwgQ2FuY2VyIElu
c3RpdHV0ZSBhdCBGcmVkZXJpY2ssIEZyZWRlcmljaywgTUQgMjE3MDIsIFVTQTwvQWRkcmVzcz48
V2ViX1VSTD5QTToyMTYzMzMxODwvV2ViX1VSTD48WlpfSm91cm5hbEZ1bGw+PGYgbmFtZT0iU3lz
dGVtIj5QYW5jcmVhczwvZj48L1paX0pvdXJuYWxGdWxsPjxaWl9Xb3JrZm9ybUlEPjE8L1paX1dv
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1hdGhld3M8L0F1dGhvcj48WWVhcj4yMDExPC9ZZWFyPjxS
ZWNOdW0+OTk5MTwvUmVjTnVtPjxJRFRleHQ+SW5jcmVhc2VkIGV4cHJlc3Npb24gb2YgRE5BIHJl
cGFpciBnZW5lcyBpbiBpbnZhc2l2ZSBodW1hbiBwYW5jcmVhdGljIGNhbmNlciBjZWxscyYjeEE7
MjwvSURUZXh0PjxNREwgUmVmX1R5cGU9IkpvdXJuYWwiPjxSZWZfVHlwZT5Kb3VybmFsPC9SZWZf
VHlwZT48UmVmX0lEPjk5OTE8L1JlZl9JRD48VGl0bGVfUHJpbWFyeT5JbmNyZWFzZWQgZXhwcmVz
c2lvbiBvZiBETkEgcmVwYWlyIGdlbmVzIGluIGludmFzaXZlIGh1bWFuIHBhbmNyZWF0aWMgY2Fu
Y2VyIGNlbGxzJiN4QTsyPC9UaXRsZV9QcmltYXJ5PjxBdXRob3JzX1ByaW1hcnk+TWF0aGV3cyxM
LkEuPC9BdXRob3JzX1ByaW1hcnk+PEF1dGhvcnNfUHJpbWFyeT5DYWJhcmNhcyxTLk0uPC9BdXRo
b3JzX1ByaW1hcnk+PEF1dGhvcnNfUHJpbWFyeT5IdXJ0LEUuTS48L0F1dGhvcnNfUHJpbWFyeT48
QXV0aG9yc19QcmltYXJ5PlpoYW5nLFguPC9BdXRob3JzX1ByaW1hcnk+PEF1dGhvcnNfUHJpbWFy
eT5KYWZmZWUsRS5NLjwvQXV0aG9yc19QcmltYXJ5PjxBdXRob3JzX1ByaW1hcnk+RmFycmFyLFcu
TC48L0F1dGhvcnNfUHJpbWFyeT48RGF0ZV9QcmltYXJ5PjIwMTEvNzwvRGF0ZV9QcmltYXJ5PjxL
ZXl3b3Jkcz5BbmFsb2dzICZhbXA7IERlcml2YXRpdmVzPC9LZXl3b3Jkcz48S2V5d29yZHM+QW50
aW5lb3BsYXN0aWMgQWdlbnRzPC9LZXl3b3Jkcz48S2V5d29yZHM+QW50aW5lb3BsYXN0aWMtQWdl
bnRzPC9LZXl3b3Jkcz48S2V5d29yZHM+QXJ0aWNsZTwvS2V5d29yZHM+PEtleXdvcmRzPmFzc2F5
PC9LZXl3b3Jkcz48S2V5d29yZHM+QlJDQTE8L0tleXdvcmRzPjxLZXl3b3Jkcz5jYW5jZXI8L0tl
eXdvcmRzPjxLZXl3b3Jkcz5jZWxsPC9LZXl3b3Jkcz48S2V5d29yZHM+Q2VsbCBMaW5lLFR1bW9y
PC9LZXl3b3Jkcz48S2V5d29yZHM+Y2VsbCBzdXJ2aXZhbDwvS2V5d29yZHM+PEtleXdvcmRzPkNl
bGwtU3Vydml2YWw8L0tleXdvcmRzPjxLZXl3b3Jkcz5jZWxsczwvS2V5d29yZHM+PEtleXdvcmRz
PkRhdGFiYXNlcyxGYWN0dWFsPC9LZXl3b3Jkcz48S2V5d29yZHM+RGVveHljeXRpZGluZTwvS2V5
d29yZHM+PEtleXdvcmRzPmRpc2Vhc2U8L0tleXdvcmRzPjxLZXl3b3Jkcz5ETkE8L0tleXdvcmRz
PjxLZXl3b3Jkcz5ETkEgcmVwYWlyPC9LZXl3b3Jkcz48S2V5d29yZHM+RE5BIHJlcGFpciBnZW5l
PC9LZXl3b3Jkcz48S2V5d29yZHM+RE5BLE5lb3BsYXNtPC9LZXl3b3Jkcz48S2V5d29yZHM+RE5B
LXJlcGFpcjwvS2V5d29yZHM+PEtleXdvcmRzPmRydWc8L0tleXdvcmRzPjxLZXl3b3Jkcz5kcnVn
IGVmZmVjdHM8L0tleXdvcmRzPjxLZXl3b3Jkcz5kcnVnIHRoZXJhcHk8L0tleXdvcmRzPjxLZXl3
b3Jkcz5FQzwvS2V5d29yZHM+PEtleXdvcmRzPmV4cHJlc3Npb248L0tleXdvcmRzPjxLZXl3b3Jk
cz5nZW5lPC9LZXl3b3Jkcz48S2V5d29yZHM+R2VuZSBEb3NhZ2U8L0tleXdvcmRzPjxLZXl3b3Jk
cz5nZW5lIGV4cHJlc3Npb248L0tleXdvcmRzPjxLZXl3b3Jkcz5nZW5lLWV4cHJlc3Npb248L0tl
eXdvcmRzPjxLZXl3b3Jkcz5nZW5lczwvS2V5d29yZHM+PEtleXdvcmRzPkdlbmVzLEJyY2ExPC9L
ZXl3b3Jkcz48S2V5d29yZHM+Z2VuZXRpY3M8L0tleXdvcmRzPjxLZXl3b3Jkcz5HRU5PTUU8L0tl
eXdvcmRzPjxLZXl3b3Jkcz5HRU5PTUlDPC9LZXl3b3Jkcz48S2V5d29yZHM+Z2Vub21pYyBpbnN0
YWJpbGl0eTwvS2V5d29yZHM+PEtleXdvcmRzPkh1bWFuPC9LZXl3b3Jkcz48S2V5d29yZHM+aHVt
YW5zPC9LZXl3b3Jkcz48S2V5d29yZHM+bGluZTwvS2V5d29yZHM+PEtleXdvcmRzPm1ldGEtYW5h
bHlzaXM8L0tleXdvcmRzPjxLZXl3b3Jkcz5tZXRhYm9saXNtPC9LZXl3b3Jkcz48S2V5d29yZHM+
bWV0aG9kPC9LZXl3b3Jkcz48S2V5d29yZHM+TWV0aG9kczwvS2V5d29yZHM+PEtleXdvcmRzPm5l
b3BsYXNtPC9LZXl3b3Jkcz48S2V5d29yZHM+TmVvcGxhc20gSW52YXNpdmVuZXNzPC9LZXl3b3Jk
cz48S2V5d29yZHM+bmVvcGxhc3RpYzwvS2V5d29yZHM+PEtleXdvcmRzPk5lb3BsYXN0aWMgU3Rl
bSBDZWxsczwvS2V5d29yZHM+PEtleXdvcmRzPk9saWdvbnVjbGVvdGlkZSBBcnJheSBTZXF1ZW5j
ZSBBbmFseXNpczwvS2V5d29yZHM+PEtleXdvcmRzPnBhbmNyZWF0aWMgY2FuY2VyPC9LZXl3b3Jk
cz48S2V5d29yZHM+UGFuY3JlYXRpYyBOZW9wbGFzbXM8L0tleXdvcmRzPjxLZXl3b3Jkcz5wYXRo
b2xvZ3k8L0tleXdvcmRzPjxLZXl3b3Jkcz5waGFybWFjb2xvZ3k8L0tleXdvcmRzPjxLZXl3b3Jk
cz5wb3B1bGF0aW9uPC9LZXl3b3Jkcz48S2V5d29yZHM+cHJvdGVpbjwvS2V5d29yZHM+PEtleXdv
cmRzPlJhZDUxIFJlY29tYmluYXNlPC9LZXl3b3Jkcz48S2V5d29yZHM+UmVjdXJyZW5jZTwvS2V5
d29yZHM+PEtleXdvcmRzPnJlcGFpcjwvS2V5d29yZHM+PEtleXdvcmRzPlJlc2VhcmNoPC9LZXl3
b3Jkcz48S2V5d29yZHM+U3BoZXJvaWRzLENlbGx1bGFyPC9LZXl3b3Jkcz48S2V5d29yZHM+c3Rh
YmlsaXR5PC9LZXl3b3Jkcz48S2V5d29yZHM+c3Vydml2YWw8L0tleXdvcmRzPjxLZXl3b3Jkcz5U
RUNITklRVUU8L0tleXdvcmRzPjxLZXl3b3Jkcz50aXNzdWU8L0tleXdvcmRzPjxLZXl3b3Jkcz50
dW1vcjwvS2V5d29yZHM+PEtleXdvcmRzPlVuaXRlZCBTdGF0ZXM8L0tleXdvcmRzPjxSZXByaW50
Pk5vdCBpbiBGaWxlPC9SZXByaW50PjxTdGFydF9QYWdlPjczMDwvU3RhcnRfUGFnZT48RW5kX1Bh
Z2U+NzM5PC9FbmRfUGFnZT48UGVyaW9kaWNhbD5QYW5jcmVhczwvUGVyaW9kaWNhbD48Vm9sdW1l
PjQwPC9Wb2x1bWU+PElzc3VlPjU8L0lzc3VlPjxVc2VyX0RlZl81PlBNQzMxMTYwNDY8L1VzZXJf
RGVmXzU+PE1pc2NfMz4xMC4xMDk3L01QQS4wYjAxM2UzMTgyMWFlMjViIFtkb2ldPC9NaXNjXzM+
PEFkZHJlc3M+Q2FuY2VyIFN0ZW0gQ2VsbCBTZWN0aW9uLCBMYWJvcmF0b3J5IG9mIENhbmNlciBQ
cmV2ZW50aW9uLCBDZW50ZXIgZm9yIENhbmNlciBSZXNlYXJjaCwgTmF0aW9uYWwgQ2FuY2VyIElu
c3RpdHV0ZSBhdCBGcmVkZXJpY2ssIEZyZWRlcmljaywgTUQgMjE3MDIsIFVTQTwvQWRkcmVzcz48
V2ViX1VSTD5QTToyMTYzMzMxODwvV2ViX1VSTD48WlpfSm91cm5hbEZ1bGw+PGYgbmFtZT0iU3lz
dGVtIj5QYW5jcmVhczwvZj48L1paX0pvdXJuYWxGdWxsPjxaWl9Xb3JrZm9ybUlEPjE8L1paX1dv
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B2D0F" w:rsidRPr="008619FD">
        <w:rPr>
          <w:rFonts w:ascii="Book Antiqua" w:hAnsi="Book Antiqua"/>
          <w:sz w:val="24"/>
          <w:szCs w:val="24"/>
          <w:vertAlign w:val="superscript"/>
        </w:rPr>
      </w:r>
      <w:r w:rsidR="004B2D0F"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42]</w:t>
      </w:r>
      <w:r w:rsidR="004B2D0F" w:rsidRPr="008619FD">
        <w:rPr>
          <w:rFonts w:ascii="Book Antiqua" w:hAnsi="Book Antiqua"/>
          <w:sz w:val="24"/>
          <w:szCs w:val="24"/>
          <w:vertAlign w:val="superscript"/>
        </w:rPr>
        <w:fldChar w:fldCharType="end"/>
      </w:r>
      <w:r w:rsidR="004B2D0F" w:rsidRPr="008619FD">
        <w:rPr>
          <w:rFonts w:ascii="Book Antiqua" w:hAnsi="Book Antiqua"/>
          <w:sz w:val="24"/>
          <w:szCs w:val="24"/>
        </w:rPr>
        <w:t xml:space="preserve">. </w:t>
      </w:r>
      <w:r w:rsidR="00337E0E" w:rsidRPr="008619FD">
        <w:rPr>
          <w:rFonts w:ascii="Book Antiqua" w:hAnsi="Book Antiqua"/>
          <w:sz w:val="24"/>
          <w:szCs w:val="24"/>
        </w:rPr>
        <w:t>Furthermore</w:t>
      </w:r>
      <w:r w:rsidR="004B2D0F" w:rsidRPr="008619FD">
        <w:rPr>
          <w:rFonts w:ascii="Book Antiqua" w:hAnsi="Book Antiqua"/>
          <w:sz w:val="24"/>
          <w:szCs w:val="24"/>
        </w:rPr>
        <w:t>, a</w:t>
      </w:r>
      <w:r w:rsidR="007B6A9D" w:rsidRPr="008619FD">
        <w:rPr>
          <w:rFonts w:ascii="Book Antiqua" w:hAnsi="Book Antiqua"/>
          <w:sz w:val="24"/>
          <w:szCs w:val="24"/>
        </w:rPr>
        <w:t xml:space="preserve"> strong activation of Chk1</w:t>
      </w:r>
      <w:r w:rsidR="00337E0E" w:rsidRPr="008619FD">
        <w:rPr>
          <w:rFonts w:ascii="Book Antiqua" w:hAnsi="Book Antiqua"/>
          <w:sz w:val="24"/>
          <w:szCs w:val="24"/>
        </w:rPr>
        <w:t xml:space="preserve"> and cell cycle arrest were</w:t>
      </w:r>
      <w:r w:rsidR="007B6A9D" w:rsidRPr="008619FD">
        <w:rPr>
          <w:rFonts w:ascii="Book Antiqua" w:hAnsi="Book Antiqua"/>
          <w:sz w:val="24"/>
          <w:szCs w:val="24"/>
        </w:rPr>
        <w:t xml:space="preserve"> observed in patient-derived </w:t>
      </w:r>
      <w:r w:rsidR="004B2D0F" w:rsidRPr="008619FD">
        <w:rPr>
          <w:rFonts w:ascii="Book Antiqua" w:hAnsi="Book Antiqua"/>
          <w:sz w:val="24"/>
          <w:szCs w:val="24"/>
        </w:rPr>
        <w:t>non-small-cell lung cancer (</w:t>
      </w:r>
      <w:r w:rsidR="007B6A9D" w:rsidRPr="008619FD">
        <w:rPr>
          <w:rFonts w:ascii="Book Antiqua" w:hAnsi="Book Antiqua"/>
          <w:sz w:val="24"/>
          <w:szCs w:val="24"/>
        </w:rPr>
        <w:t>NSCLC</w:t>
      </w:r>
      <w:r w:rsidR="004B2D0F" w:rsidRPr="008619FD">
        <w:rPr>
          <w:rFonts w:ascii="Book Antiqua" w:hAnsi="Book Antiqua"/>
          <w:sz w:val="24"/>
          <w:szCs w:val="24"/>
        </w:rPr>
        <w:t>)</w:t>
      </w:r>
      <w:r w:rsidR="007B6A9D" w:rsidRPr="008619FD">
        <w:rPr>
          <w:rFonts w:ascii="Book Antiqua" w:hAnsi="Book Antiqua"/>
          <w:sz w:val="24"/>
          <w:szCs w:val="24"/>
        </w:rPr>
        <w:t xml:space="preserve"> stem cells compared to their corresponding differentiated cells after exposure to DNA damaging agents. </w:t>
      </w:r>
      <w:r w:rsidR="00947C30" w:rsidRPr="008619FD">
        <w:rPr>
          <w:rFonts w:ascii="Book Antiqua" w:hAnsi="Book Antiqua"/>
          <w:sz w:val="24"/>
          <w:szCs w:val="24"/>
        </w:rPr>
        <w:t>Treatment with</w:t>
      </w:r>
      <w:r w:rsidR="007B6A9D" w:rsidRPr="008619FD">
        <w:rPr>
          <w:rFonts w:ascii="Book Antiqua" w:hAnsi="Book Antiqua"/>
          <w:sz w:val="24"/>
          <w:szCs w:val="24"/>
        </w:rPr>
        <w:t xml:space="preserve"> Chk1 inhibitors in combination with chemotherapy dramatically reduced </w:t>
      </w:r>
      <w:r w:rsidR="00947C30" w:rsidRPr="008619FD">
        <w:rPr>
          <w:rFonts w:ascii="Book Antiqua" w:hAnsi="Book Antiqua"/>
          <w:sz w:val="24"/>
          <w:szCs w:val="24"/>
        </w:rPr>
        <w:t xml:space="preserve">the </w:t>
      </w:r>
      <w:r w:rsidR="007B6A9D" w:rsidRPr="008619FD">
        <w:rPr>
          <w:rFonts w:ascii="Book Antiqua" w:hAnsi="Book Antiqua"/>
          <w:sz w:val="24"/>
          <w:szCs w:val="24"/>
        </w:rPr>
        <w:t>NSCLC</w:t>
      </w:r>
      <w:r w:rsidR="004B2D0F" w:rsidRPr="008619FD">
        <w:rPr>
          <w:rFonts w:ascii="Book Antiqua" w:hAnsi="Book Antiqua"/>
          <w:sz w:val="24"/>
          <w:szCs w:val="24"/>
        </w:rPr>
        <w:t xml:space="preserve"> </w:t>
      </w:r>
      <w:r w:rsidR="007B6A9D" w:rsidRPr="008619FD">
        <w:rPr>
          <w:rFonts w:ascii="Book Antiqua" w:hAnsi="Book Antiqua"/>
          <w:sz w:val="24"/>
          <w:szCs w:val="24"/>
        </w:rPr>
        <w:t xml:space="preserve">stem cell </w:t>
      </w:r>
      <w:r w:rsidR="00947C30" w:rsidRPr="008619FD">
        <w:rPr>
          <w:rFonts w:ascii="Book Antiqua" w:hAnsi="Book Antiqua"/>
          <w:sz w:val="24"/>
          <w:szCs w:val="24"/>
        </w:rPr>
        <w:t>population</w:t>
      </w:r>
      <w:r w:rsidR="007B6A9D" w:rsidRPr="008619FD">
        <w:rPr>
          <w:rFonts w:ascii="Book Antiqua" w:hAnsi="Book Antiqua"/>
          <w:sz w:val="24"/>
          <w:szCs w:val="24"/>
        </w:rPr>
        <w:t xml:space="preserve"> </w:t>
      </w:r>
      <w:r w:rsidR="007B6A9D" w:rsidRPr="008619FD">
        <w:rPr>
          <w:rFonts w:ascii="Book Antiqua" w:hAnsi="Book Antiqua"/>
          <w:i/>
          <w:sz w:val="24"/>
          <w:szCs w:val="24"/>
        </w:rPr>
        <w:t>in vitro</w:t>
      </w:r>
      <w:r w:rsidR="007B6A9D" w:rsidRPr="008619FD">
        <w:rPr>
          <w:rFonts w:ascii="Book Antiqua" w:hAnsi="Book Antiqua"/>
          <w:sz w:val="24"/>
          <w:szCs w:val="24"/>
        </w:rPr>
        <w:t xml:space="preserve"> by </w:t>
      </w:r>
      <w:r w:rsidR="00947C30" w:rsidRPr="008619FD">
        <w:rPr>
          <w:rFonts w:ascii="Book Antiqua" w:hAnsi="Book Antiqua"/>
          <w:sz w:val="24"/>
          <w:szCs w:val="24"/>
        </w:rPr>
        <w:t>promot</w:t>
      </w:r>
      <w:r w:rsidR="007B6A9D" w:rsidRPr="008619FD">
        <w:rPr>
          <w:rFonts w:ascii="Book Antiqua" w:hAnsi="Book Antiqua"/>
          <w:sz w:val="24"/>
          <w:szCs w:val="24"/>
        </w:rPr>
        <w:t xml:space="preserve">ing premature cell cycle progression and </w:t>
      </w:r>
      <w:r w:rsidR="00947C30" w:rsidRPr="008619FD">
        <w:rPr>
          <w:rFonts w:ascii="Book Antiqua" w:hAnsi="Book Antiqua"/>
          <w:sz w:val="24"/>
          <w:szCs w:val="24"/>
        </w:rPr>
        <w:t xml:space="preserve">inducing </w:t>
      </w:r>
      <w:r w:rsidR="007B6A9D" w:rsidRPr="008619FD">
        <w:rPr>
          <w:rFonts w:ascii="Book Antiqua" w:hAnsi="Book Antiqua"/>
          <w:sz w:val="24"/>
          <w:szCs w:val="24"/>
        </w:rPr>
        <w:t>mitotic catastrophe</w:t>
      </w:r>
      <w:r w:rsidR="009C6DC9" w:rsidRPr="008619FD">
        <w:rPr>
          <w:rFonts w:ascii="Book Antiqua" w:hAnsi="Book Antiqua"/>
          <w:sz w:val="24"/>
          <w:szCs w:val="24"/>
          <w:vertAlign w:val="superscript"/>
        </w:rPr>
        <w:fldChar w:fldCharType="begin">
          <w:fldData xml:space="preserve">PFJlZm1hbj48Q2l0ZT48QXV0aG9yPkJhcnR1Y2NpPC9BdXRob3I+PFllYXI+MjAxMjwvWWVhcj48
UmVjTnVtPjEwMTEwPC9SZWNOdW0+PElEVGV4dD5UaGVyYXBldXRpYyB0YXJnZXRpbmcgb2YgQ2hr
MSBpbiBOU0NMQyBzdGVtIGNlbGxzIGR1cmluZyBjaGVtb3RoZXJhcHkmI3hBOzE8L0lEVGV4dD48
TURMIFJlZl9UeXBlPSJKb3VybmFsIj48UmVmX1R5cGU+Sm91cm5hbDwvUmVmX1R5cGU+PFJlZl9J
RD4xMDExMDwvUmVmX0lEPjxUaXRsZV9QcmltYXJ5PlRoZXJhcGV1dGljIHRhcmdldGluZyBvZiBD
aGsxIGluIE5TQ0xDIHN0ZW0gY2VsbHMgZHVyaW5nIGNoZW1vdGhlcmFweSYjeEE7MTwvVGl0bGVf
UHJpbWFyeT48QXV0aG9yc19QcmltYXJ5PkJhcnR1Y2NpLE0uPC9BdXRob3JzX1ByaW1hcnk+PEF1
dGhvcnNfUHJpbWFyeT5TdmVuc3NvbixTLjwvQXV0aG9yc19QcmltYXJ5PjxBdXRob3JzX1ByaW1h
cnk+Um9tYW5pYSxQLjwvQXV0aG9yc19QcmltYXJ5PjxBdXRob3JzX1ByaW1hcnk+RGF0dGlsbyxS
LjwvQXV0aG9yc19QcmltYXJ5PjxBdXRob3JzX1ByaW1hcnk+UGF0cml6aWksTS48L0F1dGhvcnNf
UHJpbWFyeT48QXV0aG9yc19QcmltYXJ5PlNpZ25vcmUsTS48L0F1dGhvcnNfUHJpbWFyeT48QXV0
aG9yc19QcmltYXJ5Pk5hdmFycmEsUy48L0F1dGhvcnNfUHJpbWFyeT48QXV0aG9yc19QcmltYXJ5
PkxvdHRpLEYuPC9BdXRob3JzX1ByaW1hcnk+PEF1dGhvcnNfUHJpbWFyeT5CaWZmb25pLE0uPC9B
dXRob3JzX1ByaW1hcnk+PEF1dGhvcnNfUHJpbWFyeT5QaWxvenppLEUuPC9BdXRob3JzX1ByaW1h
cnk+PEF1dGhvcnNfUHJpbWFyeT5EdXJhbnRpLEUuPC9BdXRob3JzX1ByaW1hcnk+PEF1dGhvcnNf
UHJpbWFyeT5NYXJ0aW5lbGxpLFMuPC9BdXRob3JzX1ByaW1hcnk+PEF1dGhvcnNfUHJpbWFyeT5S
aW5hbGRvLEMuPC9BdXRob3JzX1ByaW1hcnk+PEF1dGhvcnNfUHJpbWFyeT5aZXVuZXIsQS48L0F1
dGhvcnNfUHJpbWFyeT48QXV0aG9yc19QcmltYXJ5Pk1hdWdlcmktU2FjY2EsTS48L0F1dGhvcnNf
UHJpbWFyeT48QXV0aG9yc19QcmltYXJ5PkVyYW1vLEEuPC9BdXRob3JzX1ByaW1hcnk+PEF1dGhv
cnNfUHJpbWFyeT5EZSxNYXJpYSBSLjwvQXV0aG9yc19QcmltYXJ5PjxEYXRlX1ByaW1hcnk+MjAx
Mi81PC9EYXRlX1ByaW1hcnk+PEtleXdvcmRzPmFjdGl2YXRpb248L0tleXdvcmRzPjxLZXl3b3Jk
cz5BbmFsb2dzICZhbXA7IERlcml2YXRpdmVzPC9LZXl3b3Jkcz48S2V5d29yZHM+QW5pbWFsczwv
S2V5d29yZHM+PEtleXdvcmRzPkFydGljbGU8L0tleXdvcmRzPjxLZXl3b3Jkcz5CbG90dGluZyxX
ZXN0ZXJuPC9LZXl3b3Jkcz48S2V5d29yZHM+Y2FuY2VyPC9LZXl3b3Jkcz48S2V5d29yZHM+Q2Fy
Y2lub21hLE5vbi1TbWFsbC1DZWxsIEx1bmc8L0tleXdvcmRzPjxLZXl3b3Jkcz5jZWxsPC9LZXl3
b3Jkcz48S2V5d29yZHM+Y2VsbCBjeWNsZTwvS2V5d29yZHM+PEtleXdvcmRzPmNlbGwgY3ljbGUg
YXJyZXN0PC9LZXl3b3Jkcz48S2V5d29yZHM+Q2VsbCBEaWZmZXJlbnRpYXRpb248L0tleXdvcmRz
PjxLZXl3b3Jkcz5jZWxsIHByb2xpZmVyYXRpb248L0tleXdvcmRzPjxLZXl3b3Jkcz5jZWxsIHN1
cnZpdmFsPC9LZXl3b3Jkcz48S2V5d29yZHM+Q2VsbC1DeWNsZTwvS2V5d29yZHM+PEtleXdvcmRz
PkNlbGwtU3Vydml2YWw8L0tleXdvcmRzPjxLZXl3b3Jkcz5jZWxsczwvS2V5d29yZHM+PEtleXdv
cmRzPmNoZW1vdGhlcmFwZXV0aWMgZHJ1Z3M8L0tleXdvcmRzPjxLZXl3b3Jkcz5jaGVtb3RoZXJh
cHk8L0tleXdvcmRzPjxLZXl3b3Jkcz5DaXNwbGF0aW48L0tleXdvcmRzPjxLZXl3b3Jkcz5DeXRv
bG9neTwvS2V5d29yZHM+PEtleXdvcmRzPmRhbWFnZTwvS2V5d29yZHM+PEtleXdvcmRzPkRlb3h5
Y3l0aWRpbmU8L0tleXdvcmRzPjxLZXl3b3Jkcz5kaWZmZXJlbnRpYXRlZDwvS2V5d29yZHM+PEtl
eXdvcmRzPkROQTwvS2V5d29yZHM+PEtleXdvcmRzPkROQSBkYW1hZ2U8L0tleXdvcmRzPjxLZXl3
b3Jkcz5ETkEgZGFtYWdlIHJlc3BvbnNlPC9LZXl3b3Jkcz48S2V5d29yZHM+RE5BLURhbWFnZTwv
S2V5d29yZHM+PEtleXdvcmRzPmRydWc8L0tleXdvcmRzPjxLZXl3b3Jkcz5kcnVnIGVmZmVjdHM8
L0tleXdvcmRzPjxLZXl3b3Jkcz5kcnVnIHRoZXJhcHk8L0tleXdvcmRzPjxLZXl3b3Jkcz5EUlVH
UzwvS2V5d29yZHM+PEtleXdvcmRzPkVDPC9LZXl3b3Jkcz48S2V5d29yZHM+ZW56eW1lPC9LZXl3
b3Jkcz48S2V5d29yZHM+RW56eW1lIEluaGliaXRvcnM8L0tleXdvcmRzPjxLZXl3b3Jkcz5Fbnp5
bWUtSW5oaWJpdG9yczwvS2V5d29yZHM+PEtleXdvcmRzPmV4cG9zdXJlPC9LZXl3b3Jkcz48S2V5
d29yZHM+RmVtYWxlPC9LZXl3b3Jkcz48S2V5d29yZHM+Rmx1b3Jlc2NlbnQgQW50aWJvZHkgVGVj
aG5pcXVlPC9LZXl3b3Jkcz48S2V5d29yZHM+Z2VuZXRpY3M8L0tleXdvcmRzPjxLZXl3b3Jkcz5n
cm93dGg8L0tleXdvcmRzPjxLZXl3b3Jkcz5odW1hbnM8L0tleXdvcmRzPjxLZXl3b3Jkcz5JTiBW
SVRSTzwvS2V5d29yZHM+PEtleXdvcmRzPmluIHZpdm88L0tleXdvcmRzPjxLZXl3b3Jkcz5Jbi1W
aXRybzwvS2V5d29yZHM+PEtleXdvcmRzPmluLXZpdm88L0tleXdvcmRzPjxLZXl3b3Jkcz5JTkhJ
QklUT1I8L0tleXdvcmRzPjxLZXl3b3Jkcz5raW5hc2U8L0tleXdvcmRzPjxLZXl3b3Jkcz5MdW5n
PC9LZXl3b3Jkcz48S2V5d29yZHM+bHVuZyBjYW5jZXI8L0tleXdvcmRzPjxLZXl3b3Jkcz5tZXRh
Ym9saXNtPC9LZXl3b3Jkcz48S2V5d29yZHM+TWljZTwvS2V5d29yZHM+PEtleXdvcmRzPk1pY2Us
SW5icmVkIE5PRDwvS2V5d29yZHM+PEtleXdvcmRzPk1pY2UsU2NpZDwvS2V5d29yZHM+PEtleXdv
cmRzPm1vbGVjdWxhcjwvS2V5d29yZHM+PEtleXdvcmRzPm1vdXNlPC9LZXl3b3Jkcz48S2V5d29y
ZHM+TmVvcGxhc3RpYyBTdGVtIENlbGxzPC9LZXl3b3Jkcz48S2V5d29yZHM+UDUzPC9LZXl3b3Jk
cz48S2V5d29yZHM+cGhhcm1hY29sb2d5PC9LZXl3b3Jkcz48S2V5d29yZHM+UFJPR1JFU1NJT048
L0tleXdvcmRzPjxLZXl3b3Jkcz5wcm90ZWluPC9LZXl3b3Jkcz48S2V5d29yZHM+cHJvdGVpbiBr
aW5hc2U8L0tleXdvcmRzPjxLZXl3b3Jkcz5wcm90ZWluIGtpbmFzZXM8L0tleXdvcmRzPjxLZXl3
b3Jkcz5yZXBhaXI8L0tleXdvcmRzPjxLZXl3b3Jkcz5SZXNlYXJjaDwvS2V5d29yZHM+PEtleXdv
cmRzPlNURU0gQ0VMTFM8L0tleXdvcmRzPjxLZXl3b3Jkcz5zdXJ2aXZhbDwvS2V5d29yZHM+PEtl
eXdvcmRzPnRoZXJhcGV1dGljIHVzZTwvS2V5d29yZHM+PEtleXdvcmRzPnR1bW9yPC9LZXl3b3Jk
cz48S2V5d29yZHM+VHVtb3IgQ2VsbHMsQ3VsdHVyZWQ8L0tleXdvcmRzPjxLZXl3b3Jkcz5YZW5v
Z3JhZnQgTW9kZWwgQW50aXR1bW9yIEFzc2F5czwvS2V5d29yZHM+PEtleXdvcmRzPlhFTk9HUkFG
VFM8L0tleXdvcmRzPjxSZXByaW50Pk5vdCBpbiBGaWxlPC9SZXByaW50PjxTdGFydF9QYWdlPjc2
ODwvU3RhcnRfUGFnZT48RW5kX1BhZ2U+Nzc4PC9FbmRfUGFnZT48UGVyaW9kaWNhbD5DZWxsIERl
YXRoLkRpZmZlci48L1BlcmlvZGljYWw+PFZvbHVtZT4xOTwvVm9sdW1lPjxJc3N1ZT41PC9Jc3N1
ZT48VXNlcl9EZWZfNT5QTUMzMzIxNjI2PC9Vc2VyX0RlZl81PjxNaXNjXzM+Y2RkMjAxMTE3MCBb
cGlpXTsxMC4xMDM4L2NkZC4yMDExLjE3MCBbZG9pXTwvTWlzY18zPjxBZGRyZXNzPkRlcGFydG1l
bnQgb2YgSGVtYXRvbG9neSwgT25jb2xvZ3kgYW5kIE1vbGVjdWxhciBNZWRpY2luZSwgSXN0aXR1
dG8gU3VwZXJpb3JlIGRpIFNhbml0YSwgUm9tZSAwMDE2MSwgSXRhbHk8L0FkZHJlc3M+PFdlYl9V
Ukw+UE06MjIxMTcxOTc8L1dlYl9VUkw+PFpaX0pvdXJuYWxTdGRBYmJyZXY+PGYgbmFtZT0iU3lz
dGVtIj5DZWxsIERlYXRoLkRpZmZlci48L2Y+PC9aWl9Kb3VybmFsU3RkQWJicmV2PjxaWl9Xb3Jr
Zm9ybUlEPjE8L1paX1dvcmtmb3JtSUQ+PC9NREw+PC9DaXRlPjwvUmVmbWFuPgB=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JhcnR1Y2NpPC9BdXRob3I+PFllYXI+MjAxMjwvWWVhcj48
UmVjTnVtPjEwMTEwPC9SZWNOdW0+PElEVGV4dD5UaGVyYXBldXRpYyB0YXJnZXRpbmcgb2YgQ2hr
MSBpbiBOU0NMQyBzdGVtIGNlbGxzIGR1cmluZyBjaGVtb3RoZXJhcHkmI3hBOzE8L0lEVGV4dD48
TURMIFJlZl9UeXBlPSJKb3VybmFsIj48UmVmX1R5cGU+Sm91cm5hbDwvUmVmX1R5cGU+PFJlZl9J
RD4xMDExMDwvUmVmX0lEPjxUaXRsZV9QcmltYXJ5PlRoZXJhcGV1dGljIHRhcmdldGluZyBvZiBD
aGsxIGluIE5TQ0xDIHN0ZW0gY2VsbHMgZHVyaW5nIGNoZW1vdGhlcmFweSYjeEE7MTwvVGl0bGVf
UHJpbWFyeT48QXV0aG9yc19QcmltYXJ5PkJhcnR1Y2NpLE0uPC9BdXRob3JzX1ByaW1hcnk+PEF1
dGhvcnNfUHJpbWFyeT5TdmVuc3NvbixTLjwvQXV0aG9yc19QcmltYXJ5PjxBdXRob3JzX1ByaW1h
cnk+Um9tYW5pYSxQLjwvQXV0aG9yc19QcmltYXJ5PjxBdXRob3JzX1ByaW1hcnk+RGF0dGlsbyxS
LjwvQXV0aG9yc19QcmltYXJ5PjxBdXRob3JzX1ByaW1hcnk+UGF0cml6aWksTS48L0F1dGhvcnNf
UHJpbWFyeT48QXV0aG9yc19QcmltYXJ5PlNpZ25vcmUsTS48L0F1dGhvcnNfUHJpbWFyeT48QXV0
aG9yc19QcmltYXJ5Pk5hdmFycmEsUy48L0F1dGhvcnNfUHJpbWFyeT48QXV0aG9yc19QcmltYXJ5
PkxvdHRpLEYuPC9BdXRob3JzX1ByaW1hcnk+PEF1dGhvcnNfUHJpbWFyeT5CaWZmb25pLE0uPC9B
dXRob3JzX1ByaW1hcnk+PEF1dGhvcnNfUHJpbWFyeT5QaWxvenppLEUuPC9BdXRob3JzX1ByaW1h
cnk+PEF1dGhvcnNfUHJpbWFyeT5EdXJhbnRpLEUuPC9BdXRob3JzX1ByaW1hcnk+PEF1dGhvcnNf
UHJpbWFyeT5NYXJ0aW5lbGxpLFMuPC9BdXRob3JzX1ByaW1hcnk+PEF1dGhvcnNfUHJpbWFyeT5S
aW5hbGRvLEMuPC9BdXRob3JzX1ByaW1hcnk+PEF1dGhvcnNfUHJpbWFyeT5aZXVuZXIsQS48L0F1
dGhvcnNfUHJpbWFyeT48QXV0aG9yc19QcmltYXJ5Pk1hdWdlcmktU2FjY2EsTS48L0F1dGhvcnNf
UHJpbWFyeT48QXV0aG9yc19QcmltYXJ5PkVyYW1vLEEuPC9BdXRob3JzX1ByaW1hcnk+PEF1dGhv
cnNfUHJpbWFyeT5EZSxNYXJpYSBSLjwvQXV0aG9yc19QcmltYXJ5PjxEYXRlX1ByaW1hcnk+MjAx
Mi81PC9EYXRlX1ByaW1hcnk+PEtleXdvcmRzPmFjdGl2YXRpb248L0tleXdvcmRzPjxLZXl3b3Jk
cz5BbmFsb2dzICZhbXA7IERlcml2YXRpdmVzPC9LZXl3b3Jkcz48S2V5d29yZHM+QW5pbWFsczwv
S2V5d29yZHM+PEtleXdvcmRzPkFydGljbGU8L0tleXdvcmRzPjxLZXl3b3Jkcz5CbG90dGluZyxX
ZXN0ZXJuPC9LZXl3b3Jkcz48S2V5d29yZHM+Y2FuY2VyPC9LZXl3b3Jkcz48S2V5d29yZHM+Q2Fy
Y2lub21hLE5vbi1TbWFsbC1DZWxsIEx1bmc8L0tleXdvcmRzPjxLZXl3b3Jkcz5jZWxsPC9LZXl3
b3Jkcz48S2V5d29yZHM+Y2VsbCBjeWNsZTwvS2V5d29yZHM+PEtleXdvcmRzPmNlbGwgY3ljbGUg
YXJyZXN0PC9LZXl3b3Jkcz48S2V5d29yZHM+Q2VsbCBEaWZmZXJlbnRpYXRpb248L0tleXdvcmRz
PjxLZXl3b3Jkcz5jZWxsIHByb2xpZmVyYXRpb248L0tleXdvcmRzPjxLZXl3b3Jkcz5jZWxsIHN1
cnZpdmFsPC9LZXl3b3Jkcz48S2V5d29yZHM+Q2VsbC1DeWNsZTwvS2V5d29yZHM+PEtleXdvcmRz
PkNlbGwtU3Vydml2YWw8L0tleXdvcmRzPjxLZXl3b3Jkcz5jZWxsczwvS2V5d29yZHM+PEtleXdv
cmRzPmNoZW1vdGhlcmFwZXV0aWMgZHJ1Z3M8L0tleXdvcmRzPjxLZXl3b3Jkcz5jaGVtb3RoZXJh
cHk8L0tleXdvcmRzPjxLZXl3b3Jkcz5DaXNwbGF0aW48L0tleXdvcmRzPjxLZXl3b3Jkcz5DeXRv
bG9neTwvS2V5d29yZHM+PEtleXdvcmRzPmRhbWFnZTwvS2V5d29yZHM+PEtleXdvcmRzPkRlb3h5
Y3l0aWRpbmU8L0tleXdvcmRzPjxLZXl3b3Jkcz5kaWZmZXJlbnRpYXRlZDwvS2V5d29yZHM+PEtl
eXdvcmRzPkROQTwvS2V5d29yZHM+PEtleXdvcmRzPkROQSBkYW1hZ2U8L0tleXdvcmRzPjxLZXl3
b3Jkcz5ETkEgZGFtYWdlIHJlc3BvbnNlPC9LZXl3b3Jkcz48S2V5d29yZHM+RE5BLURhbWFnZTwv
S2V5d29yZHM+PEtleXdvcmRzPmRydWc8L0tleXdvcmRzPjxLZXl3b3Jkcz5kcnVnIGVmZmVjdHM8
L0tleXdvcmRzPjxLZXl3b3Jkcz5kcnVnIHRoZXJhcHk8L0tleXdvcmRzPjxLZXl3b3Jkcz5EUlVH
UzwvS2V5d29yZHM+PEtleXdvcmRzPkVDPC9LZXl3b3Jkcz48S2V5d29yZHM+ZW56eW1lPC9LZXl3
b3Jkcz48S2V5d29yZHM+RW56eW1lIEluaGliaXRvcnM8L0tleXdvcmRzPjxLZXl3b3Jkcz5Fbnp5
bWUtSW5oaWJpdG9yczwvS2V5d29yZHM+PEtleXdvcmRzPmV4cG9zdXJlPC9LZXl3b3Jkcz48S2V5
d29yZHM+RmVtYWxlPC9LZXl3b3Jkcz48S2V5d29yZHM+Rmx1b3Jlc2NlbnQgQW50aWJvZHkgVGVj
aG5pcXVlPC9LZXl3b3Jkcz48S2V5d29yZHM+Z2VuZXRpY3M8L0tleXdvcmRzPjxLZXl3b3Jkcz5n
cm93dGg8L0tleXdvcmRzPjxLZXl3b3Jkcz5odW1hbnM8L0tleXdvcmRzPjxLZXl3b3Jkcz5JTiBW
SVRSTzwvS2V5d29yZHM+PEtleXdvcmRzPmluIHZpdm88L0tleXdvcmRzPjxLZXl3b3Jkcz5Jbi1W
aXRybzwvS2V5d29yZHM+PEtleXdvcmRzPmluLXZpdm88L0tleXdvcmRzPjxLZXl3b3Jkcz5JTkhJ
QklUT1I8L0tleXdvcmRzPjxLZXl3b3Jkcz5raW5hc2U8L0tleXdvcmRzPjxLZXl3b3Jkcz5MdW5n
PC9LZXl3b3Jkcz48S2V5d29yZHM+bHVuZyBjYW5jZXI8L0tleXdvcmRzPjxLZXl3b3Jkcz5tZXRh
Ym9saXNtPC9LZXl3b3Jkcz48S2V5d29yZHM+TWljZTwvS2V5d29yZHM+PEtleXdvcmRzPk1pY2Us
SW5icmVkIE5PRDwvS2V5d29yZHM+PEtleXdvcmRzPk1pY2UsU2NpZDwvS2V5d29yZHM+PEtleXdv
cmRzPm1vbGVjdWxhcjwvS2V5d29yZHM+PEtleXdvcmRzPm1vdXNlPC9LZXl3b3Jkcz48S2V5d29y
ZHM+TmVvcGxhc3RpYyBTdGVtIENlbGxzPC9LZXl3b3Jkcz48S2V5d29yZHM+UDUzPC9LZXl3b3Jk
cz48S2V5d29yZHM+cGhhcm1hY29sb2d5PC9LZXl3b3Jkcz48S2V5d29yZHM+UFJPR1JFU1NJT048
L0tleXdvcmRzPjxLZXl3b3Jkcz5wcm90ZWluPC9LZXl3b3Jkcz48S2V5d29yZHM+cHJvdGVpbiBr
aW5hc2U8L0tleXdvcmRzPjxLZXl3b3Jkcz5wcm90ZWluIGtpbmFzZXM8L0tleXdvcmRzPjxLZXl3
b3Jkcz5yZXBhaXI8L0tleXdvcmRzPjxLZXl3b3Jkcz5SZXNlYXJjaDwvS2V5d29yZHM+PEtleXdv
cmRzPlNURU0gQ0VMTFM8L0tleXdvcmRzPjxLZXl3b3Jkcz5zdXJ2aXZhbDwvS2V5d29yZHM+PEtl
eXdvcmRzPnRoZXJhcGV1dGljIHVzZTwvS2V5d29yZHM+PEtleXdvcmRzPnR1bW9yPC9LZXl3b3Jk
cz48S2V5d29yZHM+VHVtb3IgQ2VsbHMsQ3VsdHVyZWQ8L0tleXdvcmRzPjxLZXl3b3Jkcz5YZW5v
Z3JhZnQgTW9kZWwgQW50aXR1bW9yIEFzc2F5czwvS2V5d29yZHM+PEtleXdvcmRzPlhFTk9HUkFG
VFM8L0tleXdvcmRzPjxSZXByaW50Pk5vdCBpbiBGaWxlPC9SZXByaW50PjxTdGFydF9QYWdlPjc2
ODwvU3RhcnRfUGFnZT48RW5kX1BhZ2U+Nzc4PC9FbmRfUGFnZT48UGVyaW9kaWNhbD5DZWxsIERl
YXRoLkRpZmZlci48L1BlcmlvZGljYWw+PFZvbHVtZT4xOTwvVm9sdW1lPjxJc3N1ZT41PC9Jc3N1
ZT48VXNlcl9EZWZfNT5QTUMzMzIxNjI2PC9Vc2VyX0RlZl81PjxNaXNjXzM+Y2RkMjAxMTE3MCBb
cGlpXTsxMC4xMDM4L2NkZC4yMDExLjE3MCBbZG9pXTwvTWlzY18zPjxBZGRyZXNzPkRlcGFydG1l
bnQgb2YgSGVtYXRvbG9neSwgT25jb2xvZ3kgYW5kIE1vbGVjdWxhciBNZWRpY2luZSwgSXN0aXR1
dG8gU3VwZXJpb3JlIGRpIFNhbml0YSwgUm9tZSAwMDE2MSwgSXRhbHk8L0FkZHJlc3M+PFdlYl9V
Ukw+UE06MjIxMTcxOTc8L1dlYl9VUkw+PFpaX0pvdXJuYWxTdGRBYmJyZXY+PGYgbmFtZT0iU3lz
dGVtIj5DZWxsIERlYXRoLkRpZmZlci48L2Y+PC9aWl9Kb3VybmFsU3RkQWJicmV2PjxaWl9Xb3Jr
Zm9ybUlEPjE8L1paX1dvcmtmb3JtSUQ+PC9NREw+PC9DaXRlPjwvUmVmbWFuPgB=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9C6DC9" w:rsidRPr="008619FD">
        <w:rPr>
          <w:rFonts w:ascii="Book Antiqua" w:hAnsi="Book Antiqua"/>
          <w:sz w:val="24"/>
          <w:szCs w:val="24"/>
          <w:vertAlign w:val="superscript"/>
        </w:rPr>
      </w:r>
      <w:r w:rsidR="009C6DC9"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43]</w:t>
      </w:r>
      <w:r w:rsidR="009C6DC9" w:rsidRPr="008619FD">
        <w:rPr>
          <w:rFonts w:ascii="Book Antiqua" w:hAnsi="Book Antiqua"/>
          <w:sz w:val="24"/>
          <w:szCs w:val="24"/>
          <w:vertAlign w:val="superscript"/>
        </w:rPr>
        <w:fldChar w:fldCharType="end"/>
      </w:r>
      <w:r w:rsidR="007B6A9D" w:rsidRPr="008619FD">
        <w:rPr>
          <w:rFonts w:ascii="Book Antiqua" w:hAnsi="Book Antiqua"/>
          <w:sz w:val="24"/>
          <w:szCs w:val="24"/>
        </w:rPr>
        <w:t xml:space="preserve">. </w:t>
      </w:r>
    </w:p>
    <w:p w14:paraId="29FF6769" w14:textId="0AFB3BC8" w:rsidR="006F130E" w:rsidRPr="008619FD" w:rsidRDefault="007226B1" w:rsidP="000471E2">
      <w:pPr>
        <w:tabs>
          <w:tab w:val="left" w:pos="450"/>
        </w:tabs>
        <w:spacing w:line="360" w:lineRule="auto"/>
        <w:ind w:firstLineChars="100" w:firstLine="240"/>
        <w:rPr>
          <w:rFonts w:ascii="Book Antiqua" w:hAnsi="Book Antiqua"/>
          <w:sz w:val="24"/>
          <w:szCs w:val="24"/>
        </w:rPr>
      </w:pPr>
      <w:r w:rsidRPr="008619FD">
        <w:rPr>
          <w:rFonts w:ascii="Book Antiqua" w:hAnsi="Book Antiqua"/>
          <w:sz w:val="24"/>
          <w:szCs w:val="24"/>
        </w:rPr>
        <w:t>Although considerable r</w:t>
      </w:r>
      <w:r w:rsidR="00E64218" w:rsidRPr="008619FD">
        <w:rPr>
          <w:rFonts w:ascii="Book Antiqua" w:hAnsi="Book Antiqua"/>
          <w:sz w:val="24"/>
          <w:szCs w:val="24"/>
        </w:rPr>
        <w:t>eport</w:t>
      </w:r>
      <w:r w:rsidRPr="008619FD">
        <w:rPr>
          <w:rFonts w:ascii="Book Antiqua" w:hAnsi="Book Antiqua"/>
          <w:sz w:val="24"/>
          <w:szCs w:val="24"/>
        </w:rPr>
        <w:t xml:space="preserve">s suggest that </w:t>
      </w:r>
      <w:r w:rsidR="004C0806" w:rsidRPr="008619FD">
        <w:rPr>
          <w:rFonts w:ascii="Book Antiqua" w:hAnsi="Book Antiqua"/>
          <w:sz w:val="24"/>
          <w:szCs w:val="24"/>
        </w:rPr>
        <w:t>competent</w:t>
      </w:r>
      <w:r w:rsidRPr="008619FD">
        <w:rPr>
          <w:rFonts w:ascii="Book Antiqua" w:hAnsi="Book Antiqua"/>
          <w:sz w:val="24"/>
          <w:szCs w:val="24"/>
        </w:rPr>
        <w:t xml:space="preserve"> DNA repair </w:t>
      </w:r>
      <w:r w:rsidR="004C0806" w:rsidRPr="008619FD">
        <w:rPr>
          <w:rFonts w:ascii="Book Antiqua" w:hAnsi="Book Antiqua"/>
          <w:sz w:val="24"/>
          <w:szCs w:val="24"/>
        </w:rPr>
        <w:t>machinery</w:t>
      </w:r>
      <w:r w:rsidRPr="008619FD">
        <w:rPr>
          <w:rFonts w:ascii="Book Antiqua" w:hAnsi="Book Antiqua"/>
          <w:sz w:val="24"/>
          <w:szCs w:val="24"/>
        </w:rPr>
        <w:t xml:space="preserve"> is </w:t>
      </w:r>
      <w:r w:rsidR="00947C30" w:rsidRPr="008619FD">
        <w:rPr>
          <w:rFonts w:ascii="Book Antiqua" w:hAnsi="Book Antiqua"/>
          <w:sz w:val="24"/>
          <w:szCs w:val="24"/>
        </w:rPr>
        <w:t>utilized</w:t>
      </w:r>
      <w:r w:rsidRPr="008619FD">
        <w:rPr>
          <w:rFonts w:ascii="Book Antiqua" w:hAnsi="Book Antiqua"/>
          <w:sz w:val="24"/>
          <w:szCs w:val="24"/>
        </w:rPr>
        <w:t xml:space="preserve"> by CSCs to survive DNA damaging agent treatment, </w:t>
      </w:r>
      <w:r w:rsidR="00366503" w:rsidRPr="008619FD">
        <w:rPr>
          <w:rFonts w:ascii="Book Antiqua" w:hAnsi="Book Antiqua"/>
          <w:sz w:val="24"/>
          <w:szCs w:val="24"/>
        </w:rPr>
        <w:t xml:space="preserve">some </w:t>
      </w:r>
      <w:r w:rsidRPr="008619FD">
        <w:rPr>
          <w:rFonts w:ascii="Book Antiqua" w:hAnsi="Book Antiqua"/>
          <w:sz w:val="24"/>
          <w:szCs w:val="24"/>
        </w:rPr>
        <w:t xml:space="preserve">controversial </w:t>
      </w:r>
      <w:r w:rsidR="00CD0EB4" w:rsidRPr="008619FD">
        <w:rPr>
          <w:rFonts w:ascii="Book Antiqua" w:hAnsi="Book Antiqua"/>
          <w:sz w:val="24"/>
          <w:szCs w:val="24"/>
        </w:rPr>
        <w:t>observations</w:t>
      </w:r>
      <w:r w:rsidRPr="008619FD">
        <w:rPr>
          <w:rFonts w:ascii="Book Antiqua" w:hAnsi="Book Antiqua"/>
          <w:sz w:val="24"/>
          <w:szCs w:val="24"/>
        </w:rPr>
        <w:t xml:space="preserve"> also </w:t>
      </w:r>
      <w:r w:rsidR="00E64218" w:rsidRPr="008619FD">
        <w:rPr>
          <w:rFonts w:ascii="Book Antiqua" w:hAnsi="Book Antiqua"/>
          <w:sz w:val="24"/>
          <w:szCs w:val="24"/>
        </w:rPr>
        <w:t>exist</w:t>
      </w:r>
      <w:r w:rsidRPr="008619FD">
        <w:rPr>
          <w:rFonts w:ascii="Book Antiqua" w:hAnsi="Book Antiqua"/>
          <w:sz w:val="24"/>
          <w:szCs w:val="24"/>
        </w:rPr>
        <w:t xml:space="preserve">. </w:t>
      </w:r>
      <w:r w:rsidR="00E64218" w:rsidRPr="008619FD">
        <w:rPr>
          <w:rFonts w:ascii="Book Antiqua" w:hAnsi="Book Antiqua"/>
          <w:sz w:val="24"/>
          <w:szCs w:val="24"/>
        </w:rPr>
        <w:t>T</w:t>
      </w:r>
      <w:r w:rsidR="00970316" w:rsidRPr="008619FD">
        <w:rPr>
          <w:rFonts w:ascii="Book Antiqua" w:hAnsi="Book Antiqua"/>
          <w:sz w:val="24"/>
          <w:szCs w:val="24"/>
        </w:rPr>
        <w:t xml:space="preserve">he DSB </w:t>
      </w:r>
      <w:r w:rsidR="00FD3D1E" w:rsidRPr="008619FD">
        <w:rPr>
          <w:rFonts w:ascii="Book Antiqua" w:hAnsi="Book Antiqua"/>
          <w:sz w:val="24"/>
          <w:szCs w:val="24"/>
        </w:rPr>
        <w:t>repair capacity</w:t>
      </w:r>
      <w:r w:rsidR="00970316" w:rsidRPr="008619FD">
        <w:rPr>
          <w:rFonts w:ascii="Book Antiqua" w:hAnsi="Book Antiqua"/>
          <w:sz w:val="24"/>
          <w:szCs w:val="24"/>
        </w:rPr>
        <w:t xml:space="preserve"> was</w:t>
      </w:r>
      <w:r w:rsidR="00E64218" w:rsidRPr="008619FD">
        <w:rPr>
          <w:rFonts w:ascii="Book Antiqua" w:hAnsi="Book Antiqua"/>
          <w:sz w:val="24"/>
          <w:szCs w:val="24"/>
        </w:rPr>
        <w:t xml:space="preserve"> found to be</w:t>
      </w:r>
      <w:r w:rsidR="00970316" w:rsidRPr="008619FD">
        <w:rPr>
          <w:rFonts w:ascii="Book Antiqua" w:hAnsi="Book Antiqua"/>
          <w:sz w:val="24"/>
          <w:szCs w:val="24"/>
        </w:rPr>
        <w:t xml:space="preserve"> significantly reduced in CD133+ glioma stem cells compared with the </w:t>
      </w:r>
      <w:r w:rsidR="00FD3D1E" w:rsidRPr="008619FD">
        <w:rPr>
          <w:rFonts w:ascii="Book Antiqua" w:hAnsi="Book Antiqua"/>
          <w:sz w:val="24"/>
          <w:szCs w:val="24"/>
        </w:rPr>
        <w:t xml:space="preserve">glioma </w:t>
      </w:r>
      <w:r w:rsidR="00970316" w:rsidRPr="008619FD">
        <w:rPr>
          <w:rFonts w:ascii="Book Antiqua" w:hAnsi="Book Antiqua"/>
          <w:sz w:val="24"/>
          <w:szCs w:val="24"/>
        </w:rPr>
        <w:t xml:space="preserve">cell lines. </w:t>
      </w:r>
      <w:r w:rsidR="00FD3D1E" w:rsidRPr="008619FD">
        <w:rPr>
          <w:rFonts w:ascii="Book Antiqua" w:hAnsi="Book Antiqua"/>
          <w:sz w:val="24"/>
          <w:szCs w:val="24"/>
        </w:rPr>
        <w:t xml:space="preserve">In addition, the intra-S-phase checkpoint was absent in these CD133+ cells, albeit </w:t>
      </w:r>
      <w:r w:rsidR="00970316" w:rsidRPr="008619FD">
        <w:rPr>
          <w:rFonts w:ascii="Book Antiqua" w:hAnsi="Book Antiqua"/>
          <w:sz w:val="24"/>
          <w:szCs w:val="24"/>
        </w:rPr>
        <w:t>G2 c</w:t>
      </w:r>
      <w:r w:rsidR="00FD3D1E" w:rsidRPr="008619FD">
        <w:rPr>
          <w:rFonts w:ascii="Book Antiqua" w:hAnsi="Book Antiqua"/>
          <w:sz w:val="24"/>
          <w:szCs w:val="24"/>
        </w:rPr>
        <w:t>heckpoint activation was intact</w:t>
      </w:r>
      <w:r w:rsidR="00970316" w:rsidRPr="008619FD">
        <w:rPr>
          <w:rFonts w:ascii="Book Antiqua" w:hAnsi="Book Antiqua"/>
          <w:sz w:val="24"/>
          <w:szCs w:val="24"/>
        </w:rPr>
        <w:t xml:space="preserve">. Consistent with reduced DNA repair capacity, CD133+ </w:t>
      </w:r>
      <w:r w:rsidR="00E64218" w:rsidRPr="008619FD">
        <w:rPr>
          <w:rFonts w:ascii="Book Antiqua" w:hAnsi="Book Antiqua"/>
          <w:sz w:val="24"/>
          <w:szCs w:val="24"/>
        </w:rPr>
        <w:t xml:space="preserve">glioma stem </w:t>
      </w:r>
      <w:r w:rsidR="00970316" w:rsidRPr="008619FD">
        <w:rPr>
          <w:rFonts w:ascii="Book Antiqua" w:hAnsi="Book Antiqua"/>
          <w:sz w:val="24"/>
          <w:szCs w:val="24"/>
        </w:rPr>
        <w:t>cells are more sensitive to radiation than the established glioma cell lines</w:t>
      </w:r>
      <w:r w:rsidR="00497382" w:rsidRPr="008619FD">
        <w:rPr>
          <w:rFonts w:ascii="Book Antiqua" w:hAnsi="Book Antiqua"/>
          <w:sz w:val="24"/>
          <w:szCs w:val="24"/>
          <w:vertAlign w:val="superscript"/>
        </w:rPr>
        <w:fldChar w:fldCharType="begin">
          <w:fldData xml:space="preserve">PFJlZm1hbj48Q2l0ZT48QXV0aG9yPk1jQ29yZDwvQXV0aG9yPjxZZWFyPjIwMDk8L1llYXI+PFJl
Y051bT45ODc5PC9SZWNOdW0+PElEVGV4dD5DRDEzMysgZ2xpb2JsYXN0b21hIHN0ZW0tbGlrZSBj
ZWxscyBhcmUgcmFkaW9zZW5zaXRpdmUgd2l0aCBhIGRlZmVjdGl2ZSBETkEgZGFtYWdlIHJlc3Bv
bnNlIGNvbXBhcmVkIHdpdGggZXN0YWJsaXNoZWQgY2VsbCBsaW5lczwvSURUZXh0PjxNREwgUmVm
X1R5cGU9IkpvdXJuYWwiPjxSZWZfVHlwZT5Kb3VybmFsPC9SZWZfVHlwZT48UmVmX0lEPjk4Nzk8
L1JlZl9JRD48VGl0bGVfUHJpbWFyeT5DRDEzMysgZ2xpb2JsYXN0b21hIHN0ZW0tbGlrZSBjZWxs
cyBhcmUgcmFkaW9zZW5zaXRpdmUgd2l0aCBhIGRlZmVjdGl2ZSBETkEgZGFtYWdlIHJlc3BvbnNl
IGNvbXBhcmVkIHdpdGggZXN0YWJsaXNoZWQgY2VsbCBsaW5lczwvVGl0bGVfUHJpbWFyeT48QXV0
aG9yc19QcmltYXJ5Pk1jQ29yZCxBLk0uPC9BdXRob3JzX1ByaW1hcnk+PEF1dGhvcnNfUHJpbWFy
eT5KYW1hbCxNLjwvQXV0aG9yc19QcmltYXJ5PjxBdXRob3JzX1ByaW1hcnk+V2lsbGlhbXMsRS5T
LjwvQXV0aG9yc19QcmltYXJ5PjxBdXRob3JzX1ByaW1hcnk+Q2FtcGhhdXNlbixLLjwvQXV0aG9y
c19QcmltYXJ5PjxBdXRob3JzX1ByaW1hcnk+VG9maWxvbixQLkouPC9BdXRob3JzX1ByaW1hcnk+
PERhdGVfUHJpbWFyeT4yMDA5LzgvMTU8L0RhdGVfUHJpbWFyeT48S2V5d29yZHM+YW5hbHlzaXM8
L0tleXdvcmRzPjxLZXl3b3Jkcz5BbnRpZ2VuczwvS2V5d29yZHM+PEtleXdvcmRzPkFudGlnZW5z
LENEPC9LZXl3b3Jkcz48S2V5d29yZHM+QXJ0aWNsZTwvS2V5d29yZHM+PEtleXdvcmRzPmNhbmNl
cjwvS2V5d29yZHM+PEtleXdvcmRzPmNlbGw8L0tleXdvcmRzPjxLZXl3b3Jkcz5DZWxsIExpbmU8
L0tleXdvcmRzPjxLZXl3b3Jkcz5DZWxsIExpbmUsVHVtb3I8L0tleXdvcmRzPjxLZXl3b3Jkcz5j
ZWxsIHN1cnZpdmFsPC9LZXl3b3Jkcz48S2V5d29yZHM+Q2VsbC1MaW5lPC9LZXl3b3Jkcz48S2V5
d29yZHM+Y2VsbHM8L0tleXdvcmRzPjxLZXl3b3Jkcz5Db21wYXJhdGl2ZSBTdHVkeTwvS2V5d29y
ZHM+PEtleXdvcmRzPkNvbXBhcmF0aXZlLVN0dWR5PC9LZXl3b3Jkcz48S2V5d29yZHM+ZGFtYWdl
PC9LZXl3b3Jkcz48S2V5d29yZHM+ZGVmZWN0aXZlPC9LZXl3b3Jkcz48S2V5d29yZHM+RE5BPC9L
ZXl3b3Jkcz48S2V5d29yZHM+RE5BIEJyZWFrcyxEb3VibGUtU3RyYW5kZWQ8L0tleXdvcmRzPjxL
ZXl3b3Jkcz5ETkEgZGFtYWdlPC9LZXl3b3Jkcz48S2V5d29yZHM+RE5BIGRhbWFnZSByZXNwb25z
ZTwvS2V5d29yZHM+PEtleXdvcmRzPkROQSByZXBhaXI8L0tleXdvcmRzPjxLZXl3b3Jkcz5ETkEs
TmVvcGxhc208L0tleXdvcmRzPjxLZXl3b3Jkcz5ETkEtRGFtYWdlPC9LZXl3b3Jkcz48S2V5d29y
ZHM+RG9zZS1SZXNwb25zZSBSZWxhdGlvbnNoaXAsUmFkaWF0aW9uPC9LZXl3b3Jkcz48S2V5d29y
ZHM+ZHJ1ZzwvS2V5d29yZHM+PEtleXdvcmRzPkVDPC9LZXl3b3Jkcz48S2V5d29yZHM+Z2VuZXRp
Y3M8L0tleXdvcmRzPjxLZXl3b3Jkcz5nbGlvYmxhc3RvbWE8L0tleXdvcmRzPjxLZXl3b3Jkcz5n
bHljb3Byb3RlaW48L0tleXdvcmRzPjxLZXl3b3Jkcz5nbHljb3Byb3RlaW5zPC9LZXl3b3Jkcz48
S2V5d29yZHM+aGlzdG9uZTwvS2V5d29yZHM+PEtleXdvcmRzPkhpc3RvbmVzPC9LZXl3b3Jkcz48
S2V5d29yZHM+SHVtYW48L0tleXdvcmRzPjxLZXl3b3Jkcz5odW1hbnM8L0tleXdvcmRzPjxLZXl3
b3Jkcz5saW5lPC9LZXl3b3Jkcz48S2V5d29yZHM+bWV0YWJvbGlzbTwvS2V5d29yZHM+PEtleXdv
cmRzPm5lb3BsYXNtPC9LZXl3b3Jkcz48S2V5d29yZHM+TmVvcGxhc3RpYyBTdGVtIENlbGxzPC9L
ZXl3b3Jkcz48S2V5d29yZHM+cGF0aG9sb2d5PC9LZXl3b3Jkcz48S2V5d29yZHM+cGVwdGlkZTwv
S2V5d29yZHM+PEtleXdvcmRzPlBlcHRpZGVzPC9LZXl3b3Jkcz48S2V5d29yZHM+UGh5c2lvbG9n
eTwvS2V5d29yZHM+PEtleXdvcmRzPnByb3RlaW48L0tleXdvcmRzPjxLZXl3b3Jkcz5SYWQ1MSBS
ZWNvbWJpbmFzZTwvS2V5d29yZHM+PEtleXdvcmRzPnJhZGlhdGlvbiBlZmZlY3RzPC9LZXl3b3Jk
cz48S2V5d29yZHM+UmFkaWF0aW9uIFRvbGVyYW5jZTwvS2V5d29yZHM+PEtleXdvcmRzPnR1bW9y
PC9LZXl3b3Jkcz48UmVwcmludD5Ob3QgaW4gRmlsZTwvUmVwcmludD48U3RhcnRfUGFnZT41MTQ1
PC9TdGFydF9QYWdlPjxFbmRfUGFnZT41MTUzPC9FbmRfUGFnZT48UGVyaW9kaWNhbD5DbGluLkNh
bmNlciBSZXMuPC9QZXJpb2RpY2FsPjxWb2x1bWU+MTU8L1ZvbHVtZT48SXNzdWU+MTY8L0lzc3Vl
PjxNaXNjXzM+MTA3OC0wNDMyLkNDUi0wOS0wMjYzIFtwaWldOzEwLjExNTgvMTA3OC0wNDMyLkND
Ui0wOS0wMjYzIFtkb2ldPC9NaXNjXzM+PEFkZHJlc3M+RHJ1ZyBEaXNjb3ZlcnkgRGVwYXJ0bWVu
dCwgTW9mZml0dCBDYW5jZXIgQ2VudGVyLCBUYW1wYSwgRmxvcmlkYSAzMzYxMiwgVVNBPC9BZGRy
ZXNzPjxXZWJfVVJMPlBNOjE5NjcxODYzPC9XZWJfVVJMPjxaWl9Kb3VybmFsRnVsbD48ZiBuYW1l
PSJTeXN0ZW0iPkNsaW5pY2FsIENhbmNlciBSZXNlYXJjaDwvZj48L1paX0pvdXJuYWxGdWxsPjxa
Wl9Kb3VybmFsU3RkQWJicmV2PjxmIG5hbWU9IlN5c3RlbSI+Q2xpbi5DYW5jZXIgUmVzLjwvZj48
L1paX0pvdXJuYWxTdGRBYmJyZXY+PFpaX0pvdXJuYWxVc2VyMT48ZiBuYW1lPSJTeXN0ZW0iPmNj
cjwvZj48L1paX0pvdXJuYWxVc2VyMT48WlpfV29ya2Zvcm1JRD4xPC9aWl9Xb3JrZm9ybUlEPjwv
TURMPjwvQ2l0ZT48L1JlZm1hbj4A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1jQ29yZDwvQXV0aG9yPjxZZWFyPjIwMDk8L1llYXI+PFJl
Y051bT45ODc5PC9SZWNOdW0+PElEVGV4dD5DRDEzMysgZ2xpb2JsYXN0b21hIHN0ZW0tbGlrZSBj
ZWxscyBhcmUgcmFkaW9zZW5zaXRpdmUgd2l0aCBhIGRlZmVjdGl2ZSBETkEgZGFtYWdlIHJlc3Bv
bnNlIGNvbXBhcmVkIHdpdGggZXN0YWJsaXNoZWQgY2VsbCBsaW5lczwvSURUZXh0PjxNREwgUmVm
X1R5cGU9IkpvdXJuYWwiPjxSZWZfVHlwZT5Kb3VybmFsPC9SZWZfVHlwZT48UmVmX0lEPjk4Nzk8
L1JlZl9JRD48VGl0bGVfUHJpbWFyeT5DRDEzMysgZ2xpb2JsYXN0b21hIHN0ZW0tbGlrZSBjZWxs
cyBhcmUgcmFkaW9zZW5zaXRpdmUgd2l0aCBhIGRlZmVjdGl2ZSBETkEgZGFtYWdlIHJlc3BvbnNl
IGNvbXBhcmVkIHdpdGggZXN0YWJsaXNoZWQgY2VsbCBsaW5lczwvVGl0bGVfUHJpbWFyeT48QXV0
aG9yc19QcmltYXJ5Pk1jQ29yZCxBLk0uPC9BdXRob3JzX1ByaW1hcnk+PEF1dGhvcnNfUHJpbWFy
eT5KYW1hbCxNLjwvQXV0aG9yc19QcmltYXJ5PjxBdXRob3JzX1ByaW1hcnk+V2lsbGlhbXMsRS5T
LjwvQXV0aG9yc19QcmltYXJ5PjxBdXRob3JzX1ByaW1hcnk+Q2FtcGhhdXNlbixLLjwvQXV0aG9y
c19QcmltYXJ5PjxBdXRob3JzX1ByaW1hcnk+VG9maWxvbixQLkouPC9BdXRob3JzX1ByaW1hcnk+
PERhdGVfUHJpbWFyeT4yMDA5LzgvMTU8L0RhdGVfUHJpbWFyeT48S2V5d29yZHM+YW5hbHlzaXM8
L0tleXdvcmRzPjxLZXl3b3Jkcz5BbnRpZ2VuczwvS2V5d29yZHM+PEtleXdvcmRzPkFudGlnZW5z
LENEPC9LZXl3b3Jkcz48S2V5d29yZHM+QXJ0aWNsZTwvS2V5d29yZHM+PEtleXdvcmRzPmNhbmNl
cjwvS2V5d29yZHM+PEtleXdvcmRzPmNlbGw8L0tleXdvcmRzPjxLZXl3b3Jkcz5DZWxsIExpbmU8
L0tleXdvcmRzPjxLZXl3b3Jkcz5DZWxsIExpbmUsVHVtb3I8L0tleXdvcmRzPjxLZXl3b3Jkcz5j
ZWxsIHN1cnZpdmFsPC9LZXl3b3Jkcz48S2V5d29yZHM+Q2VsbC1MaW5lPC9LZXl3b3Jkcz48S2V5
d29yZHM+Y2VsbHM8L0tleXdvcmRzPjxLZXl3b3Jkcz5Db21wYXJhdGl2ZSBTdHVkeTwvS2V5d29y
ZHM+PEtleXdvcmRzPkNvbXBhcmF0aXZlLVN0dWR5PC9LZXl3b3Jkcz48S2V5d29yZHM+ZGFtYWdl
PC9LZXl3b3Jkcz48S2V5d29yZHM+ZGVmZWN0aXZlPC9LZXl3b3Jkcz48S2V5d29yZHM+RE5BPC9L
ZXl3b3Jkcz48S2V5d29yZHM+RE5BIEJyZWFrcyxEb3VibGUtU3RyYW5kZWQ8L0tleXdvcmRzPjxL
ZXl3b3Jkcz5ETkEgZGFtYWdlPC9LZXl3b3Jkcz48S2V5d29yZHM+RE5BIGRhbWFnZSByZXNwb25z
ZTwvS2V5d29yZHM+PEtleXdvcmRzPkROQSByZXBhaXI8L0tleXdvcmRzPjxLZXl3b3Jkcz5ETkEs
TmVvcGxhc208L0tleXdvcmRzPjxLZXl3b3Jkcz5ETkEtRGFtYWdlPC9LZXl3b3Jkcz48S2V5d29y
ZHM+RG9zZS1SZXNwb25zZSBSZWxhdGlvbnNoaXAsUmFkaWF0aW9uPC9LZXl3b3Jkcz48S2V5d29y
ZHM+ZHJ1ZzwvS2V5d29yZHM+PEtleXdvcmRzPkVDPC9LZXl3b3Jkcz48S2V5d29yZHM+Z2VuZXRp
Y3M8L0tleXdvcmRzPjxLZXl3b3Jkcz5nbGlvYmxhc3RvbWE8L0tleXdvcmRzPjxLZXl3b3Jkcz5n
bHljb3Byb3RlaW48L0tleXdvcmRzPjxLZXl3b3Jkcz5nbHljb3Byb3RlaW5zPC9LZXl3b3Jkcz48
S2V5d29yZHM+aGlzdG9uZTwvS2V5d29yZHM+PEtleXdvcmRzPkhpc3RvbmVzPC9LZXl3b3Jkcz48
S2V5d29yZHM+SHVtYW48L0tleXdvcmRzPjxLZXl3b3Jkcz5odW1hbnM8L0tleXdvcmRzPjxLZXl3
b3Jkcz5saW5lPC9LZXl3b3Jkcz48S2V5d29yZHM+bWV0YWJvbGlzbTwvS2V5d29yZHM+PEtleXdv
cmRzPm5lb3BsYXNtPC9LZXl3b3Jkcz48S2V5d29yZHM+TmVvcGxhc3RpYyBTdGVtIENlbGxzPC9L
ZXl3b3Jkcz48S2V5d29yZHM+cGF0aG9sb2d5PC9LZXl3b3Jkcz48S2V5d29yZHM+cGVwdGlkZTwv
S2V5d29yZHM+PEtleXdvcmRzPlBlcHRpZGVzPC9LZXl3b3Jkcz48S2V5d29yZHM+UGh5c2lvbG9n
eTwvS2V5d29yZHM+PEtleXdvcmRzPnByb3RlaW48L0tleXdvcmRzPjxLZXl3b3Jkcz5SYWQ1MSBS
ZWNvbWJpbmFzZTwvS2V5d29yZHM+PEtleXdvcmRzPnJhZGlhdGlvbiBlZmZlY3RzPC9LZXl3b3Jk
cz48S2V5d29yZHM+UmFkaWF0aW9uIFRvbGVyYW5jZTwvS2V5d29yZHM+PEtleXdvcmRzPnR1bW9y
PC9LZXl3b3Jkcz48UmVwcmludD5Ob3QgaW4gRmlsZTwvUmVwcmludD48U3RhcnRfUGFnZT41MTQ1
PC9TdGFydF9QYWdlPjxFbmRfUGFnZT41MTUzPC9FbmRfUGFnZT48UGVyaW9kaWNhbD5DbGluLkNh
bmNlciBSZXMuPC9QZXJpb2RpY2FsPjxWb2x1bWU+MTU8L1ZvbHVtZT48SXNzdWU+MTY8L0lzc3Vl
PjxNaXNjXzM+MTA3OC0wNDMyLkNDUi0wOS0wMjYzIFtwaWldOzEwLjExNTgvMTA3OC0wNDMyLkND
Ui0wOS0wMjYzIFtkb2ldPC9NaXNjXzM+PEFkZHJlc3M+RHJ1ZyBEaXNjb3ZlcnkgRGVwYXJ0bWVu
dCwgTW9mZml0dCBDYW5jZXIgQ2VudGVyLCBUYW1wYSwgRmxvcmlkYSAzMzYxMiwgVVNBPC9BZGRy
ZXNzPjxXZWJfVVJMPlBNOjE5NjcxODYzPC9XZWJfVVJMPjxaWl9Kb3VybmFsRnVsbD48ZiBuYW1l
PSJTeXN0ZW0iPkNsaW5pY2FsIENhbmNlciBSZXNlYXJjaDwvZj48L1paX0pvdXJuYWxGdWxsPjxa
Wl9Kb3VybmFsU3RkQWJicmV2PjxmIG5hbWU9IlN5c3RlbSI+Q2xpbi5DYW5jZXIgUmVzLjwvZj48
L1paX0pvdXJuYWxTdGRBYmJyZXY+PFpaX0pvdXJuYWxVc2VyMT48ZiBuYW1lPSJTeXN0ZW0iPmNj
cjwvZj48L1paX0pvdXJuYWxVc2VyMT48WlpfV29ya2Zvcm1JRD4xPC9aWl9Xb3JrZm9ybUlEPjwv
TURMPjwvQ2l0ZT48L1JlZm1hbj4A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97382" w:rsidRPr="008619FD">
        <w:rPr>
          <w:rFonts w:ascii="Book Antiqua" w:hAnsi="Book Antiqua"/>
          <w:sz w:val="24"/>
          <w:szCs w:val="24"/>
          <w:vertAlign w:val="superscript"/>
        </w:rPr>
      </w:r>
      <w:r w:rsidR="00497382"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44]</w:t>
      </w:r>
      <w:r w:rsidR="00497382" w:rsidRPr="008619FD">
        <w:rPr>
          <w:rFonts w:ascii="Book Antiqua" w:hAnsi="Book Antiqua"/>
          <w:sz w:val="24"/>
          <w:szCs w:val="24"/>
          <w:vertAlign w:val="superscript"/>
        </w:rPr>
        <w:fldChar w:fldCharType="end"/>
      </w:r>
      <w:r w:rsidR="00E64218" w:rsidRPr="008619FD">
        <w:rPr>
          <w:rFonts w:ascii="Book Antiqua" w:hAnsi="Book Antiqua"/>
          <w:sz w:val="24"/>
          <w:szCs w:val="24"/>
        </w:rPr>
        <w:t xml:space="preserve">. In </w:t>
      </w:r>
      <w:r w:rsidR="00FD3D1E" w:rsidRPr="008619FD">
        <w:rPr>
          <w:rFonts w:ascii="Book Antiqua" w:hAnsi="Book Antiqua"/>
          <w:sz w:val="24"/>
          <w:szCs w:val="24"/>
        </w:rPr>
        <w:t>another report</w:t>
      </w:r>
      <w:r w:rsidR="00E64218" w:rsidRPr="008619FD">
        <w:rPr>
          <w:rFonts w:ascii="Book Antiqua" w:hAnsi="Book Antiqua"/>
          <w:sz w:val="24"/>
          <w:szCs w:val="24"/>
        </w:rPr>
        <w:t xml:space="preserve">, although CD133+ glioma stem cells </w:t>
      </w:r>
      <w:r w:rsidR="0023444C" w:rsidRPr="008619FD">
        <w:rPr>
          <w:rFonts w:ascii="Book Antiqua" w:hAnsi="Book Antiqua"/>
          <w:sz w:val="24"/>
          <w:szCs w:val="24"/>
        </w:rPr>
        <w:t xml:space="preserve">were shown to </w:t>
      </w:r>
      <w:r w:rsidR="00E64218" w:rsidRPr="008619FD">
        <w:rPr>
          <w:rFonts w:ascii="Book Antiqua" w:hAnsi="Book Antiqua"/>
          <w:sz w:val="24"/>
          <w:szCs w:val="24"/>
        </w:rPr>
        <w:t>display elongated cell cycle and enhanced basal activation of Chk1 and Chk2, n</w:t>
      </w:r>
      <w:r w:rsidR="00DD5608" w:rsidRPr="008619FD">
        <w:rPr>
          <w:rFonts w:ascii="Book Antiqua" w:hAnsi="Book Antiqua"/>
          <w:sz w:val="24"/>
          <w:szCs w:val="24"/>
        </w:rPr>
        <w:t xml:space="preserve">either BER nor SSB repair was </w:t>
      </w:r>
      <w:r w:rsidR="00381CFC" w:rsidRPr="008619FD">
        <w:rPr>
          <w:rFonts w:ascii="Book Antiqua" w:hAnsi="Book Antiqua"/>
          <w:sz w:val="24"/>
          <w:szCs w:val="24"/>
        </w:rPr>
        <w:t xml:space="preserve">found </w:t>
      </w:r>
      <w:r w:rsidR="00337E0E" w:rsidRPr="008619FD">
        <w:rPr>
          <w:rFonts w:ascii="Book Antiqua" w:hAnsi="Book Antiqua"/>
          <w:sz w:val="24"/>
          <w:szCs w:val="24"/>
        </w:rPr>
        <w:t xml:space="preserve">to be </w:t>
      </w:r>
      <w:r w:rsidR="00381CFC" w:rsidRPr="008619FD">
        <w:rPr>
          <w:rFonts w:ascii="Book Antiqua" w:hAnsi="Book Antiqua"/>
          <w:sz w:val="24"/>
          <w:szCs w:val="24"/>
        </w:rPr>
        <w:t>increase</w:t>
      </w:r>
      <w:r w:rsidR="00337E0E" w:rsidRPr="008619FD">
        <w:rPr>
          <w:rFonts w:ascii="Book Antiqua" w:hAnsi="Book Antiqua"/>
          <w:sz w:val="24"/>
          <w:szCs w:val="24"/>
        </w:rPr>
        <w:t>d</w:t>
      </w:r>
      <w:r w:rsidR="00DD5608" w:rsidRPr="008619FD">
        <w:rPr>
          <w:rFonts w:ascii="Book Antiqua" w:hAnsi="Book Antiqua"/>
          <w:sz w:val="24"/>
          <w:szCs w:val="24"/>
        </w:rPr>
        <w:t xml:space="preserve"> in CD133+ compared </w:t>
      </w:r>
      <w:r w:rsidR="00337E0E" w:rsidRPr="008619FD">
        <w:rPr>
          <w:rFonts w:ascii="Book Antiqua" w:hAnsi="Book Antiqua"/>
          <w:sz w:val="24"/>
          <w:szCs w:val="24"/>
        </w:rPr>
        <w:t>to</w:t>
      </w:r>
      <w:r w:rsidR="00DD5608" w:rsidRPr="008619FD">
        <w:rPr>
          <w:rFonts w:ascii="Book Antiqua" w:hAnsi="Book Antiqua"/>
          <w:sz w:val="24"/>
          <w:szCs w:val="24"/>
        </w:rPr>
        <w:t xml:space="preserve"> CD133- glioma cells</w:t>
      </w:r>
      <w:r w:rsidR="00497382" w:rsidRPr="008619FD">
        <w:rPr>
          <w:rFonts w:ascii="Book Antiqua" w:hAnsi="Book Antiqua"/>
          <w:sz w:val="24"/>
          <w:szCs w:val="24"/>
          <w:vertAlign w:val="superscript"/>
        </w:rPr>
        <w:fldChar w:fldCharType="begin">
          <w:fldData xml:space="preserve">PFJlZm1hbj48Q2l0ZT48QXV0aG9yPlJvcG9sbzwvQXV0aG9yPjxZZWFyPjIwMDk8L1llYXI+PFJl
Y051bT4xMDExMTwvUmVjTnVtPjxJRFRleHQ+Q29tcGFyYXRpdmUgYW5hbHlzaXMgb2YgRE5BIHJl
cGFpciBpbiBzdGVtIGFuZCBub25zdGVtIGdsaW9tYSBjZWxsIGN1bHR1cmVzJiN4QTsxPC9JRFRl
eHQ+PE1ETCBSZWZfVHlwZT0iSm91cm5hbCI+PFJlZl9UeXBlPkpvdXJuYWw8L1JlZl9UeXBlPjxS
ZWZfSUQ+MTAxMTE8L1JlZl9JRD48VGl0bGVfUHJpbWFyeT5Db21wYXJhdGl2ZSBhbmFseXNpcyBv
ZiBETkEgcmVwYWlyIGluIHN0ZW0gYW5kIG5vbnN0ZW0gZ2xpb21hIGNlbGwgY3VsdHVyZXMmI3hB
OzE8L1RpdGxlX1ByaW1hcnk+PEF1dGhvcnNfUHJpbWFyeT5Sb3BvbG8sTS48L0F1dGhvcnNfUHJp
bWFyeT48QXV0aG9yc19QcmltYXJ5PkRhZ2EsQS48L0F1dGhvcnNfUHJpbWFyeT48QXV0aG9yc19Q
cmltYXJ5PkdyaWZmZXJvLEYuPC9BdXRob3JzX1ByaW1hcnk+PEF1dGhvcnNfUHJpbWFyeT5Gb3Jl
c3RhLE0uPC9BdXRob3JzX1ByaW1hcnk+PEF1dGhvcnNfUHJpbWFyeT5DYXNhcnRlbGxpLEcuPC9B
dXRob3JzX1ByaW1hcnk+PEF1dGhvcnNfUHJpbWFyeT5adW5pbm8sQS48L0F1dGhvcnNfUHJpbWFy
eT48QXV0aG9yc19QcmltYXJ5PlBvZ2dpLEEuPC9BdXRob3JzX1ByaW1hcnk+PEF1dGhvcnNfUHJp
bWFyeT5DYXBwZWxsaSxFLjwvQXV0aG9yc19QcmltYXJ5PjxBdXRob3JzX1ByaW1hcnk+Wm9uYSxH
LjwvQXV0aG9yc19QcmltYXJ5PjxBdXRob3JzX1ByaW1hcnk+U3BhemlhbnRlLFIuPC9BdXRob3Jz
X1ByaW1hcnk+PEF1dGhvcnNfUHJpbWFyeT5Db3J0ZSxHLjwvQXV0aG9yc19QcmltYXJ5PjxBdXRo
b3JzX1ByaW1hcnk+RnJvc2luYSxHLjwvQXV0aG9yc19QcmltYXJ5PjxEYXRlX1ByaW1hcnk+MjAw
OS8zPC9EYXRlX1ByaW1hcnk+PEtleXdvcmRzPmFjdGl2YXRpb248L0tleXdvcmRzPjxLZXl3b3Jk
cz5hbmFseXNpczwvS2V5d29yZHM+PEtleXdvcmRzPkFuaW1hbHM8L0tleXdvcmRzPjxLZXl3b3Jk
cz5BbnRpZ2VuczwvS2V5d29yZHM+PEtleXdvcmRzPkFudGlnZW5zLENEPC9LZXl3b3Jkcz48S2V5
d29yZHM+YXBvcHRvc2lzPC9LZXl3b3Jkcz48S2V5d29yZHM+QXJ0aWNsZTwvS2V5d29yZHM+PEtl
eXdvcmRzPmJhc2UgZXhjaXNpb248L0tleXdvcmRzPjxLZXl3b3Jkcz5iaW9zeW50aGVzaXM8L0tl
eXdvcmRzPjxLZXl3b3Jkcz5icmFpbiBuZW9wbGFzbXM8L0tleXdvcmRzPjxLZXl3b3Jkcz5jYW5j
ZXI8L0tleXdvcmRzPjxLZXl3b3Jkcz5jZWxsPC9LZXl3b3Jkcz48S2V5d29yZHM+Y2VsbCBjdWx0
dXJlPC9LZXl3b3Jkcz48S2V5d29yZHM+Y2VsbCBjdWx0dXJlczwvS2V5d29yZHM+PEtleXdvcmRz
PmNlbGwgY3ljbGU8L0tleXdvcmRzPjxLZXl3b3Jkcz5DZWxsIExpbmU8L0tleXdvcmRzPjxLZXl3
b3Jkcz5DZWxsIExpbmUsVHVtb3I8L0tleXdvcmRzPjxLZXl3b3Jkcz5jZWxsLWN1bHR1cmU8L0tl
eXdvcmRzPjxLZXl3b3Jkcz5DZWxsLUN5Y2xlPC9LZXl3b3Jkcz48S2V5d29yZHM+Q2VsbC1MaW5l
PC9LZXl3b3Jkcz48S2V5d29yZHM+Y2VsbHM8L0tleXdvcmRzPjxLZXl3b3Jkcz5DaGVja3BvaW50
IEtpbmFzZSAyPC9LZXl3b3Jkcz48S2V5d29yZHM+Q1VMVFVSRTwvS2V5d29yZHM+PEtleXdvcmRz
PmRhbWFnZTwvS2V5d29yZHM+PEtleXdvcmRzPkROQTwvS2V5d29yZHM+PEtleXdvcmRzPkROQSBk
YW1hZ2U8L0tleXdvcmRzPjxLZXl3b3Jkcz5ETkEgcmVwYWlyPC9LZXl3b3Jkcz48S2V5d29yZHM+
RE5BIHJlcGFpciBjYXBhY2l0eTwvS2V5d29yZHM+PEtleXdvcmRzPkROQS1EYW1hZ2U8L0tleXdv
cmRzPjxLZXl3b3Jkcz5ETkEtcmVwYWlyPC9LZXl3b3Jkcz48S2V5d29yZHM+RUM8L0tleXdvcmRz
PjxLZXl3b3Jkcz5lbmhhbmNlZDwvS2V5d29yZHM+PEtleXdvcmRzPkVuenltZSBBY3RpdmF0aW9u
PC9LZXl3b3Jkcz48S2V5d29yZHM+ZXhjaXNpb248L0tleXdvcmRzPjxLZXl3b3Jkcz5GT0NJPC9L
ZXl3b3Jkcz48S2V5d29yZHM+Z2VuZXRpY3M8L0tleXdvcmRzPjxLZXl3b3Jkcz5nbGlvYmxhc3Rv
bWE8L0tleXdvcmRzPjxLZXl3b3Jkcz5HbGlvbWE8L0tleXdvcmRzPjxLZXl3b3Jkcz5nbHljb3By
b3RlaW48L0tleXdvcmRzPjxLZXl3b3Jkcz5nbHljb3Byb3RlaW5zPC9LZXl3b3Jkcz48S2V5d29y
ZHM+SHVtYW48L0tleXdvcmRzPjxLZXl3b3Jkcz5odW1hbnM8L0tleXdvcmRzPjxLZXl3b3Jkcz5L
YXJ5b3R5cGluZzwvS2V5d29yZHM+PEtleXdvcmRzPmtpbmFzZTwvS2V5d29yZHM+PEtleXdvcmRz
PmxpbmU8L0tleXdvcmRzPjxLZXl3b3Jkcz5NYWxlPC9LZXl3b3Jkcz48S2V5d29yZHM+bWV0YWJv
bGlzbTwvS2V5d29yZHM+PEtleXdvcmRzPk1pY2U8L0tleXdvcmRzPjxLZXl3b3Jkcz5NaWNlLElu
YnJlZCBOT0Q8L0tleXdvcmRzPjxLZXl3b3Jkcz5NaWNlLFNjaWQ8L0tleXdvcmRzPjxLZXl3b3Jk
cz5tb2xlY3VsYXI8L0tleXdvcmRzPjxLZXl3b3Jkcz5tb3VzZTwvS2V5d29yZHM+PEtleXdvcmRz
Pm11dGFnZW5lc2lzPC9LZXl3b3Jkcz48S2V5d29yZHM+TmVvcGxhc3RpYyBTdGVtIENlbGxzPC9L
ZXl3b3Jkcz48S2V5d29yZHM+cGF0aG9sb2d5PC9LZXl3b3Jkcz48S2V5d29yZHM+cGVwdGlkZTwv
S2V5d29yZHM+PEtleXdvcmRzPlBlcHRpZGVzPC9LZXl3b3Jkcz48S2V5d29yZHM+UGh5c2lvbG9n
eTwvS2V5d29yZHM+PEtleXdvcmRzPnBvcHVsYXRpb248L0tleXdvcmRzPjxLZXl3b3Jkcz5wcmVm
ZXJlbnRpYWw8L0tleXdvcmRzPjxLZXl3b3Jkcz5wcm90ZWluPC9LZXl3b3Jkcz48S2V5d29yZHM+
cHJvdGVpbiBraW5hc2U8L0tleXdvcmRzPjxLZXl3b3Jkcz5wcm90ZWluIGtpbmFzZXM8L0tleXdv
cmRzPjxLZXl3b3Jkcz5Qcm90ZWluLVNlcmluZS1UaHJlb25pbmUgS2luYXNlczwvS2V5d29yZHM+
PEtleXdvcmRzPlByb3RlaW5zPC9LZXl3b3Jkcz48S2V5d29yZHM+cmFkaW9yZXNpc3RhbmNlPC9L
ZXl3b3Jkcz48S2V5d29yZHM+cmVwYWlyPC9LZXl3b3Jkcz48S2V5d29yZHM+UmVzZWFyY2g8L0tl
eXdvcmRzPjxLZXl3b3Jkcz5TVEVNIENFTExTPC9LZXl3b3Jkcz48UmVwcmludD5Ob3QgaW4gRmls
ZTwvUmVwcmludD48U3RhcnRfUGFnZT4zODM8L1N0YXJ0X1BhZ2U+PEVuZF9QYWdlPjM5MjwvRW5k
X1BhZ2U+PFBlcmlvZGljYWw+TW9sLkNhbmNlciBSZXMuPC9QZXJpb2RpY2FsPjxWb2x1bWU+Nzwv
Vm9sdW1lPjxJc3N1ZT4zPC9Jc3N1ZT48TWlzY18zPjE1NDEtNzc4Ni5NQ1ItMDgtMDQwOSBbcGlp
XTsxMC4xMTU4LzE1NDEtNzc4Ni5NQ1ItMDgtMDQwOSBbZG9pXTwvTWlzY18zPjxBZGRyZXNzPk1v
bGVjdWxhciBNdXRhZ2VuZXNpcyBhbmQgRE5BIFJlcGFpciBMYWJvcmF0b3J5LCBJc3RpdHV0byBO
YXppb25hbGUgUmljZXJjYSBDYW5jcm8sIFVuaXZlcnNpdHkgb2YgR2Vub3ZhLCBHZW5vdmEsIEl0
YWx5PC9BZGRyZXNzPjxXZWJfVVJMPlBNOjE5Mjc2MTgwPC9XZWJfVVJMPjxaWl9Kb3VybmFsRnVs
bD48ZiBuYW1lPSJTeXN0ZW0iPk1vbC5DYW5jZXIgUmVzLjwvZj48L1paX0pvdXJuYWxGdWxsPjxa
Wl9Xb3JrZm9ybUlEPjE8L1paX1dv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JvcG9sbzwvQXV0aG9yPjxZZWFyPjIwMDk8L1llYXI+PFJl
Y051bT4xMDExMTwvUmVjTnVtPjxJRFRleHQ+Q29tcGFyYXRpdmUgYW5hbHlzaXMgb2YgRE5BIHJl
cGFpciBpbiBzdGVtIGFuZCBub25zdGVtIGdsaW9tYSBjZWxsIGN1bHR1cmVzJiN4QTsxPC9JRFRl
eHQ+PE1ETCBSZWZfVHlwZT0iSm91cm5hbCI+PFJlZl9UeXBlPkpvdXJuYWw8L1JlZl9UeXBlPjxS
ZWZfSUQ+MTAxMTE8L1JlZl9JRD48VGl0bGVfUHJpbWFyeT5Db21wYXJhdGl2ZSBhbmFseXNpcyBv
ZiBETkEgcmVwYWlyIGluIHN0ZW0gYW5kIG5vbnN0ZW0gZ2xpb21hIGNlbGwgY3VsdHVyZXMmI3hB
OzE8L1RpdGxlX1ByaW1hcnk+PEF1dGhvcnNfUHJpbWFyeT5Sb3BvbG8sTS48L0F1dGhvcnNfUHJp
bWFyeT48QXV0aG9yc19QcmltYXJ5PkRhZ2EsQS48L0F1dGhvcnNfUHJpbWFyeT48QXV0aG9yc19Q
cmltYXJ5PkdyaWZmZXJvLEYuPC9BdXRob3JzX1ByaW1hcnk+PEF1dGhvcnNfUHJpbWFyeT5Gb3Jl
c3RhLE0uPC9BdXRob3JzX1ByaW1hcnk+PEF1dGhvcnNfUHJpbWFyeT5DYXNhcnRlbGxpLEcuPC9B
dXRob3JzX1ByaW1hcnk+PEF1dGhvcnNfUHJpbWFyeT5adW5pbm8sQS48L0F1dGhvcnNfUHJpbWFy
eT48QXV0aG9yc19QcmltYXJ5PlBvZ2dpLEEuPC9BdXRob3JzX1ByaW1hcnk+PEF1dGhvcnNfUHJp
bWFyeT5DYXBwZWxsaSxFLjwvQXV0aG9yc19QcmltYXJ5PjxBdXRob3JzX1ByaW1hcnk+Wm9uYSxH
LjwvQXV0aG9yc19QcmltYXJ5PjxBdXRob3JzX1ByaW1hcnk+U3BhemlhbnRlLFIuPC9BdXRob3Jz
X1ByaW1hcnk+PEF1dGhvcnNfUHJpbWFyeT5Db3J0ZSxHLjwvQXV0aG9yc19QcmltYXJ5PjxBdXRo
b3JzX1ByaW1hcnk+RnJvc2luYSxHLjwvQXV0aG9yc19QcmltYXJ5PjxEYXRlX1ByaW1hcnk+MjAw
OS8zPC9EYXRlX1ByaW1hcnk+PEtleXdvcmRzPmFjdGl2YXRpb248L0tleXdvcmRzPjxLZXl3b3Jk
cz5hbmFseXNpczwvS2V5d29yZHM+PEtleXdvcmRzPkFuaW1hbHM8L0tleXdvcmRzPjxLZXl3b3Jk
cz5BbnRpZ2VuczwvS2V5d29yZHM+PEtleXdvcmRzPkFudGlnZW5zLENEPC9LZXl3b3Jkcz48S2V5
d29yZHM+YXBvcHRvc2lzPC9LZXl3b3Jkcz48S2V5d29yZHM+QXJ0aWNsZTwvS2V5d29yZHM+PEtl
eXdvcmRzPmJhc2UgZXhjaXNpb248L0tleXdvcmRzPjxLZXl3b3Jkcz5iaW9zeW50aGVzaXM8L0tl
eXdvcmRzPjxLZXl3b3Jkcz5icmFpbiBuZW9wbGFzbXM8L0tleXdvcmRzPjxLZXl3b3Jkcz5jYW5j
ZXI8L0tleXdvcmRzPjxLZXl3b3Jkcz5jZWxsPC9LZXl3b3Jkcz48S2V5d29yZHM+Y2VsbCBjdWx0
dXJlPC9LZXl3b3Jkcz48S2V5d29yZHM+Y2VsbCBjdWx0dXJlczwvS2V5d29yZHM+PEtleXdvcmRz
PmNlbGwgY3ljbGU8L0tleXdvcmRzPjxLZXl3b3Jkcz5DZWxsIExpbmU8L0tleXdvcmRzPjxLZXl3
b3Jkcz5DZWxsIExpbmUsVHVtb3I8L0tleXdvcmRzPjxLZXl3b3Jkcz5jZWxsLWN1bHR1cmU8L0tl
eXdvcmRzPjxLZXl3b3Jkcz5DZWxsLUN5Y2xlPC9LZXl3b3Jkcz48S2V5d29yZHM+Q2VsbC1MaW5l
PC9LZXl3b3Jkcz48S2V5d29yZHM+Y2VsbHM8L0tleXdvcmRzPjxLZXl3b3Jkcz5DaGVja3BvaW50
IEtpbmFzZSAyPC9LZXl3b3Jkcz48S2V5d29yZHM+Q1VMVFVSRTwvS2V5d29yZHM+PEtleXdvcmRz
PmRhbWFnZTwvS2V5d29yZHM+PEtleXdvcmRzPkROQTwvS2V5d29yZHM+PEtleXdvcmRzPkROQSBk
YW1hZ2U8L0tleXdvcmRzPjxLZXl3b3Jkcz5ETkEgcmVwYWlyPC9LZXl3b3Jkcz48S2V5d29yZHM+
RE5BIHJlcGFpciBjYXBhY2l0eTwvS2V5d29yZHM+PEtleXdvcmRzPkROQS1EYW1hZ2U8L0tleXdv
cmRzPjxLZXl3b3Jkcz5ETkEtcmVwYWlyPC9LZXl3b3Jkcz48S2V5d29yZHM+RUM8L0tleXdvcmRz
PjxLZXl3b3Jkcz5lbmhhbmNlZDwvS2V5d29yZHM+PEtleXdvcmRzPkVuenltZSBBY3RpdmF0aW9u
PC9LZXl3b3Jkcz48S2V5d29yZHM+ZXhjaXNpb248L0tleXdvcmRzPjxLZXl3b3Jkcz5GT0NJPC9L
ZXl3b3Jkcz48S2V5d29yZHM+Z2VuZXRpY3M8L0tleXdvcmRzPjxLZXl3b3Jkcz5nbGlvYmxhc3Rv
bWE8L0tleXdvcmRzPjxLZXl3b3Jkcz5HbGlvbWE8L0tleXdvcmRzPjxLZXl3b3Jkcz5nbHljb3By
b3RlaW48L0tleXdvcmRzPjxLZXl3b3Jkcz5nbHljb3Byb3RlaW5zPC9LZXl3b3Jkcz48S2V5d29y
ZHM+SHVtYW48L0tleXdvcmRzPjxLZXl3b3Jkcz5odW1hbnM8L0tleXdvcmRzPjxLZXl3b3Jkcz5L
YXJ5b3R5cGluZzwvS2V5d29yZHM+PEtleXdvcmRzPmtpbmFzZTwvS2V5d29yZHM+PEtleXdvcmRz
PmxpbmU8L0tleXdvcmRzPjxLZXl3b3Jkcz5NYWxlPC9LZXl3b3Jkcz48S2V5d29yZHM+bWV0YWJv
bGlzbTwvS2V5d29yZHM+PEtleXdvcmRzPk1pY2U8L0tleXdvcmRzPjxLZXl3b3Jkcz5NaWNlLElu
YnJlZCBOT0Q8L0tleXdvcmRzPjxLZXl3b3Jkcz5NaWNlLFNjaWQ8L0tleXdvcmRzPjxLZXl3b3Jk
cz5tb2xlY3VsYXI8L0tleXdvcmRzPjxLZXl3b3Jkcz5tb3VzZTwvS2V5d29yZHM+PEtleXdvcmRz
Pm11dGFnZW5lc2lzPC9LZXl3b3Jkcz48S2V5d29yZHM+TmVvcGxhc3RpYyBTdGVtIENlbGxzPC9L
ZXl3b3Jkcz48S2V5d29yZHM+cGF0aG9sb2d5PC9LZXl3b3Jkcz48S2V5d29yZHM+cGVwdGlkZTwv
S2V5d29yZHM+PEtleXdvcmRzPlBlcHRpZGVzPC9LZXl3b3Jkcz48S2V5d29yZHM+UGh5c2lvbG9n
eTwvS2V5d29yZHM+PEtleXdvcmRzPnBvcHVsYXRpb248L0tleXdvcmRzPjxLZXl3b3Jkcz5wcmVm
ZXJlbnRpYWw8L0tleXdvcmRzPjxLZXl3b3Jkcz5wcm90ZWluPC9LZXl3b3Jkcz48S2V5d29yZHM+
cHJvdGVpbiBraW5hc2U8L0tleXdvcmRzPjxLZXl3b3Jkcz5wcm90ZWluIGtpbmFzZXM8L0tleXdv
cmRzPjxLZXl3b3Jkcz5Qcm90ZWluLVNlcmluZS1UaHJlb25pbmUgS2luYXNlczwvS2V5d29yZHM+
PEtleXdvcmRzPlByb3RlaW5zPC9LZXl3b3Jkcz48S2V5d29yZHM+cmFkaW9yZXNpc3RhbmNlPC9L
ZXl3b3Jkcz48S2V5d29yZHM+cmVwYWlyPC9LZXl3b3Jkcz48S2V5d29yZHM+UmVzZWFyY2g8L0tl
eXdvcmRzPjxLZXl3b3Jkcz5TVEVNIENFTExTPC9LZXl3b3Jkcz48UmVwcmludD5Ob3QgaW4gRmls
ZTwvUmVwcmludD48U3RhcnRfUGFnZT4zODM8L1N0YXJ0X1BhZ2U+PEVuZF9QYWdlPjM5MjwvRW5k
X1BhZ2U+PFBlcmlvZGljYWw+TW9sLkNhbmNlciBSZXMuPC9QZXJpb2RpY2FsPjxWb2x1bWU+Nzwv
Vm9sdW1lPjxJc3N1ZT4zPC9Jc3N1ZT48TWlzY18zPjE1NDEtNzc4Ni5NQ1ItMDgtMDQwOSBbcGlp
XTsxMC4xMTU4LzE1NDEtNzc4Ni5NQ1ItMDgtMDQwOSBbZG9pXTwvTWlzY18zPjxBZGRyZXNzPk1v
bGVjdWxhciBNdXRhZ2VuZXNpcyBhbmQgRE5BIFJlcGFpciBMYWJvcmF0b3J5LCBJc3RpdHV0byBO
YXppb25hbGUgUmljZXJjYSBDYW5jcm8sIFVuaXZlcnNpdHkgb2YgR2Vub3ZhLCBHZW5vdmEsIEl0
YWx5PC9BZGRyZXNzPjxXZWJfVVJMPlBNOjE5Mjc2MTgwPC9XZWJfVVJMPjxaWl9Kb3VybmFsRnVs
bD48ZiBuYW1lPSJTeXN0ZW0iPk1vbC5DYW5jZXIgUmVzLjwvZj48L1paX0pvdXJuYWxGdWxsPjxa
Wl9Xb3JrZm9ybUlEPjE8L1paX1dv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97382" w:rsidRPr="008619FD">
        <w:rPr>
          <w:rFonts w:ascii="Book Antiqua" w:hAnsi="Book Antiqua"/>
          <w:sz w:val="24"/>
          <w:szCs w:val="24"/>
          <w:vertAlign w:val="superscript"/>
        </w:rPr>
      </w:r>
      <w:r w:rsidR="00497382"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45]</w:t>
      </w:r>
      <w:r w:rsidR="00497382" w:rsidRPr="008619FD">
        <w:rPr>
          <w:rFonts w:ascii="Book Antiqua" w:hAnsi="Book Antiqua"/>
          <w:sz w:val="24"/>
          <w:szCs w:val="24"/>
          <w:vertAlign w:val="superscript"/>
        </w:rPr>
        <w:fldChar w:fldCharType="end"/>
      </w:r>
      <w:r w:rsidR="00E64218" w:rsidRPr="008619FD">
        <w:rPr>
          <w:rFonts w:ascii="Book Antiqua" w:hAnsi="Book Antiqua"/>
          <w:sz w:val="24"/>
          <w:szCs w:val="24"/>
        </w:rPr>
        <w:t xml:space="preserve">. </w:t>
      </w:r>
      <w:r w:rsidR="00CD0EB4" w:rsidRPr="008619FD">
        <w:rPr>
          <w:rFonts w:ascii="Book Antiqua" w:hAnsi="Book Antiqua"/>
          <w:sz w:val="24"/>
          <w:szCs w:val="24"/>
        </w:rPr>
        <w:t xml:space="preserve">Interestingly, Lim </w:t>
      </w:r>
      <w:r w:rsidR="00CD0EB4" w:rsidRPr="008619FD">
        <w:rPr>
          <w:rFonts w:ascii="Book Antiqua" w:hAnsi="Book Antiqua"/>
          <w:i/>
          <w:sz w:val="24"/>
          <w:szCs w:val="24"/>
        </w:rPr>
        <w:t>et al</w:t>
      </w:r>
      <w:r w:rsidR="00684EAF" w:rsidRPr="008619FD">
        <w:rPr>
          <w:rFonts w:ascii="Book Antiqua" w:hAnsi="Book Antiqua"/>
          <w:sz w:val="24"/>
          <w:szCs w:val="24"/>
          <w:vertAlign w:val="superscript"/>
        </w:rPr>
        <w:fldChar w:fldCharType="begin">
          <w:fldData xml:space="preserve">PFJlZm1hbj48Q2l0ZT48QXV0aG9yPkxpbTwvQXV0aG9yPjxZZWFyPjIwMTI8L1llYXI+PFJlY051
bT4xMDExMjwvUmVjTnVtPjxJRFRleHQ+QSByb2xlIGZvciBob21vbG9nb3VzIHJlY29tYmluYXRp
b24gYW5kIGFibm9ybWFsIGNlbGwtY3ljbGUgcHJvZ3Jlc3Npb24gaW4gcmFkaW9yZXNpc3RhbmNl
IG9mIGdsaW9tYS1pbml0aWF0aW5nIGNlbGxzJiN4QTsyPC9JRFRleHQ+PE1ETCBSZWZfVHlwZT0i
Sm91cm5hbCI+PFJlZl9UeXBlPkpvdXJuYWw8L1JlZl9UeXBlPjxSZWZfSUQ+MTAxMTI8L1JlZl9J
RD48VGl0bGVfUHJpbWFyeT5BIHJvbGUgZm9yIGhvbW9sb2dvdXMgcmVjb21iaW5hdGlvbiBhbmQg
YWJub3JtYWwgY2VsbC1jeWNsZSBwcm9ncmVzc2lvbiBpbiByYWRpb3Jlc2lzdGFuY2Ugb2YgZ2xp
b21hLWluaXRpYXRpbmcgY2VsbHMmI3hBOzI8L1RpdGxlX1ByaW1hcnk+PEF1dGhvcnNfUHJpbWFy
eT5MaW0sWS5DLjwvQXV0aG9yc19QcmltYXJ5PjxBdXRob3JzX1ByaW1hcnk+Um9iZXJ0cyxULkwu
PC9BdXRob3JzX1ByaW1hcnk+PEF1dGhvcnNfUHJpbWFyeT5EYXksQi5XLjwvQXV0aG9yc19Qcmlt
YXJ5PjxBdXRob3JzX1ByaW1hcnk+SGFyZGluZyxBLjwvQXV0aG9yc19QcmltYXJ5PjxBdXRob3Jz
X1ByaW1hcnk+S296bG92LFMuPC9BdXRob3JzX1ByaW1hcnk+PEF1dGhvcnNfUHJpbWFyeT5LaWph
cyxBLlcuPC9BdXRob3JzX1ByaW1hcnk+PEF1dGhvcnNfUHJpbWFyeT5FbnNiZXksSy5TLjwvQXV0
aG9yc19QcmltYXJ5PjxBdXRob3JzX1ByaW1hcnk+V2Fsa2VyLEQuRy48L0F1dGhvcnNfUHJpbWFy
eT48QXV0aG9yc19QcmltYXJ5PkxhdmluLE0uRi48L0F1dGhvcnNfUHJpbWFyeT48RGF0ZV9Qcmlt
YXJ5PjIwMTIvOTwvRGF0ZV9QcmltYXJ5PjxLZXl3b3Jkcz5hYm5vcm1hbGl0aWVzPC9LZXl3b3Jk
cz48S2V5d29yZHM+YWN0aXZhdGlvbjwvS2V5d29yZHM+PEtleXdvcmRzPkFuaW1hbDwvS2V5d29y
ZHM+PEtleXdvcmRzPkFydGljbGU8L0tleXdvcmRzPjxLZXl3b3Jkcz5CcmFpbjwvS2V5d29yZHM+
PEtleXdvcmRzPmNlbGw8L0tleXdvcmRzPjxLZXl3b3Jkcz5jZWxsIGN5Y2xlPC9LZXl3b3Jkcz48
S2V5d29yZHM+Q2VsbCBDeWNsZSBQcm90ZWluczwvS2V5d29yZHM+PEtleXdvcmRzPmNlbGwgc3Vy
dml2YWw8L0tleXdvcmRzPjxLZXl3b3Jkcz5DZWxsLUN5Y2xlPC9LZXl3b3Jkcz48S2V5d29yZHM+
Y2VsbHM8L0tleXdvcmRzPjxLZXl3b3Jkcz5kYW1hZ2U8L0tleXdvcmRzPjxLZXl3b3Jkcz5ETkE8
L0tleXdvcmRzPjxLZXl3b3Jkcz5ETkEgQnJlYWtzLERvdWJsZS1TdHJhbmRlZDwvS2V5d29yZHM+
PEtleXdvcmRzPkROQSBkYW1hZ2U8L0tleXdvcmRzPjxLZXl3b3Jkcz5ETkEgZGFtYWdlIHJlc3Bv
bnNlPC9LZXl3b3Jkcz48S2V5d29yZHM+RE5BIEVuZC1Kb2luaW5nIFJlcGFpcjwvS2V5d29yZHM+
PEtleXdvcmRzPkROQSByZXBhaXI8L0tleXdvcmRzPjxLZXl3b3Jkcz5ETkEgcmVwbGljYXRpb248
L0tleXdvcmRzPjxLZXl3b3Jkcz5ETkEgU1lOVEhFU0lTPC9LZXl3b3Jkcz48S2V5d29yZHM+RE5B
LURhbWFnZTwvS2V5d29yZHM+PEtleXdvcmRzPkROQS1yZXBhaXI8L0tleXdvcmRzPjxLZXl3b3Jk
cz5lbmhhbmNlZDwvS2V5d29yZHM+PEtleXdvcmRzPmdsaW9ibGFzdG9tYTwvS2V5d29yZHM+PEtl
eXdvcmRzPkdsaW9tYTwvS2V5d29yZHM+PEtleXdvcmRzPmhvbW9sb2dvdXM8L0tleXdvcmRzPjxL
ZXl3b3Jkcz5Ib21vbG9nb3VzIFJlY29tYmluYXRpb248L0tleXdvcmRzPjxLZXl3b3Jkcz5odW1h
bnM8L0tleXdvcmRzPjxLZXl3b3Jkcz5pcnJhZGlhdGlvbjwvS2V5d29yZHM+PEtleXdvcmRzPm1h
cmtlcnM8L0tleXdvcmRzPjxLZXl3b3Jkcz5tZXRhYm9saXNtPC9LZXl3b3Jkcz48S2V5d29yZHM+
bW9kZWw8L0tleXdvcmRzPjxLZXl3b3Jkcz5OZW9wbGFzdGljIFN0ZW0gQ2VsbHM8L0tleXdvcmRz
PjxLZXl3b3Jkcz5uZXVyYWw8L0tleXdvcmRzPjxLZXl3b3Jkcz5wYXRob2xvZ3k8L0tleXdvcmRz
PjxLZXl3b3Jkcz5waG9zcGhvcnlsYXRpb248L0tleXdvcmRzPjxLZXl3b3Jkcz5wcm9nZW5pdG9y
PC9LZXl3b3Jkcz48S2V5d29yZHM+cHJvZ25vc2lzPC9LZXl3b3Jkcz48S2V5d29yZHM+UFJPR1JF
U1NJT048L0tleXdvcmRzPjxLZXl3b3Jkcz5wcm90ZWluPC9LZXl3b3Jkcz48S2V5d29yZHM+UHJv
dGVpbiBQcm9jZXNzaW5nLFBvc3QtVHJhbnNsYXRpb25hbDwvS2V5d29yZHM+PEtleXdvcmRzPlBy
b3RlaW5zPC9LZXl3b3Jkcz48S2V5d29yZHM+cmFkaWF0aW9uIGVmZmVjdHM8L0tleXdvcmRzPjxL
ZXl3b3Jkcz5SYWRpYXRpb24gVG9sZXJhbmNlPC9LZXl3b3Jkcz48S2V5d29yZHM+cmFkaW9yZXNp
c3RhbmNlPC9LZXl3b3Jkcz48S2V5d29yZHM+cmFkaW90aGVyYXB5PC9LZXl3b3Jkcz48S2V5d29y
ZHM+cmVjb21iaW5hdGlvbjwvS2V5d29yZHM+PEtleXdvcmRzPnJlcGFpcjwvS2V5d29yZHM+PEtl
eXdvcmRzPlJlc2VhcmNoPC9LZXl3b3Jkcz48S2V5d29yZHM+cmVzaXN0YW5jZTwvS2V5d29yZHM+
PEtleXdvcmRzPlMgcGhhc2U8L0tleXdvcmRzPjxLZXl3b3Jkcz5TIFBoYXNlIENlbGwgQ3ljbGUg
Q2hlY2twb2ludHM8L0tleXdvcmRzPjxLZXl3b3Jkcz5TLXBoYXNlPC9LZXl3b3Jkcz48S2V5d29y
ZHM+dGhlcmFweTwvS2V5d29yZHM+PEtleXdvcmRzPnR1bW9yPC9LZXl3b3Jkcz48S2V5d29yZHM+
VHVtb3IgQ2VsbHMsQ3VsdHVyZWQ8L0tleXdvcmRzPjxLZXl3b3Jkcz50dW1vcnM8L0tleXdvcmRz
PjxSZXByaW50Pk5vdCBpbiBGaWxlPC9SZXByaW50PjxTdGFydF9QYWdlPjE4NjM8L1N0YXJ0X1Bh
Z2U+PEVuZF9QYWdlPjE4NzI8L0VuZF9QYWdlPjxQZXJpb2RpY2FsPk1vbC5DYW5jZXIgVGhlci48
L1BlcmlvZGljYWw+PFZvbHVtZT4xMTwvVm9sdW1lPjxJc3N1ZT45PC9Jc3N1ZT48TWlzY18zPjE1
MzUtNzE2My5NQ1QtMTEtMTA0NCBbcGlpXTsxMC4xMTU4LzE1MzUtNzE2My5NQ1QtMTEtMTA0NCBb
ZG9pXTwvTWlzY18zPjxBZGRyZXNzPlF1ZWVuc2xhbmQgSW5zdGl0dXRlIG9mIE1lZGljYWwgUmVz
ZWFyY2gsIFVuaXZlcnNpdHkgb2YgUXVlZW5zbGFuZCBDZW50cmUgZm9yIENsaW5pY2FsIFJlc2Vh
cmNoLCBSb3lhbCBCcmlzYmFuZSBIb3NwaXRhbCBDYW1wdXMsIEhlcnN0b24sIFF1ZWVuc2xhbmQs
IEF1c3RyYWxpYTwvQWRkcmVzcz48V2ViX1VSTD5QTToyMjc3MjQyMzwvV2ViX1VSTD48WlpfSm91
cm5hbEZ1bGw+PGYgbmFtZT0iU3lzdGVtIj5Nb2wuQ2FuY2VyIFRoZXIuPC9mPjwvWlpfSm91cm5h
bEZ1bGw+PFpaX1dvcmtmb3JtSUQ+MTwvWlpfV29ya2Zvcm1JRD48L01ETD48L0NpdGU+PC9SZWZt
YW4+AG==
</w:fldData>
        </w:fldChar>
      </w:r>
      <w:r w:rsidR="00684EAF" w:rsidRPr="008619FD">
        <w:rPr>
          <w:rFonts w:ascii="Book Antiqua" w:hAnsi="Book Antiqua"/>
          <w:sz w:val="24"/>
          <w:szCs w:val="24"/>
          <w:vertAlign w:val="superscript"/>
        </w:rPr>
        <w:instrText xml:space="preserve"> ADDIN REFMGR.CITE </w:instrText>
      </w:r>
      <w:r w:rsidR="00684EAF" w:rsidRPr="008619FD">
        <w:rPr>
          <w:rFonts w:ascii="Book Antiqua" w:hAnsi="Book Antiqua"/>
          <w:sz w:val="24"/>
          <w:szCs w:val="24"/>
          <w:vertAlign w:val="superscript"/>
        </w:rPr>
        <w:fldChar w:fldCharType="begin">
          <w:fldData xml:space="preserve">PFJlZm1hbj48Q2l0ZT48QXV0aG9yPkxpbTwvQXV0aG9yPjxZZWFyPjIwMTI8L1llYXI+PFJlY051
bT4xMDExMjwvUmVjTnVtPjxJRFRleHQ+QSByb2xlIGZvciBob21vbG9nb3VzIHJlY29tYmluYXRp
b24gYW5kIGFibm9ybWFsIGNlbGwtY3ljbGUgcHJvZ3Jlc3Npb24gaW4gcmFkaW9yZXNpc3RhbmNl
IG9mIGdsaW9tYS1pbml0aWF0aW5nIGNlbGxzJiN4QTsyPC9JRFRleHQ+PE1ETCBSZWZfVHlwZT0i
Sm91cm5hbCI+PFJlZl9UeXBlPkpvdXJuYWw8L1JlZl9UeXBlPjxSZWZfSUQ+MTAxMTI8L1JlZl9J
RD48VGl0bGVfUHJpbWFyeT5BIHJvbGUgZm9yIGhvbW9sb2dvdXMgcmVjb21iaW5hdGlvbiBhbmQg
YWJub3JtYWwgY2VsbC1jeWNsZSBwcm9ncmVzc2lvbiBpbiByYWRpb3Jlc2lzdGFuY2Ugb2YgZ2xp
b21hLWluaXRpYXRpbmcgY2VsbHMmI3hBOzI8L1RpdGxlX1ByaW1hcnk+PEF1dGhvcnNfUHJpbWFy
eT5MaW0sWS5DLjwvQXV0aG9yc19QcmltYXJ5PjxBdXRob3JzX1ByaW1hcnk+Um9iZXJ0cyxULkwu
PC9BdXRob3JzX1ByaW1hcnk+PEF1dGhvcnNfUHJpbWFyeT5EYXksQi5XLjwvQXV0aG9yc19Qcmlt
YXJ5PjxBdXRob3JzX1ByaW1hcnk+SGFyZGluZyxBLjwvQXV0aG9yc19QcmltYXJ5PjxBdXRob3Jz
X1ByaW1hcnk+S296bG92LFMuPC9BdXRob3JzX1ByaW1hcnk+PEF1dGhvcnNfUHJpbWFyeT5LaWph
cyxBLlcuPC9BdXRob3JzX1ByaW1hcnk+PEF1dGhvcnNfUHJpbWFyeT5FbnNiZXksSy5TLjwvQXV0
aG9yc19QcmltYXJ5PjxBdXRob3JzX1ByaW1hcnk+V2Fsa2VyLEQuRy48L0F1dGhvcnNfUHJpbWFy
eT48QXV0aG9yc19QcmltYXJ5PkxhdmluLE0uRi48L0F1dGhvcnNfUHJpbWFyeT48RGF0ZV9Qcmlt
YXJ5PjIwMTIvOTwvRGF0ZV9QcmltYXJ5PjxLZXl3b3Jkcz5hYm5vcm1hbGl0aWVzPC9LZXl3b3Jk
cz48S2V5d29yZHM+YWN0aXZhdGlvbjwvS2V5d29yZHM+PEtleXdvcmRzPkFuaW1hbDwvS2V5d29y
ZHM+PEtleXdvcmRzPkFydGljbGU8L0tleXdvcmRzPjxLZXl3b3Jkcz5CcmFpbjwvS2V5d29yZHM+
PEtleXdvcmRzPmNlbGw8L0tleXdvcmRzPjxLZXl3b3Jkcz5jZWxsIGN5Y2xlPC9LZXl3b3Jkcz48
S2V5d29yZHM+Q2VsbCBDeWNsZSBQcm90ZWluczwvS2V5d29yZHM+PEtleXdvcmRzPmNlbGwgc3Vy
dml2YWw8L0tleXdvcmRzPjxLZXl3b3Jkcz5DZWxsLUN5Y2xlPC9LZXl3b3Jkcz48S2V5d29yZHM+
Y2VsbHM8L0tleXdvcmRzPjxLZXl3b3Jkcz5kYW1hZ2U8L0tleXdvcmRzPjxLZXl3b3Jkcz5ETkE8
L0tleXdvcmRzPjxLZXl3b3Jkcz5ETkEgQnJlYWtzLERvdWJsZS1TdHJhbmRlZDwvS2V5d29yZHM+
PEtleXdvcmRzPkROQSBkYW1hZ2U8L0tleXdvcmRzPjxLZXl3b3Jkcz5ETkEgZGFtYWdlIHJlc3Bv
bnNlPC9LZXl3b3Jkcz48S2V5d29yZHM+RE5BIEVuZC1Kb2luaW5nIFJlcGFpcjwvS2V5d29yZHM+
PEtleXdvcmRzPkROQSByZXBhaXI8L0tleXdvcmRzPjxLZXl3b3Jkcz5ETkEgcmVwbGljYXRpb248
L0tleXdvcmRzPjxLZXl3b3Jkcz5ETkEgU1lOVEhFU0lTPC9LZXl3b3Jkcz48S2V5d29yZHM+RE5B
LURhbWFnZTwvS2V5d29yZHM+PEtleXdvcmRzPkROQS1yZXBhaXI8L0tleXdvcmRzPjxLZXl3b3Jk
cz5lbmhhbmNlZDwvS2V5d29yZHM+PEtleXdvcmRzPmdsaW9ibGFzdG9tYTwvS2V5d29yZHM+PEtl
eXdvcmRzPkdsaW9tYTwvS2V5d29yZHM+PEtleXdvcmRzPmhvbW9sb2dvdXM8L0tleXdvcmRzPjxL
ZXl3b3Jkcz5Ib21vbG9nb3VzIFJlY29tYmluYXRpb248L0tleXdvcmRzPjxLZXl3b3Jkcz5odW1h
bnM8L0tleXdvcmRzPjxLZXl3b3Jkcz5pcnJhZGlhdGlvbjwvS2V5d29yZHM+PEtleXdvcmRzPm1h
cmtlcnM8L0tleXdvcmRzPjxLZXl3b3Jkcz5tZXRhYm9saXNtPC9LZXl3b3Jkcz48S2V5d29yZHM+
bW9kZWw8L0tleXdvcmRzPjxLZXl3b3Jkcz5OZW9wbGFzdGljIFN0ZW0gQ2VsbHM8L0tleXdvcmRz
PjxLZXl3b3Jkcz5uZXVyYWw8L0tleXdvcmRzPjxLZXl3b3Jkcz5wYXRob2xvZ3k8L0tleXdvcmRz
PjxLZXl3b3Jkcz5waG9zcGhvcnlsYXRpb248L0tleXdvcmRzPjxLZXl3b3Jkcz5wcm9nZW5pdG9y
PC9LZXl3b3Jkcz48S2V5d29yZHM+cHJvZ25vc2lzPC9LZXl3b3Jkcz48S2V5d29yZHM+UFJPR1JF
U1NJT048L0tleXdvcmRzPjxLZXl3b3Jkcz5wcm90ZWluPC9LZXl3b3Jkcz48S2V5d29yZHM+UHJv
dGVpbiBQcm9jZXNzaW5nLFBvc3QtVHJhbnNsYXRpb25hbDwvS2V5d29yZHM+PEtleXdvcmRzPlBy
b3RlaW5zPC9LZXl3b3Jkcz48S2V5d29yZHM+cmFkaWF0aW9uIGVmZmVjdHM8L0tleXdvcmRzPjxL
ZXl3b3Jkcz5SYWRpYXRpb24gVG9sZXJhbmNlPC9LZXl3b3Jkcz48S2V5d29yZHM+cmFkaW9yZXNp
c3RhbmNlPC9LZXl3b3Jkcz48S2V5d29yZHM+cmFkaW90aGVyYXB5PC9LZXl3b3Jkcz48S2V5d29y
ZHM+cmVjb21iaW5hdGlvbjwvS2V5d29yZHM+PEtleXdvcmRzPnJlcGFpcjwvS2V5d29yZHM+PEtl
eXdvcmRzPlJlc2VhcmNoPC9LZXl3b3Jkcz48S2V5d29yZHM+cmVzaXN0YW5jZTwvS2V5d29yZHM+
PEtleXdvcmRzPlMgcGhhc2U8L0tleXdvcmRzPjxLZXl3b3Jkcz5TIFBoYXNlIENlbGwgQ3ljbGUg
Q2hlY2twb2ludHM8L0tleXdvcmRzPjxLZXl3b3Jkcz5TLXBoYXNlPC9LZXl3b3Jkcz48S2V5d29y
ZHM+dGhlcmFweTwvS2V5d29yZHM+PEtleXdvcmRzPnR1bW9yPC9LZXl3b3Jkcz48S2V5d29yZHM+
VHVtb3IgQ2VsbHMsQ3VsdHVyZWQ8L0tleXdvcmRzPjxLZXl3b3Jkcz50dW1vcnM8L0tleXdvcmRz
PjxSZXByaW50Pk5vdCBpbiBGaWxlPC9SZXByaW50PjxTdGFydF9QYWdlPjE4NjM8L1N0YXJ0X1Bh
Z2U+PEVuZF9QYWdlPjE4NzI8L0VuZF9QYWdlPjxQZXJpb2RpY2FsPk1vbC5DYW5jZXIgVGhlci48
L1BlcmlvZGljYWw+PFZvbHVtZT4xMTwvVm9sdW1lPjxJc3N1ZT45PC9Jc3N1ZT48TWlzY18zPjE1
MzUtNzE2My5NQ1QtMTEtMTA0NCBbcGlpXTsxMC4xMTU4LzE1MzUtNzE2My5NQ1QtMTEtMTA0NCBb
ZG9pXTwvTWlzY18zPjxBZGRyZXNzPlF1ZWVuc2xhbmQgSW5zdGl0dXRlIG9mIE1lZGljYWwgUmVz
ZWFyY2gsIFVuaXZlcnNpdHkgb2YgUXVlZW5zbGFuZCBDZW50cmUgZm9yIENsaW5pY2FsIFJlc2Vh
cmNoLCBSb3lhbCBCcmlzYmFuZSBIb3NwaXRhbCBDYW1wdXMsIEhlcnN0b24sIFF1ZWVuc2xhbmQs
IEF1c3RyYWxpYTwvQWRkcmVzcz48V2ViX1VSTD5QTToyMjc3MjQyMzwvV2ViX1VSTD48WlpfSm91
cm5hbEZ1bGw+PGYgbmFtZT0iU3lzdGVtIj5Nb2wuQ2FuY2VyIFRoZXIuPC9mPjwvWlpfSm91cm5h
bEZ1bGw+PFpaX1dvcmtmb3JtSUQ+MTwvWlpfV29ya2Zvcm1JRD48L01ETD48L0NpdGU+PC9SZWZt
YW4+AG==
</w:fldData>
        </w:fldChar>
      </w:r>
      <w:r w:rsidR="00684EAF" w:rsidRPr="008619FD">
        <w:rPr>
          <w:rFonts w:ascii="Book Antiqua" w:hAnsi="Book Antiqua"/>
          <w:sz w:val="24"/>
          <w:szCs w:val="24"/>
          <w:vertAlign w:val="superscript"/>
        </w:rPr>
        <w:instrText xml:space="preserve"> ADDIN EN.CITE.DATA </w:instrText>
      </w:r>
      <w:r w:rsidR="00684EAF" w:rsidRPr="008619FD">
        <w:rPr>
          <w:rFonts w:ascii="Book Antiqua" w:hAnsi="Book Antiqua"/>
          <w:sz w:val="24"/>
          <w:szCs w:val="24"/>
          <w:vertAlign w:val="superscript"/>
        </w:rPr>
      </w:r>
      <w:r w:rsidR="00684EAF" w:rsidRPr="008619FD">
        <w:rPr>
          <w:rFonts w:ascii="Book Antiqua" w:hAnsi="Book Antiqua"/>
          <w:sz w:val="24"/>
          <w:szCs w:val="24"/>
          <w:vertAlign w:val="superscript"/>
        </w:rPr>
        <w:fldChar w:fldCharType="end"/>
      </w:r>
      <w:r w:rsidR="00684EAF" w:rsidRPr="008619FD">
        <w:rPr>
          <w:rFonts w:ascii="Book Antiqua" w:hAnsi="Book Antiqua"/>
          <w:sz w:val="24"/>
          <w:szCs w:val="24"/>
          <w:vertAlign w:val="superscript"/>
        </w:rPr>
      </w:r>
      <w:r w:rsidR="00684EAF" w:rsidRPr="008619FD">
        <w:rPr>
          <w:rFonts w:ascii="Book Antiqua" w:hAnsi="Book Antiqua"/>
          <w:sz w:val="24"/>
          <w:szCs w:val="24"/>
          <w:vertAlign w:val="superscript"/>
        </w:rPr>
        <w:fldChar w:fldCharType="separate"/>
      </w:r>
      <w:r w:rsidR="00684EAF" w:rsidRPr="008619FD">
        <w:rPr>
          <w:rFonts w:ascii="Book Antiqua" w:hAnsi="Book Antiqua"/>
          <w:noProof/>
          <w:sz w:val="24"/>
          <w:szCs w:val="24"/>
          <w:vertAlign w:val="superscript"/>
        </w:rPr>
        <w:t>[46]</w:t>
      </w:r>
      <w:r w:rsidR="00684EAF" w:rsidRPr="008619FD">
        <w:rPr>
          <w:rFonts w:ascii="Book Antiqua" w:hAnsi="Book Antiqua"/>
          <w:sz w:val="24"/>
          <w:szCs w:val="24"/>
          <w:vertAlign w:val="superscript"/>
        </w:rPr>
        <w:fldChar w:fldCharType="end"/>
      </w:r>
      <w:r w:rsidR="00CD0EB4" w:rsidRPr="008619FD">
        <w:rPr>
          <w:rFonts w:ascii="Book Antiqua" w:hAnsi="Book Antiqua"/>
          <w:sz w:val="24"/>
          <w:szCs w:val="24"/>
        </w:rPr>
        <w:t xml:space="preserve"> reported a more efficient </w:t>
      </w:r>
      <w:r w:rsidR="00027D5B" w:rsidRPr="008619FD">
        <w:rPr>
          <w:rFonts w:ascii="Book Antiqua" w:hAnsi="Book Antiqua"/>
          <w:sz w:val="24"/>
          <w:szCs w:val="24"/>
        </w:rPr>
        <w:t>HR</w:t>
      </w:r>
      <w:r w:rsidR="00CD0EB4" w:rsidRPr="008619FD">
        <w:rPr>
          <w:rFonts w:ascii="Book Antiqua" w:hAnsi="Book Antiqua"/>
          <w:sz w:val="24"/>
          <w:szCs w:val="24"/>
        </w:rPr>
        <w:t xml:space="preserve"> r</w:t>
      </w:r>
      <w:r w:rsidR="00027D5B" w:rsidRPr="008619FD">
        <w:rPr>
          <w:rFonts w:ascii="Book Antiqua" w:hAnsi="Book Antiqua"/>
          <w:sz w:val="24"/>
          <w:szCs w:val="24"/>
        </w:rPr>
        <w:t>epair in GICs</w:t>
      </w:r>
      <w:r w:rsidR="00CD0EB4" w:rsidRPr="008619FD">
        <w:rPr>
          <w:rFonts w:ascii="Book Antiqua" w:hAnsi="Book Antiqua"/>
          <w:sz w:val="24"/>
          <w:szCs w:val="24"/>
        </w:rPr>
        <w:t xml:space="preserve">, but neither </w:t>
      </w:r>
      <w:proofErr w:type="gramStart"/>
      <w:r w:rsidR="00CD0EB4" w:rsidRPr="008619FD">
        <w:rPr>
          <w:rFonts w:ascii="Book Antiqua" w:hAnsi="Book Antiqua"/>
          <w:sz w:val="24"/>
          <w:szCs w:val="24"/>
        </w:rPr>
        <w:t>a</w:t>
      </w:r>
      <w:proofErr w:type="gramEnd"/>
      <w:r w:rsidR="00CD0EB4" w:rsidRPr="008619FD">
        <w:rPr>
          <w:rFonts w:ascii="Book Antiqua" w:hAnsi="Book Antiqua"/>
          <w:sz w:val="24"/>
          <w:szCs w:val="24"/>
        </w:rPr>
        <w:t xml:space="preserve"> </w:t>
      </w:r>
      <w:r w:rsidR="0023444C" w:rsidRPr="008619FD">
        <w:rPr>
          <w:rFonts w:ascii="Book Antiqua" w:hAnsi="Book Antiqua"/>
          <w:sz w:val="24"/>
          <w:szCs w:val="24"/>
        </w:rPr>
        <w:t>extended</w:t>
      </w:r>
      <w:r w:rsidR="00CD0EB4" w:rsidRPr="008619FD">
        <w:rPr>
          <w:rFonts w:ascii="Book Antiqua" w:hAnsi="Book Antiqua"/>
          <w:sz w:val="24"/>
          <w:szCs w:val="24"/>
        </w:rPr>
        <w:t xml:space="preserve"> cell cycle nor </w:t>
      </w:r>
      <w:r w:rsidR="0023444C" w:rsidRPr="008619FD">
        <w:rPr>
          <w:rFonts w:ascii="Book Antiqua" w:hAnsi="Book Antiqua"/>
          <w:sz w:val="24"/>
          <w:szCs w:val="24"/>
        </w:rPr>
        <w:t>augmented</w:t>
      </w:r>
      <w:r w:rsidR="00CD0EB4" w:rsidRPr="008619FD">
        <w:rPr>
          <w:rFonts w:ascii="Book Antiqua" w:hAnsi="Book Antiqua"/>
          <w:sz w:val="24"/>
          <w:szCs w:val="24"/>
        </w:rPr>
        <w:t xml:space="preserve"> activation of checkpoint proteins was observed in </w:t>
      </w:r>
      <w:r w:rsidR="00027D5B" w:rsidRPr="008619FD">
        <w:rPr>
          <w:rFonts w:ascii="Book Antiqua" w:hAnsi="Book Antiqua"/>
          <w:sz w:val="24"/>
          <w:szCs w:val="24"/>
        </w:rPr>
        <w:t>these</w:t>
      </w:r>
      <w:r w:rsidR="00E97CA0" w:rsidRPr="008619FD">
        <w:rPr>
          <w:rFonts w:ascii="Book Antiqua" w:hAnsi="Book Antiqua"/>
          <w:sz w:val="24"/>
          <w:szCs w:val="24"/>
        </w:rPr>
        <w:t xml:space="preserve"> cells</w:t>
      </w:r>
      <w:r w:rsidR="00CD0EB4" w:rsidRPr="008619FD">
        <w:rPr>
          <w:rFonts w:ascii="Book Antiqua" w:hAnsi="Book Antiqua"/>
          <w:sz w:val="24"/>
          <w:szCs w:val="24"/>
        </w:rPr>
        <w:t xml:space="preserve">. The reduced DDR was also reported in other CSCs. </w:t>
      </w:r>
      <w:r w:rsidR="0023444C" w:rsidRPr="008619FD">
        <w:rPr>
          <w:rFonts w:ascii="Book Antiqua" w:hAnsi="Book Antiqua"/>
          <w:sz w:val="24"/>
          <w:szCs w:val="24"/>
        </w:rPr>
        <w:t xml:space="preserve">For example, </w:t>
      </w:r>
      <w:r w:rsidR="00454912" w:rsidRPr="008619FD">
        <w:rPr>
          <w:rFonts w:ascii="Book Antiqua" w:hAnsi="Book Antiqua"/>
          <w:sz w:val="24"/>
          <w:szCs w:val="24"/>
        </w:rPr>
        <w:t>e</w:t>
      </w:r>
      <w:r w:rsidR="00F65B7A" w:rsidRPr="008619FD">
        <w:rPr>
          <w:rFonts w:ascii="Book Antiqua" w:hAnsi="Book Antiqua"/>
          <w:sz w:val="24"/>
          <w:szCs w:val="24"/>
        </w:rPr>
        <w:t xml:space="preserve">sophageal </w:t>
      </w:r>
      <w:r w:rsidR="00027D5B" w:rsidRPr="008619FD">
        <w:rPr>
          <w:rFonts w:ascii="Book Antiqua" w:hAnsi="Book Antiqua"/>
          <w:sz w:val="24"/>
          <w:szCs w:val="24"/>
        </w:rPr>
        <w:t>CSC</w:t>
      </w:r>
      <w:r w:rsidR="00454912" w:rsidRPr="008619FD">
        <w:rPr>
          <w:rFonts w:ascii="Book Antiqua" w:hAnsi="Book Antiqua"/>
          <w:sz w:val="24"/>
          <w:szCs w:val="24"/>
        </w:rPr>
        <w:t xml:space="preserve">s exhibited </w:t>
      </w:r>
      <w:r w:rsidR="0023444C" w:rsidRPr="008619FD">
        <w:rPr>
          <w:rFonts w:ascii="Book Antiqua" w:hAnsi="Book Antiqua"/>
          <w:sz w:val="24"/>
          <w:szCs w:val="24"/>
        </w:rPr>
        <w:t>compromised</w:t>
      </w:r>
      <w:r w:rsidR="00454912" w:rsidRPr="008619FD">
        <w:rPr>
          <w:rFonts w:ascii="Book Antiqua" w:hAnsi="Book Antiqua"/>
          <w:sz w:val="24"/>
          <w:szCs w:val="24"/>
        </w:rPr>
        <w:t xml:space="preserve"> induction of p53 and </w:t>
      </w:r>
      <w:r w:rsidR="0023444C" w:rsidRPr="008619FD">
        <w:rPr>
          <w:rFonts w:ascii="Book Antiqua" w:hAnsi="Book Antiqua"/>
          <w:sz w:val="24"/>
          <w:szCs w:val="24"/>
        </w:rPr>
        <w:t>inhibited</w:t>
      </w:r>
      <w:r w:rsidR="00454912" w:rsidRPr="008619FD">
        <w:rPr>
          <w:rFonts w:ascii="Book Antiqua" w:hAnsi="Book Antiqua"/>
          <w:sz w:val="24"/>
          <w:szCs w:val="24"/>
        </w:rPr>
        <w:t xml:space="preserve"> G1 checkpoint arrest, as well as attenuated DNA repair</w:t>
      </w:r>
      <w:r w:rsidR="00027D5B" w:rsidRPr="008619FD">
        <w:rPr>
          <w:rFonts w:ascii="Book Antiqua" w:hAnsi="Book Antiqua"/>
          <w:sz w:val="24"/>
          <w:szCs w:val="24"/>
        </w:rPr>
        <w:t xml:space="preserve"> </w:t>
      </w:r>
      <w:r w:rsidR="0023444C" w:rsidRPr="008619FD">
        <w:rPr>
          <w:rFonts w:ascii="Book Antiqua" w:hAnsi="Book Antiqua"/>
          <w:sz w:val="24"/>
          <w:szCs w:val="24"/>
        </w:rPr>
        <w:t>capacity upon exposure to DNA damaging agents</w:t>
      </w:r>
      <w:r w:rsidR="00027D5B" w:rsidRPr="008619FD">
        <w:rPr>
          <w:rFonts w:ascii="Book Antiqua" w:hAnsi="Book Antiqua"/>
          <w:sz w:val="24"/>
          <w:szCs w:val="24"/>
        </w:rPr>
        <w:t>, as compared to non-</w:t>
      </w:r>
      <w:r w:rsidR="00454912" w:rsidRPr="008619FD">
        <w:rPr>
          <w:rFonts w:ascii="Book Antiqua" w:hAnsi="Book Antiqua"/>
          <w:sz w:val="24"/>
          <w:szCs w:val="24"/>
        </w:rPr>
        <w:t>CSCs</w:t>
      </w:r>
      <w:r w:rsidR="00497382" w:rsidRPr="008619FD">
        <w:rPr>
          <w:rFonts w:ascii="Book Antiqua" w:hAnsi="Book Antiqua"/>
          <w:sz w:val="24"/>
          <w:szCs w:val="24"/>
          <w:vertAlign w:val="superscript"/>
        </w:rPr>
        <w:fldChar w:fldCharType="begin">
          <w:fldData xml:space="preserve">PFJlZm1hbj48Q2l0ZT48QXV0aG9yPkNoZW48L0F1dGhvcj48WWVhcj4yMDEyPC9ZZWFyPjxSZWNO
dW0+MTAxMTM8L1JlY051bT48SURUZXh0PlF1aWVzY2VuY2UgYW5kIGF0dGVudWF0ZWQgRE5BIGRh
bWFnZSByZXNwb25zZSBwcm9tb3RlIHN1cnZpdmFsIG9mIGVzb3BoYWdlYWwgY2FuY2VyIHN0ZW0g
Y2VsbHMmI3hBOzI8L0lEVGV4dD48TURMIFJlZl9UeXBlPSJKb3VybmFsIj48UmVmX1R5cGU+Sm91
cm5hbDwvUmVmX1R5cGU+PFJlZl9JRD4xMDExMzwvUmVmX0lEPjxUaXRsZV9QcmltYXJ5PlF1aWVz
Y2VuY2UgYW5kIGF0dGVudWF0ZWQgRE5BIGRhbWFnZSByZXNwb25zZSBwcm9tb3RlIHN1cnZpdmFs
IG9mIGVzb3BoYWdlYWwgY2FuY2VyIHN0ZW0gY2VsbHMmI3hBOzI8L1RpdGxlX1ByaW1hcnk+PEF1
dGhvcnNfUHJpbWFyeT5DaGVuLFkuPC9BdXRob3JzX1ByaW1hcnk+PEF1dGhvcnNfUHJpbWFyeT5M
aSxELjwvQXV0aG9yc19QcmltYXJ5PjxBdXRob3JzX1ByaW1hcnk+V2FuZyxELjwvQXV0aG9yc19Q
cmltYXJ5PjxBdXRob3JzX1ByaW1hcnk+TGl1LFguPC9BdXRob3JzX1ByaW1hcnk+PEF1dGhvcnNf
UHJpbWFyeT5ZaW4sTi48L0F1dGhvcnNfUHJpbWFyeT48QXV0aG9yc19QcmltYXJ5PlNvbmcsWS48
L0F1dGhvcnNfUHJpbWFyeT48QXV0aG9yc19QcmltYXJ5Pkx1LFMuSC48L0F1dGhvcnNfUHJpbWFy
eT48QXV0aG9yc19QcmltYXJ5Pkp1LFouPC9BdXRob3JzX1ByaW1hcnk+PEF1dGhvcnNfUHJpbWFy
eT5aaGFuLFEuPC9BdXRob3JzX1ByaW1hcnk+PERhdGVfUHJpbWFyeT4yMDEyLzEyPC9EYXRlX1By
aW1hcnk+PEtleXdvcmRzPmFuYWx5c2lzPC9LZXl3b3Jkcz48S2V5d29yZHM+YXBvcHRvc2lzPC9L
ZXl3b3Jkcz48S2V5d29yZHM+QXJ0aWNsZTwvS2V5d29yZHM+PEtleXdvcmRzPkJlbnppbWlkYXpv
bGVzPC9LZXl3b3Jkcz48S2V5d29yZHM+Yy1teWM8L0tleXdvcmRzPjxLZXl3b3Jkcz5jYW5jZXI8
L0tleXdvcmRzPjxLZXl3b3Jkcz5jZWxsPC9LZXl3b3Jkcz48S2V5d29yZHM+Y2VsbCBjeWNsZTwv
S2V5d29yZHM+PEtleXdvcmRzPmNlbGwgZGVhdGg8L0tleXdvcmRzPjxLZXl3b3Jkcz5DZWxsIExp
bmU8L0tleXdvcmRzPjxLZXl3b3Jkcz5DZWxsIExpbmUsVHVtb3I8L0tleXdvcmRzPjxLZXl3b3Jk
cz5jZWxsIHN1cnZpdmFsPC9LZXl3b3Jkcz48S2V5d29yZHM+Q2VsbC1DeWNsZTwvS2V5d29yZHM+
PEtleXdvcmRzPkNlbGwtTGluZTwvS2V5d29yZHM+PEtleXdvcmRzPmNlbGxzPC9LZXl3b3Jkcz48
S2V5d29yZHM+Q2hpbmE8L0tleXdvcmRzPjxLZXl3b3Jkcz5DaXNwbGF0aW48L0tleXdvcmRzPjxL
ZXl3b3Jkcz5Db2N1bHR1cmUgVGVjaG5pcXVlczwvS2V5d29yZHM+PEtleXdvcmRzPkNZVE9NRVRS
WTwvS2V5d29yZHM+PEtleXdvcmRzPmRhbWFnZTwvS2V5d29yZHM+PEtleXdvcmRzPkROQTwvS2V5
d29yZHM+PEtleXdvcmRzPkROQSBkYW1hZ2U8L0tleXdvcmRzPjxLZXl3b3Jkcz5ETkEgZGFtYWdl
IHJlc3BvbnNlPC9LZXl3b3Jkcz48S2V5d29yZHM+RE5BIHJlcGFpcjwvS2V5d29yZHM+PEtleXdv
cmRzPkROQSxOZW9wbGFzbTwvS2V5d29yZHM+PEtleXdvcmRzPkROQS1EYW1hZ2U8L0tleXdvcmRz
PjxLZXl3b3Jkcz5ETkEtcmVwYWlyPC9LZXl3b3Jkcz48S2V5d29yZHM+ZHJ1ZyBlZmZlY3RzPC9L
ZXl3b3Jkcz48S2V5d29yZHM+RHJ1ZyBSZXNpc3RhbmNlLE5lb3BsYXNtPC9LZXl3b3Jkcz48S2V5
d29yZHM+RUM8L0tleXdvcmRzPjxLZXl3b3Jkcz5lcGlkZXJtYWw8L0tleXdvcmRzPjxLZXl3b3Jk
cz5lcGlkZXJtYWwgZ3Jvd3RoIGZhY3RvcjwvS2V5d29yZHM+PEtleXdvcmRzPmVzb3BoYWdlYWw8
L0tleXdvcmRzPjxLZXl3b3Jkcz5lc29waGFnZWFsIGNhbmNlcjwvS2V5d29yZHM+PEtleXdvcmRz
PkVzb3BoYWdlYWwgTmVvcGxhc21zPC9LZXl3b3Jkcz48S2V5d29yZHM+ZmxvdyBjeXRvbWV0cnk8
L0tleXdvcmRzPjxLZXl3b3Jkcz5GbG93LUN5dG9tZXRyeTwvS2V5d29yZHM+PEtleXdvcmRzPkcx
IFBoYXNlIENlbGwgQ3ljbGUgQ2hlY2twb2ludHM8L0tleXdvcmRzPjxLZXl3b3Jkcz5HZW5lIEV4
cHJlc3Npb24gUmVndWxhdGlvbixOZW9wbGFzdGljPC9LZXl3b3Jkcz48S2V5d29yZHM+R2VuZXMs
bXljPC9LZXl3b3Jkcz48S2V5d29yZHM+Z2VuZXRpY3M8L0tleXdvcmRzPjxLZXl3b3Jkcz5HRU5P
TUlDPC9LZXl3b3Jkcz48S2V5d29yZHM+Z3Jvd3RoPC9LZXl3b3Jkcz48S2V5d29yZHM+Z3Jvd3Ro
IGZhY3RvcjwvS2V5d29yZHM+PEtleXdvcmRzPmdyb3d0aC1mYWN0b3I8L0tleXdvcmRzPjxLZXl3
b3Jkcz5IdW1hbjwvS2V5d29yZHM+PEtleXdvcmRzPmh1bWFuczwvS2V5d29yZHM+PEtleXdvcmRz
PmxpbmU8L0tleXdvcmRzPjxLZXl3b3Jkcz5tZWNoYW5pc208L0tleXdvcmRzPjxLZXl3b3Jkcz5t
ZXRhYm9saXNtPC9LZXl3b3Jkcz48S2V5d29yZHM+TWV0aG9kczwvS2V5d29yZHM+PEtleXdvcmRz
Pm1vbGVjdWxhcjwvS2V5d29yZHM+PEtleXdvcmRzPk11dGFnZW5pY2l0eSBUZXN0czwvS2V5d29y
ZHM+PEtleXdvcmRzPm5lb3BsYXNtPC9LZXl3b3Jkcz48S2V5d29yZHM+TmVvcGxhc3RpYyBTdGVt
IENlbGxzPC9LZXl3b3Jkcz48S2V5d29yZHM+cGF0aG9sb2d5PC9LZXl3b3Jkcz48S2V5d29yZHM+
cGhhcm1hY29sb2d5PC9LZXl3b3Jkcz48S2V5d29yZHM+UGhlbm90eXBlPC9LZXl3b3Jkcz48S2V5
d29yZHM+cGhvc3Bob3J5bGF0aW9uPC9LZXl3b3Jkcz48S2V5d29yZHM+cHJvdGVpbjwvS2V5d29y
ZHM+PEtleXdvcmRzPnF1aWVzY2VudDwvS2V5d29yZHM+PEtleXdvcmRzPnJlY2VwdG9yPC9LZXl3
b3Jkcz48S2V5d29yZHM+UmVjZXB0b3IsRXBpZGVybWFsIEdyb3d0aCBGYWN0b3I8L0tleXdvcmRz
PjxLZXl3b3Jkcz5yZXBhaXI8L0tleXdvcmRzPjxLZXl3b3Jkcz5SZXNlYXJjaDwvS2V5d29yZHM+
PEtleXdvcmRzPnJlc2lzdGFudDwvS2V5d29yZHM+PEtleXdvcmRzPnNlbmVzY2VuY2U8L0tleXdv
cmRzPjxLZXl3b3Jkcz5TVEFUMyBUcmFuc2NyaXB0aW9uIEZhY3RvcjwvS2V5d29yZHM+PEtleXdv
cmRzPlNURU0gQ0VMTFM8L0tleXdvcmRzPjxLZXl3b3Jkcz5zdXJ2aXZhbDwvS2V5d29yZHM+PEtl
eXdvcmRzPnRyYW5zY3JpcHRpb248L0tleXdvcmRzPjxLZXl3b3Jkcz50cmFuc2NyaXB0aW9uIGZh
Y3RvcjwvS2V5d29yZHM+PEtleXdvcmRzPlR1bW9yIFN0ZW0gQ2VsbCBBc3NheTwvS2V5d29yZHM+
PEtleXdvcmRzPlVsdHJhdmlvbGV0IFJheXM8L0tleXdvcmRzPjxSZXByaW50Pk5vdCBpbiBGaWxl
PC9SZXByaW50PjxTdGFydF9QYWdlPjM2NDM8L1N0YXJ0X1BhZ2U+PEVuZF9QYWdlPjM2NTI8L0Vu
ZF9QYWdlPjxQZXJpb2RpY2FsPkouQ2VsbCBCaW9jaGVtLjwvUGVyaW9kaWNhbD48Vm9sdW1lPjEx
MzwvVm9sdW1lPjxJc3N1ZT4xMjwvSXNzdWU+PE1pc2NfMz4xMC4xMDAyL2pjYi4yNDIyOCBbZG9p
XTwvTWlzY18zPjxBZGRyZXNzPlN0YXRlIEtleSBMYWJvcmF0b3J5IG9mIE1vbGVjdWxhciBPbmNv
bG9neSwgQ2FuY2VyIEluc3RpdHV0ZSBhbmQgSG9zcGl0YWwsIENoaW5lc2UgQWNhZGVteSBvZiBN
ZWRpY2FsIFNjaWVuY2VzIGFuZCBQZWtpbmcgVW5pb24gTWVkaWNhbCBDb2xsZWdlLCBCZWlqaW5n
LCBDaGluYTwvQWRkcmVzcz48V2ViX1VSTD5QTToyMjcxMTU1NDwvV2ViX1VSTD48WlpfSm91cm5h
bFN0ZEFiYnJldj48ZiBuYW1lPSJTeXN0ZW0iPkouQ2VsbCBCaW9jaGVtLjwvZj48L1paX0pvdXJu
YWxTdGRBYmJyZXY+PFpaX1dvcmtmb3JtSUQ+MTwvWlpfV29ya2Zvcm1JRD48L01ETD48L0NpdGU+
PC9SZWZtYW4+AG==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NoZW48L0F1dGhvcj48WWVhcj4yMDEyPC9ZZWFyPjxSZWNO
dW0+MTAxMTM8L1JlY051bT48SURUZXh0PlF1aWVzY2VuY2UgYW5kIGF0dGVudWF0ZWQgRE5BIGRh
bWFnZSByZXNwb25zZSBwcm9tb3RlIHN1cnZpdmFsIG9mIGVzb3BoYWdlYWwgY2FuY2VyIHN0ZW0g
Y2VsbHMmI3hBOzI8L0lEVGV4dD48TURMIFJlZl9UeXBlPSJKb3VybmFsIj48UmVmX1R5cGU+Sm91
cm5hbDwvUmVmX1R5cGU+PFJlZl9JRD4xMDExMzwvUmVmX0lEPjxUaXRsZV9QcmltYXJ5PlF1aWVz
Y2VuY2UgYW5kIGF0dGVudWF0ZWQgRE5BIGRhbWFnZSByZXNwb25zZSBwcm9tb3RlIHN1cnZpdmFs
IG9mIGVzb3BoYWdlYWwgY2FuY2VyIHN0ZW0gY2VsbHMmI3hBOzI8L1RpdGxlX1ByaW1hcnk+PEF1
dGhvcnNfUHJpbWFyeT5DaGVuLFkuPC9BdXRob3JzX1ByaW1hcnk+PEF1dGhvcnNfUHJpbWFyeT5M
aSxELjwvQXV0aG9yc19QcmltYXJ5PjxBdXRob3JzX1ByaW1hcnk+V2FuZyxELjwvQXV0aG9yc19Q
cmltYXJ5PjxBdXRob3JzX1ByaW1hcnk+TGl1LFguPC9BdXRob3JzX1ByaW1hcnk+PEF1dGhvcnNf
UHJpbWFyeT5ZaW4sTi48L0F1dGhvcnNfUHJpbWFyeT48QXV0aG9yc19QcmltYXJ5PlNvbmcsWS48
L0F1dGhvcnNfUHJpbWFyeT48QXV0aG9yc19QcmltYXJ5Pkx1LFMuSC48L0F1dGhvcnNfUHJpbWFy
eT48QXV0aG9yc19QcmltYXJ5Pkp1LFouPC9BdXRob3JzX1ByaW1hcnk+PEF1dGhvcnNfUHJpbWFy
eT5aaGFuLFEuPC9BdXRob3JzX1ByaW1hcnk+PERhdGVfUHJpbWFyeT4yMDEyLzEyPC9EYXRlX1By
aW1hcnk+PEtleXdvcmRzPmFuYWx5c2lzPC9LZXl3b3Jkcz48S2V5d29yZHM+YXBvcHRvc2lzPC9L
ZXl3b3Jkcz48S2V5d29yZHM+QXJ0aWNsZTwvS2V5d29yZHM+PEtleXdvcmRzPkJlbnppbWlkYXpv
bGVzPC9LZXl3b3Jkcz48S2V5d29yZHM+Yy1teWM8L0tleXdvcmRzPjxLZXl3b3Jkcz5jYW5jZXI8
L0tleXdvcmRzPjxLZXl3b3Jkcz5jZWxsPC9LZXl3b3Jkcz48S2V5d29yZHM+Y2VsbCBjeWNsZTwv
S2V5d29yZHM+PEtleXdvcmRzPmNlbGwgZGVhdGg8L0tleXdvcmRzPjxLZXl3b3Jkcz5DZWxsIExp
bmU8L0tleXdvcmRzPjxLZXl3b3Jkcz5DZWxsIExpbmUsVHVtb3I8L0tleXdvcmRzPjxLZXl3b3Jk
cz5jZWxsIHN1cnZpdmFsPC9LZXl3b3Jkcz48S2V5d29yZHM+Q2VsbC1DeWNsZTwvS2V5d29yZHM+
PEtleXdvcmRzPkNlbGwtTGluZTwvS2V5d29yZHM+PEtleXdvcmRzPmNlbGxzPC9LZXl3b3Jkcz48
S2V5d29yZHM+Q2hpbmE8L0tleXdvcmRzPjxLZXl3b3Jkcz5DaXNwbGF0aW48L0tleXdvcmRzPjxL
ZXl3b3Jkcz5Db2N1bHR1cmUgVGVjaG5pcXVlczwvS2V5d29yZHM+PEtleXdvcmRzPkNZVE9NRVRS
WTwvS2V5d29yZHM+PEtleXdvcmRzPmRhbWFnZTwvS2V5d29yZHM+PEtleXdvcmRzPkROQTwvS2V5
d29yZHM+PEtleXdvcmRzPkROQSBkYW1hZ2U8L0tleXdvcmRzPjxLZXl3b3Jkcz5ETkEgZGFtYWdl
IHJlc3BvbnNlPC9LZXl3b3Jkcz48S2V5d29yZHM+RE5BIHJlcGFpcjwvS2V5d29yZHM+PEtleXdv
cmRzPkROQSxOZW9wbGFzbTwvS2V5d29yZHM+PEtleXdvcmRzPkROQS1EYW1hZ2U8L0tleXdvcmRz
PjxLZXl3b3Jkcz5ETkEtcmVwYWlyPC9LZXl3b3Jkcz48S2V5d29yZHM+ZHJ1ZyBlZmZlY3RzPC9L
ZXl3b3Jkcz48S2V5d29yZHM+RHJ1ZyBSZXNpc3RhbmNlLE5lb3BsYXNtPC9LZXl3b3Jkcz48S2V5
d29yZHM+RUM8L0tleXdvcmRzPjxLZXl3b3Jkcz5lcGlkZXJtYWw8L0tleXdvcmRzPjxLZXl3b3Jk
cz5lcGlkZXJtYWwgZ3Jvd3RoIGZhY3RvcjwvS2V5d29yZHM+PEtleXdvcmRzPmVzb3BoYWdlYWw8
L0tleXdvcmRzPjxLZXl3b3Jkcz5lc29waGFnZWFsIGNhbmNlcjwvS2V5d29yZHM+PEtleXdvcmRz
PkVzb3BoYWdlYWwgTmVvcGxhc21zPC9LZXl3b3Jkcz48S2V5d29yZHM+ZmxvdyBjeXRvbWV0cnk8
L0tleXdvcmRzPjxLZXl3b3Jkcz5GbG93LUN5dG9tZXRyeTwvS2V5d29yZHM+PEtleXdvcmRzPkcx
IFBoYXNlIENlbGwgQ3ljbGUgQ2hlY2twb2ludHM8L0tleXdvcmRzPjxLZXl3b3Jkcz5HZW5lIEV4
cHJlc3Npb24gUmVndWxhdGlvbixOZW9wbGFzdGljPC9LZXl3b3Jkcz48S2V5d29yZHM+R2VuZXMs
bXljPC9LZXl3b3Jkcz48S2V5d29yZHM+Z2VuZXRpY3M8L0tleXdvcmRzPjxLZXl3b3Jkcz5HRU5P
TUlDPC9LZXl3b3Jkcz48S2V5d29yZHM+Z3Jvd3RoPC9LZXl3b3Jkcz48S2V5d29yZHM+Z3Jvd3Ro
IGZhY3RvcjwvS2V5d29yZHM+PEtleXdvcmRzPmdyb3d0aC1mYWN0b3I8L0tleXdvcmRzPjxLZXl3
b3Jkcz5IdW1hbjwvS2V5d29yZHM+PEtleXdvcmRzPmh1bWFuczwvS2V5d29yZHM+PEtleXdvcmRz
PmxpbmU8L0tleXdvcmRzPjxLZXl3b3Jkcz5tZWNoYW5pc208L0tleXdvcmRzPjxLZXl3b3Jkcz5t
ZXRhYm9saXNtPC9LZXl3b3Jkcz48S2V5d29yZHM+TWV0aG9kczwvS2V5d29yZHM+PEtleXdvcmRz
Pm1vbGVjdWxhcjwvS2V5d29yZHM+PEtleXdvcmRzPk11dGFnZW5pY2l0eSBUZXN0czwvS2V5d29y
ZHM+PEtleXdvcmRzPm5lb3BsYXNtPC9LZXl3b3Jkcz48S2V5d29yZHM+TmVvcGxhc3RpYyBTdGVt
IENlbGxzPC9LZXl3b3Jkcz48S2V5d29yZHM+cGF0aG9sb2d5PC9LZXl3b3Jkcz48S2V5d29yZHM+
cGhhcm1hY29sb2d5PC9LZXl3b3Jkcz48S2V5d29yZHM+UGhlbm90eXBlPC9LZXl3b3Jkcz48S2V5
d29yZHM+cGhvc3Bob3J5bGF0aW9uPC9LZXl3b3Jkcz48S2V5d29yZHM+cHJvdGVpbjwvS2V5d29y
ZHM+PEtleXdvcmRzPnF1aWVzY2VudDwvS2V5d29yZHM+PEtleXdvcmRzPnJlY2VwdG9yPC9LZXl3
b3Jkcz48S2V5d29yZHM+UmVjZXB0b3IsRXBpZGVybWFsIEdyb3d0aCBGYWN0b3I8L0tleXdvcmRz
PjxLZXl3b3Jkcz5yZXBhaXI8L0tleXdvcmRzPjxLZXl3b3Jkcz5SZXNlYXJjaDwvS2V5d29yZHM+
PEtleXdvcmRzPnJlc2lzdGFudDwvS2V5d29yZHM+PEtleXdvcmRzPnNlbmVzY2VuY2U8L0tleXdv
cmRzPjxLZXl3b3Jkcz5TVEFUMyBUcmFuc2NyaXB0aW9uIEZhY3RvcjwvS2V5d29yZHM+PEtleXdv
cmRzPlNURU0gQ0VMTFM8L0tleXdvcmRzPjxLZXl3b3Jkcz5zdXJ2aXZhbDwvS2V5d29yZHM+PEtl
eXdvcmRzPnRyYW5zY3JpcHRpb248L0tleXdvcmRzPjxLZXl3b3Jkcz50cmFuc2NyaXB0aW9uIGZh
Y3RvcjwvS2V5d29yZHM+PEtleXdvcmRzPlR1bW9yIFN0ZW0gQ2VsbCBBc3NheTwvS2V5d29yZHM+
PEtleXdvcmRzPlVsdHJhdmlvbGV0IFJheXM8L0tleXdvcmRzPjxSZXByaW50Pk5vdCBpbiBGaWxl
PC9SZXByaW50PjxTdGFydF9QYWdlPjM2NDM8L1N0YXJ0X1BhZ2U+PEVuZF9QYWdlPjM2NTI8L0Vu
ZF9QYWdlPjxQZXJpb2RpY2FsPkouQ2VsbCBCaW9jaGVtLjwvUGVyaW9kaWNhbD48Vm9sdW1lPjEx
MzwvVm9sdW1lPjxJc3N1ZT4xMjwvSXNzdWU+PE1pc2NfMz4xMC4xMDAyL2pjYi4yNDIyOCBbZG9p
XTwvTWlzY18zPjxBZGRyZXNzPlN0YXRlIEtleSBMYWJvcmF0b3J5IG9mIE1vbGVjdWxhciBPbmNv
bG9neSwgQ2FuY2VyIEluc3RpdHV0ZSBhbmQgSG9zcGl0YWwsIENoaW5lc2UgQWNhZGVteSBvZiBN
ZWRpY2FsIFNjaWVuY2VzIGFuZCBQZWtpbmcgVW5pb24gTWVkaWNhbCBDb2xsZWdlLCBCZWlqaW5n
LCBDaGluYTwvQWRkcmVzcz48V2ViX1VSTD5QTToyMjcxMTU1NDwvV2ViX1VSTD48WlpfSm91cm5h
bFN0ZEFiYnJldj48ZiBuYW1lPSJTeXN0ZW0iPkouQ2VsbCBCaW9jaGVtLjwvZj48L1paX0pvdXJu
YWxTdGRBYmJyZXY+PFpaX1dvcmtmb3JtSUQ+MTwvWlpfV29ya2Zvcm1JRD48L01ETD48L0NpdGU+
PC9SZWZtYW4+AG==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97382" w:rsidRPr="008619FD">
        <w:rPr>
          <w:rFonts w:ascii="Book Antiqua" w:hAnsi="Book Antiqua"/>
          <w:sz w:val="24"/>
          <w:szCs w:val="24"/>
          <w:vertAlign w:val="superscript"/>
        </w:rPr>
      </w:r>
      <w:r w:rsidR="00497382"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47]</w:t>
      </w:r>
      <w:r w:rsidR="00497382" w:rsidRPr="008619FD">
        <w:rPr>
          <w:rFonts w:ascii="Book Antiqua" w:hAnsi="Book Antiqua"/>
          <w:sz w:val="24"/>
          <w:szCs w:val="24"/>
          <w:vertAlign w:val="superscript"/>
        </w:rPr>
        <w:fldChar w:fldCharType="end"/>
      </w:r>
      <w:r w:rsidR="00454912" w:rsidRPr="008619FD">
        <w:rPr>
          <w:rFonts w:ascii="Book Antiqua" w:hAnsi="Book Antiqua"/>
          <w:sz w:val="24"/>
          <w:szCs w:val="24"/>
        </w:rPr>
        <w:t>.</w:t>
      </w:r>
      <w:r w:rsidR="00CD0EB4" w:rsidRPr="008619FD">
        <w:rPr>
          <w:rFonts w:ascii="Book Antiqua" w:hAnsi="Book Antiqua"/>
          <w:sz w:val="24"/>
          <w:szCs w:val="24"/>
        </w:rPr>
        <w:t xml:space="preserve"> </w:t>
      </w:r>
      <w:r w:rsidR="001348CC" w:rsidRPr="008619FD">
        <w:rPr>
          <w:rFonts w:ascii="Book Antiqua" w:hAnsi="Book Antiqua"/>
          <w:sz w:val="24"/>
          <w:szCs w:val="24"/>
        </w:rPr>
        <w:t xml:space="preserve">NSCLC TICs </w:t>
      </w:r>
      <w:r w:rsidR="0023444C" w:rsidRPr="008619FD">
        <w:rPr>
          <w:rFonts w:ascii="Book Antiqua" w:hAnsi="Book Antiqua"/>
          <w:sz w:val="24"/>
          <w:szCs w:val="24"/>
        </w:rPr>
        <w:t>showed</w:t>
      </w:r>
      <w:r w:rsidR="001348CC" w:rsidRPr="008619FD">
        <w:rPr>
          <w:rFonts w:ascii="Book Antiqua" w:hAnsi="Book Antiqua"/>
          <w:sz w:val="24"/>
          <w:szCs w:val="24"/>
        </w:rPr>
        <w:t xml:space="preserve"> </w:t>
      </w:r>
      <w:r w:rsidR="00027D5B" w:rsidRPr="008619FD">
        <w:rPr>
          <w:rFonts w:ascii="Book Antiqua" w:hAnsi="Book Antiqua"/>
          <w:sz w:val="24"/>
          <w:szCs w:val="24"/>
        </w:rPr>
        <w:t>an</w:t>
      </w:r>
      <w:r w:rsidR="0023444C" w:rsidRPr="008619FD">
        <w:rPr>
          <w:rFonts w:ascii="Book Antiqua" w:hAnsi="Book Antiqua"/>
          <w:sz w:val="24"/>
          <w:szCs w:val="24"/>
        </w:rPr>
        <w:t xml:space="preserve"> impaired</w:t>
      </w:r>
      <w:r w:rsidR="001348CC" w:rsidRPr="008619FD">
        <w:rPr>
          <w:rFonts w:ascii="Book Antiqua" w:hAnsi="Book Antiqua"/>
          <w:sz w:val="24"/>
          <w:szCs w:val="24"/>
        </w:rPr>
        <w:t xml:space="preserve"> DDR due to </w:t>
      </w:r>
      <w:r w:rsidR="009B25E1" w:rsidRPr="008619FD">
        <w:rPr>
          <w:rFonts w:ascii="Book Antiqua" w:hAnsi="Book Antiqua"/>
          <w:sz w:val="24"/>
          <w:szCs w:val="24"/>
        </w:rPr>
        <w:t>deficient</w:t>
      </w:r>
      <w:r w:rsidR="001348CC" w:rsidRPr="008619FD">
        <w:rPr>
          <w:rFonts w:ascii="Book Antiqua" w:hAnsi="Book Antiqua"/>
          <w:sz w:val="24"/>
          <w:szCs w:val="24"/>
        </w:rPr>
        <w:t xml:space="preserve"> activation of </w:t>
      </w:r>
      <w:r w:rsidR="009B25E1" w:rsidRPr="008619FD">
        <w:rPr>
          <w:rFonts w:ascii="Book Antiqua" w:hAnsi="Book Antiqua"/>
          <w:sz w:val="24"/>
          <w:szCs w:val="24"/>
        </w:rPr>
        <w:t xml:space="preserve">various checkpoint factors, </w:t>
      </w:r>
      <w:r w:rsidR="009B25E1" w:rsidRPr="008619FD">
        <w:rPr>
          <w:rFonts w:ascii="Book Antiqua" w:hAnsi="Book Antiqua"/>
          <w:i/>
          <w:sz w:val="24"/>
          <w:szCs w:val="24"/>
        </w:rPr>
        <w:t>e.g.</w:t>
      </w:r>
      <w:r w:rsidR="009B25E1" w:rsidRPr="008619FD">
        <w:rPr>
          <w:rFonts w:ascii="Book Antiqua" w:hAnsi="Book Antiqua"/>
          <w:sz w:val="24"/>
          <w:szCs w:val="24"/>
        </w:rPr>
        <w:t xml:space="preserve">, </w:t>
      </w:r>
      <w:r w:rsidR="001348CC" w:rsidRPr="008619FD">
        <w:rPr>
          <w:rFonts w:ascii="Book Antiqua" w:hAnsi="Book Antiqua"/>
          <w:sz w:val="24"/>
          <w:szCs w:val="24"/>
        </w:rPr>
        <w:t>ATM, DNA-</w:t>
      </w:r>
      <w:proofErr w:type="spellStart"/>
      <w:r w:rsidR="001348CC" w:rsidRPr="008619FD">
        <w:rPr>
          <w:rFonts w:ascii="Book Antiqua" w:hAnsi="Book Antiqua"/>
          <w:sz w:val="24"/>
          <w:szCs w:val="24"/>
        </w:rPr>
        <w:t>PKcs</w:t>
      </w:r>
      <w:proofErr w:type="spellEnd"/>
      <w:r w:rsidR="006F130E" w:rsidRPr="008619FD">
        <w:rPr>
          <w:rFonts w:ascii="Book Antiqua" w:hAnsi="Book Antiqua"/>
          <w:sz w:val="24"/>
          <w:szCs w:val="24"/>
        </w:rPr>
        <w:t xml:space="preserve">, </w:t>
      </w:r>
      <w:proofErr w:type="spellStart"/>
      <w:r w:rsidR="006F130E" w:rsidRPr="008619FD">
        <w:rPr>
          <w:rFonts w:ascii="Book Antiqua" w:hAnsi="Book Antiqua"/>
          <w:sz w:val="24"/>
          <w:szCs w:val="24"/>
        </w:rPr>
        <w:t>Krű</w:t>
      </w:r>
      <w:r w:rsidR="001348CC" w:rsidRPr="008619FD">
        <w:rPr>
          <w:rFonts w:ascii="Book Antiqua" w:hAnsi="Book Antiqua"/>
          <w:sz w:val="24"/>
          <w:szCs w:val="24"/>
        </w:rPr>
        <w:t>ppel</w:t>
      </w:r>
      <w:proofErr w:type="spellEnd"/>
      <w:r w:rsidR="001348CC" w:rsidRPr="008619FD">
        <w:rPr>
          <w:rFonts w:ascii="Book Antiqua" w:hAnsi="Book Antiqua"/>
          <w:sz w:val="24"/>
          <w:szCs w:val="24"/>
        </w:rPr>
        <w:t>-associated protein 1 (KAP1)</w:t>
      </w:r>
      <w:r w:rsidR="00337E0E" w:rsidRPr="008619FD">
        <w:rPr>
          <w:rFonts w:ascii="Book Antiqua" w:hAnsi="Book Antiqua"/>
          <w:sz w:val="24"/>
          <w:szCs w:val="24"/>
        </w:rPr>
        <w:t>,</w:t>
      </w:r>
      <w:r w:rsidR="001348CC" w:rsidRPr="008619FD">
        <w:rPr>
          <w:rFonts w:ascii="Book Antiqua" w:hAnsi="Book Antiqua"/>
          <w:sz w:val="24"/>
          <w:szCs w:val="24"/>
        </w:rPr>
        <w:t xml:space="preserve"> and F</w:t>
      </w:r>
      <w:r w:rsidR="00027D5B" w:rsidRPr="008619FD">
        <w:rPr>
          <w:rFonts w:ascii="Book Antiqua" w:hAnsi="Book Antiqua"/>
          <w:sz w:val="24"/>
          <w:szCs w:val="24"/>
        </w:rPr>
        <w:t>A</w:t>
      </w:r>
      <w:r w:rsidR="001348CC" w:rsidRPr="008619FD">
        <w:rPr>
          <w:rFonts w:ascii="Book Antiqua" w:hAnsi="Book Antiqua"/>
          <w:sz w:val="24"/>
          <w:szCs w:val="24"/>
        </w:rPr>
        <w:t xml:space="preserve"> </w:t>
      </w:r>
      <w:r w:rsidR="001348CC" w:rsidRPr="008619FD">
        <w:rPr>
          <w:rFonts w:ascii="Book Antiqua" w:hAnsi="Book Antiqua"/>
          <w:sz w:val="24"/>
          <w:szCs w:val="24"/>
        </w:rPr>
        <w:lastRenderedPageBreak/>
        <w:t xml:space="preserve">complementation group D2 (FANCD2), leading to compromised cell </w:t>
      </w:r>
      <w:r w:rsidR="00CD0EB4" w:rsidRPr="008619FD">
        <w:rPr>
          <w:rFonts w:ascii="Book Antiqua" w:hAnsi="Book Antiqua"/>
          <w:sz w:val="24"/>
          <w:szCs w:val="24"/>
        </w:rPr>
        <w:t>cycle checkpoints</w:t>
      </w:r>
      <w:r w:rsidR="00497382" w:rsidRPr="008619FD">
        <w:rPr>
          <w:rFonts w:ascii="Book Antiqua" w:hAnsi="Book Antiqua"/>
          <w:sz w:val="24"/>
          <w:szCs w:val="24"/>
          <w:vertAlign w:val="superscript"/>
        </w:rPr>
        <w:fldChar w:fldCharType="begin">
          <w:fldData xml:space="preserve">PFJlZm1hbj48Q2l0ZT48QXV0aG9yPkx1bmRob2xtPC9BdXRob3I+PFllYXI+MjAxMzwvWWVhcj48
UmVjTnVtPjk5ODA8L1JlY051bT48SURUZXh0PlJlc2lzdGFuY2UgdG8gRE5BLWRhbWFnaW5nIHRy
ZWF0bWVudCBpbiBub24tc21hbGwgY2VsbCBsdW5nIGNhbmNlciB0dW1vci1pbml0aWF0aW5nIGNl
bGxzIGludm9sdmVzIHJlZHVjZWQgRE5BLVBLL0FUTSBhY3RpdmF0aW9uIGFuZCBkaW1pbmlzaGVk
IGNlbGwgY3ljbGUgYXJyZXN0JiN4QTsyPC9JRFRleHQ+PE1ETCBSZWZfVHlwZT0iSm91cm5hbCI+
PFJlZl9UeXBlPkpvdXJuYWw8L1JlZl9UeXBlPjxSZWZfSUQ+OTk4MDwvUmVmX0lEPjxUaXRsZV9Q
cmltYXJ5PlJlc2lzdGFuY2UgdG8gRE5BLWRhbWFnaW5nIHRyZWF0bWVudCBpbiBub24tc21hbGwg
Y2VsbCBsdW5nIGNhbmNlciB0dW1vci1pbml0aWF0aW5nIGNlbGxzIGludm9sdmVzIHJlZHVjZWQg
RE5BLVBLL0FUTSBhY3RpdmF0aW9uIGFuZCBkaW1pbmlzaGVkIGNlbGwgY3ljbGUgYXJyZXN0JiN4
QTsyPC9UaXRsZV9QcmltYXJ5PjxBdXRob3JzX1ByaW1hcnk+THVuZGhvbG0sTC48L0F1dGhvcnNf
UHJpbWFyeT48QXV0aG9yc19QcmltYXJ5PkhhYWcsUC48L0F1dGhvcnNfUHJpbWFyeT48QXV0aG9y
c19QcmltYXJ5PlpvbmcsRC48L0F1dGhvcnNfUHJpbWFyeT48QXV0aG9yc19QcmltYXJ5Pkp1bnR0
aSxULjwvQXV0aG9yc19QcmltYXJ5PjxBdXRob3JzX1ByaW1hcnk+TW9yayxCLjwvQXV0aG9yc19Q
cmltYXJ5PjxBdXRob3JzX1ByaW1hcnk+TGV3ZW5zb2huLFIuPC9BdXRob3JzX1ByaW1hcnk+PEF1
dGhvcnNfUHJpbWFyeT5WaWt0b3Jzc29uLEsuPC9BdXRob3JzX1ByaW1hcnk+PERhdGVfUHJpbWFy
eT4yMDEzPC9EYXRlX1ByaW1hcnk+PEtleXdvcmRzPmFjdGl2YXRpb248L0tleXdvcmRzPjxLZXl3
b3Jkcz5BbmltYWxzPC9LZXl3b3Jkcz48S2V5d29yZHM+QW50aWdlbnM8L0tleXdvcmRzPjxLZXl3
b3Jkcz5BbnRpZ2VucyxDRDwvS2V5d29yZHM+PEtleXdvcmRzPkFudGluZW9wbGFzdGljIEFnZW50
czwvS2V5d29yZHM+PEtleXdvcmRzPkFudGluZW9wbGFzdGljLUFnZW50czwvS2V5d29yZHM+PEtl
eXdvcmRzPkFydGljbGU8L0tleXdvcmRzPjxLZXl3b3Jkcz5hdGF4aWEgdGVsYW5naWVjdGFzaWE8
L0tleXdvcmRzPjxLZXl3b3Jkcz5BdGF4aWEgVGVsYW5naWVjdGFzaWEgTXV0YXRlZCBQcm90ZWlu
czwvS2V5d29yZHM+PEtleXdvcmRzPmNhbmNlcjwvS2V5d29yZHM+PEtleXdvcmRzPkNhcmNpbm9t
YSxOb24tU21hbGwtQ2VsbCBMdW5nPC9LZXl3b3Jkcz48S2V5d29yZHM+Y2FzcGFzZTwvS2V5d29y
ZHM+PEtleXdvcmRzPkNhc3Bhc2UgMzwvS2V5d29yZHM+PEtleXdvcmRzPmNlbGw8L0tleXdvcmRz
PjxLZXl3b3Jkcz5jZWxsIGN5Y2xlPC9LZXl3b3Jkcz48S2V5d29yZHM+Y2VsbCBjeWNsZSBhcnJl
c3Q8L0tleXdvcmRzPjxLZXl3b3Jkcz5DZWxsIEN5Y2xlIFByb3RlaW5zPC9LZXl3b3Jkcz48S2V5
d29yZHM+Q2VsbCBMaW5lPC9LZXl3b3Jkcz48S2V5d29yZHM+Q2VsbCBMaW5lLFR1bW9yPC9LZXl3
b3Jkcz48S2V5d29yZHM+Q2VsbC1DeWNsZTwvS2V5d29yZHM+PEtleXdvcmRzPkNlbGwtTGluZTwv
S2V5d29yZHM+PEtleXdvcmRzPmNlbGxzPC9LZXl3b3Jkcz48S2V5d29yZHM+Y2hlbW90aGVyYXB5
PC9LZXl3b3Jkcz48S2V5d29yZHM+Q2lzcGxhdGluPC9LZXl3b3Jkcz48S2V5d29yZHM+Y2xlYXZh
Z2U8L0tleXdvcmRzPjxLZXl3b3Jkcz5jb21wbGVtZW50YXRpb248L0tleXdvcmRzPjxLZXl3b3Jk
cz5jeXRvdG94aWNpdHk8L0tleXdvcmRzPjxLZXl3b3Jkcz5kYW1hZ2U8L0tleXdvcmRzPjxLZXl3
b3Jkcz5ETkE8L0tleXdvcmRzPjxLZXl3b3Jkcz5ETkEgYmluZGluZzwvS2V5d29yZHM+PEtleXdv
cmRzPkROQSBiaW5kaW5nIHByb3RlaW48L0tleXdvcmRzPjxLZXl3b3Jkcz5ETkEgQmluZGluZyBw
cm90ZWluczwvS2V5d29yZHM+PEtleXdvcmRzPkROQSBkYW1hZ2U8L0tleXdvcmRzPjxLZXl3b3Jk
cz5ETkEgcmVwYWlyPC9LZXl3b3Jkcz48S2V5d29yZHM+RE5BLUFjdGl2YXRlZCBQcm90ZWluIEtp
bmFzZTwvS2V5d29yZHM+PEtleXdvcmRzPmRuYS1iaW5kaW5nPC9LZXl3b3Jkcz48S2V5d29yZHM+
RE5BLUJpbmRpbmcgUHJvdGVpbnM8L0tleXdvcmRzPjxLZXl3b3Jkcz5ETkEtRGFtYWdlPC9LZXl3
b3Jkcz48S2V5d29yZHM+RE5BLXJlcGFpcjwvS2V5d29yZHM+PEtleXdvcmRzPmRydWcgZWZmZWN0
czwvS2V5d29yZHM+PEtleXdvcmRzPkRydWcgUmVzaXN0YW5jZSxOZW9wbGFzbTwvS2V5d29yZHM+
PEtleXdvcmRzPkVDPC9LZXl3b3Jkcz48S2V5d29yZHM+ZXhwcmVzc2lvbjwvS2V5d29yZHM+PEtl
eXdvcmRzPkZhbmNvbmkgQW5lbWlhPC9LZXl3b3Jkcz48S2V5d29yZHM+RzIgUGhhc2UgQ2VsbCBD
eWNsZSBDaGVja3BvaW50czwvS2V5d29yZHM+PEtleXdvcmRzPmdseWNvcHJvdGVpbjwvS2V5d29y
ZHM+PEtleXdvcmRzPmdseWNvcHJvdGVpbnM8L0tleXdvcmRzPjxLZXl3b3Jkcz5oaXN0b25lPC9L
ZXl3b3Jkcz48S2V5d29yZHM+SGlzdG9uZXM8L0tleXdvcmRzPjxLZXl3b3Jkcz5IdW1hbjwvS2V5
d29yZHM+PEtleXdvcmRzPmh1bWFuczwvS2V5d29yZHM+PEtleXdvcmRzPmluIHZpdm88L0tleXdv
cmRzPjxLZXl3b3Jkcz5pbi12aXZvPC9LZXl3b3Jkcz48S2V5d29yZHM+aW5oaWJpdGlvbjwvS2V5
d29yZHM+PEtleXdvcmRzPmlycmFkaWF0aW9uPC9LZXl3b3Jkcz48S2V5d29yZHM+a2luYXNlPC9L
ZXl3b3Jkcz48S2V5d29yZHM+bGluZTwvS2V5d29yZHM+PEtleXdvcmRzPkx1bmc8L0tleXdvcmRz
PjxLZXl3b3Jkcz5sdW5nIGNhbmNlcjwvS2V5d29yZHM+PEtleXdvcmRzPkx1bmcgTmVvcGxhc21z
PC9LZXl3b3Jkcz48S2V5d29yZHM+bWVkaXVtPC9LZXl3b3Jkcz48S2V5d29yZHM+bWV0YWJvbGlz
bTwvS2V5d29yZHM+PEtleXdvcmRzPk1pY2U8L0tleXdvcmRzPjxLZXl3b3Jkcz5NaWNlLFNjaWQ8
L0tleXdvcmRzPjxLZXl3b3Jkcz5tb2RlbDwvS2V5d29yZHM+PEtleXdvcmRzPm1vdXNlPC9LZXl3
b3Jkcz48S2V5d29yZHM+TmVvcGxhc3RpYyBTdGVtIENlbGxzPC9LZXl3b3Jkcz48S2V5d29yZHM+
UEFSUDwvS2V5d29yZHM+PEtleXdvcmRzPnBhdGhvbG9neTwvS2V5d29yZHM+PEtleXdvcmRzPnBl
cHRpZGU8L0tleXdvcmRzPjxLZXl3b3Jkcz5QZXB0aWRlczwvS2V5d29yZHM+PEtleXdvcmRzPnBo
YXJtYWNvbG9neTwvS2V5d29yZHM+PEtleXdvcmRzPlBoZW5vdHlwZTwvS2V5d29yZHM+PEtleXdv
cmRzPnBob3NwaG9yeWxhdGlvbjwvS2V5d29yZHM+PEtleXdvcmRzPlBvbHkoQURQLXJpYm9zZSkg
UG9seW1lcmFzZXM8L0tleXdvcmRzPjxLZXl3b3Jkcz5wb2x5bWVyYXNlPC9LZXl3b3Jkcz48S2V5
d29yZHM+cG9wdWxhdGlvbjwvS2V5d29yZHM+PEtleXdvcmRzPnByb3RlaW48L0tleXdvcmRzPjxL
ZXl3b3Jkcz5wcm90ZWluIGtpbmFzZTwvS2V5d29yZHM+PEtleXdvcmRzPlByb3RlaW4tU2VyaW5l
LVRocmVvbmluZSBLaW5hc2VzPC9LZXl3b3Jkcz48S2V5d29yZHM+UHJvdGVpbnM8L0tleXdvcmRz
PjxLZXl3b3Jkcz5yYWRpYXRpb248L0tleXdvcmRzPjxLZXl3b3Jkcz5yYWRpYXRpb24gZWZmZWN0
czwvS2V5d29yZHM+PEtleXdvcmRzPlJhZGlhdGlvbixJb25pemluZzwvS2V5d29yZHM+PEtleXdv
cmRzPnJlcGFpcjwvS2V5d29yZHM+PEtleXdvcmRzPlJlcHJlc3NvciBQcm90ZWluczwvS2V5d29y
ZHM+PEtleXdvcmRzPlJlc2VhcmNoPC9LZXl3b3Jkcz48S2V5d29yZHM+cmVzaXN0YW5jZTwvS2V5
d29yZHM+PEtleXdvcmRzPlNURU0gQ0VMTFM8L0tleXdvcmRzPjxLZXl3b3Jkcz5zdXJ2aXZhbDwv
S2V5d29yZHM+PEtleXdvcmRzPnRoZXJhcHk8L0tleXdvcmRzPjxLZXl3b3Jkcz5UcmFuc3BsYW50
YXRpb24sSGV0ZXJvbG9nb3VzPC9LZXl3b3Jkcz48S2V5d29yZHM+dHVtb3I8L0tleXdvcmRzPjxL
ZXl3b3Jkcz5UdW1vciBzdXBwcmVzc29yPC9LZXl3b3Jkcz48S2V5d29yZHM+VHVtb3IgU3VwcHJl
c3NvciBQcm90ZWluczwvS2V5d29yZHM+PFJlcHJpbnQ+Tm90IGluIEZpbGU8L1JlcHJpbnQ+PFN0
YXJ0X1BhZ2U+ZTQ3ODwvU3RhcnRfUGFnZT48UGVyaW9kaWNhbD5DZWxsIERlYXRoLkRpcy48L1Bl
cmlvZGljYWw+PFZvbHVtZT40PC9Wb2x1bWU+PFVzZXJfRGVmXzU+UE1DMzU2Mzk5ODwvVXNlcl9E
ZWZfNT48TWlzY18zPmNkZGlzMjAxMjIxMSBbcGlpXTsxMC4xMDM4L2NkZGlzLjIwMTIuMjExIFtk
b2ldPC9NaXNjXzM+PEFkZHJlc3M+RGVwYXJ0bWVudCBvZiBPbmNvbG9neS1QYXRob2xvZ3ksIEth
cm9saW5za2EgQmlvbWljcyBDZW50ZXIsIEthcm9saW5za2EgSW5zdGl0dXRldCBhbmQgS2Fyb2xp
bnNrYSBVbml2ZXJzaXR5IEhvc3BpdGFsLCBTdG9ja2hvbG0sIFN3ZWRlbjwvQWRkcmVzcz48V2Vi
X1VSTD5QTToyMzM3MDI3ODwvV2ViX1VSTD48WlpfSm91cm5hbEZ1bGw+PGYgbmFtZT0iU3lzdGVt
Ij5DZWxsIERlYXRoLkRpcy48L2Y+PC9aWl9Kb3VybmFsRnVsbD48WlpfV29ya2Zvcm1JRD4xPC9a
Wl9Xb3Jr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x1bmRob2xtPC9BdXRob3I+PFllYXI+MjAxMzwvWWVhcj48
UmVjTnVtPjk5ODA8L1JlY051bT48SURUZXh0PlJlc2lzdGFuY2UgdG8gRE5BLWRhbWFnaW5nIHRy
ZWF0bWVudCBpbiBub24tc21hbGwgY2VsbCBsdW5nIGNhbmNlciB0dW1vci1pbml0aWF0aW5nIGNl
bGxzIGludm9sdmVzIHJlZHVjZWQgRE5BLVBLL0FUTSBhY3RpdmF0aW9uIGFuZCBkaW1pbmlzaGVk
IGNlbGwgY3ljbGUgYXJyZXN0JiN4QTsyPC9JRFRleHQ+PE1ETCBSZWZfVHlwZT0iSm91cm5hbCI+
PFJlZl9UeXBlPkpvdXJuYWw8L1JlZl9UeXBlPjxSZWZfSUQ+OTk4MDwvUmVmX0lEPjxUaXRsZV9Q
cmltYXJ5PlJlc2lzdGFuY2UgdG8gRE5BLWRhbWFnaW5nIHRyZWF0bWVudCBpbiBub24tc21hbGwg
Y2VsbCBsdW5nIGNhbmNlciB0dW1vci1pbml0aWF0aW5nIGNlbGxzIGludm9sdmVzIHJlZHVjZWQg
RE5BLVBLL0FUTSBhY3RpdmF0aW9uIGFuZCBkaW1pbmlzaGVkIGNlbGwgY3ljbGUgYXJyZXN0JiN4
QTsyPC9UaXRsZV9QcmltYXJ5PjxBdXRob3JzX1ByaW1hcnk+THVuZGhvbG0sTC48L0F1dGhvcnNf
UHJpbWFyeT48QXV0aG9yc19QcmltYXJ5PkhhYWcsUC48L0F1dGhvcnNfUHJpbWFyeT48QXV0aG9y
c19QcmltYXJ5PlpvbmcsRC48L0F1dGhvcnNfUHJpbWFyeT48QXV0aG9yc19QcmltYXJ5Pkp1bnR0
aSxULjwvQXV0aG9yc19QcmltYXJ5PjxBdXRob3JzX1ByaW1hcnk+TW9yayxCLjwvQXV0aG9yc19Q
cmltYXJ5PjxBdXRob3JzX1ByaW1hcnk+TGV3ZW5zb2huLFIuPC9BdXRob3JzX1ByaW1hcnk+PEF1
dGhvcnNfUHJpbWFyeT5WaWt0b3Jzc29uLEsuPC9BdXRob3JzX1ByaW1hcnk+PERhdGVfUHJpbWFy
eT4yMDEzPC9EYXRlX1ByaW1hcnk+PEtleXdvcmRzPmFjdGl2YXRpb248L0tleXdvcmRzPjxLZXl3
b3Jkcz5BbmltYWxzPC9LZXl3b3Jkcz48S2V5d29yZHM+QW50aWdlbnM8L0tleXdvcmRzPjxLZXl3
b3Jkcz5BbnRpZ2VucyxDRDwvS2V5d29yZHM+PEtleXdvcmRzPkFudGluZW9wbGFzdGljIEFnZW50
czwvS2V5d29yZHM+PEtleXdvcmRzPkFudGluZW9wbGFzdGljLUFnZW50czwvS2V5d29yZHM+PEtl
eXdvcmRzPkFydGljbGU8L0tleXdvcmRzPjxLZXl3b3Jkcz5hdGF4aWEgdGVsYW5naWVjdGFzaWE8
L0tleXdvcmRzPjxLZXl3b3Jkcz5BdGF4aWEgVGVsYW5naWVjdGFzaWEgTXV0YXRlZCBQcm90ZWlu
czwvS2V5d29yZHM+PEtleXdvcmRzPmNhbmNlcjwvS2V5d29yZHM+PEtleXdvcmRzPkNhcmNpbm9t
YSxOb24tU21hbGwtQ2VsbCBMdW5nPC9LZXl3b3Jkcz48S2V5d29yZHM+Y2FzcGFzZTwvS2V5d29y
ZHM+PEtleXdvcmRzPkNhc3Bhc2UgMzwvS2V5d29yZHM+PEtleXdvcmRzPmNlbGw8L0tleXdvcmRz
PjxLZXl3b3Jkcz5jZWxsIGN5Y2xlPC9LZXl3b3Jkcz48S2V5d29yZHM+Y2VsbCBjeWNsZSBhcnJl
c3Q8L0tleXdvcmRzPjxLZXl3b3Jkcz5DZWxsIEN5Y2xlIFByb3RlaW5zPC9LZXl3b3Jkcz48S2V5
d29yZHM+Q2VsbCBMaW5lPC9LZXl3b3Jkcz48S2V5d29yZHM+Q2VsbCBMaW5lLFR1bW9yPC9LZXl3
b3Jkcz48S2V5d29yZHM+Q2VsbC1DeWNsZTwvS2V5d29yZHM+PEtleXdvcmRzPkNlbGwtTGluZTwv
S2V5d29yZHM+PEtleXdvcmRzPmNlbGxzPC9LZXl3b3Jkcz48S2V5d29yZHM+Y2hlbW90aGVyYXB5
PC9LZXl3b3Jkcz48S2V5d29yZHM+Q2lzcGxhdGluPC9LZXl3b3Jkcz48S2V5d29yZHM+Y2xlYXZh
Z2U8L0tleXdvcmRzPjxLZXl3b3Jkcz5jb21wbGVtZW50YXRpb248L0tleXdvcmRzPjxLZXl3b3Jk
cz5jeXRvdG94aWNpdHk8L0tleXdvcmRzPjxLZXl3b3Jkcz5kYW1hZ2U8L0tleXdvcmRzPjxLZXl3
b3Jkcz5ETkE8L0tleXdvcmRzPjxLZXl3b3Jkcz5ETkEgYmluZGluZzwvS2V5d29yZHM+PEtleXdv
cmRzPkROQSBiaW5kaW5nIHByb3RlaW48L0tleXdvcmRzPjxLZXl3b3Jkcz5ETkEgQmluZGluZyBw
cm90ZWluczwvS2V5d29yZHM+PEtleXdvcmRzPkROQSBkYW1hZ2U8L0tleXdvcmRzPjxLZXl3b3Jk
cz5ETkEgcmVwYWlyPC9LZXl3b3Jkcz48S2V5d29yZHM+RE5BLUFjdGl2YXRlZCBQcm90ZWluIEtp
bmFzZTwvS2V5d29yZHM+PEtleXdvcmRzPmRuYS1iaW5kaW5nPC9LZXl3b3Jkcz48S2V5d29yZHM+
RE5BLUJpbmRpbmcgUHJvdGVpbnM8L0tleXdvcmRzPjxLZXl3b3Jkcz5ETkEtRGFtYWdlPC9LZXl3
b3Jkcz48S2V5d29yZHM+RE5BLXJlcGFpcjwvS2V5d29yZHM+PEtleXdvcmRzPmRydWcgZWZmZWN0
czwvS2V5d29yZHM+PEtleXdvcmRzPkRydWcgUmVzaXN0YW5jZSxOZW9wbGFzbTwvS2V5d29yZHM+
PEtleXdvcmRzPkVDPC9LZXl3b3Jkcz48S2V5d29yZHM+ZXhwcmVzc2lvbjwvS2V5d29yZHM+PEtl
eXdvcmRzPkZhbmNvbmkgQW5lbWlhPC9LZXl3b3Jkcz48S2V5d29yZHM+RzIgUGhhc2UgQ2VsbCBD
eWNsZSBDaGVja3BvaW50czwvS2V5d29yZHM+PEtleXdvcmRzPmdseWNvcHJvdGVpbjwvS2V5d29y
ZHM+PEtleXdvcmRzPmdseWNvcHJvdGVpbnM8L0tleXdvcmRzPjxLZXl3b3Jkcz5oaXN0b25lPC9L
ZXl3b3Jkcz48S2V5d29yZHM+SGlzdG9uZXM8L0tleXdvcmRzPjxLZXl3b3Jkcz5IdW1hbjwvS2V5
d29yZHM+PEtleXdvcmRzPmh1bWFuczwvS2V5d29yZHM+PEtleXdvcmRzPmluIHZpdm88L0tleXdv
cmRzPjxLZXl3b3Jkcz5pbi12aXZvPC9LZXl3b3Jkcz48S2V5d29yZHM+aW5oaWJpdGlvbjwvS2V5
d29yZHM+PEtleXdvcmRzPmlycmFkaWF0aW9uPC9LZXl3b3Jkcz48S2V5d29yZHM+a2luYXNlPC9L
ZXl3b3Jkcz48S2V5d29yZHM+bGluZTwvS2V5d29yZHM+PEtleXdvcmRzPkx1bmc8L0tleXdvcmRz
PjxLZXl3b3Jkcz5sdW5nIGNhbmNlcjwvS2V5d29yZHM+PEtleXdvcmRzPkx1bmcgTmVvcGxhc21z
PC9LZXl3b3Jkcz48S2V5d29yZHM+bWVkaXVtPC9LZXl3b3Jkcz48S2V5d29yZHM+bWV0YWJvbGlz
bTwvS2V5d29yZHM+PEtleXdvcmRzPk1pY2U8L0tleXdvcmRzPjxLZXl3b3Jkcz5NaWNlLFNjaWQ8
L0tleXdvcmRzPjxLZXl3b3Jkcz5tb2RlbDwvS2V5d29yZHM+PEtleXdvcmRzPm1vdXNlPC9LZXl3
b3Jkcz48S2V5d29yZHM+TmVvcGxhc3RpYyBTdGVtIENlbGxzPC9LZXl3b3Jkcz48S2V5d29yZHM+
UEFSUDwvS2V5d29yZHM+PEtleXdvcmRzPnBhdGhvbG9neTwvS2V5d29yZHM+PEtleXdvcmRzPnBl
cHRpZGU8L0tleXdvcmRzPjxLZXl3b3Jkcz5QZXB0aWRlczwvS2V5d29yZHM+PEtleXdvcmRzPnBo
YXJtYWNvbG9neTwvS2V5d29yZHM+PEtleXdvcmRzPlBoZW5vdHlwZTwvS2V5d29yZHM+PEtleXdv
cmRzPnBob3NwaG9yeWxhdGlvbjwvS2V5d29yZHM+PEtleXdvcmRzPlBvbHkoQURQLXJpYm9zZSkg
UG9seW1lcmFzZXM8L0tleXdvcmRzPjxLZXl3b3Jkcz5wb2x5bWVyYXNlPC9LZXl3b3Jkcz48S2V5
d29yZHM+cG9wdWxhdGlvbjwvS2V5d29yZHM+PEtleXdvcmRzPnByb3RlaW48L0tleXdvcmRzPjxL
ZXl3b3Jkcz5wcm90ZWluIGtpbmFzZTwvS2V5d29yZHM+PEtleXdvcmRzPlByb3RlaW4tU2VyaW5l
LVRocmVvbmluZSBLaW5hc2VzPC9LZXl3b3Jkcz48S2V5d29yZHM+UHJvdGVpbnM8L0tleXdvcmRz
PjxLZXl3b3Jkcz5yYWRpYXRpb248L0tleXdvcmRzPjxLZXl3b3Jkcz5yYWRpYXRpb24gZWZmZWN0
czwvS2V5d29yZHM+PEtleXdvcmRzPlJhZGlhdGlvbixJb25pemluZzwvS2V5d29yZHM+PEtleXdv
cmRzPnJlcGFpcjwvS2V5d29yZHM+PEtleXdvcmRzPlJlcHJlc3NvciBQcm90ZWluczwvS2V5d29y
ZHM+PEtleXdvcmRzPlJlc2VhcmNoPC9LZXl3b3Jkcz48S2V5d29yZHM+cmVzaXN0YW5jZTwvS2V5
d29yZHM+PEtleXdvcmRzPlNURU0gQ0VMTFM8L0tleXdvcmRzPjxLZXl3b3Jkcz5zdXJ2aXZhbDwv
S2V5d29yZHM+PEtleXdvcmRzPnRoZXJhcHk8L0tleXdvcmRzPjxLZXl3b3Jkcz5UcmFuc3BsYW50
YXRpb24sSGV0ZXJvbG9nb3VzPC9LZXl3b3Jkcz48S2V5d29yZHM+dHVtb3I8L0tleXdvcmRzPjxL
ZXl3b3Jkcz5UdW1vciBzdXBwcmVzc29yPC9LZXl3b3Jkcz48S2V5d29yZHM+VHVtb3IgU3VwcHJl
c3NvciBQcm90ZWluczwvS2V5d29yZHM+PFJlcHJpbnQ+Tm90IGluIEZpbGU8L1JlcHJpbnQ+PFN0
YXJ0X1BhZ2U+ZTQ3ODwvU3RhcnRfUGFnZT48UGVyaW9kaWNhbD5DZWxsIERlYXRoLkRpcy48L1Bl
cmlvZGljYWw+PFZvbHVtZT40PC9Wb2x1bWU+PFVzZXJfRGVmXzU+UE1DMzU2Mzk5ODwvVXNlcl9E
ZWZfNT48TWlzY18zPmNkZGlzMjAxMjIxMSBbcGlpXTsxMC4xMDM4L2NkZGlzLjIwMTIuMjExIFtk
b2ldPC9NaXNjXzM+PEFkZHJlc3M+RGVwYXJ0bWVudCBvZiBPbmNvbG9neS1QYXRob2xvZ3ksIEth
cm9saW5za2EgQmlvbWljcyBDZW50ZXIsIEthcm9saW5za2EgSW5zdGl0dXRldCBhbmQgS2Fyb2xp
bnNrYSBVbml2ZXJzaXR5IEhvc3BpdGFsLCBTdG9ja2hvbG0sIFN3ZWRlbjwvQWRkcmVzcz48V2Vi
X1VSTD5QTToyMzM3MDI3ODwvV2ViX1VSTD48WlpfSm91cm5hbEZ1bGw+PGYgbmFtZT0iU3lzdGVt
Ij5DZWxsIERlYXRoLkRpcy48L2Y+PC9aWl9Kb3VybmFsRnVsbD48WlpfV29ya2Zvcm1JRD4xPC9a
Wl9Xb3Jr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97382" w:rsidRPr="008619FD">
        <w:rPr>
          <w:rFonts w:ascii="Book Antiqua" w:hAnsi="Book Antiqua"/>
          <w:sz w:val="24"/>
          <w:szCs w:val="24"/>
          <w:vertAlign w:val="superscript"/>
        </w:rPr>
      </w:r>
      <w:r w:rsidR="00497382"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48]</w:t>
      </w:r>
      <w:r w:rsidR="00497382" w:rsidRPr="008619FD">
        <w:rPr>
          <w:rFonts w:ascii="Book Antiqua" w:hAnsi="Book Antiqua"/>
          <w:sz w:val="24"/>
          <w:szCs w:val="24"/>
          <w:vertAlign w:val="superscript"/>
        </w:rPr>
        <w:fldChar w:fldCharType="end"/>
      </w:r>
      <w:r w:rsidR="00CD0EB4" w:rsidRPr="008619FD">
        <w:rPr>
          <w:rFonts w:ascii="Book Antiqua" w:hAnsi="Book Antiqua"/>
          <w:sz w:val="24"/>
          <w:szCs w:val="24"/>
        </w:rPr>
        <w:t>.</w:t>
      </w:r>
      <w:r w:rsidR="006F130E" w:rsidRPr="008619FD">
        <w:rPr>
          <w:rFonts w:ascii="Book Antiqua" w:hAnsi="Book Antiqua"/>
          <w:sz w:val="24"/>
          <w:szCs w:val="24"/>
        </w:rPr>
        <w:t xml:space="preserve"> </w:t>
      </w:r>
      <w:r w:rsidR="000644F5" w:rsidRPr="008619FD">
        <w:rPr>
          <w:rFonts w:ascii="Book Antiqua" w:hAnsi="Book Antiqua"/>
          <w:sz w:val="24"/>
          <w:szCs w:val="24"/>
        </w:rPr>
        <w:t xml:space="preserve">We have </w:t>
      </w:r>
      <w:r w:rsidR="006F130E" w:rsidRPr="008619FD">
        <w:rPr>
          <w:rFonts w:ascii="Book Antiqua" w:hAnsi="Book Antiqua"/>
          <w:sz w:val="24"/>
          <w:szCs w:val="24"/>
        </w:rPr>
        <w:t xml:space="preserve">recently </w:t>
      </w:r>
      <w:r w:rsidR="000644F5" w:rsidRPr="008619FD">
        <w:rPr>
          <w:rFonts w:ascii="Book Antiqua" w:hAnsi="Book Antiqua"/>
          <w:sz w:val="24"/>
          <w:szCs w:val="24"/>
        </w:rPr>
        <w:t xml:space="preserve">determined the NER efficiency of ovarian </w:t>
      </w:r>
      <w:r w:rsidR="00027D5B" w:rsidRPr="008619FD">
        <w:rPr>
          <w:rFonts w:ascii="Book Antiqua" w:hAnsi="Book Antiqua"/>
          <w:sz w:val="24"/>
          <w:szCs w:val="24"/>
        </w:rPr>
        <w:t>CSCs</w:t>
      </w:r>
      <w:r w:rsidR="006F130E" w:rsidRPr="008619FD">
        <w:rPr>
          <w:rFonts w:ascii="Book Antiqua" w:hAnsi="Book Antiqua"/>
          <w:sz w:val="24"/>
          <w:szCs w:val="24"/>
        </w:rPr>
        <w:t>,</w:t>
      </w:r>
      <w:r w:rsidR="000644F5" w:rsidRPr="008619FD">
        <w:rPr>
          <w:rFonts w:ascii="Book Antiqua" w:hAnsi="Book Antiqua"/>
          <w:sz w:val="24"/>
          <w:szCs w:val="24"/>
        </w:rPr>
        <w:t xml:space="preserve"> defined by either CD44+CD117+ or </w:t>
      </w:r>
      <w:r w:rsidR="006F130E" w:rsidRPr="008619FD">
        <w:rPr>
          <w:rFonts w:ascii="Book Antiqua" w:hAnsi="Book Antiqua"/>
          <w:sz w:val="24"/>
          <w:szCs w:val="24"/>
        </w:rPr>
        <w:t xml:space="preserve">spheroid </w:t>
      </w:r>
      <w:r w:rsidR="00DB2C43" w:rsidRPr="008619FD">
        <w:rPr>
          <w:rFonts w:ascii="Book Antiqua" w:hAnsi="Book Antiqua"/>
          <w:sz w:val="24"/>
          <w:szCs w:val="24"/>
        </w:rPr>
        <w:t>growing in serum-free culture</w:t>
      </w:r>
      <w:r w:rsidR="006F130E" w:rsidRPr="008619FD">
        <w:rPr>
          <w:rFonts w:ascii="Book Antiqua" w:hAnsi="Book Antiqua"/>
          <w:sz w:val="24"/>
          <w:szCs w:val="24"/>
        </w:rPr>
        <w:t>,</w:t>
      </w:r>
      <w:r w:rsidR="000644F5" w:rsidRPr="008619FD">
        <w:rPr>
          <w:rFonts w:ascii="Book Antiqua" w:hAnsi="Book Antiqua"/>
          <w:sz w:val="24"/>
          <w:szCs w:val="24"/>
        </w:rPr>
        <w:t xml:space="preserve"> after treatment with cisplatin.</w:t>
      </w:r>
      <w:r w:rsidR="006F130E" w:rsidRPr="008619FD">
        <w:rPr>
          <w:rFonts w:ascii="Book Antiqua" w:hAnsi="Book Antiqua"/>
          <w:sz w:val="24"/>
          <w:szCs w:val="24"/>
        </w:rPr>
        <w:t xml:space="preserve"> Surprisingly, although ovarian CSCs exhibited resistance to cisplatin treatment compared to their corresponding bulk cancer cells, no increased capability to remove cisplatin-induced DNA lesions was found in these CSCs</w:t>
      </w:r>
      <w:r w:rsidR="00DB2C43" w:rsidRPr="008619FD">
        <w:rPr>
          <w:rFonts w:ascii="Book Antiqua" w:hAnsi="Book Antiqua"/>
          <w:sz w:val="24"/>
          <w:szCs w:val="24"/>
          <w:vertAlign w:val="superscript"/>
        </w:rPr>
        <w:fldChar w:fldCharType="begin"/>
      </w:r>
      <w:r w:rsidR="00252111" w:rsidRPr="008619FD">
        <w:rPr>
          <w:rFonts w:ascii="Book Antiqua" w:hAnsi="Book Antiqua"/>
          <w:sz w:val="24"/>
          <w:szCs w:val="24"/>
          <w:vertAlign w:val="superscript"/>
        </w:rPr>
        <w:instrText xml:space="preserve"> ADDIN REFMGR.CITE &lt;Refman&gt;&lt;Cite&gt;&lt;Author&gt;Srivastava&lt;/Author&gt;&lt;Year&gt;2015&lt;/Year&gt;&lt;RecNum&gt;10120&lt;/RecNum&gt;&lt;IDText&gt;Enhanced expression of DNA polymerase eta contributes to cisplatin resistance of ovarian cancer stem cells&lt;/IDText&gt;&lt;MDL Ref_Type="Generic"&gt;&lt;Ref_Type&gt;Generic&lt;/Ref_Type&gt;&lt;Ref_ID&gt;10120&lt;/Ref_ID&gt;&lt;Title_Primary&gt;Enhanced expression of DNA polymerase eta contributes to cisplatin resistance of ovarian cancer stem cells&lt;/Title_Primary&gt;&lt;Authors_Primary&gt;Srivastava,A.K.&lt;/Authors_Primary&gt;&lt;Authors_Primary&gt;Han,C.&lt;/Authors_Primary&gt;&lt;Authors_Primary&gt;Zhao,R.&lt;/Authors_Primary&gt;&lt;Authors_Primary&gt;Cui,T.&lt;/Authors_Primary&gt;&lt;Authors_Primary&gt;Dai,Y.&lt;/Authors_Primary&gt;&lt;Authors_Primary&gt;Mao,H.&lt;/Authors_Primary&gt;&lt;Authors_Primary&gt;Zhao,W.&lt;/Authors_Primary&gt;&lt;Authors_Primary&gt;Zhang,X.&lt;/Authors_Primary&gt;&lt;Authors_Primary&gt;Yu,J.&lt;/Authors_Primary&gt;&lt;Authors_Primary&gt;Wang,Q.E.&lt;/Authors_Primary&gt;&lt;Date_Primary&gt;2015&lt;/Date_Primary&gt;&lt;Keywords&gt;enhanced&lt;/Keywords&gt;&lt;Keywords&gt;expression&lt;/Keywords&gt;&lt;Keywords&gt;DNA&lt;/Keywords&gt;&lt;Keywords&gt;DNA polymerase&lt;/Keywords&gt;&lt;Keywords&gt;polymerase&lt;/Keywords&gt;&lt;Keywords&gt;Cisplatin&lt;/Keywords&gt;&lt;Keywords&gt;resistance&lt;/Keywords&gt;&lt;Keywords&gt;ovarian&lt;/Keywords&gt;&lt;Keywords&gt;ovarian cancer&lt;/Keywords&gt;&lt;Keywords&gt;cancer&lt;/Keywords&gt;&lt;Keywords&gt;STEM CELLS&lt;/Keywords&gt;&lt;Keywords&gt;cells&lt;/Keywords&gt;&lt;Keywords&gt;cell&lt;/Keywords&gt;&lt;Reprint&gt;Not in File&lt;/Reprint&gt;&lt;Start_Page&gt;Epub ahead of print&lt;/Start_Page&gt;&lt;Periodical&gt;Proc.Natl.Acad.Sci.U.S.A.&lt;/Periodical&gt;&lt;ZZ_JournalStdAbbrev&gt;&lt;f name="System"&gt;Proc.Natl.Acad.Sci.U.S.A.&lt;/f&gt;&lt;/ZZ_JournalStdAbbrev&gt;&lt;ZZ_WorkformID&gt;33&lt;/ZZ_WorkformID&gt;&lt;/MDL&gt;&lt;/Cite&gt;&lt;/Refman&gt;</w:instrText>
      </w:r>
      <w:r w:rsidR="00DB2C43"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49]</w:t>
      </w:r>
      <w:r w:rsidR="00DB2C43" w:rsidRPr="008619FD">
        <w:rPr>
          <w:rFonts w:ascii="Book Antiqua" w:hAnsi="Book Antiqua"/>
          <w:sz w:val="24"/>
          <w:szCs w:val="24"/>
          <w:vertAlign w:val="superscript"/>
        </w:rPr>
        <w:fldChar w:fldCharType="end"/>
      </w:r>
      <w:r w:rsidR="006F130E" w:rsidRPr="008619FD">
        <w:rPr>
          <w:rFonts w:ascii="Book Antiqua" w:hAnsi="Book Antiqua"/>
          <w:sz w:val="24"/>
          <w:szCs w:val="24"/>
        </w:rPr>
        <w:t xml:space="preserve">. </w:t>
      </w:r>
      <w:r w:rsidR="00E65D16" w:rsidRPr="008619FD">
        <w:rPr>
          <w:rFonts w:ascii="Book Antiqua" w:hAnsi="Book Antiqua"/>
          <w:sz w:val="24"/>
          <w:szCs w:val="24"/>
        </w:rPr>
        <w:t>In contrast, we revealed an elevated expression of DNA polymerase η and co</w:t>
      </w:r>
      <w:r w:rsidR="001A20E2" w:rsidRPr="008619FD">
        <w:rPr>
          <w:rFonts w:ascii="Book Antiqua" w:hAnsi="Book Antiqua"/>
          <w:sz w:val="24"/>
          <w:szCs w:val="24"/>
        </w:rPr>
        <w:t>nstitutive</w:t>
      </w:r>
      <w:r w:rsidR="004065EA" w:rsidRPr="008619FD">
        <w:rPr>
          <w:rFonts w:ascii="Book Antiqua" w:hAnsi="Book Antiqua"/>
          <w:sz w:val="24"/>
          <w:szCs w:val="24"/>
        </w:rPr>
        <w:t>ly</w:t>
      </w:r>
      <w:r w:rsidR="001A20E2" w:rsidRPr="008619FD">
        <w:rPr>
          <w:rFonts w:ascii="Book Antiqua" w:hAnsi="Book Antiqua"/>
          <w:sz w:val="24"/>
          <w:szCs w:val="24"/>
        </w:rPr>
        <w:t xml:space="preserve"> high level of mono-ub</w:t>
      </w:r>
      <w:r w:rsidR="00E65D16" w:rsidRPr="008619FD">
        <w:rPr>
          <w:rFonts w:ascii="Book Antiqua" w:hAnsi="Book Antiqua"/>
          <w:sz w:val="24"/>
          <w:szCs w:val="24"/>
        </w:rPr>
        <w:t>iquitylated PCNA in various ovarian CSCs, indicating that enhanced TLS could be responsible for cis</w:t>
      </w:r>
      <w:r w:rsidR="00DB2C43" w:rsidRPr="008619FD">
        <w:rPr>
          <w:rFonts w:ascii="Book Antiqua" w:hAnsi="Book Antiqua"/>
          <w:sz w:val="24"/>
          <w:szCs w:val="24"/>
        </w:rPr>
        <w:t>platin resistance in these cells</w:t>
      </w:r>
      <w:r w:rsidR="00DB2C43" w:rsidRPr="008619FD">
        <w:rPr>
          <w:rFonts w:ascii="Book Antiqua" w:hAnsi="Book Antiqua"/>
          <w:sz w:val="24"/>
          <w:szCs w:val="24"/>
          <w:vertAlign w:val="superscript"/>
        </w:rPr>
        <w:fldChar w:fldCharType="begin"/>
      </w:r>
      <w:r w:rsidR="00252111" w:rsidRPr="008619FD">
        <w:rPr>
          <w:rFonts w:ascii="Book Antiqua" w:hAnsi="Book Antiqua"/>
          <w:sz w:val="24"/>
          <w:szCs w:val="24"/>
          <w:vertAlign w:val="superscript"/>
        </w:rPr>
        <w:instrText xml:space="preserve"> ADDIN REFMGR.CITE &lt;Refman&gt;&lt;Cite&gt;&lt;Author&gt;Srivastava&lt;/Author&gt;&lt;Year&gt;2015&lt;/Year&gt;&lt;RecNum&gt;10120&lt;/RecNum&gt;&lt;IDText&gt;Enhanced expression of DNA polymerase eta contributes to cisplatin resistance of ovarian cancer stem cells&lt;/IDText&gt;&lt;MDL Ref_Type="Generic"&gt;&lt;Ref_Type&gt;Generic&lt;/Ref_Type&gt;&lt;Ref_ID&gt;10120&lt;/Ref_ID&gt;&lt;Title_Primary&gt;Enhanced expression of DNA polymerase eta contributes to cisplatin resistance of ovarian cancer stem cells&lt;/Title_Primary&gt;&lt;Authors_Primary&gt;Srivastava,A.K.&lt;/Authors_Primary&gt;&lt;Authors_Primary&gt;Han,C.&lt;/Authors_Primary&gt;&lt;Authors_Primary&gt;Zhao,R.&lt;/Authors_Primary&gt;&lt;Authors_Primary&gt;Cui,T.&lt;/Authors_Primary&gt;&lt;Authors_Primary&gt;Dai,Y.&lt;/Authors_Primary&gt;&lt;Authors_Primary&gt;Mao,H.&lt;/Authors_Primary&gt;&lt;Authors_Primary&gt;Zhao,W.&lt;/Authors_Primary&gt;&lt;Authors_Primary&gt;Zhang,X.&lt;/Authors_Primary&gt;&lt;Authors_Primary&gt;Yu,J.&lt;/Authors_Primary&gt;&lt;Authors_Primary&gt;Wang,Q.E.&lt;/Authors_Primary&gt;&lt;Date_Primary&gt;2015&lt;/Date_Primary&gt;&lt;Keywords&gt;enhanced&lt;/Keywords&gt;&lt;Keywords&gt;expression&lt;/Keywords&gt;&lt;Keywords&gt;DNA&lt;/Keywords&gt;&lt;Keywords&gt;DNA polymerase&lt;/Keywords&gt;&lt;Keywords&gt;polymerase&lt;/Keywords&gt;&lt;Keywords&gt;Cisplatin&lt;/Keywords&gt;&lt;Keywords&gt;resistance&lt;/Keywords&gt;&lt;Keywords&gt;ovarian&lt;/Keywords&gt;&lt;Keywords&gt;ovarian cancer&lt;/Keywords&gt;&lt;Keywords&gt;cancer&lt;/Keywords&gt;&lt;Keywords&gt;STEM CELLS&lt;/Keywords&gt;&lt;Keywords&gt;cells&lt;/Keywords&gt;&lt;Keywords&gt;cell&lt;/Keywords&gt;&lt;Reprint&gt;Not in File&lt;/Reprint&gt;&lt;Start_Page&gt;Epub ahead of print&lt;/Start_Page&gt;&lt;Periodical&gt;Proc.Natl.Acad.Sci.U.S.A.&lt;/Periodical&gt;&lt;ZZ_JournalStdAbbrev&gt;&lt;f name="System"&gt;Proc.Natl.Acad.Sci.U.S.A.&lt;/f&gt;&lt;/ZZ_JournalStdAbbrev&gt;&lt;ZZ_WorkformID&gt;33&lt;/ZZ_WorkformID&gt;&lt;/MDL&gt;&lt;/Cite&gt;&lt;/Refman&gt;</w:instrText>
      </w:r>
      <w:r w:rsidR="00DB2C43"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49]</w:t>
      </w:r>
      <w:r w:rsidR="00DB2C43" w:rsidRPr="008619FD">
        <w:rPr>
          <w:rFonts w:ascii="Book Antiqua" w:hAnsi="Book Antiqua"/>
          <w:sz w:val="24"/>
          <w:szCs w:val="24"/>
          <w:vertAlign w:val="superscript"/>
        </w:rPr>
        <w:fldChar w:fldCharType="end"/>
      </w:r>
      <w:r w:rsidR="00E65D16" w:rsidRPr="008619FD">
        <w:rPr>
          <w:rFonts w:ascii="Book Antiqua" w:hAnsi="Book Antiqua"/>
          <w:sz w:val="24"/>
          <w:szCs w:val="24"/>
        </w:rPr>
        <w:t>.</w:t>
      </w:r>
    </w:p>
    <w:p w14:paraId="4BF9F3BF" w14:textId="42332827" w:rsidR="00074816" w:rsidRPr="008619FD" w:rsidRDefault="006F130E" w:rsidP="000471E2">
      <w:pPr>
        <w:tabs>
          <w:tab w:val="left" w:pos="450"/>
        </w:tabs>
        <w:spacing w:line="360" w:lineRule="auto"/>
        <w:ind w:firstLineChars="100" w:firstLine="240"/>
        <w:rPr>
          <w:rFonts w:ascii="Book Antiqua" w:hAnsi="Book Antiqua"/>
          <w:sz w:val="24"/>
          <w:szCs w:val="24"/>
        </w:rPr>
      </w:pPr>
      <w:r w:rsidRPr="008619FD">
        <w:rPr>
          <w:rFonts w:ascii="Book Antiqua" w:hAnsi="Book Antiqua"/>
          <w:sz w:val="24"/>
          <w:szCs w:val="24"/>
        </w:rPr>
        <w:t>T</w:t>
      </w:r>
      <w:r w:rsidR="00337E0E" w:rsidRPr="008619FD">
        <w:rPr>
          <w:rFonts w:ascii="Book Antiqua" w:hAnsi="Book Antiqua"/>
          <w:sz w:val="24"/>
          <w:szCs w:val="24"/>
        </w:rPr>
        <w:t>he controversial observations of</w:t>
      </w:r>
      <w:r w:rsidRPr="008619FD">
        <w:rPr>
          <w:rFonts w:ascii="Book Antiqua" w:hAnsi="Book Antiqua"/>
          <w:sz w:val="24"/>
          <w:szCs w:val="24"/>
        </w:rPr>
        <w:t xml:space="preserve"> the DDR in CSCs indicate that </w:t>
      </w:r>
      <w:r w:rsidR="00BC4A7B" w:rsidRPr="008619FD">
        <w:rPr>
          <w:rFonts w:ascii="Book Antiqua" w:hAnsi="Book Antiqua"/>
          <w:sz w:val="24"/>
          <w:szCs w:val="24"/>
        </w:rPr>
        <w:t>enhanced DDR can be a contributor in the resistance of CSCs to DNA damaging agents</w:t>
      </w:r>
      <w:r w:rsidR="00074816" w:rsidRPr="008619FD">
        <w:rPr>
          <w:rFonts w:ascii="Book Antiqua" w:hAnsi="Book Antiqua"/>
          <w:sz w:val="24"/>
          <w:szCs w:val="24"/>
        </w:rPr>
        <w:t xml:space="preserve">, but this may not be applied to all CSCs. Due to the genetic heterogeneity </w:t>
      </w:r>
      <w:r w:rsidR="00A10653" w:rsidRPr="008619FD">
        <w:rPr>
          <w:rFonts w:ascii="Book Antiqua" w:hAnsi="Book Antiqua"/>
          <w:sz w:val="24"/>
          <w:szCs w:val="24"/>
        </w:rPr>
        <w:t>in cancer</w:t>
      </w:r>
      <w:r w:rsidR="003E228E" w:rsidRPr="008619FD">
        <w:rPr>
          <w:rFonts w:ascii="Book Antiqua" w:hAnsi="Book Antiqua"/>
          <w:sz w:val="24"/>
          <w:szCs w:val="24"/>
        </w:rPr>
        <w:t>, CSCs isolated from different cell lines and patients may have different response</w:t>
      </w:r>
      <w:r w:rsidR="00027D5B" w:rsidRPr="008619FD">
        <w:rPr>
          <w:rFonts w:ascii="Book Antiqua" w:hAnsi="Book Antiqua"/>
          <w:sz w:val="24"/>
          <w:szCs w:val="24"/>
        </w:rPr>
        <w:t>s</w:t>
      </w:r>
      <w:r w:rsidR="003E228E" w:rsidRPr="008619FD">
        <w:rPr>
          <w:rFonts w:ascii="Book Antiqua" w:hAnsi="Book Antiqua"/>
          <w:sz w:val="24"/>
          <w:szCs w:val="24"/>
        </w:rPr>
        <w:t xml:space="preserve"> to DNA damage. Furthermore, the heterogeneity in CSCs and uncertainty in CSC markers may also result in different subpopulations of CSCs fro</w:t>
      </w:r>
      <w:r w:rsidR="00E97CA0" w:rsidRPr="008619FD">
        <w:rPr>
          <w:rFonts w:ascii="Book Antiqua" w:hAnsi="Book Antiqua"/>
          <w:sz w:val="24"/>
          <w:szCs w:val="24"/>
        </w:rPr>
        <w:t>m the same cell line or patient</w:t>
      </w:r>
      <w:r w:rsidR="00497382" w:rsidRPr="008619FD">
        <w:rPr>
          <w:rFonts w:ascii="Book Antiqua" w:hAnsi="Book Antiqua"/>
          <w:sz w:val="24"/>
          <w:szCs w:val="24"/>
          <w:vertAlign w:val="superscript"/>
        </w:rPr>
        <w:fldChar w:fldCharType="begin"/>
      </w:r>
      <w:r w:rsidR="00252111" w:rsidRPr="008619FD">
        <w:rPr>
          <w:rFonts w:ascii="Book Antiqua" w:hAnsi="Book Antiqua"/>
          <w:sz w:val="24"/>
          <w:szCs w:val="24"/>
          <w:vertAlign w:val="superscript"/>
        </w:rPr>
        <w:instrText xml:space="preserve"> ADDIN REFMGR.CITE &lt;Refman&gt;&lt;Cite&gt;&lt;Author&gt;Magee&lt;/Author&gt;&lt;Year&gt;2012&lt;/Year&gt;&lt;RecNum&gt;1&lt;/RecNum&gt;&lt;IDText&gt;Cancer stem cells: impact, heterogeneity, and uncertainty&lt;/IDText&gt;&lt;MDL Ref_Type="Journal"&gt;&lt;Ref_Type&gt;Journal&lt;/Ref_Type&gt;&lt;Ref_ID&gt;1&lt;/Ref_ID&gt;&lt;Title_Primary&gt;Cancer stem cells: impact, heterogeneity, and uncertainty&lt;/Title_Primary&gt;&lt;Authors_Primary&gt;Magee,J.A.&lt;/Authors_Primary&gt;&lt;Authors_Primary&gt;Piskounova,E.&lt;/Authors_Primary&gt;&lt;Authors_Primary&gt;Morrison,S.J.&lt;/Authors_Primary&gt;&lt;Date_Primary&gt;2012/3/20&lt;/Date_Primary&gt;&lt;Keywords&gt;Animals&lt;/Keywords&gt;&lt;Keywords&gt;Cell Differentiation&lt;/Keywords&gt;&lt;Keywords&gt;Cell Transformation,Neoplastic&lt;/Keywords&gt;&lt;Keywords&gt;pathology&lt;/Keywords&gt;&lt;Keywords&gt;Humans&lt;/Keywords&gt;&lt;Keywords&gt;Mice&lt;/Keywords&gt;&lt;Keywords&gt;Models,Biological&lt;/Keywords&gt;&lt;Keywords&gt;Neoplasms&lt;/Keywords&gt;&lt;Keywords&gt;genetics&lt;/Keywords&gt;&lt;Keywords&gt;Neoplastic Stem Cells&lt;/Keywords&gt;&lt;Keywords&gt;physiology&lt;/Keywords&gt;&lt;Keywords&gt;Tumor Markers,Biological&lt;/Keywords&gt;&lt;Keywords&gt;metabolism&lt;/Keywords&gt;&lt;Reprint&gt;Not in File&lt;/Reprint&gt;&lt;Start_Page&gt;283&lt;/Start_Page&gt;&lt;End_Page&gt;296&lt;/End_Page&gt;&lt;Periodical&gt;Cancer Cell&lt;/Periodical&gt;&lt;Volume&gt;21&lt;/Volume&gt;&lt;Issue&gt;3&lt;/Issue&gt;&lt;Misc_3&gt;S1535-6108(12)00086-4 [pii];10.1016/j.ccr.2012.03.003 [doi]&lt;/Misc_3&gt;&lt;Address&gt;Howard Hughes Medical Institute, Children&amp;apos;s Research Institute, and Department of Pediatrics, University of Texas Southwestern Medical Center, Dallas, TX 75390, USA&lt;/Address&gt;&lt;Web_URL&gt;PM:22439924&lt;/Web_URL&gt;&lt;ZZ_JournalStdAbbrev&gt;&lt;f name="System"&gt;Cancer Cell&lt;/f&gt;&lt;/ZZ_JournalStdAbbrev&gt;&lt;ZZ_WorkformID&gt;1&lt;/ZZ_WorkformID&gt;&lt;/MDL&gt;&lt;/Cite&gt;&lt;/Refman&gt;</w:instrText>
      </w:r>
      <w:r w:rsidR="00497382"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0]</w:t>
      </w:r>
      <w:r w:rsidR="00497382" w:rsidRPr="008619FD">
        <w:rPr>
          <w:rFonts w:ascii="Book Antiqua" w:hAnsi="Book Antiqua"/>
          <w:sz w:val="24"/>
          <w:szCs w:val="24"/>
          <w:vertAlign w:val="superscript"/>
        </w:rPr>
        <w:fldChar w:fldCharType="end"/>
      </w:r>
      <w:r w:rsidR="003E228E" w:rsidRPr="008619FD">
        <w:rPr>
          <w:rFonts w:ascii="Book Antiqua" w:hAnsi="Book Antiqua"/>
          <w:sz w:val="24"/>
          <w:szCs w:val="24"/>
        </w:rPr>
        <w:t xml:space="preserve">, which </w:t>
      </w:r>
      <w:r w:rsidR="00A10653" w:rsidRPr="008619FD">
        <w:rPr>
          <w:rFonts w:ascii="Book Antiqua" w:hAnsi="Book Antiqua"/>
          <w:sz w:val="24"/>
          <w:szCs w:val="24"/>
        </w:rPr>
        <w:t xml:space="preserve">may also </w:t>
      </w:r>
      <w:r w:rsidR="003E228E" w:rsidRPr="008619FD">
        <w:rPr>
          <w:rFonts w:ascii="Book Antiqua" w:hAnsi="Book Antiqua"/>
          <w:sz w:val="24"/>
          <w:szCs w:val="24"/>
        </w:rPr>
        <w:t>exhibit different DDR.</w:t>
      </w:r>
      <w:r w:rsidR="00A10653" w:rsidRPr="008619FD">
        <w:rPr>
          <w:rFonts w:ascii="Book Antiqua" w:hAnsi="Book Antiqua"/>
          <w:sz w:val="24"/>
          <w:szCs w:val="24"/>
        </w:rPr>
        <w:t xml:space="preserve"> </w:t>
      </w:r>
      <w:r w:rsidR="00E2549B" w:rsidRPr="008619FD">
        <w:rPr>
          <w:rFonts w:ascii="Book Antiqua" w:hAnsi="Book Antiqua"/>
          <w:sz w:val="24"/>
          <w:szCs w:val="24"/>
        </w:rPr>
        <w:t xml:space="preserve">Another possible explanation for the conflicting results is that the different culture conditions of CSCs may affect </w:t>
      </w:r>
      <w:r w:rsidR="00E65D16" w:rsidRPr="008619FD">
        <w:rPr>
          <w:rFonts w:ascii="Book Antiqua" w:hAnsi="Book Antiqua"/>
          <w:sz w:val="24"/>
          <w:szCs w:val="24"/>
        </w:rPr>
        <w:t>sensitivity and responses</w:t>
      </w:r>
      <w:r w:rsidR="00027D5B" w:rsidRPr="008619FD">
        <w:rPr>
          <w:rFonts w:ascii="Book Antiqua" w:hAnsi="Book Antiqua"/>
          <w:sz w:val="24"/>
          <w:szCs w:val="24"/>
        </w:rPr>
        <w:t xml:space="preserve"> of CSCs</w:t>
      </w:r>
      <w:r w:rsidR="00E65D16" w:rsidRPr="008619FD">
        <w:rPr>
          <w:rFonts w:ascii="Book Antiqua" w:hAnsi="Book Antiqua"/>
          <w:sz w:val="24"/>
          <w:szCs w:val="24"/>
        </w:rPr>
        <w:t xml:space="preserve"> to DNA damaging agents</w:t>
      </w:r>
      <w:r w:rsidR="004065EA" w:rsidRPr="008619FD">
        <w:rPr>
          <w:rFonts w:ascii="Book Antiqua" w:hAnsi="Book Antiqua"/>
          <w:sz w:val="24"/>
          <w:szCs w:val="24"/>
        </w:rPr>
        <w:t xml:space="preserve"> as well</w:t>
      </w:r>
      <w:r w:rsidR="00E2549B" w:rsidRPr="008619FD">
        <w:rPr>
          <w:rFonts w:ascii="Book Antiqua" w:hAnsi="Book Antiqua"/>
          <w:sz w:val="24"/>
          <w:szCs w:val="24"/>
        </w:rPr>
        <w:t xml:space="preserve">. </w:t>
      </w:r>
    </w:p>
    <w:p w14:paraId="1C574132" w14:textId="77777777" w:rsidR="003E228E" w:rsidRPr="008619FD" w:rsidRDefault="003E228E" w:rsidP="000471E2">
      <w:pPr>
        <w:tabs>
          <w:tab w:val="left" w:pos="450"/>
        </w:tabs>
        <w:spacing w:line="360" w:lineRule="auto"/>
        <w:rPr>
          <w:rFonts w:ascii="Book Antiqua" w:hAnsi="Book Antiqua" w:cs="Arial"/>
          <w:sz w:val="24"/>
          <w:szCs w:val="24"/>
        </w:rPr>
      </w:pPr>
    </w:p>
    <w:p w14:paraId="6C360599" w14:textId="2EC6EE96" w:rsidR="00276D08" w:rsidRPr="008619FD" w:rsidRDefault="00204019" w:rsidP="000471E2">
      <w:pPr>
        <w:pStyle w:val="ListParagraph"/>
        <w:tabs>
          <w:tab w:val="left" w:pos="360"/>
        </w:tabs>
        <w:spacing w:line="360" w:lineRule="auto"/>
        <w:ind w:left="0"/>
        <w:rPr>
          <w:rFonts w:ascii="Book Antiqua" w:hAnsi="Book Antiqua" w:cs="Arial"/>
          <w:sz w:val="24"/>
          <w:szCs w:val="24"/>
        </w:rPr>
      </w:pPr>
      <w:r w:rsidRPr="008619FD">
        <w:rPr>
          <w:rFonts w:ascii="Book Antiqua" w:hAnsi="Book Antiqua" w:cs="Arial"/>
          <w:b/>
          <w:sz w:val="24"/>
          <w:szCs w:val="24"/>
        </w:rPr>
        <w:t xml:space="preserve">CHROMATIN REMODELING IN </w:t>
      </w:r>
      <w:r w:rsidR="001B5A5B" w:rsidRPr="008619FD">
        <w:rPr>
          <w:rFonts w:ascii="Book Antiqua" w:hAnsi="Book Antiqua" w:cs="Arial"/>
          <w:b/>
          <w:sz w:val="24"/>
          <w:szCs w:val="24"/>
        </w:rPr>
        <w:t>STEM CELLS</w:t>
      </w:r>
    </w:p>
    <w:p w14:paraId="0D4E7BB6" w14:textId="59E6B046" w:rsidR="00D822FD" w:rsidRPr="008619FD" w:rsidRDefault="00B500D2" w:rsidP="000471E2">
      <w:pPr>
        <w:tabs>
          <w:tab w:val="left" w:pos="360"/>
        </w:tabs>
        <w:spacing w:line="360" w:lineRule="auto"/>
        <w:rPr>
          <w:rFonts w:ascii="Book Antiqua" w:hAnsi="Book Antiqua"/>
          <w:sz w:val="24"/>
          <w:szCs w:val="24"/>
        </w:rPr>
      </w:pPr>
      <w:r w:rsidRPr="008619FD">
        <w:rPr>
          <w:rFonts w:ascii="Book Antiqua" w:hAnsi="Book Antiqua"/>
          <w:sz w:val="24"/>
          <w:szCs w:val="24"/>
        </w:rPr>
        <w:t xml:space="preserve">Chromatin creates a natural barrier against access to DNA in many nuclear functions. It is now clear that chromatin modifications have an integral role in DNA damage repair. Following DNA damage, the chromatin needs to be in an “open” state in order to allow the repair factors to access the DNA molecule. </w:t>
      </w:r>
      <w:r w:rsidR="009B25E1" w:rsidRPr="008619FD">
        <w:rPr>
          <w:rFonts w:ascii="Book Antiqua" w:hAnsi="Book Antiqua"/>
          <w:sz w:val="24"/>
          <w:szCs w:val="24"/>
        </w:rPr>
        <w:t xml:space="preserve">Increasing evidence indicates that DDR can be </w:t>
      </w:r>
      <w:r w:rsidR="00BB42C1" w:rsidRPr="008619FD">
        <w:rPr>
          <w:rFonts w:ascii="Book Antiqua" w:hAnsi="Book Antiqua"/>
          <w:sz w:val="24"/>
          <w:szCs w:val="24"/>
        </w:rPr>
        <w:t>extensively impacted by the</w:t>
      </w:r>
      <w:r w:rsidRPr="008619FD">
        <w:rPr>
          <w:rFonts w:ascii="Book Antiqua" w:hAnsi="Book Antiqua"/>
          <w:sz w:val="24"/>
          <w:szCs w:val="24"/>
        </w:rPr>
        <w:t xml:space="preserve"> modulations to chromatin structure. Chromatin structure in stem cells is different from differentiated cells. </w:t>
      </w:r>
      <w:r w:rsidR="002C357F" w:rsidRPr="008619FD">
        <w:rPr>
          <w:rFonts w:ascii="Book Antiqua" w:hAnsi="Book Antiqua"/>
          <w:sz w:val="24"/>
          <w:szCs w:val="24"/>
        </w:rPr>
        <w:t>M</w:t>
      </w:r>
      <w:r w:rsidRPr="008619FD">
        <w:rPr>
          <w:rFonts w:ascii="Book Antiqua" w:hAnsi="Book Antiqua"/>
          <w:sz w:val="24"/>
          <w:szCs w:val="24"/>
        </w:rPr>
        <w:t>any stem and progenitor cells have been classically described as having a typical open chromatin conformation that is mostly devoid of heterochromatin</w:t>
      </w:r>
      <w:r w:rsidRPr="008619FD">
        <w:rPr>
          <w:rFonts w:ascii="Book Antiqua" w:hAnsi="Book Antiqua"/>
          <w:sz w:val="24"/>
          <w:szCs w:val="24"/>
          <w:vertAlign w:val="superscript"/>
        </w:rPr>
        <w:fldChar w:fldCharType="begin"/>
      </w:r>
      <w:r w:rsidR="00252111" w:rsidRPr="008619FD">
        <w:rPr>
          <w:rFonts w:ascii="Book Antiqua" w:hAnsi="Book Antiqua"/>
          <w:sz w:val="24"/>
          <w:szCs w:val="24"/>
          <w:vertAlign w:val="superscript"/>
        </w:rPr>
        <w:instrText xml:space="preserve"> ADDIN REFMGR.CITE &lt;Refman&gt;&lt;Cite&gt;&lt;Author&gt;Gaspar-Maia&lt;/Author&gt;&lt;Year&gt;2011&lt;/Year&gt;&lt;RecNum&gt;9837&lt;/RecNum&gt;&lt;IDText&gt;Open chromatin in pluripotency and reprogramming&lt;/IDText&gt;&lt;MDL Ref_Type="Journal"&gt;&lt;Ref_Type&gt;Journal&lt;/Ref_Type&gt;&lt;Ref_ID&gt;9837&lt;/Ref_ID&gt;&lt;Title_Primary&gt;Open chromatin in pluripotency and reprogramming&lt;/Title_Primary&gt;&lt;Authors_Primary&gt;Gaspar-Maia,A.&lt;/Authors_Primary&gt;&lt;Authors_Primary&gt;Alajem,A.&lt;/Authors_Primary&gt;&lt;Authors_Primary&gt;Meshorer,E.&lt;/Authors_Primary&gt;&lt;Authors_Primary&gt;Ramalho-Santos,M.&lt;/Authors_Primary&gt;&lt;Date_Primary&gt;2011/1&lt;/Date_Primary&gt;&lt;Keywords&gt;activation&lt;/Keywords&gt;&lt;Keywords&gt;Adult&lt;/Keywords&gt;&lt;Keywords&gt;Animals&lt;/Keywords&gt;&lt;Keywords&gt;Article&lt;/Keywords&gt;&lt;Keywords&gt;California&lt;/Keywords&gt;&lt;Keywords&gt;cancer&lt;/Keywords&gt;&lt;Keywords&gt;cell&lt;/Keywords&gt;&lt;Keywords&gt;cells&lt;/Keywords&gt;&lt;Keywords&gt;Chromatin&lt;/Keywords&gt;&lt;Keywords&gt;differentiation&lt;/Keywords&gt;&lt;Keywords&gt;Embryo&lt;/Keywords&gt;&lt;Keywords&gt;gene&lt;/Keywords&gt;&lt;Keywords&gt;genes&lt;/Keywords&gt;&lt;Keywords&gt;genetics&lt;/Keywords&gt;&lt;Keywords&gt;humans&lt;/Keywords&gt;&lt;Keywords&gt;Models,Biological&lt;/Keywords&gt;&lt;Keywords&gt;Nuclear Reprogramming&lt;/Keywords&gt;&lt;Keywords&gt;pathology&lt;/Keywords&gt;&lt;Keywords&gt;Physiology&lt;/Keywords&gt;&lt;Keywords&gt;Pluripotent Stem Cells&lt;/Keywords&gt;&lt;Keywords&gt;regeneration&lt;/Keywords&gt;&lt;Keywords&gt;Research&lt;/Keywords&gt;&lt;Keywords&gt;Review&lt;/Keywords&gt;&lt;Keywords&gt;STEM CELLS&lt;/Keywords&gt;&lt;Keywords&gt;transcriptional activation&lt;/Keywords&gt;&lt;Reprint&gt;Not in File&lt;/Reprint&gt;&lt;Start_Page&gt;36&lt;/Start_Page&gt;&lt;End_Page&gt;47&lt;/End_Page&gt;&lt;Periodical&gt;Nat.Rev.Mol.Cell Biol.&lt;/Periodical&gt;&lt;Volume&gt;12&lt;/Volume&gt;&lt;Issue&gt;1&lt;/Issue&gt;&lt;Address&gt;Departments of Ob/Gyn and Pathology, Eli and Edythe Broad Center of Regeneration Medicine and Stem Cell Research, Center for Reproductive Sciences and Diabetes Center, University of California, San Francisco, 513 Parnassus Ave, San Francisco, California 94143-0525, USA&lt;/Address&gt;&lt;Web_URL&gt;PM:21179060&lt;/Web_URL&gt;&lt;ZZ_JournalFull&gt;&lt;f name="System"&gt;Nat.Rev.Mol.Cell Biol.&lt;/f&gt;&lt;/ZZ_JournalFull&gt;&lt;ZZ_WorkformID&gt;1&lt;/ZZ_WorkformID&gt;&lt;/MDL&gt;&lt;/Cite&gt;&lt;/Refman&gt;</w:instrText>
      </w:r>
      <w:r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1]</w:t>
      </w:r>
      <w:r w:rsidRPr="008619FD">
        <w:rPr>
          <w:rFonts w:ascii="Book Antiqua" w:hAnsi="Book Antiqua"/>
          <w:sz w:val="24"/>
          <w:szCs w:val="24"/>
          <w:vertAlign w:val="superscript"/>
        </w:rPr>
        <w:fldChar w:fldCharType="end"/>
      </w:r>
      <w:r w:rsidRPr="008619FD">
        <w:rPr>
          <w:rFonts w:ascii="Book Antiqua" w:hAnsi="Book Antiqua"/>
          <w:sz w:val="24"/>
          <w:szCs w:val="24"/>
        </w:rPr>
        <w:t>. Electron microscopy examination in</w:t>
      </w:r>
      <w:r w:rsidR="002C357F" w:rsidRPr="008619FD">
        <w:rPr>
          <w:rFonts w:ascii="Book Antiqua" w:hAnsi="Book Antiqua"/>
          <w:sz w:val="24"/>
          <w:szCs w:val="24"/>
        </w:rPr>
        <w:t>dicated that heterochromatin is</w:t>
      </w:r>
      <w:r w:rsidRPr="008619FD">
        <w:rPr>
          <w:rFonts w:ascii="Book Antiqua" w:hAnsi="Book Antiqua"/>
          <w:sz w:val="24"/>
          <w:szCs w:val="24"/>
        </w:rPr>
        <w:t xml:space="preserve"> </w:t>
      </w:r>
      <w:r w:rsidR="002C357F" w:rsidRPr="008619FD">
        <w:rPr>
          <w:rFonts w:ascii="Book Antiqua" w:hAnsi="Book Antiqua"/>
          <w:sz w:val="24"/>
          <w:szCs w:val="24"/>
        </w:rPr>
        <w:t>predominant</w:t>
      </w:r>
      <w:r w:rsidRPr="008619FD">
        <w:rPr>
          <w:rFonts w:ascii="Book Antiqua" w:hAnsi="Book Antiqua"/>
          <w:sz w:val="24"/>
          <w:szCs w:val="24"/>
        </w:rPr>
        <w:t xml:space="preserve"> in differentiated cells but less </w:t>
      </w:r>
      <w:r w:rsidR="002C357F" w:rsidRPr="008619FD">
        <w:rPr>
          <w:rFonts w:ascii="Book Antiqua" w:hAnsi="Book Antiqua"/>
          <w:sz w:val="24"/>
          <w:szCs w:val="24"/>
        </w:rPr>
        <w:t xml:space="preserve">common </w:t>
      </w:r>
      <w:r w:rsidRPr="008619FD">
        <w:rPr>
          <w:rFonts w:ascii="Book Antiqua" w:hAnsi="Book Antiqua"/>
          <w:sz w:val="24"/>
          <w:szCs w:val="24"/>
        </w:rPr>
        <w:t xml:space="preserve">in </w:t>
      </w:r>
      <w:r w:rsidR="002C357F" w:rsidRPr="008619FD">
        <w:rPr>
          <w:rFonts w:ascii="Book Antiqua" w:hAnsi="Book Antiqua"/>
          <w:sz w:val="24"/>
          <w:szCs w:val="24"/>
        </w:rPr>
        <w:t>ES cells</w:t>
      </w:r>
      <w:r w:rsidRPr="008619FD">
        <w:rPr>
          <w:rFonts w:ascii="Book Antiqua" w:hAnsi="Book Antiqua"/>
          <w:sz w:val="24"/>
          <w:szCs w:val="24"/>
          <w:vertAlign w:val="superscript"/>
        </w:rPr>
        <w:fldChar w:fldCharType="begin">
          <w:fldData xml:space="preserve">PFJlZm1hbj48Q2l0ZT48QXV0aG9yPkVmcm9uaTwvQXV0aG9yPjxZZWFyPjIwMDg8L1llYXI+PFJl
Y051bT45ODQ0PC9SZWNOdW0+PElEVGV4dD5HbG9iYWwgdHJhbnNjcmlwdGlvbiBpbiBwbHVyaXBv
dGVudCBlbWJyeW9uaWMgc3RlbSBjZWxsczwvSURUZXh0PjxNREwgUmVmX1R5cGU9IkpvdXJuYWwi
PjxSZWZfVHlwZT5Kb3VybmFsPC9SZWZfVHlwZT48UmVmX0lEPjk4NDQ8L1JlZl9JRD48VGl0bGVf
UHJpbWFyeT5HbG9iYWwgdHJhbnNjcmlwdGlvbiBpbiBwbHVyaXBvdGVudCBlbWJyeW9uaWMgc3Rl
bSBjZWxsczwvVGl0bGVfUHJpbWFyeT48QXV0aG9yc19QcmltYXJ5PkVmcm9uaSxTLjwvQXV0aG9y
c19QcmltYXJ5PjxBdXRob3JzX1ByaW1hcnk+RHV0dGFndXB0YSxSLjwvQXV0aG9yc19QcmltYXJ5
PjxBdXRob3JzX1ByaW1hcnk+Q2hlbmcsSi48L0F1dGhvcnNfUHJpbWFyeT48QXV0aG9yc19Qcmlt
YXJ5PkRlaGdoYW5pLEguPC9BdXRob3JzX1ByaW1hcnk+PEF1dGhvcnNfUHJpbWFyeT5Ib2VwcG5l
cixELkouPC9BdXRob3JzX1ByaW1hcnk+PEF1dGhvcnNfUHJpbWFyeT5EYXNoLEMuPC9BdXRob3Jz
X1ByaW1hcnk+PEF1dGhvcnNfUHJpbWFyeT5CYXpldHQtSm9uZXMsRC5QLjwvQXV0aG9yc19Qcmlt
YXJ5PjxBdXRob3JzX1ByaW1hcnk+TGUsR3JpY2UgUy48L0F1dGhvcnNfUHJpbWFyeT48QXV0aG9y
c19QcmltYXJ5Pk1jS2F5LFIuRC48L0F1dGhvcnNfUHJpbWFyeT48QXV0aG9yc19QcmltYXJ5PkJ1
ZXRvdyxLLkguPC9BdXRob3JzX1ByaW1hcnk+PEF1dGhvcnNfUHJpbWFyeT5HaW5nZXJhcyxULlIu
PC9BdXRob3JzX1ByaW1hcnk+PEF1dGhvcnNfUHJpbWFyeT5NaXN0ZWxpLFQuPC9BdXRob3JzX1By
aW1hcnk+PEF1dGhvcnNfUHJpbWFyeT5NZXNob3JlcixFLjwvQXV0aG9yc19QcmltYXJ5PjxEYXRl
X1ByaW1hcnk+MjAwOC81Lzg8L0RhdGVfUHJpbWFyeT48S2V5d29yZHM+YWN0aXZhdGlvbjwvS2V5
d29yZHM+PEtleXdvcmRzPkFuaW1hbHM8L0tleXdvcmRzPjxLZXl3b3Jkcz5BcnRpY2xlPC9LZXl3
b3Jkcz48S2V5d29yZHM+Y2FuY2VyPC9LZXl3b3Jkcz48S2V5d29yZHM+Y2VsbDwvS2V5d29yZHM+
PEtleXdvcmRzPkNlbGwgRGlmZmVyZW50aWF0aW9uPC9LZXl3b3Jkcz48S2V5d29yZHM+Q2VsbCBM
aW5lYWdlPC9LZXl3b3Jkcz48S2V5d29yZHM+Y2VsbHM8L0tleXdvcmRzPjxLZXl3b3Jkcz5DaHJv
bWF0aW4gQXNzZW1ibHkgYW5kIERpc2Fzc2VtYmx5PC9LZXl3b3Jkcz48S2V5d29yZHM+Y29kaW5n
PC9LZXl3b3Jkcz48S2V5d29yZHM+Q3l0b2xvZ3k8L0tleXdvcmRzPjxLZXl3b3Jkcz5kaWZmZXJl
bnRpYXRpb248L0tleXdvcmRzPjxLZXl3b3Jkcz5ETkE8L0tleXdvcmRzPjxLZXl3b3Jkcz5ETkEs
SW50ZXJnZW5pYzwvS2V5d29yZHM+PEtleXdvcmRzPmVtYnJ5b25pYyBzdGVtIGNlbGw8L0tleXdv
cmRzPjxLZXl3b3Jkcz5lbWJyeW9uaWMgc3RlbSBjZWxsczwvS2V5d29yZHM+PEtleXdvcmRzPkVw
aWdlbmVzaXMsR2VuZXRpYzwvS2V5d29yZHM+PEtleXdvcmRzPmV4cHJlc3Npb248L0tleXdvcmRz
PjxLZXl3b3Jkcz5nZW5lPC9LZXl3b3Jkcz48S2V5d29yZHM+R2VuZSBFeHByZXNzaW9uIFByb2Zp
bGluZzwvS2V5d29yZHM+PEtleXdvcmRzPmdlbmVzPC9LZXl3b3Jkcz48S2V5d29yZHM+Z2VuZXRp
Y3M8L0tleXdvcmRzPjxLZXl3b3Jkcz5HRU5PTUU8L0tleXdvcmRzPjxLZXl3b3Jkcz5odW1hbnM8
L0tleXdvcmRzPjxLZXl3b3Jkcz5tZWNoYW5pc208L0tleXdvcmRzPjxLZXl3b3Jkcz5tZWNoYW5p
c21zPC9LZXl3b3Jkcz48S2V5d29yZHM+TWljZTwvS2V5d29yZHM+PEtleXdvcmRzPm1vbGVjdWxh
cjwvS2V5d29yZHM+PEtleXdvcmRzPnBhdGh3YXk8L0tleXdvcmRzPjxLZXl3b3Jkcz5wYXRod2F5
czwvS2V5d29yZHM+PEtleXdvcmRzPlBoeXNpb2xvZ3k8L0tleXdvcmRzPjxLZXl3b3Jkcz5QbHVy
aXBvdGVudCBTdGVtIENlbGxzPC9LZXl3b3Jkcz48S2V5d29yZHM+cmVnaW9uczwvS2V5d29yZHM+
PEtleXdvcmRzPlJlc2VhcmNoPC9LZXl3b3Jkcz48S2V5d29yZHM+U1RFTSBDRUxMUzwvS2V5d29y
ZHM+PEtleXdvcmRzPnRpc3N1ZSBzcGVjaWZpYzwvS2V5d29yZHM+PEtleXdvcmRzPnRyYW5zY3Jp
cHRpb248L0tleXdvcmRzPjxLZXl3b3Jkcz5UcmFuc2NyaXB0aW9uLEdlbmV0aWM8L0tleXdvcmRz
PjxLZXl3b3Jkcz50cmFuc2NyaXB0aW9uYWwgYWN0aXZhdGlvbjwvS2V5d29yZHM+PFJlcHJpbnQ+
Tm90IGluIEZpbGU8L1JlcHJpbnQ+PFN0YXJ0X1BhZ2U+NDM3PC9TdGFydF9QYWdlPjxFbmRfUGFn
ZT40NDc8L0VuZF9QYWdlPjxQZXJpb2RpY2FsPkNlbGwgU3RlbSBDZWxsPC9QZXJpb2RpY2FsPjxW
b2x1bWU+MjwvVm9sdW1lPjxJc3N1ZT41PC9Jc3N1ZT48QWRkcmVzcz5OYXRpb25hbCBDYW5jZXIg
SW5zdGl0dXRlIENlbnRlciBmb3IgQmlvaW5mb3JtYXRpY3MsIE5hdGlvbmFsIEluc3RpdHV0ZXMg
b2YgSGVhbHRoLCBSb2NrdmlsbGUsIE1EIDIwODUyLCBVU0E8L0FkZHJlc3M+PFdlYl9VUkw+UE06
MTg0NjI2OTQ8L1dlYl9VUkw+PFpaX0pvdXJuYWxGdWxsPjxmIG5hbWU9IlN5c3RlbSI+Q2VsbCBT
dGVtIENlbGw8L2Y+PC9aWl9Kb3VybmFsRnVsbD48WlpfV29ya2Zvcm1JRD4xPC9aWl9Xb3JrZm9y
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Vmcm9uaTwvQXV0aG9yPjxZZWFyPjIwMDg8L1llYXI+PFJl
Y051bT45ODQ0PC9SZWNOdW0+PElEVGV4dD5HbG9iYWwgdHJhbnNjcmlwdGlvbiBpbiBwbHVyaXBv
dGVudCBlbWJyeW9uaWMgc3RlbSBjZWxsczwvSURUZXh0PjxNREwgUmVmX1R5cGU9IkpvdXJuYWwi
PjxSZWZfVHlwZT5Kb3VybmFsPC9SZWZfVHlwZT48UmVmX0lEPjk4NDQ8L1JlZl9JRD48VGl0bGVf
UHJpbWFyeT5HbG9iYWwgdHJhbnNjcmlwdGlvbiBpbiBwbHVyaXBvdGVudCBlbWJyeW9uaWMgc3Rl
bSBjZWxsczwvVGl0bGVfUHJpbWFyeT48QXV0aG9yc19QcmltYXJ5PkVmcm9uaSxTLjwvQXV0aG9y
c19QcmltYXJ5PjxBdXRob3JzX1ByaW1hcnk+RHV0dGFndXB0YSxSLjwvQXV0aG9yc19QcmltYXJ5
PjxBdXRob3JzX1ByaW1hcnk+Q2hlbmcsSi48L0F1dGhvcnNfUHJpbWFyeT48QXV0aG9yc19Qcmlt
YXJ5PkRlaGdoYW5pLEguPC9BdXRob3JzX1ByaW1hcnk+PEF1dGhvcnNfUHJpbWFyeT5Ib2VwcG5l
cixELkouPC9BdXRob3JzX1ByaW1hcnk+PEF1dGhvcnNfUHJpbWFyeT5EYXNoLEMuPC9BdXRob3Jz
X1ByaW1hcnk+PEF1dGhvcnNfUHJpbWFyeT5CYXpldHQtSm9uZXMsRC5QLjwvQXV0aG9yc19Qcmlt
YXJ5PjxBdXRob3JzX1ByaW1hcnk+TGUsR3JpY2UgUy48L0F1dGhvcnNfUHJpbWFyeT48QXV0aG9y
c19QcmltYXJ5Pk1jS2F5LFIuRC48L0F1dGhvcnNfUHJpbWFyeT48QXV0aG9yc19QcmltYXJ5PkJ1
ZXRvdyxLLkguPC9BdXRob3JzX1ByaW1hcnk+PEF1dGhvcnNfUHJpbWFyeT5HaW5nZXJhcyxULlIu
PC9BdXRob3JzX1ByaW1hcnk+PEF1dGhvcnNfUHJpbWFyeT5NaXN0ZWxpLFQuPC9BdXRob3JzX1By
aW1hcnk+PEF1dGhvcnNfUHJpbWFyeT5NZXNob3JlcixFLjwvQXV0aG9yc19QcmltYXJ5PjxEYXRl
X1ByaW1hcnk+MjAwOC81Lzg8L0RhdGVfUHJpbWFyeT48S2V5d29yZHM+YWN0aXZhdGlvbjwvS2V5
d29yZHM+PEtleXdvcmRzPkFuaW1hbHM8L0tleXdvcmRzPjxLZXl3b3Jkcz5BcnRpY2xlPC9LZXl3
b3Jkcz48S2V5d29yZHM+Y2FuY2VyPC9LZXl3b3Jkcz48S2V5d29yZHM+Y2VsbDwvS2V5d29yZHM+
PEtleXdvcmRzPkNlbGwgRGlmZmVyZW50aWF0aW9uPC9LZXl3b3Jkcz48S2V5d29yZHM+Q2VsbCBM
aW5lYWdlPC9LZXl3b3Jkcz48S2V5d29yZHM+Y2VsbHM8L0tleXdvcmRzPjxLZXl3b3Jkcz5DaHJv
bWF0aW4gQXNzZW1ibHkgYW5kIERpc2Fzc2VtYmx5PC9LZXl3b3Jkcz48S2V5d29yZHM+Y29kaW5n
PC9LZXl3b3Jkcz48S2V5d29yZHM+Q3l0b2xvZ3k8L0tleXdvcmRzPjxLZXl3b3Jkcz5kaWZmZXJl
bnRpYXRpb248L0tleXdvcmRzPjxLZXl3b3Jkcz5ETkE8L0tleXdvcmRzPjxLZXl3b3Jkcz5ETkEs
SW50ZXJnZW5pYzwvS2V5d29yZHM+PEtleXdvcmRzPmVtYnJ5b25pYyBzdGVtIGNlbGw8L0tleXdv
cmRzPjxLZXl3b3Jkcz5lbWJyeW9uaWMgc3RlbSBjZWxsczwvS2V5d29yZHM+PEtleXdvcmRzPkVw
aWdlbmVzaXMsR2VuZXRpYzwvS2V5d29yZHM+PEtleXdvcmRzPmV4cHJlc3Npb248L0tleXdvcmRz
PjxLZXl3b3Jkcz5nZW5lPC9LZXl3b3Jkcz48S2V5d29yZHM+R2VuZSBFeHByZXNzaW9uIFByb2Zp
bGluZzwvS2V5d29yZHM+PEtleXdvcmRzPmdlbmVzPC9LZXl3b3Jkcz48S2V5d29yZHM+Z2VuZXRp
Y3M8L0tleXdvcmRzPjxLZXl3b3Jkcz5HRU5PTUU8L0tleXdvcmRzPjxLZXl3b3Jkcz5odW1hbnM8
L0tleXdvcmRzPjxLZXl3b3Jkcz5tZWNoYW5pc208L0tleXdvcmRzPjxLZXl3b3Jkcz5tZWNoYW5p
c21zPC9LZXl3b3Jkcz48S2V5d29yZHM+TWljZTwvS2V5d29yZHM+PEtleXdvcmRzPm1vbGVjdWxh
cjwvS2V5d29yZHM+PEtleXdvcmRzPnBhdGh3YXk8L0tleXdvcmRzPjxLZXl3b3Jkcz5wYXRod2F5
czwvS2V5d29yZHM+PEtleXdvcmRzPlBoeXNpb2xvZ3k8L0tleXdvcmRzPjxLZXl3b3Jkcz5QbHVy
aXBvdGVudCBTdGVtIENlbGxzPC9LZXl3b3Jkcz48S2V5d29yZHM+cmVnaW9uczwvS2V5d29yZHM+
PEtleXdvcmRzPlJlc2VhcmNoPC9LZXl3b3Jkcz48S2V5d29yZHM+U1RFTSBDRUxMUzwvS2V5d29y
ZHM+PEtleXdvcmRzPnRpc3N1ZSBzcGVjaWZpYzwvS2V5d29yZHM+PEtleXdvcmRzPnRyYW5zY3Jp
cHRpb248L0tleXdvcmRzPjxLZXl3b3Jkcz5UcmFuc2NyaXB0aW9uLEdlbmV0aWM8L0tleXdvcmRz
PjxLZXl3b3Jkcz50cmFuc2NyaXB0aW9uYWwgYWN0aXZhdGlvbjwvS2V5d29yZHM+PFJlcHJpbnQ+
Tm90IGluIEZpbGU8L1JlcHJpbnQ+PFN0YXJ0X1BhZ2U+NDM3PC9TdGFydF9QYWdlPjxFbmRfUGFn
ZT40NDc8L0VuZF9QYWdlPjxQZXJpb2RpY2FsPkNlbGwgU3RlbSBDZWxsPC9QZXJpb2RpY2FsPjxW
b2x1bWU+MjwvVm9sdW1lPjxJc3N1ZT41PC9Jc3N1ZT48QWRkcmVzcz5OYXRpb25hbCBDYW5jZXIg
SW5zdGl0dXRlIENlbnRlciBmb3IgQmlvaW5mb3JtYXRpY3MsIE5hdGlvbmFsIEluc3RpdHV0ZXMg
b2YgSGVhbHRoLCBSb2NrdmlsbGUsIE1EIDIwODUyLCBVU0E8L0FkZHJlc3M+PFdlYl9VUkw+UE06
MTg0NjI2OTQ8L1dlYl9VUkw+PFpaX0pvdXJuYWxGdWxsPjxmIG5hbWU9IlN5c3RlbSI+Q2VsbCBT
dGVtIENlbGw8L2Y+PC9aWl9Kb3VybmFsRnVsbD48WlpfV29ya2Zvcm1JRD4xPC9aWl9Xb3JrZm9y
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Pr="008619FD">
        <w:rPr>
          <w:rFonts w:ascii="Book Antiqua" w:hAnsi="Book Antiqua"/>
          <w:sz w:val="24"/>
          <w:szCs w:val="24"/>
          <w:vertAlign w:val="superscript"/>
        </w:rPr>
      </w:r>
      <w:r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2]</w:t>
      </w:r>
      <w:r w:rsidRPr="008619FD">
        <w:rPr>
          <w:rFonts w:ascii="Book Antiqua" w:hAnsi="Book Antiqua"/>
          <w:sz w:val="24"/>
          <w:szCs w:val="24"/>
          <w:vertAlign w:val="superscript"/>
        </w:rPr>
        <w:fldChar w:fldCharType="end"/>
      </w:r>
      <w:r w:rsidRPr="008619FD">
        <w:rPr>
          <w:rFonts w:ascii="Book Antiqua" w:hAnsi="Book Antiqua"/>
          <w:sz w:val="24"/>
          <w:szCs w:val="24"/>
        </w:rPr>
        <w:t xml:space="preserve">. Analysis of global chromatin compaction using nuclease also indicated that </w:t>
      </w:r>
      <w:r w:rsidRPr="008619FD">
        <w:rPr>
          <w:rFonts w:ascii="Book Antiqua" w:hAnsi="Book Antiqua"/>
          <w:sz w:val="24"/>
          <w:szCs w:val="24"/>
        </w:rPr>
        <w:lastRenderedPageBreak/>
        <w:t xml:space="preserve">chromatin is more accessible, and thus more sensitive to nuclear digestion in ES cells than differentiated cells. </w:t>
      </w:r>
    </w:p>
    <w:p w14:paraId="1ACC7433" w14:textId="7569E71A" w:rsidR="001B5A5B" w:rsidRPr="008619FD" w:rsidRDefault="00446AE3" w:rsidP="000471E2">
      <w:pPr>
        <w:tabs>
          <w:tab w:val="left" w:pos="360"/>
        </w:tabs>
        <w:spacing w:line="360" w:lineRule="auto"/>
        <w:ind w:firstLineChars="100" w:firstLine="240"/>
        <w:rPr>
          <w:rFonts w:ascii="Book Antiqua" w:hAnsi="Book Antiqua"/>
          <w:sz w:val="24"/>
          <w:szCs w:val="24"/>
        </w:rPr>
      </w:pPr>
      <w:r w:rsidRPr="008619FD">
        <w:rPr>
          <w:rFonts w:ascii="Book Antiqua" w:hAnsi="Book Antiqua"/>
          <w:sz w:val="24"/>
          <w:szCs w:val="24"/>
        </w:rPr>
        <w:t>In addition to the histological evidence, t</w:t>
      </w:r>
      <w:r w:rsidR="00B500D2" w:rsidRPr="008619FD">
        <w:rPr>
          <w:rFonts w:ascii="Book Antiqua" w:hAnsi="Book Antiqua"/>
          <w:sz w:val="24"/>
          <w:szCs w:val="24"/>
        </w:rPr>
        <w:t xml:space="preserve">he idea of “open chromatin” is </w:t>
      </w:r>
      <w:r w:rsidRPr="008619FD">
        <w:rPr>
          <w:rFonts w:ascii="Book Antiqua" w:hAnsi="Book Antiqua"/>
          <w:sz w:val="24"/>
          <w:szCs w:val="24"/>
        </w:rPr>
        <w:t xml:space="preserve">also </w:t>
      </w:r>
      <w:r w:rsidR="00B500D2" w:rsidRPr="008619FD">
        <w:rPr>
          <w:rFonts w:ascii="Book Antiqua" w:hAnsi="Book Antiqua"/>
          <w:sz w:val="24"/>
          <w:szCs w:val="24"/>
        </w:rPr>
        <w:t xml:space="preserve">supported by </w:t>
      </w:r>
      <w:r w:rsidRPr="008619FD">
        <w:rPr>
          <w:rFonts w:ascii="Book Antiqua" w:hAnsi="Book Antiqua"/>
          <w:sz w:val="24"/>
          <w:szCs w:val="24"/>
        </w:rPr>
        <w:t>other analyses</w:t>
      </w:r>
      <w:r w:rsidR="00B500D2" w:rsidRPr="008619FD">
        <w:rPr>
          <w:rFonts w:ascii="Book Antiqua" w:hAnsi="Book Antiqua"/>
          <w:sz w:val="24"/>
          <w:szCs w:val="24"/>
        </w:rPr>
        <w:t xml:space="preserve">. For example, </w:t>
      </w:r>
      <w:r w:rsidR="000618F5" w:rsidRPr="008619FD">
        <w:rPr>
          <w:rFonts w:ascii="Book Antiqua" w:hAnsi="Book Antiqua"/>
          <w:sz w:val="24"/>
          <w:szCs w:val="24"/>
        </w:rPr>
        <w:t>immunoblotting</w:t>
      </w:r>
      <w:r w:rsidR="00B500D2" w:rsidRPr="008619FD">
        <w:rPr>
          <w:rFonts w:ascii="Book Antiqua" w:hAnsi="Book Antiqua"/>
          <w:sz w:val="24"/>
          <w:szCs w:val="24"/>
        </w:rPr>
        <w:t xml:space="preserve"> and immunofluorescence analyses</w:t>
      </w:r>
      <w:r w:rsidRPr="008619FD">
        <w:rPr>
          <w:rFonts w:ascii="Book Antiqua" w:hAnsi="Book Antiqua"/>
          <w:sz w:val="24"/>
          <w:szCs w:val="24"/>
        </w:rPr>
        <w:t xml:space="preserve"> have demonstrated a reduced amount</w:t>
      </w:r>
      <w:r w:rsidR="00B500D2" w:rsidRPr="008619FD">
        <w:rPr>
          <w:rFonts w:ascii="Book Antiqua" w:hAnsi="Book Antiqua"/>
          <w:sz w:val="24"/>
          <w:szCs w:val="24"/>
        </w:rPr>
        <w:t xml:space="preserve"> of histone H3 tri-methylation on Lys9 (H3K9me3), a marker of heterochromatin, suggest</w:t>
      </w:r>
      <w:r w:rsidRPr="008619FD">
        <w:rPr>
          <w:rFonts w:ascii="Book Antiqua" w:hAnsi="Book Antiqua"/>
          <w:sz w:val="24"/>
          <w:szCs w:val="24"/>
        </w:rPr>
        <w:t>ing</w:t>
      </w:r>
      <w:r w:rsidR="00B500D2" w:rsidRPr="008619FD">
        <w:rPr>
          <w:rFonts w:ascii="Book Antiqua" w:hAnsi="Book Antiqua"/>
          <w:sz w:val="24"/>
          <w:szCs w:val="24"/>
        </w:rPr>
        <w:t xml:space="preserve"> that ES cells </w:t>
      </w:r>
      <w:r w:rsidRPr="008619FD">
        <w:rPr>
          <w:rFonts w:ascii="Book Antiqua" w:hAnsi="Book Antiqua"/>
          <w:sz w:val="24"/>
          <w:szCs w:val="24"/>
        </w:rPr>
        <w:t>possess</w:t>
      </w:r>
      <w:r w:rsidR="00B500D2" w:rsidRPr="008619FD">
        <w:rPr>
          <w:rFonts w:ascii="Book Antiqua" w:hAnsi="Book Antiqua"/>
          <w:sz w:val="24"/>
          <w:szCs w:val="24"/>
        </w:rPr>
        <w:t xml:space="preserve"> considerably less heterochromatin than differentiated cells. </w:t>
      </w:r>
      <w:proofErr w:type="spellStart"/>
      <w:r w:rsidR="004221DF" w:rsidRPr="008619FD">
        <w:rPr>
          <w:rFonts w:ascii="Book Antiqua" w:hAnsi="Book Antiqua"/>
          <w:sz w:val="24"/>
          <w:szCs w:val="24"/>
        </w:rPr>
        <w:t>ChIP-seq</w:t>
      </w:r>
      <w:proofErr w:type="spellEnd"/>
      <w:r w:rsidR="004221DF" w:rsidRPr="008619FD">
        <w:rPr>
          <w:rFonts w:ascii="Book Antiqua" w:hAnsi="Book Antiqua"/>
          <w:sz w:val="24"/>
          <w:szCs w:val="24"/>
        </w:rPr>
        <w:t xml:space="preserve"> analyses further showed that heterochromatic marks H3K9me3 and H3K27me3 cover 16% and 12% of the genome of differentiated IMR90 cells, respectively, but both of them cover only 4% </w:t>
      </w:r>
      <w:r w:rsidR="00C83A22" w:rsidRPr="008619FD">
        <w:rPr>
          <w:rFonts w:ascii="Book Antiqua" w:hAnsi="Book Antiqua"/>
          <w:sz w:val="24"/>
          <w:szCs w:val="24"/>
        </w:rPr>
        <w:t>in human ES cells</w:t>
      </w:r>
      <w:r w:rsidR="00B500D2" w:rsidRPr="008619FD">
        <w:rPr>
          <w:rFonts w:ascii="Book Antiqua" w:hAnsi="Book Antiqua"/>
          <w:sz w:val="24"/>
          <w:szCs w:val="24"/>
          <w:vertAlign w:val="superscript"/>
        </w:rPr>
        <w:fldChar w:fldCharType="begin">
          <w:fldData xml:space="preserve">PFJlZm1hbj48Q2l0ZT48QXV0aG9yPkhhd2tpbnM8L0F1dGhvcj48WWVhcj4yMDEwPC9ZZWFyPjxS
ZWNOdW0+OTg0NzwvUmVjTnVtPjxJRFRleHQ+RGlzdGluY3QgZXBpZ2Vub21pYyBsYW5kc2NhcGVz
IG9mIHBsdXJpcG90ZW50IGFuZCBsaW5lYWdlLWNvbW1pdHRlZCBodW1hbiBjZWxsczwvSURUZXh0
PjxNREwgUmVmX1R5cGU9IkpvdXJuYWwiPjxSZWZfVHlwZT5Kb3VybmFsPC9SZWZfVHlwZT48UmVm
X0lEPjk4NDc8L1JlZl9JRD48VGl0bGVfUHJpbWFyeT5EaXN0aW5jdCBlcGlnZW5vbWljIGxhbmRz
Y2FwZXMgb2YgcGx1cmlwb3RlbnQgYW5kIGxpbmVhZ2UtY29tbWl0dGVkIGh1bWFuIGNlbGxzPC9U
aXRsZV9QcmltYXJ5PjxBdXRob3JzX1ByaW1hcnk+SGF3a2lucyxSLkQuPC9BdXRob3JzX1ByaW1h
cnk+PEF1dGhvcnNfUHJpbWFyeT5Ib24sRy5DLjwvQXV0aG9yc19QcmltYXJ5PjxBdXRob3JzX1By
aW1hcnk+TGVlLEwuSy48L0F1dGhvcnNfUHJpbWFyeT48QXV0aG9yc19QcmltYXJ5Pk5nbyxRLjwv
QXV0aG9yc19QcmltYXJ5PjxBdXRob3JzX1ByaW1hcnk+TGlzdGVyLFIuPC9BdXRob3JzX1ByaW1h
cnk+PEF1dGhvcnNfUHJpbWFyeT5QZWxpenpvbGEsTS48L0F1dGhvcnNfUHJpbWFyeT48QXV0aG9y
c19QcmltYXJ5PkVkc2FsbCxMLkUuPC9BdXRob3JzX1ByaW1hcnk+PEF1dGhvcnNfUHJpbWFyeT5L
dWFuLFMuPC9BdXRob3JzX1ByaW1hcnk+PEF1dGhvcnNfUHJpbWFyeT5MdXUsWS48L0F1dGhvcnNf
UHJpbWFyeT48QXV0aG9yc19QcmltYXJ5PktsdWdtYW4sUy48L0F1dGhvcnNfUHJpbWFyeT48QXV0
aG9yc19QcmltYXJ5Pm50b3NpZXdpY3otQm91cmdldCxKLjwvQXV0aG9yc19QcmltYXJ5PjxBdXRo
b3JzX1ByaW1hcnk+WWUsWi48L0F1dGhvcnNfUHJpbWFyeT48QXV0aG9yc19QcmltYXJ5PkVzcGlu
b3phLEMuPC9BdXRob3JzX1ByaW1hcnk+PEF1dGhvcnNfUHJpbWFyeT5BZ2Fyd2FobCxTLjwvQXV0
aG9yc19QcmltYXJ5PjxBdXRob3JzX1ByaW1hcnk+U2hlbixMLjwvQXV0aG9yc19QcmltYXJ5PjxB
dXRob3JzX1ByaW1hcnk+UnVvdHRpLFYuPC9BdXRob3JzX1ByaW1hcnk+PEF1dGhvcnNfUHJpbWFy
eT5XYW5nLFcuPC9BdXRob3JzX1ByaW1hcnk+PEF1dGhvcnNfUHJpbWFyeT5TdGV3YXJ0LFIuPC9B
dXRob3JzX1ByaW1hcnk+PEF1dGhvcnNfUHJpbWFyeT5UaG9tc29uLEouQS48L0F1dGhvcnNfUHJp
bWFyeT48QXV0aG9yc19QcmltYXJ5PkVja2VyLEouUi48L0F1dGhvcnNfUHJpbWFyeT48QXV0aG9y
c19QcmltYXJ5PlJlbixCLjwvQXV0aG9yc19QcmltYXJ5PjxEYXRlX1ByaW1hcnk+MjAxMC81Lzc8
L0RhdGVfUHJpbWFyeT48S2V5d29yZHM+QXJ0aWNsZTwvS2V5d29yZHM+PEtleXdvcmRzPmNhbmNl
cjwvS2V5d29yZHM+PEtleXdvcmRzPmNlbGw8L0tleXdvcmRzPjxLZXl3b3Jkcz5DZWxsIExpbmU8
L0tleXdvcmRzPjxLZXl3b3Jkcz5DZWxsIExpbmVhZ2U8L0tleXdvcmRzPjxLZXl3b3Jkcz5jZWxs
czwvS2V5d29yZHM+PEtleXdvcmRzPkNlbGx1bGFyPC9LZXl3b3Jkcz48S2V5d29yZHM+Q2hyb21h
dGluPC9LZXl3b3Jkcz48S2V5d29yZHM+Y2hyb21hdGluIHN0cnVjdHVyZTwvS2V5d29yZHM+PEtl
eXdvcmRzPkNwRyBJc2xhbmRzPC9LZXl3b3Jkcz48S2V5d29yZHM+Q3l0b2xvZ3k8L0tleXdvcmRz
PjxLZXl3b3Jkcz5ETkE8L0tleXdvcmRzPjxLZXl3b3Jkcz5ETkEgbWV0aHlsYXRpb248L0tleXdv
cmRzPjxLZXl3b3Jkcz5lbWJyeW9uaWMgc3RlbSBjZWxsPC9LZXl3b3Jkcz48S2V5d29yZHM+ZW1i
cnlvbmljIHN0ZW0gY2VsbHM8L0tleXdvcmRzPjxLZXl3b3Jkcz5FcGlnZW5lc2lzLEdlbmV0aWM8
L0tleXdvcmRzPjxLZXl3b3Jkcz5lcGlnZW5ldGljPC9LZXl3b3Jkcz48S2V5d29yZHM+Zmlicm9i
bGFzdDwvS2V5d29yZHM+PEtleXdvcmRzPkZpYnJvYmxhc3RzPC9LZXl3b3Jkcz48S2V5d29yZHM+
R2VuZXMsRGV2ZWxvcG1lbnRhbDwvS2V5d29yZHM+PEtleXdvcmRzPmdlbmV0aWNzPC9LZXl3b3Jk
cz48S2V5d29yZHM+R0VOT01FPC9LZXl3b3Jkcz48S2V5d29yZHM+R2Vub21lLEh1bWFuPC9LZXl3
b3Jkcz48S2V5d29yZHM+aGlzdG9uZTwvS2V5d29yZHM+PEtleXdvcmRzPkhpc3RvbmVzPC9LZXl3
b3Jkcz48S2V5d29yZHM+SHVtYW48L0tleXdvcmRzPjxLZXl3b3Jkcz5odW1hbiBjZWxsPC9LZXl3
b3Jkcz48S2V5d29yZHM+aHVtYW4gY2VsbHM8L0tleXdvcmRzPjxLZXl3b3Jkcz5odW1hbnM8L0tl
eXdvcmRzPjxLZXl3b3Jkcz5MeXNpbmU8L0tleXdvcmRzPjxLZXl3b3Jkcz5tZWNoYW5pc208L0tl
eXdvcmRzPjxLZXl3b3Jkcz5tZWNoYW5pc21zPC9LZXl3b3Jkcz48S2V5d29yZHM+bWV0YWJvbGlz
bTwvS2V5d29yZHM+PEtleXdvcmRzPk1ldGh5bGF0aW9uPC9LZXl3b3Jkcz48S2V5d29yZHM+UGx1
cmlwb3RlbnQgU3RlbSBDZWxsczwvS2V5d29yZHM+PEtleXdvcmRzPlByb3RlaW4gUHJvY2Vzc2lu
ZyxQb3N0LVRyYW5zbGF0aW9uYWw8L0tleXdvcmRzPjxLZXl3b3Jkcz5yZWd1bGF0b3J5PC9LZXl3
b3Jkcz48S2V5d29yZHM+UmVndWxhdG9yeSBzZXF1ZW5jZTwvS2V5d29yZHM+PEtleXdvcmRzPlJl
Z3VsYXRvcnkgU2VxdWVuY2VzLE51Y2xlaWMgQWNpZDwvS2V5d29yZHM+PEtleXdvcmRzPlJlc2Vh
cmNoPC9LZXl3b3Jkcz48S2V5d29yZHM+c2VxdWVuY2U8L0tleXdvcmRzPjxLZXl3b3Jkcz5zZXF1
ZW5jZXM8L0tleXdvcmRzPjxLZXl3b3Jkcz5TVEVNIENFTExTPC9LZXl3b3Jkcz48S2V5d29yZHM+
c3RydWN0dXJlPC9LZXl3b3Jkcz48UmVwcmludD5Ob3QgaW4gRmlsZTwvUmVwcmludD48U3RhcnRf
UGFnZT40Nzk8L1N0YXJ0X1BhZ2U+PEVuZF9QYWdlPjQ5MTwvRW5kX1BhZ2U+PFBlcmlvZGljYWw+
Q2VsbCBTdGVtIENlbGw8L1BlcmlvZGljYWw+PFZvbHVtZT42PC9Wb2x1bWU+PElzc3VlPjU8L0lz
c3VlPjxBZGRyZXNzPkx1ZHdpZyBJbnN0aXR1dGUgZm9yIENhbmNlciBSZXNlYXJjaCwgTGEgSm9s
bGEsIENBIDkyMDkzLCBVU0E8L0FkZHJlc3M+PFdlYl9VUkw+UE06MjA0NTIzMjI8L1dlYl9VUkw+
PFpaX0pvdXJuYWxGdWxsPjxmIG5hbWU9IlN5c3RlbSI+Q2VsbCBTdGVtIENlbGw8L2Y+PC9aWl9K
b3VybmFsRnVsbD48WlpfV29ya2Zvcm1JRD4xPC9aWl9Xb3JrZm9ybUlEPjwvTURMPjwvQ2l0ZT48
L1JlZm1hbj4A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hhd2tpbnM8L0F1dGhvcj48WWVhcj4yMDEwPC9ZZWFyPjxS
ZWNOdW0+OTg0NzwvUmVjTnVtPjxJRFRleHQ+RGlzdGluY3QgZXBpZ2Vub21pYyBsYW5kc2NhcGVz
IG9mIHBsdXJpcG90ZW50IGFuZCBsaW5lYWdlLWNvbW1pdHRlZCBodW1hbiBjZWxsczwvSURUZXh0
PjxNREwgUmVmX1R5cGU9IkpvdXJuYWwiPjxSZWZfVHlwZT5Kb3VybmFsPC9SZWZfVHlwZT48UmVm
X0lEPjk4NDc8L1JlZl9JRD48VGl0bGVfUHJpbWFyeT5EaXN0aW5jdCBlcGlnZW5vbWljIGxhbmRz
Y2FwZXMgb2YgcGx1cmlwb3RlbnQgYW5kIGxpbmVhZ2UtY29tbWl0dGVkIGh1bWFuIGNlbGxzPC9U
aXRsZV9QcmltYXJ5PjxBdXRob3JzX1ByaW1hcnk+SGF3a2lucyxSLkQuPC9BdXRob3JzX1ByaW1h
cnk+PEF1dGhvcnNfUHJpbWFyeT5Ib24sRy5DLjwvQXV0aG9yc19QcmltYXJ5PjxBdXRob3JzX1By
aW1hcnk+TGVlLEwuSy48L0F1dGhvcnNfUHJpbWFyeT48QXV0aG9yc19QcmltYXJ5Pk5nbyxRLjwv
QXV0aG9yc19QcmltYXJ5PjxBdXRob3JzX1ByaW1hcnk+TGlzdGVyLFIuPC9BdXRob3JzX1ByaW1h
cnk+PEF1dGhvcnNfUHJpbWFyeT5QZWxpenpvbGEsTS48L0F1dGhvcnNfUHJpbWFyeT48QXV0aG9y
c19QcmltYXJ5PkVkc2FsbCxMLkUuPC9BdXRob3JzX1ByaW1hcnk+PEF1dGhvcnNfUHJpbWFyeT5L
dWFuLFMuPC9BdXRob3JzX1ByaW1hcnk+PEF1dGhvcnNfUHJpbWFyeT5MdXUsWS48L0F1dGhvcnNf
UHJpbWFyeT48QXV0aG9yc19QcmltYXJ5PktsdWdtYW4sUy48L0F1dGhvcnNfUHJpbWFyeT48QXV0
aG9yc19QcmltYXJ5Pm50b3NpZXdpY3otQm91cmdldCxKLjwvQXV0aG9yc19QcmltYXJ5PjxBdXRo
b3JzX1ByaW1hcnk+WWUsWi48L0F1dGhvcnNfUHJpbWFyeT48QXV0aG9yc19QcmltYXJ5PkVzcGlu
b3phLEMuPC9BdXRob3JzX1ByaW1hcnk+PEF1dGhvcnNfUHJpbWFyeT5BZ2Fyd2FobCxTLjwvQXV0
aG9yc19QcmltYXJ5PjxBdXRob3JzX1ByaW1hcnk+U2hlbixMLjwvQXV0aG9yc19QcmltYXJ5PjxB
dXRob3JzX1ByaW1hcnk+UnVvdHRpLFYuPC9BdXRob3JzX1ByaW1hcnk+PEF1dGhvcnNfUHJpbWFy
eT5XYW5nLFcuPC9BdXRob3JzX1ByaW1hcnk+PEF1dGhvcnNfUHJpbWFyeT5TdGV3YXJ0LFIuPC9B
dXRob3JzX1ByaW1hcnk+PEF1dGhvcnNfUHJpbWFyeT5UaG9tc29uLEouQS48L0F1dGhvcnNfUHJp
bWFyeT48QXV0aG9yc19QcmltYXJ5PkVja2VyLEouUi48L0F1dGhvcnNfUHJpbWFyeT48QXV0aG9y
c19QcmltYXJ5PlJlbixCLjwvQXV0aG9yc19QcmltYXJ5PjxEYXRlX1ByaW1hcnk+MjAxMC81Lzc8
L0RhdGVfUHJpbWFyeT48S2V5d29yZHM+QXJ0aWNsZTwvS2V5d29yZHM+PEtleXdvcmRzPmNhbmNl
cjwvS2V5d29yZHM+PEtleXdvcmRzPmNlbGw8L0tleXdvcmRzPjxLZXl3b3Jkcz5DZWxsIExpbmU8
L0tleXdvcmRzPjxLZXl3b3Jkcz5DZWxsIExpbmVhZ2U8L0tleXdvcmRzPjxLZXl3b3Jkcz5jZWxs
czwvS2V5d29yZHM+PEtleXdvcmRzPkNlbGx1bGFyPC9LZXl3b3Jkcz48S2V5d29yZHM+Q2hyb21h
dGluPC9LZXl3b3Jkcz48S2V5d29yZHM+Y2hyb21hdGluIHN0cnVjdHVyZTwvS2V5d29yZHM+PEtl
eXdvcmRzPkNwRyBJc2xhbmRzPC9LZXl3b3Jkcz48S2V5d29yZHM+Q3l0b2xvZ3k8L0tleXdvcmRz
PjxLZXl3b3Jkcz5ETkE8L0tleXdvcmRzPjxLZXl3b3Jkcz5ETkEgbWV0aHlsYXRpb248L0tleXdv
cmRzPjxLZXl3b3Jkcz5lbWJyeW9uaWMgc3RlbSBjZWxsPC9LZXl3b3Jkcz48S2V5d29yZHM+ZW1i
cnlvbmljIHN0ZW0gY2VsbHM8L0tleXdvcmRzPjxLZXl3b3Jkcz5FcGlnZW5lc2lzLEdlbmV0aWM8
L0tleXdvcmRzPjxLZXl3b3Jkcz5lcGlnZW5ldGljPC9LZXl3b3Jkcz48S2V5d29yZHM+Zmlicm9i
bGFzdDwvS2V5d29yZHM+PEtleXdvcmRzPkZpYnJvYmxhc3RzPC9LZXl3b3Jkcz48S2V5d29yZHM+
R2VuZXMsRGV2ZWxvcG1lbnRhbDwvS2V5d29yZHM+PEtleXdvcmRzPmdlbmV0aWNzPC9LZXl3b3Jk
cz48S2V5d29yZHM+R0VOT01FPC9LZXl3b3Jkcz48S2V5d29yZHM+R2Vub21lLEh1bWFuPC9LZXl3
b3Jkcz48S2V5d29yZHM+aGlzdG9uZTwvS2V5d29yZHM+PEtleXdvcmRzPkhpc3RvbmVzPC9LZXl3
b3Jkcz48S2V5d29yZHM+SHVtYW48L0tleXdvcmRzPjxLZXl3b3Jkcz5odW1hbiBjZWxsPC9LZXl3
b3Jkcz48S2V5d29yZHM+aHVtYW4gY2VsbHM8L0tleXdvcmRzPjxLZXl3b3Jkcz5odW1hbnM8L0tl
eXdvcmRzPjxLZXl3b3Jkcz5MeXNpbmU8L0tleXdvcmRzPjxLZXl3b3Jkcz5tZWNoYW5pc208L0tl
eXdvcmRzPjxLZXl3b3Jkcz5tZWNoYW5pc21zPC9LZXl3b3Jkcz48S2V5d29yZHM+bWV0YWJvbGlz
bTwvS2V5d29yZHM+PEtleXdvcmRzPk1ldGh5bGF0aW9uPC9LZXl3b3Jkcz48S2V5d29yZHM+UGx1
cmlwb3RlbnQgU3RlbSBDZWxsczwvS2V5d29yZHM+PEtleXdvcmRzPlByb3RlaW4gUHJvY2Vzc2lu
ZyxQb3N0LVRyYW5zbGF0aW9uYWw8L0tleXdvcmRzPjxLZXl3b3Jkcz5yZWd1bGF0b3J5PC9LZXl3
b3Jkcz48S2V5d29yZHM+UmVndWxhdG9yeSBzZXF1ZW5jZTwvS2V5d29yZHM+PEtleXdvcmRzPlJl
Z3VsYXRvcnkgU2VxdWVuY2VzLE51Y2xlaWMgQWNpZDwvS2V5d29yZHM+PEtleXdvcmRzPlJlc2Vh
cmNoPC9LZXl3b3Jkcz48S2V5d29yZHM+c2VxdWVuY2U8L0tleXdvcmRzPjxLZXl3b3Jkcz5zZXF1
ZW5jZXM8L0tleXdvcmRzPjxLZXl3b3Jkcz5TVEVNIENFTExTPC9LZXl3b3Jkcz48S2V5d29yZHM+
c3RydWN0dXJlPC9LZXl3b3Jkcz48UmVwcmludD5Ob3QgaW4gRmlsZTwvUmVwcmludD48U3RhcnRf
UGFnZT40Nzk8L1N0YXJ0X1BhZ2U+PEVuZF9QYWdlPjQ5MTwvRW5kX1BhZ2U+PFBlcmlvZGljYWw+
Q2VsbCBTdGVtIENlbGw8L1BlcmlvZGljYWw+PFZvbHVtZT42PC9Wb2x1bWU+PElzc3VlPjU8L0lz
c3VlPjxBZGRyZXNzPkx1ZHdpZyBJbnN0aXR1dGUgZm9yIENhbmNlciBSZXNlYXJjaCwgTGEgSm9s
bGEsIENBIDkyMDkzLCBVU0E8L0FkZHJlc3M+PFdlYl9VUkw+UE06MjA0NTIzMjI8L1dlYl9VUkw+
PFpaX0pvdXJuYWxGdWxsPjxmIG5hbWU9IlN5c3RlbSI+Q2VsbCBTdGVtIENlbGw8L2Y+PC9aWl9K
b3VybmFsRnVsbD48WlpfV29ya2Zvcm1JRD4xPC9aWl9Xb3JrZm9ybUlEPjwvTURMPjwvQ2l0ZT48
L1JlZm1hbj4A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B500D2" w:rsidRPr="008619FD">
        <w:rPr>
          <w:rFonts w:ascii="Book Antiqua" w:hAnsi="Book Antiqua"/>
          <w:sz w:val="24"/>
          <w:szCs w:val="24"/>
          <w:vertAlign w:val="superscript"/>
        </w:rPr>
      </w:r>
      <w:r w:rsidR="00B500D2"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3]</w:t>
      </w:r>
      <w:r w:rsidR="00B500D2" w:rsidRPr="008619FD">
        <w:rPr>
          <w:rFonts w:ascii="Book Antiqua" w:hAnsi="Book Antiqua"/>
          <w:sz w:val="24"/>
          <w:szCs w:val="24"/>
          <w:vertAlign w:val="superscript"/>
        </w:rPr>
        <w:fldChar w:fldCharType="end"/>
      </w:r>
      <w:r w:rsidR="00B500D2" w:rsidRPr="008619FD">
        <w:rPr>
          <w:rFonts w:ascii="Book Antiqua" w:hAnsi="Book Antiqua"/>
          <w:sz w:val="24"/>
          <w:szCs w:val="24"/>
        </w:rPr>
        <w:t xml:space="preserve">. On the other hand, it appears that ES cells have higher global level of histone acetylation, a general mark of open chromatin, as compared to differentiated cells. In addition, some indirect evidence also support “open chromatin” in ES cells. </w:t>
      </w:r>
      <w:r w:rsidRPr="008619FD">
        <w:rPr>
          <w:rFonts w:ascii="Book Antiqua" w:hAnsi="Book Antiqua"/>
          <w:sz w:val="24"/>
          <w:szCs w:val="24"/>
        </w:rPr>
        <w:t>A</w:t>
      </w:r>
      <w:r w:rsidR="00B500D2" w:rsidRPr="008619FD">
        <w:rPr>
          <w:rFonts w:ascii="Book Antiqua" w:hAnsi="Book Antiqua"/>
          <w:sz w:val="24"/>
          <w:szCs w:val="24"/>
        </w:rPr>
        <w:t xml:space="preserve"> fraction of loosely bound architectural chromatin proteins</w:t>
      </w:r>
      <w:r w:rsidRPr="008619FD">
        <w:rPr>
          <w:rFonts w:ascii="Book Antiqua" w:hAnsi="Book Antiqua"/>
          <w:sz w:val="24"/>
          <w:szCs w:val="24"/>
        </w:rPr>
        <w:t xml:space="preserve"> was found</w:t>
      </w:r>
      <w:r w:rsidR="00B500D2" w:rsidRPr="008619FD">
        <w:rPr>
          <w:rFonts w:ascii="Book Antiqua" w:hAnsi="Book Antiqua"/>
          <w:sz w:val="24"/>
          <w:szCs w:val="24"/>
        </w:rPr>
        <w:t xml:space="preserve"> in ES cells</w:t>
      </w:r>
      <w:r w:rsidRPr="008619FD">
        <w:rPr>
          <w:rFonts w:ascii="Book Antiqua" w:hAnsi="Book Antiqua"/>
          <w:sz w:val="24"/>
          <w:szCs w:val="24"/>
        </w:rPr>
        <w:t xml:space="preserve"> by using Fluorescence recovery after </w:t>
      </w:r>
      <w:proofErr w:type="spellStart"/>
      <w:r w:rsidRPr="008619FD">
        <w:rPr>
          <w:rFonts w:ascii="Book Antiqua" w:hAnsi="Book Antiqua"/>
          <w:sz w:val="24"/>
          <w:szCs w:val="24"/>
        </w:rPr>
        <w:t>photobleaching</w:t>
      </w:r>
      <w:proofErr w:type="spellEnd"/>
      <w:r w:rsidRPr="008619FD">
        <w:rPr>
          <w:rFonts w:ascii="Book Antiqua" w:hAnsi="Book Antiqua"/>
          <w:sz w:val="24"/>
          <w:szCs w:val="24"/>
        </w:rPr>
        <w:t xml:space="preserve"> (FRAP) assay</w:t>
      </w:r>
      <w:r w:rsidR="00B500D2" w:rsidRPr="008619FD">
        <w:rPr>
          <w:rFonts w:ascii="Book Antiqua" w:hAnsi="Book Antiqua"/>
          <w:sz w:val="24"/>
          <w:szCs w:val="24"/>
        </w:rPr>
        <w:t xml:space="preserve">, while this fraction is </w:t>
      </w:r>
      <w:r w:rsidRPr="008619FD">
        <w:rPr>
          <w:rFonts w:ascii="Book Antiqua" w:hAnsi="Book Antiqua"/>
          <w:sz w:val="24"/>
          <w:szCs w:val="24"/>
        </w:rPr>
        <w:t>absent</w:t>
      </w:r>
      <w:r w:rsidR="00B500D2" w:rsidRPr="008619FD">
        <w:rPr>
          <w:rFonts w:ascii="Book Antiqua" w:hAnsi="Book Antiqua"/>
          <w:sz w:val="24"/>
          <w:szCs w:val="24"/>
        </w:rPr>
        <w:t xml:space="preserve"> in differentiated cells. </w:t>
      </w:r>
      <w:r w:rsidRPr="008619FD">
        <w:rPr>
          <w:rFonts w:ascii="Book Antiqua" w:hAnsi="Book Antiqua"/>
          <w:sz w:val="24"/>
          <w:szCs w:val="24"/>
        </w:rPr>
        <w:t>Collectively</w:t>
      </w:r>
      <w:r w:rsidR="00B500D2" w:rsidRPr="008619FD">
        <w:rPr>
          <w:rFonts w:ascii="Book Antiqua" w:hAnsi="Book Antiqua"/>
          <w:sz w:val="24"/>
          <w:szCs w:val="24"/>
        </w:rPr>
        <w:t xml:space="preserve">, these findings indicate that chromatin in ES cells is globally </w:t>
      </w:r>
      <w:proofErr w:type="spellStart"/>
      <w:r w:rsidR="00B500D2" w:rsidRPr="008619FD">
        <w:rPr>
          <w:rFonts w:ascii="Book Antiqua" w:hAnsi="Book Antiqua"/>
          <w:sz w:val="24"/>
          <w:szCs w:val="24"/>
        </w:rPr>
        <w:t>decondensed</w:t>
      </w:r>
      <w:proofErr w:type="spellEnd"/>
      <w:r w:rsidR="00B500D2" w:rsidRPr="008619FD">
        <w:rPr>
          <w:rFonts w:ascii="Book Antiqua" w:hAnsi="Book Antiqua"/>
          <w:sz w:val="24"/>
          <w:szCs w:val="24"/>
        </w:rPr>
        <w:t xml:space="preserve"> and </w:t>
      </w:r>
      <w:proofErr w:type="spellStart"/>
      <w:r w:rsidR="00B500D2" w:rsidRPr="008619FD">
        <w:rPr>
          <w:rFonts w:ascii="Book Antiqua" w:hAnsi="Book Antiqua"/>
          <w:sz w:val="24"/>
          <w:szCs w:val="24"/>
        </w:rPr>
        <w:t>hyperdynamic</w:t>
      </w:r>
      <w:proofErr w:type="spellEnd"/>
      <w:r w:rsidR="00B500D2" w:rsidRPr="008619FD">
        <w:rPr>
          <w:rFonts w:ascii="Book Antiqua" w:hAnsi="Book Antiqua"/>
          <w:sz w:val="24"/>
          <w:szCs w:val="24"/>
        </w:rPr>
        <w:t xml:space="preserve"> compared with differentiated cells.</w:t>
      </w:r>
    </w:p>
    <w:p w14:paraId="2F1FA376" w14:textId="642B6EC3" w:rsidR="00710F24" w:rsidRPr="008619FD" w:rsidRDefault="00932A13" w:rsidP="000471E2">
      <w:pPr>
        <w:tabs>
          <w:tab w:val="left" w:pos="360"/>
        </w:tabs>
        <w:spacing w:line="360" w:lineRule="auto"/>
        <w:ind w:firstLineChars="100" w:firstLine="240"/>
        <w:rPr>
          <w:rFonts w:ascii="Book Antiqua" w:hAnsi="Book Antiqua"/>
          <w:sz w:val="24"/>
          <w:szCs w:val="24"/>
        </w:rPr>
      </w:pPr>
      <w:r w:rsidRPr="008619FD">
        <w:rPr>
          <w:rFonts w:ascii="Book Antiqua" w:hAnsi="Book Antiqua"/>
          <w:sz w:val="24"/>
          <w:szCs w:val="24"/>
        </w:rPr>
        <w:t>Given that stem cells use</w:t>
      </w:r>
      <w:r w:rsidR="00D822FD" w:rsidRPr="008619FD">
        <w:rPr>
          <w:rFonts w:ascii="Book Antiqua" w:hAnsi="Book Antiqua"/>
          <w:sz w:val="24"/>
          <w:szCs w:val="24"/>
        </w:rPr>
        <w:t xml:space="preserve"> distinct characteristic of chromatin structure </w:t>
      </w:r>
      <w:r w:rsidRPr="008619FD">
        <w:rPr>
          <w:rFonts w:ascii="Book Antiqua" w:hAnsi="Book Antiqua"/>
          <w:sz w:val="24"/>
          <w:szCs w:val="24"/>
        </w:rPr>
        <w:t>for</w:t>
      </w:r>
      <w:r w:rsidR="00D822FD" w:rsidRPr="008619FD">
        <w:rPr>
          <w:rFonts w:ascii="Book Antiqua" w:hAnsi="Book Antiqua"/>
          <w:sz w:val="24"/>
          <w:szCs w:val="24"/>
        </w:rPr>
        <w:t xml:space="preserve"> regulat</w:t>
      </w:r>
      <w:r w:rsidRPr="008619FD">
        <w:rPr>
          <w:rFonts w:ascii="Book Antiqua" w:hAnsi="Book Antiqua"/>
          <w:sz w:val="24"/>
          <w:szCs w:val="24"/>
        </w:rPr>
        <w:t>ion of</w:t>
      </w:r>
      <w:r w:rsidR="00D822FD" w:rsidRPr="008619FD">
        <w:rPr>
          <w:rFonts w:ascii="Book Antiqua" w:hAnsi="Book Antiqua"/>
          <w:sz w:val="24"/>
          <w:szCs w:val="24"/>
        </w:rPr>
        <w:t xml:space="preserve"> self-renewal and differentiation, it </w:t>
      </w:r>
      <w:r w:rsidRPr="008619FD">
        <w:rPr>
          <w:rFonts w:ascii="Book Antiqua" w:hAnsi="Book Antiqua"/>
          <w:sz w:val="24"/>
          <w:szCs w:val="24"/>
        </w:rPr>
        <w:t>is</w:t>
      </w:r>
      <w:r w:rsidR="00D822FD" w:rsidRPr="008619FD">
        <w:rPr>
          <w:rFonts w:ascii="Book Antiqua" w:hAnsi="Book Antiqua"/>
          <w:sz w:val="24"/>
          <w:szCs w:val="24"/>
        </w:rPr>
        <w:t xml:space="preserve"> likely that histone modifications and chromatin remodeling upon DNA damage may be different between stem cells and differentiated cells. Among the limited data regarding DNA damage-induced chromatin modifications in stem cells, γH2AX was mostly investigated.</w:t>
      </w:r>
      <w:r w:rsidR="001B5A5B" w:rsidRPr="008619FD">
        <w:rPr>
          <w:rFonts w:ascii="Book Antiqua" w:hAnsi="Book Antiqua"/>
          <w:sz w:val="24"/>
          <w:szCs w:val="24"/>
        </w:rPr>
        <w:t xml:space="preserve"> </w:t>
      </w:r>
      <w:r w:rsidR="00AD19BB" w:rsidRPr="008619FD">
        <w:rPr>
          <w:rFonts w:ascii="Book Antiqua" w:hAnsi="Book Antiqua"/>
          <w:sz w:val="24"/>
          <w:szCs w:val="24"/>
        </w:rPr>
        <w:t xml:space="preserve">It has been reported that γH2AX foci can be observed under microscope in an open chromatin structure even </w:t>
      </w:r>
      <w:r w:rsidR="00710F24" w:rsidRPr="008619FD">
        <w:rPr>
          <w:rFonts w:ascii="Book Antiqua" w:hAnsi="Book Antiqua"/>
          <w:sz w:val="24"/>
          <w:szCs w:val="24"/>
        </w:rPr>
        <w:t>in the absence of exogenous DNA damage in pluripotent mouse ES (</w:t>
      </w:r>
      <w:proofErr w:type="spellStart"/>
      <w:r w:rsidR="00710F24" w:rsidRPr="008619FD">
        <w:rPr>
          <w:rFonts w:ascii="Book Antiqua" w:hAnsi="Book Antiqua"/>
          <w:sz w:val="24"/>
          <w:szCs w:val="24"/>
        </w:rPr>
        <w:t>mES</w:t>
      </w:r>
      <w:proofErr w:type="spellEnd"/>
      <w:r w:rsidR="00710F24" w:rsidRPr="008619FD">
        <w:rPr>
          <w:rFonts w:ascii="Book Antiqua" w:hAnsi="Book Antiqua"/>
          <w:sz w:val="24"/>
          <w:szCs w:val="24"/>
        </w:rPr>
        <w:t>)</w:t>
      </w:r>
      <w:r w:rsidR="00710F24" w:rsidRPr="008619FD">
        <w:rPr>
          <w:rFonts w:ascii="Book Antiqua" w:hAnsi="Book Antiqua"/>
          <w:sz w:val="24"/>
          <w:szCs w:val="24"/>
          <w:vertAlign w:val="superscript"/>
        </w:rPr>
        <w:fldChar w:fldCharType="begin">
          <w:fldData xml:space="preserve">PFJlZm1hbj48Q2l0ZT48QXV0aG9yPkJhbmF0aDwvQXV0aG9yPjxZZWFyPjIwMDk8L1llYXI+PFJl
Y051bT45ODc5PC9SZWNOdW0+PElEVGV4dD5FeHBsYW5hdGlvbiBmb3IgZXhjZXNzaXZlIEROQSBz
aW5nbGUtc3RyYW5kIGJyZWFrcyBhbmQgZW5kb2dlbm91cyByZXBhaXIgZm9jaSBpbiBwbHVyaXBv
dGVudCBtb3VzZSBlbWJyeW9uaWMgc3RlbSBjZWxsczwvSURUZXh0PjxNREwgUmVmX1R5cGU9Ikpv
dXJuYWwiPjxSZWZfVHlwZT5Kb3VybmFsPC9SZWZfVHlwZT48UmVmX0lEPjk4Nzk8L1JlZl9JRD48
VGl0bGVfUHJpbWFyeT5FeHBsYW5hdGlvbiBmb3IgZXhjZXNzaXZlIEROQSBzaW5nbGUtc3RyYW5k
IGJyZWFrcyBhbmQgZW5kb2dlbm91cyByZXBhaXIgZm9jaSBpbiBwbHVyaXBvdGVudCBtb3VzZSBl
bWJyeW9uaWMgc3RlbSBjZWxsczwvVGl0bGVfUHJpbWFyeT48QXV0aG9yc19QcmltYXJ5PkJhbmF0
aCxKLlAuPC9BdXRob3JzX1ByaW1hcnk+PEF1dGhvcnNfUHJpbWFyeT5CYW51ZWxvcyxDLkEuPC9B
dXRob3JzX1ByaW1hcnk+PEF1dGhvcnNfUHJpbWFyeT5LbG9rb3YsRC48L0F1dGhvcnNfUHJpbWFy
eT48QXV0aG9yc19QcmltYXJ5Pk1hY1BoYWlsLFMuTS48L0F1dGhvcnNfUHJpbWFyeT48QXV0aG9y
c19QcmltYXJ5PkxhbnNkb3JwLFAuTS48L0F1dGhvcnNfUHJpbWFyeT48QXV0aG9yc19QcmltYXJ5
Pk9saXZlLFAuTC48L0F1dGhvcnNfUHJpbWFyeT48RGF0ZV9QcmltYXJ5PjIwMDkvNS8xPC9EYXRl
X1ByaW1hcnk+PEtleXdvcmRzPkFjZXR5bGF0aW9uPC9LZXl3b3Jkcz48S2V5d29yZHM+YW5hbHlz
aXM8L0tleXdvcmRzPjxLZXl3b3Jkcz5BbmltYWxzPC9LZXl3b3Jkcz48S2V5d29yZHM+QXJ0aWNs
ZTwvS2V5d29yZHM+PEtleXdvcmRzPmFzc2F5PC9LZXl3b3Jkcz48S2V5d29yZHM+Y2FuY2VyPC9L
ZXl3b3Jkcz48S2V5d29yZHM+Q2FycmllciBQcm90ZWluczwvS2V5d29yZHM+PEtleXdvcmRzPkNh
cnJpZXItUHJvdGVpbnM8L0tleXdvcmRzPjxLZXl3b3Jkcz5jZWxsPC9LZXl3b3Jkcz48S2V5d29y
ZHM+Q2VsbCBMaW5lPC9LZXl3b3Jkcz48S2V5d29yZHM+Y2VsbHM8L0tleXdvcmRzPjxLZXl3b3Jk
cz5DaHJvbWF0aW48L0tleXdvcmRzPjxLZXl3b3Jkcz5jb21ldDwvS2V5d29yZHM+PEtleXdvcmRz
PmNvbWV0IGFzc2F5PC9LZXl3b3Jkcz48S2V5d29yZHM+ZGFtYWdlPC9LZXl3b3Jkcz48S2V5d29y
ZHM+ZGlmZmVyZW50aWF0aW9uPC9LZXl3b3Jkcz48S2V5d29yZHM+RE5BPC9LZXl3b3Jkcz48S2V5
d29yZHM+RE5BIEJyZWFrcyxTaW5nbGUtU3RyYW5kZWQ8L0tleXdvcmRzPjxLZXl3b3Jkcz5ETkEg
ZGFtYWdlPC9LZXl3b3Jkcz48S2V5d29yZHM+RE5BIHJlcGFpcjwvS2V5d29yZHM+PEtleXdvcmRz
PkROQSBSZXBhaXIgRW56eW1lczwvS2V5d29yZHM+PEtleXdvcmRzPkROQSBzaW5nbGUgc3RyYW5k
IGJyZWFrPC9LZXl3b3Jkcz48S2V5d29yZHM+RE5BIHNpbmdsZS1zdHJhbmQgYnJlYWtzPC9LZXl3
b3Jkcz48S2V5d29yZHM+RE5BIHN0cmFuZCBicmVha3M8L0tleXdvcmRzPjxLZXl3b3Jkcz5ETkEt
RGFtYWdlPC9LZXl3b3Jkcz48S2V5d29yZHM+RE5BLXJlcGFpcjwvS2V5d29yZHM+PEtleXdvcmRz
PmRvdWJsZSBzdHJhbmQgYnJlYWs8L0tleXdvcmRzPjxLZXl3b3Jkcz5FQzwvS2V5d29yZHM+PEtl
eXdvcmRzPmVtYnJ5b25pYyBzdGVtIGNlbGw8L0tleXdvcmRzPjxLZXl3b3Jkcz5lbWJyeW9uaWMg
c3RlbSBjZWxsczwvS2V5d29yZHM+PEtleXdvcmRzPmVuZG9nZW5vdXM8L0tleXdvcmRzPjxLZXl3
b3Jkcz5lbnp5bWU8L0tleXdvcmRzPjxLZXl3b3Jkcz5Fbnp5bWVzPC9LZXl3b3Jkcz48S2V5d29y
ZHM+ZXhwcmVzc2lvbjwvS2V5d29yZHM+PEtleXdvcmRzPmZsb3cgY3l0b21ldHJ5PC9LZXl3b3Jk
cz48S2V5d29yZHM+Rk9DSTwvS2V5d29yZHM+PEtleXdvcmRzPmhpc3RvbmU8L0tleXdvcmRzPjxL
ZXl3b3Jkcz5IaXN0b25lczwvS2V5d29yZHM+PEtleXdvcmRzPmltYWdlIGFuYWx5c2lzPC9LZXl3
b3Jkcz48S2V5d29yZHM+aW1tdW5vaGlzdG9jaGVtaXN0cnk8L0tleXdvcmRzPjxLZXl3b3Jkcz5r
aW5hc2U8L0tleXdvcmRzPjxLZXl3b3Jkcz5tZXRhYm9saXNtPC9LZXl3b3Jkcz48S2V5d29yZHM+
bWV0aG9kPC9LZXl3b3Jkcz48S2V5d29yZHM+TWV0aG9kczwvS2V5d29yZHM+PEtleXdvcmRzPk1p
Y2U8L0tleXdvcmRzPjxLZXl3b3Jkcz5tb3VzZTwvS2V5d29yZHM+PEtleXdvcmRzPk51Y2xlYXIg
UHJvdGVpbnM8L0tleXdvcmRzPjxLZXl3b3Jkcz5vcmdhbml6YXRpb248L0tleXdvcmRzPjxLZXl3
b3Jkcz5waG9zcGhvcnlsYXRpb248L0tleXdvcmRzPjxLZXl3b3Jkcz5QbHVyaXBvdGVudCBTdGVt
IENlbGxzPC9LZXl3b3Jkcz48S2V5d29yZHM+cHJvdGVpbjwvS2V5d29yZHM+PEtleXdvcmRzPlBy
b3RlaW5zPC9LZXl3b3Jkcz48S2V5d29yZHM+cmVwYWlyPC9LZXl3b3Jkcz48S2V5d29yZHM+UmVz
ZWFyY2g8L0tleXdvcmRzPjxLZXl3b3Jkcz5zaW5nbGUgc3RyYW5kIGJyZWFrczwvS2V5d29yZHM+
PEtleXdvcmRzPnNpbmdsZS1zdHJhbmQgYnJlYWtzPC9LZXl3b3Jkcz48S2V5d29yZHM+U1RFTSBD
RUxMUzwvS2V5d29yZHM+PEtleXdvcmRzPnN0cmFuZCBicmVha3M8L0tleXdvcmRzPjxLZXl3b3Jk
cz5zdHJhbmQtYnJlYWs8L0tleXdvcmRzPjxSZXByaW50Pk5vdCBpbiBGaWxlPC9SZXByaW50PjxT
dGFydF9QYWdlPjE1MDU8L1N0YXJ0X1BhZ2U+PEVuZF9QYWdlPjE1MjA8L0VuZF9QYWdlPjxQZXJp
b2RpY2FsPkV4cC5DZWxsIFJlcy48L1BlcmlvZGljYWw+PFZvbHVtZT4zMTU8L1ZvbHVtZT48SXNz
dWU+ODwvSXNzdWU+PEFkZHJlc3M+QnJpdGlzaCBDb2x1bWJpYSBDYW5jZXIgUmVzZWFyY2ggQ2Vu
dHJlLCBWYW5jb3V2ZXIsIEIuQy4sIENhbmFkYSwgVjVaIDFMMzwvQWRkcmVzcz48V2ViX1VSTD5Q
TToxOTE1NDczNDwvV2ViX1VSTD48WlpfSm91cm5hbFN0ZEFiYnJldj48ZiBuYW1lPSJTeXN0ZW0i
PkV4cC5DZWxsIFJlcy48L2Y+PC9aWl9Kb3VybmFsU3RkQWJicmV2PjxaWl9Xb3JrZm9ybUlEPjE8
L1paX1dv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JhbmF0aDwvQXV0aG9yPjxZZWFyPjIwMDk8L1llYXI+PFJl
Y051bT45ODc5PC9SZWNOdW0+PElEVGV4dD5FeHBsYW5hdGlvbiBmb3IgZXhjZXNzaXZlIEROQSBz
aW5nbGUtc3RyYW5kIGJyZWFrcyBhbmQgZW5kb2dlbm91cyByZXBhaXIgZm9jaSBpbiBwbHVyaXBv
dGVudCBtb3VzZSBlbWJyeW9uaWMgc3RlbSBjZWxsczwvSURUZXh0PjxNREwgUmVmX1R5cGU9Ikpv
dXJuYWwiPjxSZWZfVHlwZT5Kb3VybmFsPC9SZWZfVHlwZT48UmVmX0lEPjk4Nzk8L1JlZl9JRD48
VGl0bGVfUHJpbWFyeT5FeHBsYW5hdGlvbiBmb3IgZXhjZXNzaXZlIEROQSBzaW5nbGUtc3RyYW5k
IGJyZWFrcyBhbmQgZW5kb2dlbm91cyByZXBhaXIgZm9jaSBpbiBwbHVyaXBvdGVudCBtb3VzZSBl
bWJyeW9uaWMgc3RlbSBjZWxsczwvVGl0bGVfUHJpbWFyeT48QXV0aG9yc19QcmltYXJ5PkJhbmF0
aCxKLlAuPC9BdXRob3JzX1ByaW1hcnk+PEF1dGhvcnNfUHJpbWFyeT5CYW51ZWxvcyxDLkEuPC9B
dXRob3JzX1ByaW1hcnk+PEF1dGhvcnNfUHJpbWFyeT5LbG9rb3YsRC48L0F1dGhvcnNfUHJpbWFy
eT48QXV0aG9yc19QcmltYXJ5Pk1hY1BoYWlsLFMuTS48L0F1dGhvcnNfUHJpbWFyeT48QXV0aG9y
c19QcmltYXJ5PkxhbnNkb3JwLFAuTS48L0F1dGhvcnNfUHJpbWFyeT48QXV0aG9yc19QcmltYXJ5
Pk9saXZlLFAuTC48L0F1dGhvcnNfUHJpbWFyeT48RGF0ZV9QcmltYXJ5PjIwMDkvNS8xPC9EYXRl
X1ByaW1hcnk+PEtleXdvcmRzPkFjZXR5bGF0aW9uPC9LZXl3b3Jkcz48S2V5d29yZHM+YW5hbHlz
aXM8L0tleXdvcmRzPjxLZXl3b3Jkcz5BbmltYWxzPC9LZXl3b3Jkcz48S2V5d29yZHM+QXJ0aWNs
ZTwvS2V5d29yZHM+PEtleXdvcmRzPmFzc2F5PC9LZXl3b3Jkcz48S2V5d29yZHM+Y2FuY2VyPC9L
ZXl3b3Jkcz48S2V5d29yZHM+Q2FycmllciBQcm90ZWluczwvS2V5d29yZHM+PEtleXdvcmRzPkNh
cnJpZXItUHJvdGVpbnM8L0tleXdvcmRzPjxLZXl3b3Jkcz5jZWxsPC9LZXl3b3Jkcz48S2V5d29y
ZHM+Q2VsbCBMaW5lPC9LZXl3b3Jkcz48S2V5d29yZHM+Y2VsbHM8L0tleXdvcmRzPjxLZXl3b3Jk
cz5DaHJvbWF0aW48L0tleXdvcmRzPjxLZXl3b3Jkcz5jb21ldDwvS2V5d29yZHM+PEtleXdvcmRz
PmNvbWV0IGFzc2F5PC9LZXl3b3Jkcz48S2V5d29yZHM+ZGFtYWdlPC9LZXl3b3Jkcz48S2V5d29y
ZHM+ZGlmZmVyZW50aWF0aW9uPC9LZXl3b3Jkcz48S2V5d29yZHM+RE5BPC9LZXl3b3Jkcz48S2V5
d29yZHM+RE5BIEJyZWFrcyxTaW5nbGUtU3RyYW5kZWQ8L0tleXdvcmRzPjxLZXl3b3Jkcz5ETkEg
ZGFtYWdlPC9LZXl3b3Jkcz48S2V5d29yZHM+RE5BIHJlcGFpcjwvS2V5d29yZHM+PEtleXdvcmRz
PkROQSBSZXBhaXIgRW56eW1lczwvS2V5d29yZHM+PEtleXdvcmRzPkROQSBzaW5nbGUgc3RyYW5k
IGJyZWFrPC9LZXl3b3Jkcz48S2V5d29yZHM+RE5BIHNpbmdsZS1zdHJhbmQgYnJlYWtzPC9LZXl3
b3Jkcz48S2V5d29yZHM+RE5BIHN0cmFuZCBicmVha3M8L0tleXdvcmRzPjxLZXl3b3Jkcz5ETkEt
RGFtYWdlPC9LZXl3b3Jkcz48S2V5d29yZHM+RE5BLXJlcGFpcjwvS2V5d29yZHM+PEtleXdvcmRz
PmRvdWJsZSBzdHJhbmQgYnJlYWs8L0tleXdvcmRzPjxLZXl3b3Jkcz5FQzwvS2V5d29yZHM+PEtl
eXdvcmRzPmVtYnJ5b25pYyBzdGVtIGNlbGw8L0tleXdvcmRzPjxLZXl3b3Jkcz5lbWJyeW9uaWMg
c3RlbSBjZWxsczwvS2V5d29yZHM+PEtleXdvcmRzPmVuZG9nZW5vdXM8L0tleXdvcmRzPjxLZXl3
b3Jkcz5lbnp5bWU8L0tleXdvcmRzPjxLZXl3b3Jkcz5Fbnp5bWVzPC9LZXl3b3Jkcz48S2V5d29y
ZHM+ZXhwcmVzc2lvbjwvS2V5d29yZHM+PEtleXdvcmRzPmZsb3cgY3l0b21ldHJ5PC9LZXl3b3Jk
cz48S2V5d29yZHM+Rk9DSTwvS2V5d29yZHM+PEtleXdvcmRzPmhpc3RvbmU8L0tleXdvcmRzPjxL
ZXl3b3Jkcz5IaXN0b25lczwvS2V5d29yZHM+PEtleXdvcmRzPmltYWdlIGFuYWx5c2lzPC9LZXl3
b3Jkcz48S2V5d29yZHM+aW1tdW5vaGlzdG9jaGVtaXN0cnk8L0tleXdvcmRzPjxLZXl3b3Jkcz5r
aW5hc2U8L0tleXdvcmRzPjxLZXl3b3Jkcz5tZXRhYm9saXNtPC9LZXl3b3Jkcz48S2V5d29yZHM+
bWV0aG9kPC9LZXl3b3Jkcz48S2V5d29yZHM+TWV0aG9kczwvS2V5d29yZHM+PEtleXdvcmRzPk1p
Y2U8L0tleXdvcmRzPjxLZXl3b3Jkcz5tb3VzZTwvS2V5d29yZHM+PEtleXdvcmRzPk51Y2xlYXIg
UHJvdGVpbnM8L0tleXdvcmRzPjxLZXl3b3Jkcz5vcmdhbml6YXRpb248L0tleXdvcmRzPjxLZXl3
b3Jkcz5waG9zcGhvcnlsYXRpb248L0tleXdvcmRzPjxLZXl3b3Jkcz5QbHVyaXBvdGVudCBTdGVt
IENlbGxzPC9LZXl3b3Jkcz48S2V5d29yZHM+cHJvdGVpbjwvS2V5d29yZHM+PEtleXdvcmRzPlBy
b3RlaW5zPC9LZXl3b3Jkcz48S2V5d29yZHM+cmVwYWlyPC9LZXl3b3Jkcz48S2V5d29yZHM+UmVz
ZWFyY2g8L0tleXdvcmRzPjxLZXl3b3Jkcz5zaW5nbGUgc3RyYW5kIGJyZWFrczwvS2V5d29yZHM+
PEtleXdvcmRzPnNpbmdsZS1zdHJhbmQgYnJlYWtzPC9LZXl3b3Jkcz48S2V5d29yZHM+U1RFTSBD
RUxMUzwvS2V5d29yZHM+PEtleXdvcmRzPnN0cmFuZCBicmVha3M8L0tleXdvcmRzPjxLZXl3b3Jk
cz5zdHJhbmQtYnJlYWs8L0tleXdvcmRzPjxSZXByaW50Pk5vdCBpbiBGaWxlPC9SZXByaW50PjxT
dGFydF9QYWdlPjE1MDU8L1N0YXJ0X1BhZ2U+PEVuZF9QYWdlPjE1MjA8L0VuZF9QYWdlPjxQZXJp
b2RpY2FsPkV4cC5DZWxsIFJlcy48L1BlcmlvZGljYWw+PFZvbHVtZT4zMTU8L1ZvbHVtZT48SXNz
dWU+ODwvSXNzdWU+PEFkZHJlc3M+QnJpdGlzaCBDb2x1bWJpYSBDYW5jZXIgUmVzZWFyY2ggQ2Vu
dHJlLCBWYW5jb3V2ZXIsIEIuQy4sIENhbmFkYSwgVjVaIDFMMzwvQWRkcmVzcz48V2ViX1VSTD5Q
TToxOTE1NDczNDwvV2ViX1VSTD48WlpfSm91cm5hbFN0ZEFiYnJldj48ZiBuYW1lPSJTeXN0ZW0i
PkV4cC5DZWxsIFJlcy48L2Y+PC9aWl9Kb3VybmFsU3RkQWJicmV2PjxaWl9Xb3JrZm9ybUlEPjE8
L1paX1dv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710F24" w:rsidRPr="008619FD">
        <w:rPr>
          <w:rFonts w:ascii="Book Antiqua" w:hAnsi="Book Antiqua"/>
          <w:sz w:val="24"/>
          <w:szCs w:val="24"/>
          <w:vertAlign w:val="superscript"/>
        </w:rPr>
      </w:r>
      <w:r w:rsidR="00710F24"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4]</w:t>
      </w:r>
      <w:r w:rsidR="00710F24" w:rsidRPr="008619FD">
        <w:rPr>
          <w:rFonts w:ascii="Book Antiqua" w:hAnsi="Book Antiqua"/>
          <w:sz w:val="24"/>
          <w:szCs w:val="24"/>
          <w:vertAlign w:val="superscript"/>
        </w:rPr>
        <w:fldChar w:fldCharType="end"/>
      </w:r>
      <w:r w:rsidR="00710F24" w:rsidRPr="008619FD">
        <w:rPr>
          <w:rFonts w:ascii="Book Antiqua" w:hAnsi="Book Antiqua"/>
          <w:sz w:val="24"/>
          <w:szCs w:val="24"/>
        </w:rPr>
        <w:t xml:space="preserve">. Pluripotent </w:t>
      </w:r>
      <w:proofErr w:type="spellStart"/>
      <w:r w:rsidR="00710F24" w:rsidRPr="008619FD">
        <w:rPr>
          <w:rFonts w:ascii="Book Antiqua" w:hAnsi="Book Antiqua"/>
          <w:sz w:val="24"/>
          <w:szCs w:val="24"/>
        </w:rPr>
        <w:t>mES</w:t>
      </w:r>
      <w:proofErr w:type="spellEnd"/>
      <w:r w:rsidR="00710F24" w:rsidRPr="008619FD">
        <w:rPr>
          <w:rFonts w:ascii="Book Antiqua" w:hAnsi="Book Antiqua"/>
          <w:sz w:val="24"/>
          <w:szCs w:val="24"/>
        </w:rPr>
        <w:t xml:space="preserve"> cells can contain </w:t>
      </w:r>
      <w:r w:rsidR="00AD19BB" w:rsidRPr="008619FD">
        <w:rPr>
          <w:rFonts w:ascii="Book Antiqua" w:hAnsi="Book Antiqua"/>
          <w:sz w:val="24"/>
          <w:szCs w:val="24"/>
        </w:rPr>
        <w:t xml:space="preserve">more than </w:t>
      </w:r>
      <w:r w:rsidR="00710F24" w:rsidRPr="008619FD">
        <w:rPr>
          <w:rFonts w:ascii="Book Antiqua" w:hAnsi="Book Antiqua"/>
          <w:sz w:val="24"/>
          <w:szCs w:val="24"/>
        </w:rPr>
        <w:t xml:space="preserve">100 large γH2AX foci, </w:t>
      </w:r>
      <w:r w:rsidR="000618F5" w:rsidRPr="008619FD">
        <w:rPr>
          <w:rFonts w:ascii="Book Antiqua" w:hAnsi="Book Antiqua"/>
          <w:sz w:val="24"/>
          <w:szCs w:val="24"/>
        </w:rPr>
        <w:t xml:space="preserve">which is </w:t>
      </w:r>
      <w:r w:rsidR="00710F24" w:rsidRPr="008619FD">
        <w:rPr>
          <w:rFonts w:ascii="Book Antiqua" w:hAnsi="Book Antiqua"/>
          <w:sz w:val="24"/>
          <w:szCs w:val="24"/>
        </w:rPr>
        <w:t>equivalent to the number of foci that are produced</w:t>
      </w:r>
      <w:r w:rsidR="00AD19BB" w:rsidRPr="008619FD">
        <w:rPr>
          <w:rFonts w:ascii="Book Antiqua" w:hAnsi="Book Antiqua"/>
          <w:sz w:val="24"/>
          <w:szCs w:val="24"/>
        </w:rPr>
        <w:t xml:space="preserve"> in differentiated cells</w:t>
      </w:r>
      <w:r w:rsidR="00710F24" w:rsidRPr="008619FD">
        <w:rPr>
          <w:rFonts w:ascii="Book Antiqua" w:hAnsi="Book Antiqua"/>
          <w:sz w:val="24"/>
          <w:szCs w:val="24"/>
        </w:rPr>
        <w:t xml:space="preserve"> </w:t>
      </w:r>
      <w:r w:rsidR="00AD19BB" w:rsidRPr="008619FD">
        <w:rPr>
          <w:rFonts w:ascii="Book Antiqua" w:hAnsi="Book Antiqua"/>
          <w:sz w:val="24"/>
          <w:szCs w:val="24"/>
        </w:rPr>
        <w:t>in response</w:t>
      </w:r>
      <w:r w:rsidR="00710F24" w:rsidRPr="008619FD">
        <w:rPr>
          <w:rFonts w:ascii="Book Antiqua" w:hAnsi="Book Antiqua"/>
          <w:sz w:val="24"/>
          <w:szCs w:val="24"/>
        </w:rPr>
        <w:t xml:space="preserve"> to about 4 </w:t>
      </w:r>
      <w:proofErr w:type="spellStart"/>
      <w:r w:rsidR="00710F24" w:rsidRPr="008619FD">
        <w:rPr>
          <w:rFonts w:ascii="Book Antiqua" w:hAnsi="Book Antiqua"/>
          <w:sz w:val="24"/>
          <w:szCs w:val="24"/>
        </w:rPr>
        <w:t>Gy</w:t>
      </w:r>
      <w:proofErr w:type="spellEnd"/>
      <w:r w:rsidR="00710F24" w:rsidRPr="008619FD">
        <w:rPr>
          <w:rFonts w:ascii="Book Antiqua" w:hAnsi="Book Antiqua"/>
          <w:sz w:val="24"/>
          <w:szCs w:val="24"/>
        </w:rPr>
        <w:t xml:space="preserve"> X-rays.</w:t>
      </w:r>
      <w:r w:rsidR="00AD19BB" w:rsidRPr="008619FD">
        <w:rPr>
          <w:rFonts w:ascii="Book Antiqua" w:hAnsi="Book Antiqua"/>
          <w:sz w:val="24"/>
          <w:szCs w:val="24"/>
        </w:rPr>
        <w:t xml:space="preserve"> In comparison, intact differentiated</w:t>
      </w:r>
      <w:r w:rsidR="00710F24" w:rsidRPr="008619FD">
        <w:rPr>
          <w:rFonts w:ascii="Book Antiqua" w:hAnsi="Book Antiqua"/>
          <w:sz w:val="24"/>
          <w:szCs w:val="24"/>
        </w:rPr>
        <w:t xml:space="preserve"> mammalian cells </w:t>
      </w:r>
      <w:r w:rsidR="00AD19BB" w:rsidRPr="008619FD">
        <w:rPr>
          <w:rFonts w:ascii="Book Antiqua" w:hAnsi="Book Antiqua"/>
          <w:sz w:val="24"/>
          <w:szCs w:val="24"/>
        </w:rPr>
        <w:t xml:space="preserve">normally </w:t>
      </w:r>
      <w:r w:rsidR="00710F24" w:rsidRPr="008619FD">
        <w:rPr>
          <w:rFonts w:ascii="Book Antiqua" w:hAnsi="Book Antiqua"/>
          <w:sz w:val="24"/>
          <w:szCs w:val="24"/>
        </w:rPr>
        <w:t>exhibit fewer than 5 large γH2AX foci per cell. It w</w:t>
      </w:r>
      <w:r w:rsidR="00353604" w:rsidRPr="008619FD">
        <w:rPr>
          <w:rFonts w:ascii="Book Antiqua" w:hAnsi="Book Antiqua"/>
          <w:sz w:val="24"/>
          <w:szCs w:val="24"/>
        </w:rPr>
        <w:t xml:space="preserve">as proposed that the </w:t>
      </w:r>
      <w:r w:rsidR="00AD19BB" w:rsidRPr="008619FD">
        <w:rPr>
          <w:rFonts w:ascii="Book Antiqua" w:hAnsi="Book Antiqua"/>
          <w:sz w:val="24"/>
          <w:szCs w:val="24"/>
        </w:rPr>
        <w:t>decondensed chromatin</w:t>
      </w:r>
      <w:r w:rsidR="00710F24" w:rsidRPr="008619FD">
        <w:rPr>
          <w:rFonts w:ascii="Book Antiqua" w:hAnsi="Book Antiqua"/>
          <w:sz w:val="24"/>
          <w:szCs w:val="24"/>
        </w:rPr>
        <w:t xml:space="preserve"> structure of pluripotent </w:t>
      </w:r>
      <w:proofErr w:type="spellStart"/>
      <w:r w:rsidR="00710F24" w:rsidRPr="008619FD">
        <w:rPr>
          <w:rFonts w:ascii="Book Antiqua" w:hAnsi="Book Antiqua"/>
          <w:sz w:val="24"/>
          <w:szCs w:val="24"/>
        </w:rPr>
        <w:t>mES</w:t>
      </w:r>
      <w:proofErr w:type="spellEnd"/>
      <w:r w:rsidR="00710F24" w:rsidRPr="008619FD">
        <w:rPr>
          <w:rFonts w:ascii="Book Antiqua" w:hAnsi="Book Antiqua"/>
          <w:sz w:val="24"/>
          <w:szCs w:val="24"/>
        </w:rPr>
        <w:t xml:space="preserve"> cells, </w:t>
      </w:r>
      <w:r w:rsidR="00AD19BB" w:rsidRPr="008619FD">
        <w:rPr>
          <w:rFonts w:ascii="Book Antiqua" w:hAnsi="Book Antiqua"/>
          <w:sz w:val="24"/>
          <w:szCs w:val="24"/>
        </w:rPr>
        <w:t xml:space="preserve">mainly maintained </w:t>
      </w:r>
      <w:r w:rsidR="00710F24" w:rsidRPr="008619FD">
        <w:rPr>
          <w:rFonts w:ascii="Book Antiqua" w:hAnsi="Book Antiqua"/>
          <w:sz w:val="24"/>
          <w:szCs w:val="24"/>
        </w:rPr>
        <w:t xml:space="preserve">by </w:t>
      </w:r>
      <w:r w:rsidR="00AD19BB" w:rsidRPr="008619FD">
        <w:rPr>
          <w:rFonts w:ascii="Book Antiqua" w:hAnsi="Book Antiqua"/>
          <w:sz w:val="24"/>
          <w:szCs w:val="24"/>
        </w:rPr>
        <w:t xml:space="preserve">enhanced </w:t>
      </w:r>
      <w:r w:rsidR="00710F24" w:rsidRPr="008619FD">
        <w:rPr>
          <w:rFonts w:ascii="Book Antiqua" w:hAnsi="Book Antiqua"/>
          <w:sz w:val="24"/>
          <w:szCs w:val="24"/>
        </w:rPr>
        <w:t>global histone acetylation and</w:t>
      </w:r>
      <w:r w:rsidR="00AD19BB" w:rsidRPr="008619FD">
        <w:rPr>
          <w:rFonts w:ascii="Book Antiqua" w:hAnsi="Book Antiqua"/>
          <w:sz w:val="24"/>
          <w:szCs w:val="24"/>
        </w:rPr>
        <w:t xml:space="preserve"> reduced histone methylation, as well as</w:t>
      </w:r>
      <w:r w:rsidR="00710F24" w:rsidRPr="008619FD">
        <w:rPr>
          <w:rFonts w:ascii="Book Antiqua" w:hAnsi="Book Antiqua"/>
          <w:sz w:val="24"/>
          <w:szCs w:val="24"/>
        </w:rPr>
        <w:t xml:space="preserve"> abundant chromatin remodeling complexes, </w:t>
      </w:r>
      <w:r w:rsidR="00AD19BB" w:rsidRPr="008619FD">
        <w:rPr>
          <w:rFonts w:ascii="Book Antiqua" w:hAnsi="Book Antiqua"/>
          <w:sz w:val="24"/>
          <w:szCs w:val="24"/>
        </w:rPr>
        <w:t>contributes to</w:t>
      </w:r>
      <w:r w:rsidR="00710F24" w:rsidRPr="008619FD">
        <w:rPr>
          <w:rFonts w:ascii="Book Antiqua" w:hAnsi="Book Antiqua"/>
          <w:sz w:val="24"/>
          <w:szCs w:val="24"/>
        </w:rPr>
        <w:t xml:space="preserve"> the development of larger γH2AX foci</w:t>
      </w:r>
      <w:r w:rsidR="00710F24" w:rsidRPr="008619FD">
        <w:rPr>
          <w:rFonts w:ascii="Book Antiqua" w:hAnsi="Book Antiqua"/>
          <w:sz w:val="24"/>
          <w:szCs w:val="24"/>
          <w:vertAlign w:val="superscript"/>
        </w:rPr>
        <w:fldChar w:fldCharType="begin">
          <w:fldData xml:space="preserve">PFJlZm1hbj48Q2l0ZT48QXV0aG9yPkJhbmF0aDwvQXV0aG9yPjxZZWFyPjIwMDk8L1llYXI+PFJl
Y051bT45ODc5PC9SZWNOdW0+PElEVGV4dD5FeHBsYW5hdGlvbiBmb3IgZXhjZXNzaXZlIEROQSBz
aW5nbGUtc3RyYW5kIGJyZWFrcyBhbmQgZW5kb2dlbm91cyByZXBhaXIgZm9jaSBpbiBwbHVyaXBv
dGVudCBtb3VzZSBlbWJyeW9uaWMgc3RlbSBjZWxsczwvSURUZXh0PjxNREwgUmVmX1R5cGU9Ikpv
dXJuYWwiPjxSZWZfVHlwZT5Kb3VybmFsPC9SZWZfVHlwZT48UmVmX0lEPjk4Nzk8L1JlZl9JRD48
VGl0bGVfUHJpbWFyeT5FeHBsYW5hdGlvbiBmb3IgZXhjZXNzaXZlIEROQSBzaW5nbGUtc3RyYW5k
IGJyZWFrcyBhbmQgZW5kb2dlbm91cyByZXBhaXIgZm9jaSBpbiBwbHVyaXBvdGVudCBtb3VzZSBl
bWJyeW9uaWMgc3RlbSBjZWxsczwvVGl0bGVfUHJpbWFyeT48QXV0aG9yc19QcmltYXJ5PkJhbmF0
aCxKLlAuPC9BdXRob3JzX1ByaW1hcnk+PEF1dGhvcnNfUHJpbWFyeT5CYW51ZWxvcyxDLkEuPC9B
dXRob3JzX1ByaW1hcnk+PEF1dGhvcnNfUHJpbWFyeT5LbG9rb3YsRC48L0F1dGhvcnNfUHJpbWFy
eT48QXV0aG9yc19QcmltYXJ5Pk1hY1BoYWlsLFMuTS48L0F1dGhvcnNfUHJpbWFyeT48QXV0aG9y
c19QcmltYXJ5PkxhbnNkb3JwLFAuTS48L0F1dGhvcnNfUHJpbWFyeT48QXV0aG9yc19QcmltYXJ5
Pk9saXZlLFAuTC48L0F1dGhvcnNfUHJpbWFyeT48RGF0ZV9QcmltYXJ5PjIwMDkvNS8xPC9EYXRl
X1ByaW1hcnk+PEtleXdvcmRzPkFjZXR5bGF0aW9uPC9LZXl3b3Jkcz48S2V5d29yZHM+YW5hbHlz
aXM8L0tleXdvcmRzPjxLZXl3b3Jkcz5BbmltYWxzPC9LZXl3b3Jkcz48S2V5d29yZHM+QXJ0aWNs
ZTwvS2V5d29yZHM+PEtleXdvcmRzPmFzc2F5PC9LZXl3b3Jkcz48S2V5d29yZHM+Y2FuY2VyPC9L
ZXl3b3Jkcz48S2V5d29yZHM+Q2FycmllciBQcm90ZWluczwvS2V5d29yZHM+PEtleXdvcmRzPkNh
cnJpZXItUHJvdGVpbnM8L0tleXdvcmRzPjxLZXl3b3Jkcz5jZWxsPC9LZXl3b3Jkcz48S2V5d29y
ZHM+Q2VsbCBMaW5lPC9LZXl3b3Jkcz48S2V5d29yZHM+Y2VsbHM8L0tleXdvcmRzPjxLZXl3b3Jk
cz5DaHJvbWF0aW48L0tleXdvcmRzPjxLZXl3b3Jkcz5jb21ldDwvS2V5d29yZHM+PEtleXdvcmRz
PmNvbWV0IGFzc2F5PC9LZXl3b3Jkcz48S2V5d29yZHM+ZGFtYWdlPC9LZXl3b3Jkcz48S2V5d29y
ZHM+ZGlmZmVyZW50aWF0aW9uPC9LZXl3b3Jkcz48S2V5d29yZHM+RE5BPC9LZXl3b3Jkcz48S2V5
d29yZHM+RE5BIEJyZWFrcyxTaW5nbGUtU3RyYW5kZWQ8L0tleXdvcmRzPjxLZXl3b3Jkcz5ETkEg
ZGFtYWdlPC9LZXl3b3Jkcz48S2V5d29yZHM+RE5BIHJlcGFpcjwvS2V5d29yZHM+PEtleXdvcmRz
PkROQSBSZXBhaXIgRW56eW1lczwvS2V5d29yZHM+PEtleXdvcmRzPkROQSBzaW5nbGUgc3RyYW5k
IGJyZWFrPC9LZXl3b3Jkcz48S2V5d29yZHM+RE5BIHNpbmdsZS1zdHJhbmQgYnJlYWtzPC9LZXl3
b3Jkcz48S2V5d29yZHM+RE5BIHN0cmFuZCBicmVha3M8L0tleXdvcmRzPjxLZXl3b3Jkcz5ETkEt
RGFtYWdlPC9LZXl3b3Jkcz48S2V5d29yZHM+RE5BLXJlcGFpcjwvS2V5d29yZHM+PEtleXdvcmRz
PmRvdWJsZSBzdHJhbmQgYnJlYWs8L0tleXdvcmRzPjxLZXl3b3Jkcz5FQzwvS2V5d29yZHM+PEtl
eXdvcmRzPmVtYnJ5b25pYyBzdGVtIGNlbGw8L0tleXdvcmRzPjxLZXl3b3Jkcz5lbWJyeW9uaWMg
c3RlbSBjZWxsczwvS2V5d29yZHM+PEtleXdvcmRzPmVuZG9nZW5vdXM8L0tleXdvcmRzPjxLZXl3
b3Jkcz5lbnp5bWU8L0tleXdvcmRzPjxLZXl3b3Jkcz5Fbnp5bWVzPC9LZXl3b3Jkcz48S2V5d29y
ZHM+ZXhwcmVzc2lvbjwvS2V5d29yZHM+PEtleXdvcmRzPmZsb3cgY3l0b21ldHJ5PC9LZXl3b3Jk
cz48S2V5d29yZHM+Rk9DSTwvS2V5d29yZHM+PEtleXdvcmRzPmhpc3RvbmU8L0tleXdvcmRzPjxL
ZXl3b3Jkcz5IaXN0b25lczwvS2V5d29yZHM+PEtleXdvcmRzPmltYWdlIGFuYWx5c2lzPC9LZXl3
b3Jkcz48S2V5d29yZHM+aW1tdW5vaGlzdG9jaGVtaXN0cnk8L0tleXdvcmRzPjxLZXl3b3Jkcz5r
aW5hc2U8L0tleXdvcmRzPjxLZXl3b3Jkcz5tZXRhYm9saXNtPC9LZXl3b3Jkcz48S2V5d29yZHM+
bWV0aG9kPC9LZXl3b3Jkcz48S2V5d29yZHM+TWV0aG9kczwvS2V5d29yZHM+PEtleXdvcmRzPk1p
Y2U8L0tleXdvcmRzPjxLZXl3b3Jkcz5tb3VzZTwvS2V5d29yZHM+PEtleXdvcmRzPk51Y2xlYXIg
UHJvdGVpbnM8L0tleXdvcmRzPjxLZXl3b3Jkcz5vcmdhbml6YXRpb248L0tleXdvcmRzPjxLZXl3
b3Jkcz5waG9zcGhvcnlsYXRpb248L0tleXdvcmRzPjxLZXl3b3Jkcz5QbHVyaXBvdGVudCBTdGVt
IENlbGxzPC9LZXl3b3Jkcz48S2V5d29yZHM+cHJvdGVpbjwvS2V5d29yZHM+PEtleXdvcmRzPlBy
b3RlaW5zPC9LZXl3b3Jkcz48S2V5d29yZHM+cmVwYWlyPC9LZXl3b3Jkcz48S2V5d29yZHM+UmVz
ZWFyY2g8L0tleXdvcmRzPjxLZXl3b3Jkcz5zaW5nbGUgc3RyYW5kIGJyZWFrczwvS2V5d29yZHM+
PEtleXdvcmRzPnNpbmdsZS1zdHJhbmQgYnJlYWtzPC9LZXl3b3Jkcz48S2V5d29yZHM+U1RFTSBD
RUxMUzwvS2V5d29yZHM+PEtleXdvcmRzPnN0cmFuZCBicmVha3M8L0tleXdvcmRzPjxLZXl3b3Jk
cz5zdHJhbmQtYnJlYWs8L0tleXdvcmRzPjxSZXByaW50Pk5vdCBpbiBGaWxlPC9SZXByaW50PjxT
dGFydF9QYWdlPjE1MDU8L1N0YXJ0X1BhZ2U+PEVuZF9QYWdlPjE1MjA8L0VuZF9QYWdlPjxQZXJp
b2RpY2FsPkV4cC5DZWxsIFJlcy48L1BlcmlvZGljYWw+PFZvbHVtZT4zMTU8L1ZvbHVtZT48SXNz
dWU+ODwvSXNzdWU+PEFkZHJlc3M+QnJpdGlzaCBDb2x1bWJpYSBDYW5jZXIgUmVzZWFyY2ggQ2Vu
dHJlLCBWYW5jb3V2ZXIsIEIuQy4sIENhbmFkYSwgVjVaIDFMMzwvQWRkcmVzcz48V2ViX1VSTD5Q
TToxOTE1NDczNDwvV2ViX1VSTD48WlpfSm91cm5hbFN0ZEFiYnJldj48ZiBuYW1lPSJTeXN0ZW0i
PkV4cC5DZWxsIFJlcy48L2Y+PC9aWl9Kb3VybmFsU3RkQWJicmV2PjxaWl9Xb3JrZm9ybUlEPjE8
L1paX1dv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JhbmF0aDwvQXV0aG9yPjxZZWFyPjIwMDk8L1llYXI+PFJl
Y051bT45ODc5PC9SZWNOdW0+PElEVGV4dD5FeHBsYW5hdGlvbiBmb3IgZXhjZXNzaXZlIEROQSBz
aW5nbGUtc3RyYW5kIGJyZWFrcyBhbmQgZW5kb2dlbm91cyByZXBhaXIgZm9jaSBpbiBwbHVyaXBv
dGVudCBtb3VzZSBlbWJyeW9uaWMgc3RlbSBjZWxsczwvSURUZXh0PjxNREwgUmVmX1R5cGU9Ikpv
dXJuYWwiPjxSZWZfVHlwZT5Kb3VybmFsPC9SZWZfVHlwZT48UmVmX0lEPjk4Nzk8L1JlZl9JRD48
VGl0bGVfUHJpbWFyeT5FeHBsYW5hdGlvbiBmb3IgZXhjZXNzaXZlIEROQSBzaW5nbGUtc3RyYW5k
IGJyZWFrcyBhbmQgZW5kb2dlbm91cyByZXBhaXIgZm9jaSBpbiBwbHVyaXBvdGVudCBtb3VzZSBl
bWJyeW9uaWMgc3RlbSBjZWxsczwvVGl0bGVfUHJpbWFyeT48QXV0aG9yc19QcmltYXJ5PkJhbmF0
aCxKLlAuPC9BdXRob3JzX1ByaW1hcnk+PEF1dGhvcnNfUHJpbWFyeT5CYW51ZWxvcyxDLkEuPC9B
dXRob3JzX1ByaW1hcnk+PEF1dGhvcnNfUHJpbWFyeT5LbG9rb3YsRC48L0F1dGhvcnNfUHJpbWFy
eT48QXV0aG9yc19QcmltYXJ5Pk1hY1BoYWlsLFMuTS48L0F1dGhvcnNfUHJpbWFyeT48QXV0aG9y
c19QcmltYXJ5PkxhbnNkb3JwLFAuTS48L0F1dGhvcnNfUHJpbWFyeT48QXV0aG9yc19QcmltYXJ5
Pk9saXZlLFAuTC48L0F1dGhvcnNfUHJpbWFyeT48RGF0ZV9QcmltYXJ5PjIwMDkvNS8xPC9EYXRl
X1ByaW1hcnk+PEtleXdvcmRzPkFjZXR5bGF0aW9uPC9LZXl3b3Jkcz48S2V5d29yZHM+YW5hbHlz
aXM8L0tleXdvcmRzPjxLZXl3b3Jkcz5BbmltYWxzPC9LZXl3b3Jkcz48S2V5d29yZHM+QXJ0aWNs
ZTwvS2V5d29yZHM+PEtleXdvcmRzPmFzc2F5PC9LZXl3b3Jkcz48S2V5d29yZHM+Y2FuY2VyPC9L
ZXl3b3Jkcz48S2V5d29yZHM+Q2FycmllciBQcm90ZWluczwvS2V5d29yZHM+PEtleXdvcmRzPkNh
cnJpZXItUHJvdGVpbnM8L0tleXdvcmRzPjxLZXl3b3Jkcz5jZWxsPC9LZXl3b3Jkcz48S2V5d29y
ZHM+Q2VsbCBMaW5lPC9LZXl3b3Jkcz48S2V5d29yZHM+Y2VsbHM8L0tleXdvcmRzPjxLZXl3b3Jk
cz5DaHJvbWF0aW48L0tleXdvcmRzPjxLZXl3b3Jkcz5jb21ldDwvS2V5d29yZHM+PEtleXdvcmRz
PmNvbWV0IGFzc2F5PC9LZXl3b3Jkcz48S2V5d29yZHM+ZGFtYWdlPC9LZXl3b3Jkcz48S2V5d29y
ZHM+ZGlmZmVyZW50aWF0aW9uPC9LZXl3b3Jkcz48S2V5d29yZHM+RE5BPC9LZXl3b3Jkcz48S2V5
d29yZHM+RE5BIEJyZWFrcyxTaW5nbGUtU3RyYW5kZWQ8L0tleXdvcmRzPjxLZXl3b3Jkcz5ETkEg
ZGFtYWdlPC9LZXl3b3Jkcz48S2V5d29yZHM+RE5BIHJlcGFpcjwvS2V5d29yZHM+PEtleXdvcmRz
PkROQSBSZXBhaXIgRW56eW1lczwvS2V5d29yZHM+PEtleXdvcmRzPkROQSBzaW5nbGUgc3RyYW5k
IGJyZWFrPC9LZXl3b3Jkcz48S2V5d29yZHM+RE5BIHNpbmdsZS1zdHJhbmQgYnJlYWtzPC9LZXl3
b3Jkcz48S2V5d29yZHM+RE5BIHN0cmFuZCBicmVha3M8L0tleXdvcmRzPjxLZXl3b3Jkcz5ETkEt
RGFtYWdlPC9LZXl3b3Jkcz48S2V5d29yZHM+RE5BLXJlcGFpcjwvS2V5d29yZHM+PEtleXdvcmRz
PmRvdWJsZSBzdHJhbmQgYnJlYWs8L0tleXdvcmRzPjxLZXl3b3Jkcz5FQzwvS2V5d29yZHM+PEtl
eXdvcmRzPmVtYnJ5b25pYyBzdGVtIGNlbGw8L0tleXdvcmRzPjxLZXl3b3Jkcz5lbWJyeW9uaWMg
c3RlbSBjZWxsczwvS2V5d29yZHM+PEtleXdvcmRzPmVuZG9nZW5vdXM8L0tleXdvcmRzPjxLZXl3
b3Jkcz5lbnp5bWU8L0tleXdvcmRzPjxLZXl3b3Jkcz5Fbnp5bWVzPC9LZXl3b3Jkcz48S2V5d29y
ZHM+ZXhwcmVzc2lvbjwvS2V5d29yZHM+PEtleXdvcmRzPmZsb3cgY3l0b21ldHJ5PC9LZXl3b3Jk
cz48S2V5d29yZHM+Rk9DSTwvS2V5d29yZHM+PEtleXdvcmRzPmhpc3RvbmU8L0tleXdvcmRzPjxL
ZXl3b3Jkcz5IaXN0b25lczwvS2V5d29yZHM+PEtleXdvcmRzPmltYWdlIGFuYWx5c2lzPC9LZXl3
b3Jkcz48S2V5d29yZHM+aW1tdW5vaGlzdG9jaGVtaXN0cnk8L0tleXdvcmRzPjxLZXl3b3Jkcz5r
aW5hc2U8L0tleXdvcmRzPjxLZXl3b3Jkcz5tZXRhYm9saXNtPC9LZXl3b3Jkcz48S2V5d29yZHM+
bWV0aG9kPC9LZXl3b3Jkcz48S2V5d29yZHM+TWV0aG9kczwvS2V5d29yZHM+PEtleXdvcmRzPk1p
Y2U8L0tleXdvcmRzPjxLZXl3b3Jkcz5tb3VzZTwvS2V5d29yZHM+PEtleXdvcmRzPk51Y2xlYXIg
UHJvdGVpbnM8L0tleXdvcmRzPjxLZXl3b3Jkcz5vcmdhbml6YXRpb248L0tleXdvcmRzPjxLZXl3
b3Jkcz5waG9zcGhvcnlsYXRpb248L0tleXdvcmRzPjxLZXl3b3Jkcz5QbHVyaXBvdGVudCBTdGVt
IENlbGxzPC9LZXl3b3Jkcz48S2V5d29yZHM+cHJvdGVpbjwvS2V5d29yZHM+PEtleXdvcmRzPlBy
b3RlaW5zPC9LZXl3b3Jkcz48S2V5d29yZHM+cmVwYWlyPC9LZXl3b3Jkcz48S2V5d29yZHM+UmVz
ZWFyY2g8L0tleXdvcmRzPjxLZXl3b3Jkcz5zaW5nbGUgc3RyYW5kIGJyZWFrczwvS2V5d29yZHM+
PEtleXdvcmRzPnNpbmdsZS1zdHJhbmQgYnJlYWtzPC9LZXl3b3Jkcz48S2V5d29yZHM+U1RFTSBD
RUxMUzwvS2V5d29yZHM+PEtleXdvcmRzPnN0cmFuZCBicmVha3M8L0tleXdvcmRzPjxLZXl3b3Jk
cz5zdHJhbmQtYnJlYWs8L0tleXdvcmRzPjxSZXByaW50Pk5vdCBpbiBGaWxlPC9SZXByaW50PjxT
dGFydF9QYWdlPjE1MDU8L1N0YXJ0X1BhZ2U+PEVuZF9QYWdlPjE1MjA8L0VuZF9QYWdlPjxQZXJp
b2RpY2FsPkV4cC5DZWxsIFJlcy48L1BlcmlvZGljYWw+PFZvbHVtZT4zMTU8L1ZvbHVtZT48SXNz
dWU+ODwvSXNzdWU+PEFkZHJlc3M+QnJpdGlzaCBDb2x1bWJpYSBDYW5jZXIgUmVzZWFyY2ggQ2Vu
dHJlLCBWYW5jb3V2ZXIsIEIuQy4sIENhbmFkYSwgVjVaIDFMMzwvQWRkcmVzcz48V2ViX1VSTD5Q
TToxOTE1NDczNDwvV2ViX1VSTD48WlpfSm91cm5hbFN0ZEFiYnJldj48ZiBuYW1lPSJTeXN0ZW0i
PkV4cC5DZWxsIFJlcy48L2Y+PC9aWl9Kb3VybmFsU3RkQWJicmV2PjxaWl9Xb3JrZm9ybUlEPjE8
L1paX1dv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710F24" w:rsidRPr="008619FD">
        <w:rPr>
          <w:rFonts w:ascii="Book Antiqua" w:hAnsi="Book Antiqua"/>
          <w:sz w:val="24"/>
          <w:szCs w:val="24"/>
          <w:vertAlign w:val="superscript"/>
        </w:rPr>
      </w:r>
      <w:r w:rsidR="00710F24"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4]</w:t>
      </w:r>
      <w:r w:rsidR="00710F24" w:rsidRPr="008619FD">
        <w:rPr>
          <w:rFonts w:ascii="Book Antiqua" w:hAnsi="Book Antiqua"/>
          <w:sz w:val="24"/>
          <w:szCs w:val="24"/>
          <w:vertAlign w:val="superscript"/>
        </w:rPr>
        <w:fldChar w:fldCharType="end"/>
      </w:r>
      <w:r w:rsidR="00710F24" w:rsidRPr="008619FD">
        <w:rPr>
          <w:rFonts w:ascii="Book Antiqua" w:hAnsi="Book Antiqua"/>
          <w:sz w:val="24"/>
          <w:szCs w:val="24"/>
        </w:rPr>
        <w:t>. Further relaxation of ES cell</w:t>
      </w:r>
      <w:r w:rsidR="000749A0" w:rsidRPr="008619FD">
        <w:rPr>
          <w:rFonts w:ascii="Book Antiqua" w:hAnsi="Book Antiqua"/>
          <w:sz w:val="24"/>
          <w:szCs w:val="24"/>
        </w:rPr>
        <w:t xml:space="preserve"> </w:t>
      </w:r>
      <w:r w:rsidR="000749A0" w:rsidRPr="008619FD">
        <w:rPr>
          <w:rFonts w:ascii="Book Antiqua" w:hAnsi="Book Antiqua"/>
          <w:sz w:val="24"/>
          <w:szCs w:val="24"/>
        </w:rPr>
        <w:lastRenderedPageBreak/>
        <w:t>chromatin</w:t>
      </w:r>
      <w:r w:rsidR="00710F24" w:rsidRPr="008619FD">
        <w:rPr>
          <w:rFonts w:ascii="Book Antiqua" w:hAnsi="Book Antiqua"/>
          <w:sz w:val="24"/>
          <w:szCs w:val="24"/>
        </w:rPr>
        <w:t xml:space="preserve"> by </w:t>
      </w:r>
      <w:r w:rsidR="000749A0" w:rsidRPr="008619FD">
        <w:rPr>
          <w:rFonts w:ascii="Book Antiqua" w:hAnsi="Book Antiqua"/>
          <w:sz w:val="24"/>
          <w:szCs w:val="24"/>
        </w:rPr>
        <w:t>lessening</w:t>
      </w:r>
      <w:r w:rsidR="00710F24" w:rsidRPr="008619FD">
        <w:rPr>
          <w:rFonts w:ascii="Book Antiqua" w:hAnsi="Book Antiqua"/>
          <w:sz w:val="24"/>
          <w:szCs w:val="24"/>
        </w:rPr>
        <w:t xml:space="preserve"> the level</w:t>
      </w:r>
      <w:r w:rsidR="000749A0" w:rsidRPr="008619FD">
        <w:rPr>
          <w:rFonts w:ascii="Book Antiqua" w:hAnsi="Book Antiqua"/>
          <w:sz w:val="24"/>
          <w:szCs w:val="24"/>
        </w:rPr>
        <w:t xml:space="preserve"> of the linker histone H1 cause</w:t>
      </w:r>
      <w:r w:rsidR="00710F24" w:rsidRPr="008619FD">
        <w:rPr>
          <w:rFonts w:ascii="Book Antiqua" w:hAnsi="Book Antiqua"/>
          <w:sz w:val="24"/>
          <w:szCs w:val="24"/>
        </w:rPr>
        <w:t>s ES cells hyper</w:t>
      </w:r>
      <w:r w:rsidR="000749A0" w:rsidRPr="008619FD">
        <w:rPr>
          <w:rFonts w:ascii="Book Antiqua" w:hAnsi="Book Antiqua"/>
          <w:sz w:val="24"/>
          <w:szCs w:val="24"/>
        </w:rPr>
        <w:t>-</w:t>
      </w:r>
      <w:r w:rsidR="00710F24" w:rsidRPr="008619FD">
        <w:rPr>
          <w:rFonts w:ascii="Book Antiqua" w:hAnsi="Book Antiqua"/>
          <w:sz w:val="24"/>
          <w:szCs w:val="24"/>
        </w:rPr>
        <w:t xml:space="preserve">resistant to DNA damage, as the DDR is </w:t>
      </w:r>
      <w:r w:rsidR="000749A0" w:rsidRPr="008619FD">
        <w:rPr>
          <w:rFonts w:ascii="Book Antiqua" w:hAnsi="Book Antiqua"/>
          <w:sz w:val="24"/>
          <w:szCs w:val="24"/>
        </w:rPr>
        <w:t>enhanced</w:t>
      </w:r>
      <w:r w:rsidR="00710F24" w:rsidRPr="008619FD">
        <w:rPr>
          <w:rFonts w:ascii="Book Antiqua" w:hAnsi="Book Antiqua"/>
          <w:sz w:val="24"/>
          <w:szCs w:val="24"/>
        </w:rPr>
        <w:t xml:space="preserve"> in the context of open chromatin</w:t>
      </w:r>
      <w:r w:rsidR="00710F24" w:rsidRPr="008619FD">
        <w:rPr>
          <w:rFonts w:ascii="Book Antiqua" w:hAnsi="Book Antiqua"/>
          <w:sz w:val="24"/>
          <w:szCs w:val="24"/>
          <w:vertAlign w:val="superscript"/>
        </w:rPr>
        <w:fldChar w:fldCharType="begin">
          <w:fldData xml:space="preserve">PFJlZm1hbj48Q2l0ZT48QXV0aG9yPk11cmdhPC9BdXRob3I+PFllYXI+MjAwNzwvWWVhcj48UmVj
TnVtPjk4ODA8L1JlY051bT48SURUZXh0Pkdsb2JhbCBjaHJvbWF0aW4gY29tcGFjdGlvbiBsaW1p
dHMgdGhlIHN0cmVuZ3RoIG9mIHRoZSBETkEgZGFtYWdlIHJlc3BvbnNlPC9JRFRleHQ+PE1ETCBS
ZWZfVHlwZT0iSm91cm5hbCI+PFJlZl9UeXBlPkpvdXJuYWw8L1JlZl9UeXBlPjxSZWZfSUQ+OTg4
MDwvUmVmX0lEPjxUaXRsZV9QcmltYXJ5Pkdsb2JhbCBjaHJvbWF0aW4gY29tcGFjdGlvbiBsaW1p
dHMgdGhlIHN0cmVuZ3RoIG9mIHRoZSBETkEgZGFtYWdlIHJlc3BvbnNlPC9UaXRsZV9QcmltYXJ5
PjxBdXRob3JzX1ByaW1hcnk+TXVyZ2EsTS48L0F1dGhvcnNfUHJpbWFyeT48QXV0aG9yc19Qcmlt
YXJ5PkphY28sSS48L0F1dGhvcnNfUHJpbWFyeT48QXV0aG9yc19QcmltYXJ5PkZhbixZLjwvQXV0
aG9yc19QcmltYXJ5PjxBdXRob3JzX1ByaW1hcnk+U29yaWEsUi48L0F1dGhvcnNfUHJpbWFyeT48
QXV0aG9yc19QcmltYXJ5Pk1hcnRpbmV6LVBhc3RvcixCLjwvQXV0aG9yc19QcmltYXJ5PjxBdXRo
b3JzX1ByaW1hcnk+Q3VhZHJhZG8sTS48L0F1dGhvcnNfUHJpbWFyeT48QXV0aG9yc19QcmltYXJ5
PllhbmcsUy5NLjwvQXV0aG9yc19QcmltYXJ5PjxBdXRob3JzX1ByaW1hcnk+Qmxhc2NvLE0uQS48
L0F1dGhvcnNfUHJpbWFyeT48QXV0aG9yc19QcmltYXJ5PlNrb3VsdGNoaSxBLkkuPC9BdXRob3Jz
X1ByaW1hcnk+PEF1dGhvcnNfUHJpbWFyeT5GZXJuYW5kZXotQ2FwZXRpbGxvLE8uPC9BdXRob3Jz
X1ByaW1hcnk+PERhdGVfUHJpbWFyeT4yMDA3LzkvMjQ8L0RhdGVfUHJpbWFyeT48S2V5d29yZHM+
YW1wbGlmaWVkPC9LZXl3b3Jkcz48S2V5d29yZHM+QW5pbWFsczwvS2V5d29yZHM+PEtleXdvcmRz
PkFydGljbGU8L0tleXdvcmRzPjxLZXl3b3Jkcz5jYW5jZXI8L0tleXdvcmRzPjxLZXl3b3Jkcz5j
ZWxsPC9LZXl3b3Jkcz48S2V5d29yZHM+Y2VsbHM8L0tleXdvcmRzPjxLZXl3b3Jkcz5DaHJvbWF0
aW48L0tleXdvcmRzPjxLZXl3b3Jkcz5DaHJvbWF0aW4gQXNzZW1ibHkgYW5kIERpc2Fzc2VtYmx5
PC9LZXl3b3Jkcz48S2V5d29yZHM+Y2hyb21vc29tZTwvS2V5d29yZHM+PEtleXdvcmRzPmNocm9t
b3NvbWUgc3RydWN0dXJlPC9LZXl3b3Jkcz48S2V5d29yZHM+ZGFtYWdlPC9LZXl3b3Jkcz48S2V5
d29yZHM+RE5BPC9LZXl3b3Jkcz48S2V5d29yZHM+RE5BIEJyZWFrcyxEb3VibGUtU3RyYW5kZWQ8
L0tleXdvcmRzPjxLZXl3b3Jkcz5ETkEgZGFtYWdlPC9LZXl3b3Jkcz48S2V5d29yZHM+RE5BIGRh
bWFnZSByZXNwb25zZTwvS2V5d29yZHM+PEtleXdvcmRzPkROQS1EYW1hZ2U8L0tleXdvcmRzPjxL
ZXl3b3Jkcz5kcnVnIGVmZmVjdHM8L0tleXdvcmRzPjxLZXl3b3Jkcz5lbWJyeW9uaWMgc3RlbSBj
ZWxsPC9LZXl3b3Jkcz48S2V5d29yZHM+ZW1icnlvbmljIHN0ZW0gY2VsbHM8L0tleXdvcmRzPjxL
ZXl3b3Jkcz5lcGlnZW5ldGljPC9LZXl3b3Jkcz48S2V5d29yZHM+R0VOT01FPC9LZXl3b3Jkcz48
S2V5d29yZHM+R0VOT01JQzwvS2V5d29yZHM+PEtleXdvcmRzPmdlbm9taWMgaW5zdGFiaWxpdHk8
L0tleXdvcmRzPjxLZXl3b3Jkcz5oaXN0b25lPC9LZXl3b3Jkcz48S2V5d29yZHM+SGlzdG9uZSBE
ZWFjZXR5bGFzZTwvS2V5d29yZHM+PEtleXdvcmRzPkhpc3RvbmVzPC9LZXl3b3Jkcz48S2V5d29y
ZHM+SHlkcm94YW1pYyBBY2lkczwvS2V5d29yZHM+PEtleXdvcmRzPmluZGVwZW5kZW50PC9LZXl3
b3Jkcz48S2V5d29yZHM+SU5ISUJJVE9SPC9LZXl3b3Jkcz48S2V5d29yZHM+bGVhZDwvS2V5d29y
ZHM+PEtleXdvcmRzPm1ldGFib2xpc208L0tleXdvcmRzPjxLZXl3b3Jkcz5NaWNlPC9LZXl3b3Jk
cz48S2V5d29yZHM+bW9sZWN1bGFyPC9LZXl3b3Jkcz48S2V5d29yZHM+bXVyaW5lPC9LZXl3b3Jk
cz48S2V5d29yZHM+bXV0YWdlbjwvS2V5d29yZHM+PEtleXdvcmRzPk11dGFnZW5zPC9LZXl3b3Jk
cz48S2V5d29yZHM+cGhhcm1hY29sb2d5PC9LZXl3b3Jkcz48S2V5d29yZHM+UGhlbm90eXBlPC9L
ZXl3b3Jkcz48S2V5d29yZHM+cmVndWxhdGlvbjwvS2V5d29yZHM+PEtleXdvcmRzPlJlc2VhcmNo
PC9LZXl3b3Jkcz48S2V5d29yZHM+c2lzdGVyIGNocm9tYXRpZCBleGNoYW5nZTwvS2V5d29yZHM+
PEtleXdvcmRzPlNwYWluPC9LZXl3b3Jkcz48S2V5d29yZHM+U1RFTSBDRUxMUzwvS2V5d29yZHM+
PEtleXdvcmRzPnN0cnVjdHVyZTwvS2V5d29yZHM+PEtleXdvcmRzPlRlbG9tZXJlPC9LZXl3b3Jk
cz48S2V5d29yZHM+dmFyaWF0aW9uPC9LZXl3b3Jkcz48UmVwcmludD5Ob3QgaW4gRmlsZTwvUmVw
cmludD48U3RhcnRfUGFnZT4xMTAxPC9TdGFydF9QYWdlPjxFbmRfUGFnZT4xMTA4PC9FbmRfUGFn
ZT48UGVyaW9kaWNhbD5KLkNlbGwgQmlvbC48L1BlcmlvZGljYWw+PFZvbHVtZT4xNzg8L1ZvbHVt
ZT48SXNzdWU+NzwvSXNzdWU+PEFkZHJlc3M+R2Vub21pYyBJbnN0YWJpbGl0eSBHcm91cCwgTW9s
ZWN1bGFyIE9uY29sb2d5IFByb2dyYW1tZSwgU3BhbmlzaCBOYXRpb25hbCBDYW5jZXIgQ2VudGVy
LCBNYWRyaWQgMjgwMjksIFNwYWluPC9BZGRyZXNzPjxXZWJfVVJMPlBNOjE3ODkzMjM5PC9XZWJf
VVJMPjxaWl9Kb3VybmFsRnVsbD48ZiBuYW1lPSJTeXN0ZW0iPkpvdXJuYWwgb2YgQ2VsbCBCaW9s
b2d5PC9mPjwvWlpfSm91cm5hbEZ1bGw+PFpaX0pvdXJuYWxTdGRBYmJyZXY+PGYgbmFtZT0iU3lz
dGVtIj5KLkNlbGwgQmlvbC48L2Y+PC9aWl9Kb3VybmFsU3RkQWJicmV2PjxaWl9Xb3JrZm9ybUlE
PjE8L1paX1dvcmtmb3JtSUQ+PC9NREw+PC9DaXRlPjwvUmVmbWFuPgB=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11cmdhPC9BdXRob3I+PFllYXI+MjAwNzwvWWVhcj48UmVj
TnVtPjk4ODA8L1JlY051bT48SURUZXh0Pkdsb2JhbCBjaHJvbWF0aW4gY29tcGFjdGlvbiBsaW1p
dHMgdGhlIHN0cmVuZ3RoIG9mIHRoZSBETkEgZGFtYWdlIHJlc3BvbnNlPC9JRFRleHQ+PE1ETCBS
ZWZfVHlwZT0iSm91cm5hbCI+PFJlZl9UeXBlPkpvdXJuYWw8L1JlZl9UeXBlPjxSZWZfSUQ+OTg4
MDwvUmVmX0lEPjxUaXRsZV9QcmltYXJ5Pkdsb2JhbCBjaHJvbWF0aW4gY29tcGFjdGlvbiBsaW1p
dHMgdGhlIHN0cmVuZ3RoIG9mIHRoZSBETkEgZGFtYWdlIHJlc3BvbnNlPC9UaXRsZV9QcmltYXJ5
PjxBdXRob3JzX1ByaW1hcnk+TXVyZ2EsTS48L0F1dGhvcnNfUHJpbWFyeT48QXV0aG9yc19Qcmlt
YXJ5PkphY28sSS48L0F1dGhvcnNfUHJpbWFyeT48QXV0aG9yc19QcmltYXJ5PkZhbixZLjwvQXV0
aG9yc19QcmltYXJ5PjxBdXRob3JzX1ByaW1hcnk+U29yaWEsUi48L0F1dGhvcnNfUHJpbWFyeT48
QXV0aG9yc19QcmltYXJ5Pk1hcnRpbmV6LVBhc3RvcixCLjwvQXV0aG9yc19QcmltYXJ5PjxBdXRo
b3JzX1ByaW1hcnk+Q3VhZHJhZG8sTS48L0F1dGhvcnNfUHJpbWFyeT48QXV0aG9yc19QcmltYXJ5
PllhbmcsUy5NLjwvQXV0aG9yc19QcmltYXJ5PjxBdXRob3JzX1ByaW1hcnk+Qmxhc2NvLE0uQS48
L0F1dGhvcnNfUHJpbWFyeT48QXV0aG9yc19QcmltYXJ5PlNrb3VsdGNoaSxBLkkuPC9BdXRob3Jz
X1ByaW1hcnk+PEF1dGhvcnNfUHJpbWFyeT5GZXJuYW5kZXotQ2FwZXRpbGxvLE8uPC9BdXRob3Jz
X1ByaW1hcnk+PERhdGVfUHJpbWFyeT4yMDA3LzkvMjQ8L0RhdGVfUHJpbWFyeT48S2V5d29yZHM+
YW1wbGlmaWVkPC9LZXl3b3Jkcz48S2V5d29yZHM+QW5pbWFsczwvS2V5d29yZHM+PEtleXdvcmRz
PkFydGljbGU8L0tleXdvcmRzPjxLZXl3b3Jkcz5jYW5jZXI8L0tleXdvcmRzPjxLZXl3b3Jkcz5j
ZWxsPC9LZXl3b3Jkcz48S2V5d29yZHM+Y2VsbHM8L0tleXdvcmRzPjxLZXl3b3Jkcz5DaHJvbWF0
aW48L0tleXdvcmRzPjxLZXl3b3Jkcz5DaHJvbWF0aW4gQXNzZW1ibHkgYW5kIERpc2Fzc2VtYmx5
PC9LZXl3b3Jkcz48S2V5d29yZHM+Y2hyb21vc29tZTwvS2V5d29yZHM+PEtleXdvcmRzPmNocm9t
b3NvbWUgc3RydWN0dXJlPC9LZXl3b3Jkcz48S2V5d29yZHM+ZGFtYWdlPC9LZXl3b3Jkcz48S2V5
d29yZHM+RE5BPC9LZXl3b3Jkcz48S2V5d29yZHM+RE5BIEJyZWFrcyxEb3VibGUtU3RyYW5kZWQ8
L0tleXdvcmRzPjxLZXl3b3Jkcz5ETkEgZGFtYWdlPC9LZXl3b3Jkcz48S2V5d29yZHM+RE5BIGRh
bWFnZSByZXNwb25zZTwvS2V5d29yZHM+PEtleXdvcmRzPkROQS1EYW1hZ2U8L0tleXdvcmRzPjxL
ZXl3b3Jkcz5kcnVnIGVmZmVjdHM8L0tleXdvcmRzPjxLZXl3b3Jkcz5lbWJyeW9uaWMgc3RlbSBj
ZWxsPC9LZXl3b3Jkcz48S2V5d29yZHM+ZW1icnlvbmljIHN0ZW0gY2VsbHM8L0tleXdvcmRzPjxL
ZXl3b3Jkcz5lcGlnZW5ldGljPC9LZXl3b3Jkcz48S2V5d29yZHM+R0VOT01FPC9LZXl3b3Jkcz48
S2V5d29yZHM+R0VOT01JQzwvS2V5d29yZHM+PEtleXdvcmRzPmdlbm9taWMgaW5zdGFiaWxpdHk8
L0tleXdvcmRzPjxLZXl3b3Jkcz5oaXN0b25lPC9LZXl3b3Jkcz48S2V5d29yZHM+SGlzdG9uZSBE
ZWFjZXR5bGFzZTwvS2V5d29yZHM+PEtleXdvcmRzPkhpc3RvbmVzPC9LZXl3b3Jkcz48S2V5d29y
ZHM+SHlkcm94YW1pYyBBY2lkczwvS2V5d29yZHM+PEtleXdvcmRzPmluZGVwZW5kZW50PC9LZXl3
b3Jkcz48S2V5d29yZHM+SU5ISUJJVE9SPC9LZXl3b3Jkcz48S2V5d29yZHM+bGVhZDwvS2V5d29y
ZHM+PEtleXdvcmRzPm1ldGFib2xpc208L0tleXdvcmRzPjxLZXl3b3Jkcz5NaWNlPC9LZXl3b3Jk
cz48S2V5d29yZHM+bW9sZWN1bGFyPC9LZXl3b3Jkcz48S2V5d29yZHM+bXVyaW5lPC9LZXl3b3Jk
cz48S2V5d29yZHM+bXV0YWdlbjwvS2V5d29yZHM+PEtleXdvcmRzPk11dGFnZW5zPC9LZXl3b3Jk
cz48S2V5d29yZHM+cGhhcm1hY29sb2d5PC9LZXl3b3Jkcz48S2V5d29yZHM+UGhlbm90eXBlPC9L
ZXl3b3Jkcz48S2V5d29yZHM+cmVndWxhdGlvbjwvS2V5d29yZHM+PEtleXdvcmRzPlJlc2VhcmNo
PC9LZXl3b3Jkcz48S2V5d29yZHM+c2lzdGVyIGNocm9tYXRpZCBleGNoYW5nZTwvS2V5d29yZHM+
PEtleXdvcmRzPlNwYWluPC9LZXl3b3Jkcz48S2V5d29yZHM+U1RFTSBDRUxMUzwvS2V5d29yZHM+
PEtleXdvcmRzPnN0cnVjdHVyZTwvS2V5d29yZHM+PEtleXdvcmRzPlRlbG9tZXJlPC9LZXl3b3Jk
cz48S2V5d29yZHM+dmFyaWF0aW9uPC9LZXl3b3Jkcz48UmVwcmludD5Ob3QgaW4gRmlsZTwvUmVw
cmludD48U3RhcnRfUGFnZT4xMTAxPC9TdGFydF9QYWdlPjxFbmRfUGFnZT4xMTA4PC9FbmRfUGFn
ZT48UGVyaW9kaWNhbD5KLkNlbGwgQmlvbC48L1BlcmlvZGljYWw+PFZvbHVtZT4xNzg8L1ZvbHVt
ZT48SXNzdWU+NzwvSXNzdWU+PEFkZHJlc3M+R2Vub21pYyBJbnN0YWJpbGl0eSBHcm91cCwgTW9s
ZWN1bGFyIE9uY29sb2d5IFByb2dyYW1tZSwgU3BhbmlzaCBOYXRpb25hbCBDYW5jZXIgQ2VudGVy
LCBNYWRyaWQgMjgwMjksIFNwYWluPC9BZGRyZXNzPjxXZWJfVVJMPlBNOjE3ODkzMjM5PC9XZWJf
VVJMPjxaWl9Kb3VybmFsRnVsbD48ZiBuYW1lPSJTeXN0ZW0iPkpvdXJuYWwgb2YgQ2VsbCBCaW9s
b2d5PC9mPjwvWlpfSm91cm5hbEZ1bGw+PFpaX0pvdXJuYWxTdGRBYmJyZXY+PGYgbmFtZT0iU3lz
dGVtIj5KLkNlbGwgQmlvbC48L2Y+PC9aWl9Kb3VybmFsU3RkQWJicmV2PjxaWl9Xb3JrZm9ybUlE
PjE8L1paX1dvcmtmb3JtSUQ+PC9NREw+PC9DaXRlPjwvUmVmbWFuPgB=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710F24" w:rsidRPr="008619FD">
        <w:rPr>
          <w:rFonts w:ascii="Book Antiqua" w:hAnsi="Book Antiqua"/>
          <w:sz w:val="24"/>
          <w:szCs w:val="24"/>
          <w:vertAlign w:val="superscript"/>
        </w:rPr>
      </w:r>
      <w:r w:rsidR="00710F24"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5]</w:t>
      </w:r>
      <w:r w:rsidR="00710F24" w:rsidRPr="008619FD">
        <w:rPr>
          <w:rFonts w:ascii="Book Antiqua" w:hAnsi="Book Antiqua"/>
          <w:sz w:val="24"/>
          <w:szCs w:val="24"/>
          <w:vertAlign w:val="superscript"/>
        </w:rPr>
        <w:fldChar w:fldCharType="end"/>
      </w:r>
      <w:r w:rsidR="00710F24" w:rsidRPr="008619FD">
        <w:rPr>
          <w:rFonts w:ascii="Book Antiqua" w:hAnsi="Book Antiqua"/>
          <w:sz w:val="24"/>
          <w:szCs w:val="24"/>
        </w:rPr>
        <w:t xml:space="preserve">. Although DNA damage induces γH2AX foci in both differentiated and stem cells, the distribution of γH2AX in the nucleus of stem cells is distinct. </w:t>
      </w:r>
      <w:proofErr w:type="spellStart"/>
      <w:r w:rsidR="00710F24" w:rsidRPr="008619FD">
        <w:rPr>
          <w:rFonts w:ascii="Book Antiqua" w:hAnsi="Book Antiqua"/>
          <w:sz w:val="24"/>
          <w:szCs w:val="24"/>
        </w:rPr>
        <w:t>Momcilovic</w:t>
      </w:r>
      <w:proofErr w:type="spellEnd"/>
      <w:r w:rsidR="00710F24" w:rsidRPr="008619FD">
        <w:rPr>
          <w:rFonts w:ascii="Book Antiqua" w:hAnsi="Book Antiqua"/>
          <w:sz w:val="24"/>
          <w:szCs w:val="24"/>
        </w:rPr>
        <w:t xml:space="preserve"> </w:t>
      </w:r>
      <w:r w:rsidR="00710F24" w:rsidRPr="008619FD">
        <w:rPr>
          <w:rFonts w:ascii="Book Antiqua" w:hAnsi="Book Antiqua"/>
          <w:i/>
          <w:sz w:val="24"/>
          <w:szCs w:val="24"/>
        </w:rPr>
        <w:t>et al</w:t>
      </w:r>
      <w:r w:rsidR="00684EAF" w:rsidRPr="008619FD">
        <w:rPr>
          <w:rFonts w:ascii="Book Antiqua" w:hAnsi="Book Antiqua"/>
          <w:sz w:val="24"/>
          <w:szCs w:val="24"/>
          <w:vertAlign w:val="superscript"/>
        </w:rPr>
        <w:fldChar w:fldCharType="begin">
          <w:fldData xml:space="preserve">PFJlZm1hbj48Q2l0ZT48QXV0aG9yPk1vbWNpbG92aWM8L0F1dGhvcj48WWVhcj4yMDEwPC9ZZWFy
PjxSZWNOdW0+OTg4MTwvUmVjTnVtPjxJRFRleHQ+RE5BIGRhbWFnZSByZXNwb25zZXMgaW4gaHVt
YW4gaW5kdWNlZCBwbHVyaXBvdGVudCBzdGVtIGNlbGxzIGFuZCBlbWJyeW9uaWMgc3RlbSBjZWxs
czwvSURUZXh0PjxNREwgUmVmX1R5cGU9IkpvdXJuYWwiPjxSZWZfVHlwZT5Kb3VybmFsPC9SZWZf
VHlwZT48UmVmX0lEPjk4ODE8L1JlZl9JRD48VGl0bGVfUHJpbWFyeT5ETkEgZGFtYWdlIHJlc3Bv
bnNlcyBpbiBodW1hbiBpbmR1Y2VkIHBsdXJpcG90ZW50IHN0ZW0gY2VsbHMgYW5kIGVtYnJ5b25p
YyBzdGVtIGNlbGxzPC9UaXRsZV9QcmltYXJ5PjxBdXRob3JzX1ByaW1hcnk+TW9tY2lsb3ZpYyxP
LjwvQXV0aG9yc19QcmltYXJ5PjxBdXRob3JzX1ByaW1hcnk+S25vYmxvY2gsTC48L0F1dGhvcnNf
UHJpbWFyeT48QXV0aG9yc19QcmltYXJ5PkZvcm5zYWdsaW8sSi48L0F1dGhvcnNfUHJpbWFyeT48
QXV0aG9yc19QcmltYXJ5PlZhcnVtLFMuPC9BdXRob3JzX1ByaW1hcnk+PEF1dGhvcnNfUHJpbWFy
eT5FYXNsZXksQy48L0F1dGhvcnNfUHJpbWFyeT48QXV0aG9yc19QcmltYXJ5PlNjaGF0dGVuLEcu
PC9BdXRob3JzX1ByaW1hcnk+PERhdGVfUHJpbWFyeT4yMDEwPC9EYXRlX1ByaW1hcnk+PEtleXdv
cmRzPmFwb3B0b3NpczwvS2V5d29yZHM+PEtleXdvcmRzPkFydGljbGU8L0tleXdvcmRzPjxLZXl3
b3Jkcz5CbG90dGluZyxXZXN0ZXJuPC9LZXl3b3Jkcz48S2V5d29yZHM+Y2VsbDwvS2V5d29yZHM+
PEtleXdvcmRzPmNlbGwgY3ljbGU8L0tleXdvcmRzPjxLZXl3b3Jkcz5jZWxsIGN5Y2xlIGFycmVz
dDwvS2V5d29yZHM+PEtleXdvcmRzPkNlbGwgQ3ljbGUgUHJvdGVpbnM8L0tleXdvcmRzPjxLZXl3
b3Jkcz5DZWxsIERpZmZlcmVudGlhdGlvbjwvS2V5d29yZHM+PEtleXdvcmRzPkNlbGwgTGluZTwv
S2V5d29yZHM+PEtleXdvcmRzPkNlbGwtQ3ljbGU8L0tleXdvcmRzPjxLZXl3b3Jkcz5jZWxsczwv
S2V5d29yZHM+PEtleXdvcmRzPkN5dG9sb2d5PC9LZXl3b3Jkcz48S2V5d29yZHM+ZGFtYWdlPC9L
ZXl3b3Jkcz48S2V5d29yZHM+ZGlmZmVyZW50aWF0ZWQ8L0tleXdvcmRzPjxLZXl3b3Jkcz5kaWZm
ZXJlbnRpYXRpb248L0tleXdvcmRzPjxLZXl3b3Jkcz5ETkE8L0tleXdvcmRzPjxLZXl3b3Jkcz5E
TkEgZGFtYWdlPC9LZXl3b3Jkcz48S2V5d29yZHM+RE5BIGRhbWFnZSByZXNwb25zZTwvS2V5d29y
ZHM+PEtleXdvcmRzPkROQSBkYW1hZ2luZyBhZ2VudHM8L0tleXdvcmRzPjxLZXl3b3Jkcz5ETkEg
cmVwYWlyPC9LZXl3b3Jkcz48S2V5d29yZHM+RE5BLURhbWFnZTwvS2V5d29yZHM+PEtleXdvcmRz
PmRvdWJsZSBzdHJhbmQgYnJlYWs8L0tleXdvcmRzPjxLZXl3b3Jkcz5lbWJyeW9uaWMgc3RlbSBj
ZWxsPC9LZXl3b3Jkcz48S2V5d29yZHM+ZW1icnlvbmljIHN0ZW0gY2VsbHM8L0tleXdvcmRzPjxL
ZXl3b3Jkcz5leHByZXNzaW9uPC9LZXl3b3Jkcz48S2V5d29yZHM+ZmxvdyBjeXRvbWV0cnk8L0tl
eXdvcmRzPjxLZXl3b3Jkcz5GT0NJPC9LZXl3b3Jkcz48S2V5d29yZHM+ZnVuY3Rpb248L0tleXdv
cmRzPjxLZXl3b3Jkcz5nYW1tYS1pcnJhZGlhdGlvbjwvS2V5d29yZHM+PEtleXdvcmRzPmdlbmU8
L0tleXdvcmRzPjxLZXl3b3Jkcz5HZW5lIEV4cHJlc3Npb24gUHJvZmlsaW5nPC9LZXl3b3Jkcz48
S2V5d29yZHM+Z2VuZXM8L0tleXdvcmRzPjxLZXl3b3Jkcz5nZW5ldGljPC9LZXl3b3Jkcz48S2V5
d29yZHM+Z2VuZXRpY3M8L0tleXdvcmRzPjxLZXl3b3Jkcz5ob21vbG9nb3VzPC9LZXl3b3Jkcz48
S2V5d29yZHM+SHVtYW48L0tleXdvcmRzPjxLZXl3b3Jkcz5odW1hbnM8L0tleXdvcmRzPjxLZXl3
b3Jkcz5pbW11bm9oaXN0b2NoZW1pc3RyeTwvS2V5d29yZHM+PEtleXdvcmRzPmluZHVjdGlvbjwv
S2V5d29yZHM+PEtleXdvcmRzPmlycmFkaWF0aW9uPC9LZXl3b3Jkcz48S2V5d29yZHM+bG9jYWxp
emF0aW9uPC9LZXl3b3Jkcz48S2V5d29yZHM+bWV0YWJvbGlzbTwvS2V5d29yZHM+PEtleXdvcmRz
Pk1pY3Jvc2NvcHksQ29uZm9jYWw8L0tleXdvcmRzPjxLZXl3b3Jkcz5udWNsZXVzPC9LZXl3b3Jk
cz48S2V5d29yZHM+cGhvc3Bob3J5bGF0aW9uPC9LZXl3b3Jkcz48S2V5d29yZHM+UGx1cmlwb3Rl
bnQgU3RlbSBDZWxsczwvS2V5d29yZHM+PEtleXdvcmRzPnBvbHltZXJhc2UgY2hhaW4gcmVhY3Rp
b248L0tleXdvcmRzPjxLZXl3b3Jkcz5QUk9HUkVTU0lPTjwvS2V5d29yZHM+PEtleXdvcmRzPnBy
b3RlaW48L0tleXdvcmRzPjxLZXl3b3Jkcz5Qcm90ZWluczwvS2V5d29yZHM+PEtleXdvcmRzPnJh
ZGlvc2Vuc2l0aXZpdHk8L0tleXdvcmRzPjxLZXl3b3Jkcz5yZWNvbWJpbmF0aW9uPC9LZXl3b3Jk
cz48S2V5d29yZHM+cmVwYWlyPC9LZXl3b3Jkcz48S2V5d29yZHM+UmVzZWFyY2g8L0tleXdvcmRz
PjxLZXl3b3Jkcz5TIHBoYXNlPC9LZXl3b3Jkcz48S2V5d29yZHM+Uy1waGFzZTwvS2V5d29yZHM+
PEtleXdvcmRzPnNpc3RlciBjaHJvbWF0aWQgZXhjaGFuZ2U8L0tleXdvcmRzPjxLZXl3b3Jkcz5z
aXN0ZXItY2hyb21hdGlkPC9LZXl3b3Jkcz48S2V5d29yZHM+U2lzdGVyLUNocm9tYXRpZC1FeGNo
YW5nZTwvS2V5d29yZHM+PEtleXdvcmRzPlNPTUFUSUM8L0tleXdvcmRzPjxLZXl3b3Jkcz5zdGFi
aWxpdHk8L0tleXdvcmRzPjxLZXl3b3Jkcz5TVEVNIENFTExTPC9LZXl3b3Jkcz48S2V5d29yZHM+
c3RyYW5kIGJyZWFrczwvS2V5d29yZHM+PEtleXdvcmRzPnN0cmFuZC1icmVhazwvS2V5d29yZHM+
PEtleXdvcmRzPnN0cnVjdHVyZTwvS2V5d29yZHM+PEtleXdvcmRzPnRyYW5zY3JpcHRpb248L0tl
eXdvcmRzPjxLZXl3b3Jkcz50cmFuc2NyaXB0aW9uIGZhY3RvcjwvS2V5d29yZHM+PEtleXdvcmRz
PlRyYW5zY3JpcHRpb24gRmFjdG9yczwvS2V5d29yZHM+PEtleXdvcmRzPlVuaXRlZCBTdGF0ZXM8
L0tleXdvcmRzPjxSZXByaW50Pk5vdCBpbiBGaWxlPC9SZXByaW50PjxTdGFydF9QYWdlPmUxMzQx
MDwvU3RhcnRfUGFnZT48UGVyaW9kaWNhbD5QTG9TLk9uZS48L1BlcmlvZGljYWw+PFZvbHVtZT41
PC9Wb2x1bWU+PElzc3VlPjEwPC9Jc3N1ZT48QWRkcmVzcz5EZXBhcnRtZW50IG9mIEh1bWFuIEdl
bmV0aWNzLCBHcmFkdWF0ZSBTY2hvb2wgb2YgUHVibGljIEhlYWx0aCwgVW5pdmVyc2l0eSBvZiBQ
aXR0c2J1cmdoLCBQaXR0c2J1cmdoLCBQZW5uc3lsdmFuaWEsIFVuaXRlZCBTdGF0ZXMgb2YgQW1l
cmljYTwvQWRkcmVzcz48V2ViX1VSTD5QTToyMDk3NjIyMDwvV2ViX1VSTD48WlpfSm91cm5hbEZ1
bGw+PGYgbmFtZT0iU3lzdGVtIj5QTG9TLk9uZS48L2Y+PC9aWl9Kb3VybmFsRnVsbD48WlpfV29y
a2Zvcm1JRD4xPC9aWl9Xb3JrZm9ybUlEPjwvTURMPjwvQ2l0ZT48L1JlZm1hbj5=
</w:fldData>
        </w:fldChar>
      </w:r>
      <w:r w:rsidR="00684EAF" w:rsidRPr="008619FD">
        <w:rPr>
          <w:rFonts w:ascii="Book Antiqua" w:hAnsi="Book Antiqua"/>
          <w:sz w:val="24"/>
          <w:szCs w:val="24"/>
          <w:vertAlign w:val="superscript"/>
        </w:rPr>
        <w:instrText xml:space="preserve"> ADDIN REFMGR.CITE </w:instrText>
      </w:r>
      <w:r w:rsidR="00684EAF" w:rsidRPr="008619FD">
        <w:rPr>
          <w:rFonts w:ascii="Book Antiqua" w:hAnsi="Book Antiqua"/>
          <w:sz w:val="24"/>
          <w:szCs w:val="24"/>
          <w:vertAlign w:val="superscript"/>
        </w:rPr>
        <w:fldChar w:fldCharType="begin">
          <w:fldData xml:space="preserve">PFJlZm1hbj48Q2l0ZT48QXV0aG9yPk1vbWNpbG92aWM8L0F1dGhvcj48WWVhcj4yMDEwPC9ZZWFy
PjxSZWNOdW0+OTg4MTwvUmVjTnVtPjxJRFRleHQ+RE5BIGRhbWFnZSByZXNwb25zZXMgaW4gaHVt
YW4gaW5kdWNlZCBwbHVyaXBvdGVudCBzdGVtIGNlbGxzIGFuZCBlbWJyeW9uaWMgc3RlbSBjZWxs
czwvSURUZXh0PjxNREwgUmVmX1R5cGU9IkpvdXJuYWwiPjxSZWZfVHlwZT5Kb3VybmFsPC9SZWZf
VHlwZT48UmVmX0lEPjk4ODE8L1JlZl9JRD48VGl0bGVfUHJpbWFyeT5ETkEgZGFtYWdlIHJlc3Bv
bnNlcyBpbiBodW1hbiBpbmR1Y2VkIHBsdXJpcG90ZW50IHN0ZW0gY2VsbHMgYW5kIGVtYnJ5b25p
YyBzdGVtIGNlbGxzPC9UaXRsZV9QcmltYXJ5PjxBdXRob3JzX1ByaW1hcnk+TW9tY2lsb3ZpYyxP
LjwvQXV0aG9yc19QcmltYXJ5PjxBdXRob3JzX1ByaW1hcnk+S25vYmxvY2gsTC48L0F1dGhvcnNf
UHJpbWFyeT48QXV0aG9yc19QcmltYXJ5PkZvcm5zYWdsaW8sSi48L0F1dGhvcnNfUHJpbWFyeT48
QXV0aG9yc19QcmltYXJ5PlZhcnVtLFMuPC9BdXRob3JzX1ByaW1hcnk+PEF1dGhvcnNfUHJpbWFy
eT5FYXNsZXksQy48L0F1dGhvcnNfUHJpbWFyeT48QXV0aG9yc19QcmltYXJ5PlNjaGF0dGVuLEcu
PC9BdXRob3JzX1ByaW1hcnk+PERhdGVfUHJpbWFyeT4yMDEwPC9EYXRlX1ByaW1hcnk+PEtleXdv
cmRzPmFwb3B0b3NpczwvS2V5d29yZHM+PEtleXdvcmRzPkFydGljbGU8L0tleXdvcmRzPjxLZXl3
b3Jkcz5CbG90dGluZyxXZXN0ZXJuPC9LZXl3b3Jkcz48S2V5d29yZHM+Y2VsbDwvS2V5d29yZHM+
PEtleXdvcmRzPmNlbGwgY3ljbGU8L0tleXdvcmRzPjxLZXl3b3Jkcz5jZWxsIGN5Y2xlIGFycmVz
dDwvS2V5d29yZHM+PEtleXdvcmRzPkNlbGwgQ3ljbGUgUHJvdGVpbnM8L0tleXdvcmRzPjxLZXl3
b3Jkcz5DZWxsIERpZmZlcmVudGlhdGlvbjwvS2V5d29yZHM+PEtleXdvcmRzPkNlbGwgTGluZTwv
S2V5d29yZHM+PEtleXdvcmRzPkNlbGwtQ3ljbGU8L0tleXdvcmRzPjxLZXl3b3Jkcz5jZWxsczwv
S2V5d29yZHM+PEtleXdvcmRzPkN5dG9sb2d5PC9LZXl3b3Jkcz48S2V5d29yZHM+ZGFtYWdlPC9L
ZXl3b3Jkcz48S2V5d29yZHM+ZGlmZmVyZW50aWF0ZWQ8L0tleXdvcmRzPjxLZXl3b3Jkcz5kaWZm
ZXJlbnRpYXRpb248L0tleXdvcmRzPjxLZXl3b3Jkcz5ETkE8L0tleXdvcmRzPjxLZXl3b3Jkcz5E
TkEgZGFtYWdlPC9LZXl3b3Jkcz48S2V5d29yZHM+RE5BIGRhbWFnZSByZXNwb25zZTwvS2V5d29y
ZHM+PEtleXdvcmRzPkROQSBkYW1hZ2luZyBhZ2VudHM8L0tleXdvcmRzPjxLZXl3b3Jkcz5ETkEg
cmVwYWlyPC9LZXl3b3Jkcz48S2V5d29yZHM+RE5BLURhbWFnZTwvS2V5d29yZHM+PEtleXdvcmRz
PmRvdWJsZSBzdHJhbmQgYnJlYWs8L0tleXdvcmRzPjxLZXl3b3Jkcz5lbWJyeW9uaWMgc3RlbSBj
ZWxsPC9LZXl3b3Jkcz48S2V5d29yZHM+ZW1icnlvbmljIHN0ZW0gY2VsbHM8L0tleXdvcmRzPjxL
ZXl3b3Jkcz5leHByZXNzaW9uPC9LZXl3b3Jkcz48S2V5d29yZHM+ZmxvdyBjeXRvbWV0cnk8L0tl
eXdvcmRzPjxLZXl3b3Jkcz5GT0NJPC9LZXl3b3Jkcz48S2V5d29yZHM+ZnVuY3Rpb248L0tleXdv
cmRzPjxLZXl3b3Jkcz5nYW1tYS1pcnJhZGlhdGlvbjwvS2V5d29yZHM+PEtleXdvcmRzPmdlbmU8
L0tleXdvcmRzPjxLZXl3b3Jkcz5HZW5lIEV4cHJlc3Npb24gUHJvZmlsaW5nPC9LZXl3b3Jkcz48
S2V5d29yZHM+Z2VuZXM8L0tleXdvcmRzPjxLZXl3b3Jkcz5nZW5ldGljPC9LZXl3b3Jkcz48S2V5
d29yZHM+Z2VuZXRpY3M8L0tleXdvcmRzPjxLZXl3b3Jkcz5ob21vbG9nb3VzPC9LZXl3b3Jkcz48
S2V5d29yZHM+SHVtYW48L0tleXdvcmRzPjxLZXl3b3Jkcz5odW1hbnM8L0tleXdvcmRzPjxLZXl3
b3Jkcz5pbW11bm9oaXN0b2NoZW1pc3RyeTwvS2V5d29yZHM+PEtleXdvcmRzPmluZHVjdGlvbjwv
S2V5d29yZHM+PEtleXdvcmRzPmlycmFkaWF0aW9uPC9LZXl3b3Jkcz48S2V5d29yZHM+bG9jYWxp
emF0aW9uPC9LZXl3b3Jkcz48S2V5d29yZHM+bWV0YWJvbGlzbTwvS2V5d29yZHM+PEtleXdvcmRz
Pk1pY3Jvc2NvcHksQ29uZm9jYWw8L0tleXdvcmRzPjxLZXl3b3Jkcz5udWNsZXVzPC9LZXl3b3Jk
cz48S2V5d29yZHM+cGhvc3Bob3J5bGF0aW9uPC9LZXl3b3Jkcz48S2V5d29yZHM+UGx1cmlwb3Rl
bnQgU3RlbSBDZWxsczwvS2V5d29yZHM+PEtleXdvcmRzPnBvbHltZXJhc2UgY2hhaW4gcmVhY3Rp
b248L0tleXdvcmRzPjxLZXl3b3Jkcz5QUk9HUkVTU0lPTjwvS2V5d29yZHM+PEtleXdvcmRzPnBy
b3RlaW48L0tleXdvcmRzPjxLZXl3b3Jkcz5Qcm90ZWluczwvS2V5d29yZHM+PEtleXdvcmRzPnJh
ZGlvc2Vuc2l0aXZpdHk8L0tleXdvcmRzPjxLZXl3b3Jkcz5yZWNvbWJpbmF0aW9uPC9LZXl3b3Jk
cz48S2V5d29yZHM+cmVwYWlyPC9LZXl3b3Jkcz48S2V5d29yZHM+UmVzZWFyY2g8L0tleXdvcmRz
PjxLZXl3b3Jkcz5TIHBoYXNlPC9LZXl3b3Jkcz48S2V5d29yZHM+Uy1waGFzZTwvS2V5d29yZHM+
PEtleXdvcmRzPnNpc3RlciBjaHJvbWF0aWQgZXhjaGFuZ2U8L0tleXdvcmRzPjxLZXl3b3Jkcz5z
aXN0ZXItY2hyb21hdGlkPC9LZXl3b3Jkcz48S2V5d29yZHM+U2lzdGVyLUNocm9tYXRpZC1FeGNo
YW5nZTwvS2V5d29yZHM+PEtleXdvcmRzPlNPTUFUSUM8L0tleXdvcmRzPjxLZXl3b3Jkcz5zdGFi
aWxpdHk8L0tleXdvcmRzPjxLZXl3b3Jkcz5TVEVNIENFTExTPC9LZXl3b3Jkcz48S2V5d29yZHM+
c3RyYW5kIGJyZWFrczwvS2V5d29yZHM+PEtleXdvcmRzPnN0cmFuZC1icmVhazwvS2V5d29yZHM+
PEtleXdvcmRzPnN0cnVjdHVyZTwvS2V5d29yZHM+PEtleXdvcmRzPnRyYW5zY3JpcHRpb248L0tl
eXdvcmRzPjxLZXl3b3Jkcz50cmFuc2NyaXB0aW9uIGZhY3RvcjwvS2V5d29yZHM+PEtleXdvcmRz
PlRyYW5zY3JpcHRpb24gRmFjdG9yczwvS2V5d29yZHM+PEtleXdvcmRzPlVuaXRlZCBTdGF0ZXM8
L0tleXdvcmRzPjxSZXByaW50Pk5vdCBpbiBGaWxlPC9SZXByaW50PjxTdGFydF9QYWdlPmUxMzQx
MDwvU3RhcnRfUGFnZT48UGVyaW9kaWNhbD5QTG9TLk9uZS48L1BlcmlvZGljYWw+PFZvbHVtZT41
PC9Wb2x1bWU+PElzc3VlPjEwPC9Jc3N1ZT48QWRkcmVzcz5EZXBhcnRtZW50IG9mIEh1bWFuIEdl
bmV0aWNzLCBHcmFkdWF0ZSBTY2hvb2wgb2YgUHVibGljIEhlYWx0aCwgVW5pdmVyc2l0eSBvZiBQ
aXR0c2J1cmdoLCBQaXR0c2J1cmdoLCBQZW5uc3lsdmFuaWEsIFVuaXRlZCBTdGF0ZXMgb2YgQW1l
cmljYTwvQWRkcmVzcz48V2ViX1VSTD5QTToyMDk3NjIyMDwvV2ViX1VSTD48WlpfSm91cm5hbEZ1
bGw+PGYgbmFtZT0iU3lzdGVtIj5QTG9TLk9uZS48L2Y+PC9aWl9Kb3VybmFsRnVsbD48WlpfV29y
a2Zvcm1JRD4xPC9aWl9Xb3JrZm9ybUlEPjwvTURMPjwvQ2l0ZT48L1JlZm1hbj5=
</w:fldData>
        </w:fldChar>
      </w:r>
      <w:r w:rsidR="00684EAF" w:rsidRPr="008619FD">
        <w:rPr>
          <w:rFonts w:ascii="Book Antiqua" w:hAnsi="Book Antiqua"/>
          <w:sz w:val="24"/>
          <w:szCs w:val="24"/>
          <w:vertAlign w:val="superscript"/>
        </w:rPr>
        <w:instrText xml:space="preserve"> ADDIN EN.CITE.DATA </w:instrText>
      </w:r>
      <w:r w:rsidR="00684EAF" w:rsidRPr="008619FD">
        <w:rPr>
          <w:rFonts w:ascii="Book Antiqua" w:hAnsi="Book Antiqua"/>
          <w:sz w:val="24"/>
          <w:szCs w:val="24"/>
          <w:vertAlign w:val="superscript"/>
        </w:rPr>
      </w:r>
      <w:r w:rsidR="00684EAF" w:rsidRPr="008619FD">
        <w:rPr>
          <w:rFonts w:ascii="Book Antiqua" w:hAnsi="Book Antiqua"/>
          <w:sz w:val="24"/>
          <w:szCs w:val="24"/>
          <w:vertAlign w:val="superscript"/>
        </w:rPr>
        <w:fldChar w:fldCharType="end"/>
      </w:r>
      <w:r w:rsidR="00684EAF" w:rsidRPr="008619FD">
        <w:rPr>
          <w:rFonts w:ascii="Book Antiqua" w:hAnsi="Book Antiqua"/>
          <w:sz w:val="24"/>
          <w:szCs w:val="24"/>
          <w:vertAlign w:val="superscript"/>
        </w:rPr>
      </w:r>
      <w:r w:rsidR="00684EAF" w:rsidRPr="008619FD">
        <w:rPr>
          <w:rFonts w:ascii="Book Antiqua" w:hAnsi="Book Antiqua"/>
          <w:sz w:val="24"/>
          <w:szCs w:val="24"/>
          <w:vertAlign w:val="superscript"/>
        </w:rPr>
        <w:fldChar w:fldCharType="separate"/>
      </w:r>
      <w:r w:rsidR="00684EAF" w:rsidRPr="008619FD">
        <w:rPr>
          <w:rFonts w:ascii="Book Antiqua" w:hAnsi="Book Antiqua"/>
          <w:noProof/>
          <w:sz w:val="24"/>
          <w:szCs w:val="24"/>
          <w:vertAlign w:val="superscript"/>
        </w:rPr>
        <w:t>[56]</w:t>
      </w:r>
      <w:r w:rsidR="00684EAF" w:rsidRPr="008619FD">
        <w:rPr>
          <w:rFonts w:ascii="Book Antiqua" w:hAnsi="Book Antiqua"/>
          <w:sz w:val="24"/>
          <w:szCs w:val="24"/>
          <w:vertAlign w:val="superscript"/>
        </w:rPr>
        <w:fldChar w:fldCharType="end"/>
      </w:r>
      <w:r w:rsidR="00710F24" w:rsidRPr="008619FD">
        <w:rPr>
          <w:rFonts w:ascii="Book Antiqua" w:hAnsi="Book Antiqua"/>
          <w:sz w:val="24"/>
          <w:szCs w:val="24"/>
        </w:rPr>
        <w:t xml:space="preserve"> used a 405nm</w:t>
      </w:r>
      <w:r w:rsidR="000749A0" w:rsidRPr="008619FD">
        <w:rPr>
          <w:rFonts w:ascii="Book Antiqua" w:hAnsi="Book Antiqua"/>
          <w:sz w:val="24"/>
          <w:szCs w:val="24"/>
        </w:rPr>
        <w:t xml:space="preserve"> laser to induce DNA damage in a defined </w:t>
      </w:r>
      <w:proofErr w:type="spellStart"/>
      <w:r w:rsidR="000749A0" w:rsidRPr="008619FD">
        <w:rPr>
          <w:rFonts w:ascii="Book Antiqua" w:hAnsi="Book Antiqua"/>
          <w:sz w:val="24"/>
          <w:szCs w:val="24"/>
        </w:rPr>
        <w:t>subnuclear</w:t>
      </w:r>
      <w:proofErr w:type="spellEnd"/>
      <w:r w:rsidR="000749A0" w:rsidRPr="008619FD">
        <w:rPr>
          <w:rFonts w:ascii="Book Antiqua" w:hAnsi="Book Antiqua"/>
          <w:sz w:val="24"/>
          <w:szCs w:val="24"/>
        </w:rPr>
        <w:t xml:space="preserve"> area</w:t>
      </w:r>
      <w:r w:rsidR="00710F24" w:rsidRPr="008619FD">
        <w:rPr>
          <w:rFonts w:ascii="Book Antiqua" w:hAnsi="Book Antiqua"/>
          <w:sz w:val="24"/>
          <w:szCs w:val="24"/>
        </w:rPr>
        <w:t xml:space="preserve"> of several ES cells and found that unlike in mouse embryonic fibroblasts (MEF), γH2AX staining was not confined to the affected nuclear region</w:t>
      </w:r>
      <w:r w:rsidR="001D1187" w:rsidRPr="008619FD">
        <w:rPr>
          <w:rFonts w:ascii="Book Antiqua" w:hAnsi="Book Antiqua"/>
          <w:sz w:val="24"/>
          <w:szCs w:val="24"/>
        </w:rPr>
        <w:t xml:space="preserve"> in ES cells</w:t>
      </w:r>
      <w:r w:rsidR="00710F24" w:rsidRPr="008619FD">
        <w:rPr>
          <w:rFonts w:ascii="Book Antiqua" w:hAnsi="Book Antiqua"/>
          <w:sz w:val="24"/>
          <w:szCs w:val="24"/>
        </w:rPr>
        <w:t xml:space="preserve">. Instead, </w:t>
      </w:r>
      <w:r w:rsidR="001D1187" w:rsidRPr="008619FD">
        <w:rPr>
          <w:rFonts w:ascii="Book Antiqua" w:hAnsi="Book Antiqua"/>
          <w:sz w:val="24"/>
          <w:szCs w:val="24"/>
        </w:rPr>
        <w:t>γH2AX specific signal was uniformly distributed through the entire nuclear area, perhaps due to the high</w:t>
      </w:r>
      <w:r w:rsidR="00710F24" w:rsidRPr="008619FD">
        <w:rPr>
          <w:rFonts w:ascii="Book Antiqua" w:hAnsi="Book Antiqua"/>
          <w:sz w:val="24"/>
          <w:szCs w:val="24"/>
        </w:rPr>
        <w:t xml:space="preserve"> dynamic</w:t>
      </w:r>
      <w:r w:rsidR="001D1187" w:rsidRPr="008619FD">
        <w:rPr>
          <w:rFonts w:ascii="Book Antiqua" w:hAnsi="Book Antiqua"/>
          <w:sz w:val="24"/>
          <w:szCs w:val="24"/>
        </w:rPr>
        <w:t>s of</w:t>
      </w:r>
      <w:r w:rsidR="00710F24" w:rsidRPr="008619FD">
        <w:rPr>
          <w:rFonts w:ascii="Book Antiqua" w:hAnsi="Book Antiqua"/>
          <w:sz w:val="24"/>
          <w:szCs w:val="24"/>
        </w:rPr>
        <w:t xml:space="preserve"> chromatin in pluripotent stem cells</w:t>
      </w:r>
      <w:r w:rsidR="00710F24" w:rsidRPr="008619FD">
        <w:rPr>
          <w:rFonts w:ascii="Book Antiqua" w:hAnsi="Book Antiqua"/>
          <w:sz w:val="24"/>
          <w:szCs w:val="24"/>
          <w:vertAlign w:val="superscript"/>
        </w:rPr>
        <w:fldChar w:fldCharType="begin">
          <w:fldData xml:space="preserve">PFJlZm1hbj48Q2l0ZT48QXV0aG9yPk1vbWNpbG92aWM8L0F1dGhvcj48WWVhcj4yMDEwPC9ZZWFy
PjxSZWNOdW0+OTg4MTwvUmVjTnVtPjxJRFRleHQ+RE5BIGRhbWFnZSByZXNwb25zZXMgaW4gaHVt
YW4gaW5kdWNlZCBwbHVyaXBvdGVudCBzdGVtIGNlbGxzIGFuZCBlbWJyeW9uaWMgc3RlbSBjZWxs
czwvSURUZXh0PjxNREwgUmVmX1R5cGU9IkpvdXJuYWwiPjxSZWZfVHlwZT5Kb3VybmFsPC9SZWZf
VHlwZT48UmVmX0lEPjk4ODE8L1JlZl9JRD48VGl0bGVfUHJpbWFyeT5ETkEgZGFtYWdlIHJlc3Bv
bnNlcyBpbiBodW1hbiBpbmR1Y2VkIHBsdXJpcG90ZW50IHN0ZW0gY2VsbHMgYW5kIGVtYnJ5b25p
YyBzdGVtIGNlbGxzPC9UaXRsZV9QcmltYXJ5PjxBdXRob3JzX1ByaW1hcnk+TW9tY2lsb3ZpYyxP
LjwvQXV0aG9yc19QcmltYXJ5PjxBdXRob3JzX1ByaW1hcnk+S25vYmxvY2gsTC48L0F1dGhvcnNf
UHJpbWFyeT48QXV0aG9yc19QcmltYXJ5PkZvcm5zYWdsaW8sSi48L0F1dGhvcnNfUHJpbWFyeT48
QXV0aG9yc19QcmltYXJ5PlZhcnVtLFMuPC9BdXRob3JzX1ByaW1hcnk+PEF1dGhvcnNfUHJpbWFy
eT5FYXNsZXksQy48L0F1dGhvcnNfUHJpbWFyeT48QXV0aG9yc19QcmltYXJ5PlNjaGF0dGVuLEcu
PC9BdXRob3JzX1ByaW1hcnk+PERhdGVfUHJpbWFyeT4yMDEwPC9EYXRlX1ByaW1hcnk+PEtleXdv
cmRzPmFwb3B0b3NpczwvS2V5d29yZHM+PEtleXdvcmRzPkFydGljbGU8L0tleXdvcmRzPjxLZXl3
b3Jkcz5CbG90dGluZyxXZXN0ZXJuPC9LZXl3b3Jkcz48S2V5d29yZHM+Y2VsbDwvS2V5d29yZHM+
PEtleXdvcmRzPmNlbGwgY3ljbGU8L0tleXdvcmRzPjxLZXl3b3Jkcz5jZWxsIGN5Y2xlIGFycmVz
dDwvS2V5d29yZHM+PEtleXdvcmRzPkNlbGwgQ3ljbGUgUHJvdGVpbnM8L0tleXdvcmRzPjxLZXl3
b3Jkcz5DZWxsIERpZmZlcmVudGlhdGlvbjwvS2V5d29yZHM+PEtleXdvcmRzPkNlbGwgTGluZTwv
S2V5d29yZHM+PEtleXdvcmRzPkNlbGwtQ3ljbGU8L0tleXdvcmRzPjxLZXl3b3Jkcz5jZWxsczwv
S2V5d29yZHM+PEtleXdvcmRzPkN5dG9sb2d5PC9LZXl3b3Jkcz48S2V5d29yZHM+ZGFtYWdlPC9L
ZXl3b3Jkcz48S2V5d29yZHM+ZGlmZmVyZW50aWF0ZWQ8L0tleXdvcmRzPjxLZXl3b3Jkcz5kaWZm
ZXJlbnRpYXRpb248L0tleXdvcmRzPjxLZXl3b3Jkcz5ETkE8L0tleXdvcmRzPjxLZXl3b3Jkcz5E
TkEgZGFtYWdlPC9LZXl3b3Jkcz48S2V5d29yZHM+RE5BIGRhbWFnZSByZXNwb25zZTwvS2V5d29y
ZHM+PEtleXdvcmRzPkROQSBkYW1hZ2luZyBhZ2VudHM8L0tleXdvcmRzPjxLZXl3b3Jkcz5ETkEg
cmVwYWlyPC9LZXl3b3Jkcz48S2V5d29yZHM+RE5BLURhbWFnZTwvS2V5d29yZHM+PEtleXdvcmRz
PmRvdWJsZSBzdHJhbmQgYnJlYWs8L0tleXdvcmRzPjxLZXl3b3Jkcz5lbWJyeW9uaWMgc3RlbSBj
ZWxsPC9LZXl3b3Jkcz48S2V5d29yZHM+ZW1icnlvbmljIHN0ZW0gY2VsbHM8L0tleXdvcmRzPjxL
ZXl3b3Jkcz5leHByZXNzaW9uPC9LZXl3b3Jkcz48S2V5d29yZHM+ZmxvdyBjeXRvbWV0cnk8L0tl
eXdvcmRzPjxLZXl3b3Jkcz5GT0NJPC9LZXl3b3Jkcz48S2V5d29yZHM+ZnVuY3Rpb248L0tleXdv
cmRzPjxLZXl3b3Jkcz5nYW1tYS1pcnJhZGlhdGlvbjwvS2V5d29yZHM+PEtleXdvcmRzPmdlbmU8
L0tleXdvcmRzPjxLZXl3b3Jkcz5HZW5lIEV4cHJlc3Npb24gUHJvZmlsaW5nPC9LZXl3b3Jkcz48
S2V5d29yZHM+Z2VuZXM8L0tleXdvcmRzPjxLZXl3b3Jkcz5nZW5ldGljPC9LZXl3b3Jkcz48S2V5
d29yZHM+Z2VuZXRpY3M8L0tleXdvcmRzPjxLZXl3b3Jkcz5ob21vbG9nb3VzPC9LZXl3b3Jkcz48
S2V5d29yZHM+SHVtYW48L0tleXdvcmRzPjxLZXl3b3Jkcz5odW1hbnM8L0tleXdvcmRzPjxLZXl3
b3Jkcz5pbW11bm9oaXN0b2NoZW1pc3RyeTwvS2V5d29yZHM+PEtleXdvcmRzPmluZHVjdGlvbjwv
S2V5d29yZHM+PEtleXdvcmRzPmlycmFkaWF0aW9uPC9LZXl3b3Jkcz48S2V5d29yZHM+bG9jYWxp
emF0aW9uPC9LZXl3b3Jkcz48S2V5d29yZHM+bWV0YWJvbGlzbTwvS2V5d29yZHM+PEtleXdvcmRz
Pk1pY3Jvc2NvcHksQ29uZm9jYWw8L0tleXdvcmRzPjxLZXl3b3Jkcz5udWNsZXVzPC9LZXl3b3Jk
cz48S2V5d29yZHM+cGhvc3Bob3J5bGF0aW9uPC9LZXl3b3Jkcz48S2V5d29yZHM+UGx1cmlwb3Rl
bnQgU3RlbSBDZWxsczwvS2V5d29yZHM+PEtleXdvcmRzPnBvbHltZXJhc2UgY2hhaW4gcmVhY3Rp
b248L0tleXdvcmRzPjxLZXl3b3Jkcz5QUk9HUkVTU0lPTjwvS2V5d29yZHM+PEtleXdvcmRzPnBy
b3RlaW48L0tleXdvcmRzPjxLZXl3b3Jkcz5Qcm90ZWluczwvS2V5d29yZHM+PEtleXdvcmRzPnJh
ZGlvc2Vuc2l0aXZpdHk8L0tleXdvcmRzPjxLZXl3b3Jkcz5yZWNvbWJpbmF0aW9uPC9LZXl3b3Jk
cz48S2V5d29yZHM+cmVwYWlyPC9LZXl3b3Jkcz48S2V5d29yZHM+UmVzZWFyY2g8L0tleXdvcmRz
PjxLZXl3b3Jkcz5TIHBoYXNlPC9LZXl3b3Jkcz48S2V5d29yZHM+Uy1waGFzZTwvS2V5d29yZHM+
PEtleXdvcmRzPnNpc3RlciBjaHJvbWF0aWQgZXhjaGFuZ2U8L0tleXdvcmRzPjxLZXl3b3Jkcz5z
aXN0ZXItY2hyb21hdGlkPC9LZXl3b3Jkcz48S2V5d29yZHM+U2lzdGVyLUNocm9tYXRpZC1FeGNo
YW5nZTwvS2V5d29yZHM+PEtleXdvcmRzPlNPTUFUSUM8L0tleXdvcmRzPjxLZXl3b3Jkcz5zdGFi
aWxpdHk8L0tleXdvcmRzPjxLZXl3b3Jkcz5TVEVNIENFTExTPC9LZXl3b3Jkcz48S2V5d29yZHM+
c3RyYW5kIGJyZWFrczwvS2V5d29yZHM+PEtleXdvcmRzPnN0cmFuZC1icmVhazwvS2V5d29yZHM+
PEtleXdvcmRzPnN0cnVjdHVyZTwvS2V5d29yZHM+PEtleXdvcmRzPnRyYW5zY3JpcHRpb248L0tl
eXdvcmRzPjxLZXl3b3Jkcz50cmFuc2NyaXB0aW9uIGZhY3RvcjwvS2V5d29yZHM+PEtleXdvcmRz
PlRyYW5zY3JpcHRpb24gRmFjdG9yczwvS2V5d29yZHM+PEtleXdvcmRzPlVuaXRlZCBTdGF0ZXM8
L0tleXdvcmRzPjxSZXByaW50Pk5vdCBpbiBGaWxlPC9SZXByaW50PjxTdGFydF9QYWdlPmUxMzQx
MDwvU3RhcnRfUGFnZT48UGVyaW9kaWNhbD5QTG9TLk9uZS48L1BlcmlvZGljYWw+PFZvbHVtZT41
PC9Wb2x1bWU+PElzc3VlPjEwPC9Jc3N1ZT48QWRkcmVzcz5EZXBhcnRtZW50IG9mIEh1bWFuIEdl
bmV0aWNzLCBHcmFkdWF0ZSBTY2hvb2wgb2YgUHVibGljIEhlYWx0aCwgVW5pdmVyc2l0eSBvZiBQ
aXR0c2J1cmdoLCBQaXR0c2J1cmdoLCBQZW5uc3lsdmFuaWEsIFVuaXRlZCBTdGF0ZXMgb2YgQW1l
cmljYTwvQWRkcmVzcz48V2ViX1VSTD5QTToyMDk3NjIyMDwvV2ViX1VSTD48WlpfSm91cm5hbEZ1
bGw+PGYgbmFtZT0iU3lzdGVtIj5QTG9TLk9uZS48L2Y+PC9aWl9Kb3VybmFsRnVsbD48WlpfV29y
a2Zvcm1JRD4xPC9aWl9Xb3Jr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1vbWNpbG92aWM8L0F1dGhvcj48WWVhcj4yMDEwPC9ZZWFy
PjxSZWNOdW0+OTg4MTwvUmVjTnVtPjxJRFRleHQ+RE5BIGRhbWFnZSByZXNwb25zZXMgaW4gaHVt
YW4gaW5kdWNlZCBwbHVyaXBvdGVudCBzdGVtIGNlbGxzIGFuZCBlbWJyeW9uaWMgc3RlbSBjZWxs
czwvSURUZXh0PjxNREwgUmVmX1R5cGU9IkpvdXJuYWwiPjxSZWZfVHlwZT5Kb3VybmFsPC9SZWZf
VHlwZT48UmVmX0lEPjk4ODE8L1JlZl9JRD48VGl0bGVfUHJpbWFyeT5ETkEgZGFtYWdlIHJlc3Bv
bnNlcyBpbiBodW1hbiBpbmR1Y2VkIHBsdXJpcG90ZW50IHN0ZW0gY2VsbHMgYW5kIGVtYnJ5b25p
YyBzdGVtIGNlbGxzPC9UaXRsZV9QcmltYXJ5PjxBdXRob3JzX1ByaW1hcnk+TW9tY2lsb3ZpYyxP
LjwvQXV0aG9yc19QcmltYXJ5PjxBdXRob3JzX1ByaW1hcnk+S25vYmxvY2gsTC48L0F1dGhvcnNf
UHJpbWFyeT48QXV0aG9yc19QcmltYXJ5PkZvcm5zYWdsaW8sSi48L0F1dGhvcnNfUHJpbWFyeT48
QXV0aG9yc19QcmltYXJ5PlZhcnVtLFMuPC9BdXRob3JzX1ByaW1hcnk+PEF1dGhvcnNfUHJpbWFy
eT5FYXNsZXksQy48L0F1dGhvcnNfUHJpbWFyeT48QXV0aG9yc19QcmltYXJ5PlNjaGF0dGVuLEcu
PC9BdXRob3JzX1ByaW1hcnk+PERhdGVfUHJpbWFyeT4yMDEwPC9EYXRlX1ByaW1hcnk+PEtleXdv
cmRzPmFwb3B0b3NpczwvS2V5d29yZHM+PEtleXdvcmRzPkFydGljbGU8L0tleXdvcmRzPjxLZXl3
b3Jkcz5CbG90dGluZyxXZXN0ZXJuPC9LZXl3b3Jkcz48S2V5d29yZHM+Y2VsbDwvS2V5d29yZHM+
PEtleXdvcmRzPmNlbGwgY3ljbGU8L0tleXdvcmRzPjxLZXl3b3Jkcz5jZWxsIGN5Y2xlIGFycmVz
dDwvS2V5d29yZHM+PEtleXdvcmRzPkNlbGwgQ3ljbGUgUHJvdGVpbnM8L0tleXdvcmRzPjxLZXl3
b3Jkcz5DZWxsIERpZmZlcmVudGlhdGlvbjwvS2V5d29yZHM+PEtleXdvcmRzPkNlbGwgTGluZTwv
S2V5d29yZHM+PEtleXdvcmRzPkNlbGwtQ3ljbGU8L0tleXdvcmRzPjxLZXl3b3Jkcz5jZWxsczwv
S2V5d29yZHM+PEtleXdvcmRzPkN5dG9sb2d5PC9LZXl3b3Jkcz48S2V5d29yZHM+ZGFtYWdlPC9L
ZXl3b3Jkcz48S2V5d29yZHM+ZGlmZmVyZW50aWF0ZWQ8L0tleXdvcmRzPjxLZXl3b3Jkcz5kaWZm
ZXJlbnRpYXRpb248L0tleXdvcmRzPjxLZXl3b3Jkcz5ETkE8L0tleXdvcmRzPjxLZXl3b3Jkcz5E
TkEgZGFtYWdlPC9LZXl3b3Jkcz48S2V5d29yZHM+RE5BIGRhbWFnZSByZXNwb25zZTwvS2V5d29y
ZHM+PEtleXdvcmRzPkROQSBkYW1hZ2luZyBhZ2VudHM8L0tleXdvcmRzPjxLZXl3b3Jkcz5ETkEg
cmVwYWlyPC9LZXl3b3Jkcz48S2V5d29yZHM+RE5BLURhbWFnZTwvS2V5d29yZHM+PEtleXdvcmRz
PmRvdWJsZSBzdHJhbmQgYnJlYWs8L0tleXdvcmRzPjxLZXl3b3Jkcz5lbWJyeW9uaWMgc3RlbSBj
ZWxsPC9LZXl3b3Jkcz48S2V5d29yZHM+ZW1icnlvbmljIHN0ZW0gY2VsbHM8L0tleXdvcmRzPjxL
ZXl3b3Jkcz5leHByZXNzaW9uPC9LZXl3b3Jkcz48S2V5d29yZHM+ZmxvdyBjeXRvbWV0cnk8L0tl
eXdvcmRzPjxLZXl3b3Jkcz5GT0NJPC9LZXl3b3Jkcz48S2V5d29yZHM+ZnVuY3Rpb248L0tleXdv
cmRzPjxLZXl3b3Jkcz5nYW1tYS1pcnJhZGlhdGlvbjwvS2V5d29yZHM+PEtleXdvcmRzPmdlbmU8
L0tleXdvcmRzPjxLZXl3b3Jkcz5HZW5lIEV4cHJlc3Npb24gUHJvZmlsaW5nPC9LZXl3b3Jkcz48
S2V5d29yZHM+Z2VuZXM8L0tleXdvcmRzPjxLZXl3b3Jkcz5nZW5ldGljPC9LZXl3b3Jkcz48S2V5
d29yZHM+Z2VuZXRpY3M8L0tleXdvcmRzPjxLZXl3b3Jkcz5ob21vbG9nb3VzPC9LZXl3b3Jkcz48
S2V5d29yZHM+SHVtYW48L0tleXdvcmRzPjxLZXl3b3Jkcz5odW1hbnM8L0tleXdvcmRzPjxLZXl3
b3Jkcz5pbW11bm9oaXN0b2NoZW1pc3RyeTwvS2V5d29yZHM+PEtleXdvcmRzPmluZHVjdGlvbjwv
S2V5d29yZHM+PEtleXdvcmRzPmlycmFkaWF0aW9uPC9LZXl3b3Jkcz48S2V5d29yZHM+bG9jYWxp
emF0aW9uPC9LZXl3b3Jkcz48S2V5d29yZHM+bWV0YWJvbGlzbTwvS2V5d29yZHM+PEtleXdvcmRz
Pk1pY3Jvc2NvcHksQ29uZm9jYWw8L0tleXdvcmRzPjxLZXl3b3Jkcz5udWNsZXVzPC9LZXl3b3Jk
cz48S2V5d29yZHM+cGhvc3Bob3J5bGF0aW9uPC9LZXl3b3Jkcz48S2V5d29yZHM+UGx1cmlwb3Rl
bnQgU3RlbSBDZWxsczwvS2V5d29yZHM+PEtleXdvcmRzPnBvbHltZXJhc2UgY2hhaW4gcmVhY3Rp
b248L0tleXdvcmRzPjxLZXl3b3Jkcz5QUk9HUkVTU0lPTjwvS2V5d29yZHM+PEtleXdvcmRzPnBy
b3RlaW48L0tleXdvcmRzPjxLZXl3b3Jkcz5Qcm90ZWluczwvS2V5d29yZHM+PEtleXdvcmRzPnJh
ZGlvc2Vuc2l0aXZpdHk8L0tleXdvcmRzPjxLZXl3b3Jkcz5yZWNvbWJpbmF0aW9uPC9LZXl3b3Jk
cz48S2V5d29yZHM+cmVwYWlyPC9LZXl3b3Jkcz48S2V5d29yZHM+UmVzZWFyY2g8L0tleXdvcmRz
PjxLZXl3b3Jkcz5TIHBoYXNlPC9LZXl3b3Jkcz48S2V5d29yZHM+Uy1waGFzZTwvS2V5d29yZHM+
PEtleXdvcmRzPnNpc3RlciBjaHJvbWF0aWQgZXhjaGFuZ2U8L0tleXdvcmRzPjxLZXl3b3Jkcz5z
aXN0ZXItY2hyb21hdGlkPC9LZXl3b3Jkcz48S2V5d29yZHM+U2lzdGVyLUNocm9tYXRpZC1FeGNo
YW5nZTwvS2V5d29yZHM+PEtleXdvcmRzPlNPTUFUSUM8L0tleXdvcmRzPjxLZXl3b3Jkcz5zdGFi
aWxpdHk8L0tleXdvcmRzPjxLZXl3b3Jkcz5TVEVNIENFTExTPC9LZXl3b3Jkcz48S2V5d29yZHM+
c3RyYW5kIGJyZWFrczwvS2V5d29yZHM+PEtleXdvcmRzPnN0cmFuZC1icmVhazwvS2V5d29yZHM+
PEtleXdvcmRzPnN0cnVjdHVyZTwvS2V5d29yZHM+PEtleXdvcmRzPnRyYW5zY3JpcHRpb248L0tl
eXdvcmRzPjxLZXl3b3Jkcz50cmFuc2NyaXB0aW9uIGZhY3RvcjwvS2V5d29yZHM+PEtleXdvcmRz
PlRyYW5zY3JpcHRpb24gRmFjdG9yczwvS2V5d29yZHM+PEtleXdvcmRzPlVuaXRlZCBTdGF0ZXM8
L0tleXdvcmRzPjxSZXByaW50Pk5vdCBpbiBGaWxlPC9SZXByaW50PjxTdGFydF9QYWdlPmUxMzQx
MDwvU3RhcnRfUGFnZT48UGVyaW9kaWNhbD5QTG9TLk9uZS48L1BlcmlvZGljYWw+PFZvbHVtZT41
PC9Wb2x1bWU+PElzc3VlPjEwPC9Jc3N1ZT48QWRkcmVzcz5EZXBhcnRtZW50IG9mIEh1bWFuIEdl
bmV0aWNzLCBHcmFkdWF0ZSBTY2hvb2wgb2YgUHVibGljIEhlYWx0aCwgVW5pdmVyc2l0eSBvZiBQ
aXR0c2J1cmdoLCBQaXR0c2J1cmdoLCBQZW5uc3lsdmFuaWEsIFVuaXRlZCBTdGF0ZXMgb2YgQW1l
cmljYTwvQWRkcmVzcz48V2ViX1VSTD5QTToyMDk3NjIyMDwvV2ViX1VSTD48WlpfSm91cm5hbEZ1
bGw+PGYgbmFtZT0iU3lzdGVtIj5QTG9TLk9uZS48L2Y+PC9aWl9Kb3VybmFsRnVsbD48WlpfV29y
a2Zvcm1JRD4xPC9aWl9Xb3Jr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710F24" w:rsidRPr="008619FD">
        <w:rPr>
          <w:rFonts w:ascii="Book Antiqua" w:hAnsi="Book Antiqua"/>
          <w:sz w:val="24"/>
          <w:szCs w:val="24"/>
          <w:vertAlign w:val="superscript"/>
        </w:rPr>
      </w:r>
      <w:r w:rsidR="00710F24"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6]</w:t>
      </w:r>
      <w:r w:rsidR="00710F24" w:rsidRPr="008619FD">
        <w:rPr>
          <w:rFonts w:ascii="Book Antiqua" w:hAnsi="Book Antiqua"/>
          <w:sz w:val="24"/>
          <w:szCs w:val="24"/>
          <w:vertAlign w:val="superscript"/>
        </w:rPr>
        <w:fldChar w:fldCharType="end"/>
      </w:r>
      <w:r w:rsidR="00710F24" w:rsidRPr="008619FD">
        <w:rPr>
          <w:rFonts w:ascii="Book Antiqua" w:hAnsi="Book Antiqua"/>
          <w:sz w:val="24"/>
          <w:szCs w:val="24"/>
        </w:rPr>
        <w:t xml:space="preserve">. </w:t>
      </w:r>
    </w:p>
    <w:p w14:paraId="7313B1A7" w14:textId="673BAF90" w:rsidR="00710F24" w:rsidRPr="008619FD" w:rsidRDefault="00710F24" w:rsidP="000471E2">
      <w:pPr>
        <w:spacing w:line="360" w:lineRule="auto"/>
        <w:ind w:firstLineChars="100" w:firstLine="240"/>
        <w:rPr>
          <w:rFonts w:ascii="Book Antiqua" w:eastAsia="AdvTT5843c571" w:hAnsi="Book Antiqua"/>
          <w:sz w:val="24"/>
          <w:szCs w:val="24"/>
        </w:rPr>
      </w:pPr>
      <w:r w:rsidRPr="008619FD">
        <w:rPr>
          <w:rFonts w:ascii="Book Antiqua" w:hAnsi="Book Antiqua"/>
          <w:sz w:val="24"/>
          <w:szCs w:val="24"/>
        </w:rPr>
        <w:t xml:space="preserve">It is noteworthy that not all stem cells have unique pattern of γH2AX in response to DNA damage. Like differentiated cells, </w:t>
      </w:r>
      <w:proofErr w:type="spellStart"/>
      <w:r w:rsidRPr="008619FD">
        <w:rPr>
          <w:rFonts w:ascii="Book Antiqua" w:hAnsi="Book Antiqua"/>
          <w:sz w:val="24"/>
          <w:szCs w:val="24"/>
        </w:rPr>
        <w:t>unirradiated</w:t>
      </w:r>
      <w:proofErr w:type="spellEnd"/>
      <w:r w:rsidRPr="008619FD">
        <w:rPr>
          <w:rFonts w:ascii="Book Antiqua" w:hAnsi="Book Antiqua"/>
          <w:sz w:val="24"/>
          <w:szCs w:val="24"/>
        </w:rPr>
        <w:t xml:space="preserve"> hematopoietic stem cells displayed extremely low levels of γH2AX foci, while </w:t>
      </w:r>
      <w:r w:rsidR="000618F5" w:rsidRPr="008619FD">
        <w:rPr>
          <w:rFonts w:ascii="Book Antiqua" w:hAnsi="Book Antiqua"/>
          <w:sz w:val="24"/>
          <w:szCs w:val="24"/>
        </w:rPr>
        <w:t xml:space="preserve">these cells </w:t>
      </w:r>
      <w:r w:rsidRPr="008619FD">
        <w:rPr>
          <w:rFonts w:ascii="Book Antiqua" w:hAnsi="Book Antiqua"/>
          <w:sz w:val="24"/>
          <w:szCs w:val="24"/>
        </w:rPr>
        <w:t xml:space="preserve">showed an immediate induction of γH2AX foci after exposure to 2 </w:t>
      </w:r>
      <w:proofErr w:type="spellStart"/>
      <w:r w:rsidRPr="008619FD">
        <w:rPr>
          <w:rFonts w:ascii="Book Antiqua" w:hAnsi="Book Antiqua"/>
          <w:sz w:val="24"/>
          <w:szCs w:val="24"/>
        </w:rPr>
        <w:t>Gy</w:t>
      </w:r>
      <w:proofErr w:type="spellEnd"/>
      <w:r w:rsidRPr="008619FD">
        <w:rPr>
          <w:rFonts w:ascii="Book Antiqua" w:hAnsi="Book Antiqua"/>
          <w:sz w:val="24"/>
          <w:szCs w:val="24"/>
        </w:rPr>
        <w:t xml:space="preserve"> IR</w:t>
      </w:r>
      <w:r w:rsidRPr="008619FD">
        <w:rPr>
          <w:rFonts w:ascii="Book Antiqua" w:hAnsi="Book Antiqua"/>
          <w:sz w:val="24"/>
          <w:szCs w:val="24"/>
          <w:vertAlign w:val="superscript"/>
        </w:rPr>
        <w:fldChar w:fldCharType="begin">
          <w:fldData xml:space="preserve">PFJlZm1hbj48Q2l0ZT48QXV0aG9yPk1vaHJpbjwvQXV0aG9yPjxZZWFyPjIwMTA8L1llYXI+PFJl
Y051bT45ODgzPC9SZWNOdW0+PElEVGV4dD5IZW1hdG9wb2lldGljIHN0ZW0gY2VsbCBxdWllc2Nl
bmNlIHByb21vdGVzIGVycm9yLXByb25lIEROQSByZXBhaXIgYW5kIG11dGFnZW5lc2lzPC9JRFRl
eHQ+PE1ETCBSZWZfVHlwZT0iSm91cm5hbCI+PFJlZl9UeXBlPkpvdXJuYWw8L1JlZl9UeXBlPjxS
ZWZfSUQ+OTg4MzwvUmVmX0lEPjxUaXRsZV9QcmltYXJ5PkhlbWF0b3BvaWV0aWMgc3RlbSBjZWxs
IHF1aWVzY2VuY2UgcHJvbW90ZXMgZXJyb3ItcHJvbmUgRE5BIHJlcGFpciBhbmQgbXV0YWdlbmVz
aXM8L1RpdGxlX1ByaW1hcnk+PEF1dGhvcnNfUHJpbWFyeT5Nb2hyaW4sTS48L0F1dGhvcnNfUHJp
bWFyeT48QXV0aG9yc19QcmltYXJ5PkJvdXJrZSxFLjwvQXV0aG9yc19QcmltYXJ5PjxBdXRob3Jz
X1ByaW1hcnk+QWxleGFuZGVyLEQuPC9BdXRob3JzX1ByaW1hcnk+PEF1dGhvcnNfUHJpbWFyeT5X
YXJyLE0uUi48L0F1dGhvcnNfUHJpbWFyeT48QXV0aG9yc19QcmltYXJ5PkJhcnJ5LUhvbHNvbixL
LjwvQXV0aG9yc19QcmltYXJ5PjxBdXRob3JzX1ByaW1hcnk+TGUgQmVhdSxNLk0uPC9BdXRob3Jz
X1ByaW1hcnk+PEF1dGhvcnNfUHJpbWFyeT5Nb3JyaXNvbixDLkcuPC9BdXRob3JzX1ByaW1hcnk+
PEF1dGhvcnNfUHJpbWFyeT5QYXNzZWd1ZSxFLjwvQXV0aG9yc19QcmltYXJ5PjxEYXRlX1ByaW1h
cnk+MjAxMC84LzY8L0RhdGVfUHJpbWFyeT48S2V5d29yZHM+YWJub3JtYWxpdGllczwvS2V5d29y
ZHM+PEtleXdvcmRzPmFjdGl2YXRpb248L0tleXdvcmRzPjxLZXl3b3Jkcz5BZHVsdDwvS2V5d29y
ZHM+PEtleXdvcmRzPkFkdWx0IFN0ZW0gQ2VsbHM8L0tleXdvcmRzPjxLZXl3b3Jkcz5BbmltYWxz
PC9LZXl3b3Jkcz48S2V5d29yZHM+QXJ0aWNsZTwvS2V5d29yZHM+PEtleXdvcmRzPkNhbGlmb3Ju
aWE8L0tleXdvcmRzPjxLZXl3b3Jkcz5jZWxsPC9LZXl3b3Jkcz48S2V5d29yZHM+Y2VsbCBkZWF0
aDwvS2V5d29yZHM+PEtleXdvcmRzPmNlbGwgcHJvbGlmZXJhdGlvbjwvS2V5d29yZHM+PEtleXdv
cmRzPmNlbGwgc3Vydml2YWw8L0tleXdvcmRzPjxLZXl3b3Jkcz5jZWxsczwvS2V5d29yZHM+PEtl
eXdvcmRzPkNlbGx1bGFyPC9LZXl3b3Jkcz48S2V5d29yZHM+Q3l0b2xvZ3k8L0tleXdvcmRzPjxL
ZXl3b3Jkcz5kYW1hZ2U8L0tleXdvcmRzPjxLZXl3b3Jkcz5kaXZpc2lvbjwvS2V5d29yZHM+PEtl
eXdvcmRzPkROQTwvS2V5d29yZHM+PEtleXdvcmRzPkROQSBkYW1hZ2U8L0tleXdvcmRzPjxLZXl3
b3Jkcz5ETkEgZGFtYWdlIHJlc3BvbnNlPC9LZXl3b3Jkcz48S2V5d29yZHM+RE5BIHJlcGFpcjwv
S2V5d29yZHM+PEtleXdvcmRzPkROQSByZXBsaWNhdGlvbjwvS2V5d29yZHM+PEtleXdvcmRzPkRO
QS1EYW1hZ2U8L0tleXdvcmRzPjxLZXl3b3Jkcz5ETkEtcmVwYWlyPC9LZXl3b3Jkcz48S2V5d29y
ZHM+RE5BLVJlcGxpY2F0aW9uPC9LZXl3b3Jkcz48S2V5d29yZHM+ZW5kb2dlbm91czwvS2V5d29y
ZHM+PEtleXdvcmRzPmVuaGFuY2VkPC9LZXl3b3Jkcz48S2V5d29yZHM+ZXhwcmVzc2lvbjwvS2V5
d29yZHM+PEtleXdvcmRzPmdlbmU8L0tleXdvcmRzPjxLZXl3b3Jkcz5nZW5lIGV4cHJlc3Npb248
L0tleXdvcmRzPjxLZXl3b3Jkcz5nZW5lLWV4cHJlc3Npb248L0tleXdvcmRzPjxLZXl3b3Jkcz5n
ZW5ldGljczwvS2V5d29yZHM+PEtleXdvcmRzPkdFTk9NSUM8L0tleXdvcmRzPjxLZXl3b3Jkcz5I
ZW1hdG9wb2lldGljIFN0ZW0gQ2VsbHM8L0tleXdvcmRzPjxLZXl3b3Jkcz5IZW1hdG9wb2lldGlj
LVN0ZW0tQ2VsbHM8L0tleXdvcmRzPjxLZXl3b3Jkcz5pbiB2aXZvPC9LZXl3b3Jkcz48S2V5d29y
ZHM+aW4tdml2bzwvS2V5d29yZHM+PEtleXdvcmRzPmlvbml6aW5nPC9LZXl3b3Jkcz48S2V5d29y
ZHM+aXJyYWRpYXRpb248L0tleXdvcmRzPjxLZXl3b3Jkcz5tZWNoYW5pc208L0tleXdvcmRzPjxL
ZXl3b3Jkcz5tZWNoYW5pc21zPC9LZXl3b3Jkcz48S2V5d29yZHM+bWV0YWJvbGlzbTwvS2V5d29y
ZHM+PEtleXdvcmRzPk1pY2U8L0tleXdvcmRzPjxLZXl3b3Jkcz5NaWNlLEluYnJlZCBDNTdCTDwv
S2V5d29yZHM+PEtleXdvcmRzPm11dGFnZW5lc2lzPC9LZXl3b3Jkcz48S2V5d29yZHM+TXllbG9p
ZCBQcm9nZW5pdG9yIENlbGxzPC9LZXl3b3Jkcz48S2V5d29yZHM+UDUzPC9LZXl3b3Jkcz48S2V5
d29yZHM+cHJvdGVpbjwvS2V5d29yZHM+PEtleXdvcmRzPlByb3RlaW4gcDUzPC9LZXl3b3Jkcz48
S2V5d29yZHM+cXVpZXNjZW50PC9LZXl3b3Jkcz48S2V5d29yZHM+cmFkaWF0aW9uIGVmZmVjdHM8
L0tleXdvcmRzPjxLZXl3b3Jkcz5SYWRpYXRpb24gVG9sZXJhbmNlPC9LZXl3b3Jkcz48S2V5d29y
ZHM+UmFkaWF0aW9uLElvbml6aW5nPC9LZXl3b3Jkcz48S2V5d29yZHM+cmVhcnJhbmdlbWVudDwv
S2V5d29yZHM+PEtleXdvcmRzPnJlYXJyYW5nZW1lbnRzPC9LZXl3b3Jkcz48S2V5d29yZHM+UmVj
b21iaW5hdGlvbixHZW5ldGljPC9LZXl3b3Jkcz48S2V5d29yZHM+cmVwYWlyPC9LZXl3b3Jkcz48
S2V5d29yZHM+cmVwbGljYXRpb248L0tleXdvcmRzPjxLZXl3b3Jkcz5SZXNlYXJjaDwvS2V5d29y
ZHM+PEtleXdvcmRzPnJlc3Rpbmc8L0tleXdvcmRzPjxLZXl3b3Jkcz5zaWduYWwgdHJhbnNkdWN0
aW9uPC9LZXl3b3Jkcz48S2V5d29yZHM+U1RFTSBDRUxMUzwvS2V5d29yZHM+PEtleXdvcmRzPnN0
cmVzczwvS2V5d29yZHM+PEtleXdvcmRzPnN1cnZpdmFsPC9LZXl3b3Jkcz48S2V5d29yZHM+dHVt
b3I8L0tleXdvcmRzPjxLZXl3b3Jkcz5UdW1vciBzdXBwcmVzc29yPC9LZXl3b3Jkcz48S2V5d29y
ZHM+VHVtb3IgU3VwcHJlc3NvciBQcm90ZWluIHA1MzwvS2V5d29yZHM+PFJlcHJpbnQ+Tm90IGlu
IEZpbGU8L1JlcHJpbnQ+PFN0YXJ0X1BhZ2U+MTc0PC9TdGFydF9QYWdlPjxFbmRfUGFnZT4xODU8
L0VuZF9QYWdlPjxQZXJpb2RpY2FsPkNlbGwgU3RlbSBDZWxsPC9QZXJpb2RpY2FsPjxWb2x1bWU+
NzwvVm9sdW1lPjxJc3N1ZT4yPC9Jc3N1ZT48QWRkcmVzcz5UaGUgRWxpIGFuZCBFZHl0aGUgQnJv
YWQgQ2VudGVyIGZvciBSZWdlbmVyYXRpdmUgTWVkaWNpbmUgYW5kIFN0ZW0gQ2VsbCBSZXNlYXJj
aCwgRGVwYXJ0bWVudCBvZiBNZWRpY2luZSwgRGl2aXNpb24gb2YgSGVtYXRvbG9neS9PbmNvbG9n
eSwgVW5pdmVyc2l0eSBvZiBDYWxpZm9ybmlhIFNhbiBGcmFuY2lzY28sIFNhbiBGcmFuY2lzY28s
IENBIDk0MTQzLCBVU0E8L0FkZHJlc3M+PFdlYl9VUkw+UE06MjA2MTk3NjI8L1dlYl9VUkw+PFpa
X0pvdXJuYWxGdWxsPjxmIG5hbWU9IlN5c3RlbSI+Q2VsbCBTdGVtIENlbGw8L2Y+PC9aWl9Kb3Vy
bmFsRnVsbD48WlpfV29ya2Zvcm1JRD4xPC9aWl9Xb3JrZm9ybUlEPjwvTURMPjwvQ2l0ZT48L1Jl
Zm1hbj4A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1vaHJpbjwvQXV0aG9yPjxZZWFyPjIwMTA8L1llYXI+PFJl
Y051bT45ODgzPC9SZWNOdW0+PElEVGV4dD5IZW1hdG9wb2lldGljIHN0ZW0gY2VsbCBxdWllc2Nl
bmNlIHByb21vdGVzIGVycm9yLXByb25lIEROQSByZXBhaXIgYW5kIG11dGFnZW5lc2lzPC9JRFRl
eHQ+PE1ETCBSZWZfVHlwZT0iSm91cm5hbCI+PFJlZl9UeXBlPkpvdXJuYWw8L1JlZl9UeXBlPjxS
ZWZfSUQ+OTg4MzwvUmVmX0lEPjxUaXRsZV9QcmltYXJ5PkhlbWF0b3BvaWV0aWMgc3RlbSBjZWxs
IHF1aWVzY2VuY2UgcHJvbW90ZXMgZXJyb3ItcHJvbmUgRE5BIHJlcGFpciBhbmQgbXV0YWdlbmVz
aXM8L1RpdGxlX1ByaW1hcnk+PEF1dGhvcnNfUHJpbWFyeT5Nb2hyaW4sTS48L0F1dGhvcnNfUHJp
bWFyeT48QXV0aG9yc19QcmltYXJ5PkJvdXJrZSxFLjwvQXV0aG9yc19QcmltYXJ5PjxBdXRob3Jz
X1ByaW1hcnk+QWxleGFuZGVyLEQuPC9BdXRob3JzX1ByaW1hcnk+PEF1dGhvcnNfUHJpbWFyeT5X
YXJyLE0uUi48L0F1dGhvcnNfUHJpbWFyeT48QXV0aG9yc19QcmltYXJ5PkJhcnJ5LUhvbHNvbixL
LjwvQXV0aG9yc19QcmltYXJ5PjxBdXRob3JzX1ByaW1hcnk+TGUgQmVhdSxNLk0uPC9BdXRob3Jz
X1ByaW1hcnk+PEF1dGhvcnNfUHJpbWFyeT5Nb3JyaXNvbixDLkcuPC9BdXRob3JzX1ByaW1hcnk+
PEF1dGhvcnNfUHJpbWFyeT5QYXNzZWd1ZSxFLjwvQXV0aG9yc19QcmltYXJ5PjxEYXRlX1ByaW1h
cnk+MjAxMC84LzY8L0RhdGVfUHJpbWFyeT48S2V5d29yZHM+YWJub3JtYWxpdGllczwvS2V5d29y
ZHM+PEtleXdvcmRzPmFjdGl2YXRpb248L0tleXdvcmRzPjxLZXl3b3Jkcz5BZHVsdDwvS2V5d29y
ZHM+PEtleXdvcmRzPkFkdWx0IFN0ZW0gQ2VsbHM8L0tleXdvcmRzPjxLZXl3b3Jkcz5BbmltYWxz
PC9LZXl3b3Jkcz48S2V5d29yZHM+QXJ0aWNsZTwvS2V5d29yZHM+PEtleXdvcmRzPkNhbGlmb3Ju
aWE8L0tleXdvcmRzPjxLZXl3b3Jkcz5jZWxsPC9LZXl3b3Jkcz48S2V5d29yZHM+Y2VsbCBkZWF0
aDwvS2V5d29yZHM+PEtleXdvcmRzPmNlbGwgcHJvbGlmZXJhdGlvbjwvS2V5d29yZHM+PEtleXdv
cmRzPmNlbGwgc3Vydml2YWw8L0tleXdvcmRzPjxLZXl3b3Jkcz5jZWxsczwvS2V5d29yZHM+PEtl
eXdvcmRzPkNlbGx1bGFyPC9LZXl3b3Jkcz48S2V5d29yZHM+Q3l0b2xvZ3k8L0tleXdvcmRzPjxL
ZXl3b3Jkcz5kYW1hZ2U8L0tleXdvcmRzPjxLZXl3b3Jkcz5kaXZpc2lvbjwvS2V5d29yZHM+PEtl
eXdvcmRzPkROQTwvS2V5d29yZHM+PEtleXdvcmRzPkROQSBkYW1hZ2U8L0tleXdvcmRzPjxLZXl3
b3Jkcz5ETkEgZGFtYWdlIHJlc3BvbnNlPC9LZXl3b3Jkcz48S2V5d29yZHM+RE5BIHJlcGFpcjwv
S2V5d29yZHM+PEtleXdvcmRzPkROQSByZXBsaWNhdGlvbjwvS2V5d29yZHM+PEtleXdvcmRzPkRO
QS1EYW1hZ2U8L0tleXdvcmRzPjxLZXl3b3Jkcz5ETkEtcmVwYWlyPC9LZXl3b3Jkcz48S2V5d29y
ZHM+RE5BLVJlcGxpY2F0aW9uPC9LZXl3b3Jkcz48S2V5d29yZHM+ZW5kb2dlbm91czwvS2V5d29y
ZHM+PEtleXdvcmRzPmVuaGFuY2VkPC9LZXl3b3Jkcz48S2V5d29yZHM+ZXhwcmVzc2lvbjwvS2V5
d29yZHM+PEtleXdvcmRzPmdlbmU8L0tleXdvcmRzPjxLZXl3b3Jkcz5nZW5lIGV4cHJlc3Npb248
L0tleXdvcmRzPjxLZXl3b3Jkcz5nZW5lLWV4cHJlc3Npb248L0tleXdvcmRzPjxLZXl3b3Jkcz5n
ZW5ldGljczwvS2V5d29yZHM+PEtleXdvcmRzPkdFTk9NSUM8L0tleXdvcmRzPjxLZXl3b3Jkcz5I
ZW1hdG9wb2lldGljIFN0ZW0gQ2VsbHM8L0tleXdvcmRzPjxLZXl3b3Jkcz5IZW1hdG9wb2lldGlj
LVN0ZW0tQ2VsbHM8L0tleXdvcmRzPjxLZXl3b3Jkcz5pbiB2aXZvPC9LZXl3b3Jkcz48S2V5d29y
ZHM+aW4tdml2bzwvS2V5d29yZHM+PEtleXdvcmRzPmlvbml6aW5nPC9LZXl3b3Jkcz48S2V5d29y
ZHM+aXJyYWRpYXRpb248L0tleXdvcmRzPjxLZXl3b3Jkcz5tZWNoYW5pc208L0tleXdvcmRzPjxL
ZXl3b3Jkcz5tZWNoYW5pc21zPC9LZXl3b3Jkcz48S2V5d29yZHM+bWV0YWJvbGlzbTwvS2V5d29y
ZHM+PEtleXdvcmRzPk1pY2U8L0tleXdvcmRzPjxLZXl3b3Jkcz5NaWNlLEluYnJlZCBDNTdCTDwv
S2V5d29yZHM+PEtleXdvcmRzPm11dGFnZW5lc2lzPC9LZXl3b3Jkcz48S2V5d29yZHM+TXllbG9p
ZCBQcm9nZW5pdG9yIENlbGxzPC9LZXl3b3Jkcz48S2V5d29yZHM+UDUzPC9LZXl3b3Jkcz48S2V5
d29yZHM+cHJvdGVpbjwvS2V5d29yZHM+PEtleXdvcmRzPlByb3RlaW4gcDUzPC9LZXl3b3Jkcz48
S2V5d29yZHM+cXVpZXNjZW50PC9LZXl3b3Jkcz48S2V5d29yZHM+cmFkaWF0aW9uIGVmZmVjdHM8
L0tleXdvcmRzPjxLZXl3b3Jkcz5SYWRpYXRpb24gVG9sZXJhbmNlPC9LZXl3b3Jkcz48S2V5d29y
ZHM+UmFkaWF0aW9uLElvbml6aW5nPC9LZXl3b3Jkcz48S2V5d29yZHM+cmVhcnJhbmdlbWVudDwv
S2V5d29yZHM+PEtleXdvcmRzPnJlYXJyYW5nZW1lbnRzPC9LZXl3b3Jkcz48S2V5d29yZHM+UmVj
b21iaW5hdGlvbixHZW5ldGljPC9LZXl3b3Jkcz48S2V5d29yZHM+cmVwYWlyPC9LZXl3b3Jkcz48
S2V5d29yZHM+cmVwbGljYXRpb248L0tleXdvcmRzPjxLZXl3b3Jkcz5SZXNlYXJjaDwvS2V5d29y
ZHM+PEtleXdvcmRzPnJlc3Rpbmc8L0tleXdvcmRzPjxLZXl3b3Jkcz5zaWduYWwgdHJhbnNkdWN0
aW9uPC9LZXl3b3Jkcz48S2V5d29yZHM+U1RFTSBDRUxMUzwvS2V5d29yZHM+PEtleXdvcmRzPnN0
cmVzczwvS2V5d29yZHM+PEtleXdvcmRzPnN1cnZpdmFsPC9LZXl3b3Jkcz48S2V5d29yZHM+dHVt
b3I8L0tleXdvcmRzPjxLZXl3b3Jkcz5UdW1vciBzdXBwcmVzc29yPC9LZXl3b3Jkcz48S2V5d29y
ZHM+VHVtb3IgU3VwcHJlc3NvciBQcm90ZWluIHA1MzwvS2V5d29yZHM+PFJlcHJpbnQ+Tm90IGlu
IEZpbGU8L1JlcHJpbnQ+PFN0YXJ0X1BhZ2U+MTc0PC9TdGFydF9QYWdlPjxFbmRfUGFnZT4xODU8
L0VuZF9QYWdlPjxQZXJpb2RpY2FsPkNlbGwgU3RlbSBDZWxsPC9QZXJpb2RpY2FsPjxWb2x1bWU+
NzwvVm9sdW1lPjxJc3N1ZT4yPC9Jc3N1ZT48QWRkcmVzcz5UaGUgRWxpIGFuZCBFZHl0aGUgQnJv
YWQgQ2VudGVyIGZvciBSZWdlbmVyYXRpdmUgTWVkaWNpbmUgYW5kIFN0ZW0gQ2VsbCBSZXNlYXJj
aCwgRGVwYXJ0bWVudCBvZiBNZWRpY2luZSwgRGl2aXNpb24gb2YgSGVtYXRvbG9neS9PbmNvbG9n
eSwgVW5pdmVyc2l0eSBvZiBDYWxpZm9ybmlhIFNhbiBGcmFuY2lzY28sIFNhbiBGcmFuY2lzY28s
IENBIDk0MTQzLCBVU0E8L0FkZHJlc3M+PFdlYl9VUkw+UE06MjA2MTk3NjI8L1dlYl9VUkw+PFpa
X0pvdXJuYWxGdWxsPjxmIG5hbWU9IlN5c3RlbSI+Q2VsbCBTdGVtIENlbGw8L2Y+PC9aWl9Kb3Vy
bmFsRnVsbD48WlpfV29ya2Zvcm1JRD4xPC9aWl9Xb3JrZm9ybUlEPjwvTURMPjwvQ2l0ZT48L1Jl
Zm1hbj4A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Pr="008619FD">
        <w:rPr>
          <w:rFonts w:ascii="Book Antiqua" w:hAnsi="Book Antiqua"/>
          <w:sz w:val="24"/>
          <w:szCs w:val="24"/>
          <w:vertAlign w:val="superscript"/>
        </w:rPr>
      </w:r>
      <w:r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7]</w:t>
      </w:r>
      <w:r w:rsidRPr="008619FD">
        <w:rPr>
          <w:rFonts w:ascii="Book Antiqua" w:hAnsi="Book Antiqua"/>
          <w:sz w:val="24"/>
          <w:szCs w:val="24"/>
          <w:vertAlign w:val="superscript"/>
        </w:rPr>
        <w:fldChar w:fldCharType="end"/>
      </w:r>
      <w:r w:rsidRPr="008619FD">
        <w:rPr>
          <w:rFonts w:ascii="Book Antiqua" w:hAnsi="Book Antiqua"/>
          <w:sz w:val="24"/>
          <w:szCs w:val="24"/>
        </w:rPr>
        <w:t>. Similarly, t</w:t>
      </w:r>
      <w:r w:rsidRPr="008619FD">
        <w:rPr>
          <w:rFonts w:ascii="Book Antiqua" w:eastAsia="AdvTT5843c571" w:hAnsi="Book Antiqua"/>
          <w:sz w:val="24"/>
          <w:szCs w:val="24"/>
        </w:rPr>
        <w:t xml:space="preserve">he percentage of cells with nuclear foci of </w:t>
      </w:r>
      <w:r w:rsidRPr="008619FD">
        <w:rPr>
          <w:rFonts w:ascii="Book Antiqua" w:hAnsi="Book Antiqua"/>
          <w:sz w:val="24"/>
          <w:szCs w:val="24"/>
        </w:rPr>
        <w:t>γH2AX</w:t>
      </w:r>
      <w:r w:rsidRPr="008619FD">
        <w:rPr>
          <w:rFonts w:ascii="Book Antiqua" w:eastAsia="AdvTT5843c571" w:hAnsi="Book Antiqua"/>
          <w:sz w:val="24"/>
          <w:szCs w:val="24"/>
        </w:rPr>
        <w:t xml:space="preserve"> after IR was not significantly different in stem glioma (CD133+) and non-stem glioma (CD133-) cells at both 1 and 24 hours after treatment</w:t>
      </w:r>
      <w:r w:rsidRPr="008619FD">
        <w:rPr>
          <w:rFonts w:ascii="Book Antiqua" w:eastAsia="AdvTT5843c571" w:hAnsi="Book Antiqua"/>
          <w:sz w:val="24"/>
          <w:szCs w:val="24"/>
          <w:vertAlign w:val="superscript"/>
        </w:rPr>
        <w:fldChar w:fldCharType="begin">
          <w:fldData xml:space="preserve">PFJlZm1hbj48Q2l0ZT48QXV0aG9yPlJvcG9sbzwvQXV0aG9yPjxZZWFyPjIwMDk8L1llYXI+PFJl
Y051bT45ODg0PC9SZWNOdW0+PElEVGV4dD5Db21wYXJhdGl2ZSBhbmFseXNpcyBvZiBETkEgcmVw
YWlyIGluIHN0ZW0gYW5kIG5vbnN0ZW0gZ2xpb21hIGNlbGwgY3VsdHVyZXM8L0lEVGV4dD48TURM
IFJlZl9UeXBlPSJKb3VybmFsIj48UmVmX1R5cGU+Sm91cm5hbDwvUmVmX1R5cGU+PFJlZl9JRD45
ODg0PC9SZWZfSUQ+PFRpdGxlX1ByaW1hcnk+Q29tcGFyYXRpdmUgYW5hbHlzaXMgb2YgRE5BIHJl
cGFpciBpbiBzdGVtIGFuZCBub25zdGVtIGdsaW9tYSBjZWxsIGN1bHR1cmVzPC9UaXRsZV9Qcmlt
YXJ5PjxBdXRob3JzX1ByaW1hcnk+Um9wb2xvLE0uPC9BdXRob3JzX1ByaW1hcnk+PEF1dGhvcnNf
UHJpbWFyeT5EYWdhLEEuPC9BdXRob3JzX1ByaW1hcnk+PEF1dGhvcnNfUHJpbWFyeT5HcmlmZmVy
byxGLjwvQXV0aG9yc19QcmltYXJ5PjxBdXRob3JzX1ByaW1hcnk+Rm9yZXN0YSxNLjwvQXV0aG9y
c19QcmltYXJ5PjxBdXRob3JzX1ByaW1hcnk+Q2FzYXJ0ZWxsaSxHLjwvQXV0aG9yc19QcmltYXJ5
PjxBdXRob3JzX1ByaW1hcnk+WnVuaW5vLEEuPC9BdXRob3JzX1ByaW1hcnk+PEF1dGhvcnNfUHJp
bWFyeT5Qb2dnaSxBLjwvQXV0aG9yc19QcmltYXJ5PjxBdXRob3JzX1ByaW1hcnk+Q2FwcGVsbGks
RS48L0F1dGhvcnNfUHJpbWFyeT48QXV0aG9yc19QcmltYXJ5PlpvbmEsRy48L0F1dGhvcnNfUHJp
bWFyeT48QXV0aG9yc19QcmltYXJ5PlNwYXppYW50ZSxSLjwvQXV0aG9yc19QcmltYXJ5PjxBdXRo
b3JzX1ByaW1hcnk+Q29ydGUsRy48L0F1dGhvcnNfUHJpbWFyeT48QXV0aG9yc19QcmltYXJ5PkZy
b3NpbmEsRy48L0F1dGhvcnNfUHJpbWFyeT48RGF0ZV9QcmltYXJ5PjIwMDkvMzwvRGF0ZV9Qcmlt
YXJ5PjxLZXl3b3Jkcz5hY3RpdmF0aW9uPC9LZXl3b3Jkcz48S2V5d29yZHM+YW5hbHlzaXM8L0tl
eXdvcmRzPjxLZXl3b3Jkcz5BbmltYWxzPC9LZXl3b3Jkcz48S2V5d29yZHM+QW50aWdlbnM8L0tl
eXdvcmRzPjxLZXl3b3Jkcz5BbnRpZ2VucyxDRDwvS2V5d29yZHM+PEtleXdvcmRzPmFwb3B0b3Np
czwvS2V5d29yZHM+PEtleXdvcmRzPkFydGljbGU8L0tleXdvcmRzPjxLZXl3b3Jkcz5iYXNlIGV4
Y2lzaW9uPC9LZXl3b3Jkcz48S2V5d29yZHM+Ymlvc3ludGhlc2lzPC9LZXl3b3Jkcz48S2V5d29y
ZHM+YnJhaW4gbmVvcGxhc21zPC9LZXl3b3Jkcz48S2V5d29yZHM+Y2FuY2VyPC9LZXl3b3Jkcz48
S2V5d29yZHM+Y2VsbDwvS2V5d29yZHM+PEtleXdvcmRzPmNlbGwgY3VsdHVyZTwvS2V5d29yZHM+
PEtleXdvcmRzPmNlbGwgY3VsdHVyZXM8L0tleXdvcmRzPjxLZXl3b3Jkcz5jZWxsIGN5Y2xlPC9L
ZXl3b3Jkcz48S2V5d29yZHM+Q2VsbCBMaW5lPC9LZXl3b3Jkcz48S2V5d29yZHM+Q2VsbCBMaW5l
LFR1bW9yPC9LZXl3b3Jkcz48S2V5d29yZHM+Y2VsbC1jdWx0dXJlPC9LZXl3b3Jkcz48S2V5d29y
ZHM+Q2VsbC1DeWNsZTwvS2V5d29yZHM+PEtleXdvcmRzPkNlbGwtTGluZTwvS2V5d29yZHM+PEtl
eXdvcmRzPmNlbGxzPC9LZXl3b3Jkcz48S2V5d29yZHM+Q1VMVFVSRTwvS2V5d29yZHM+PEtleXdv
cmRzPmRhbWFnZTwvS2V5d29yZHM+PEtleXdvcmRzPkROQTwvS2V5d29yZHM+PEtleXdvcmRzPkRO
QSBkYW1hZ2U8L0tleXdvcmRzPjxLZXl3b3Jkcz5ETkEgcmVwYWlyPC9LZXl3b3Jkcz48S2V5d29y
ZHM+RE5BIHJlcGFpciBjYXBhY2l0eTwvS2V5d29yZHM+PEtleXdvcmRzPkROQS1EYW1hZ2U8L0tl
eXdvcmRzPjxLZXl3b3Jkcz5ETkEtcmVwYWlyPC9LZXl3b3Jkcz48S2V5d29yZHM+RUM8L0tleXdv
cmRzPjxLZXl3b3Jkcz5lbmhhbmNlZDwvS2V5d29yZHM+PEtleXdvcmRzPkVuenltZSBBY3RpdmF0
aW9uPC9LZXl3b3Jkcz48S2V5d29yZHM+ZXhjaXNpb248L0tleXdvcmRzPjxLZXl3b3Jkcz5GT0NJ
PC9LZXl3b3Jkcz48S2V5d29yZHM+Z2VuZXRpY3M8L0tleXdvcmRzPjxLZXl3b3Jkcz5nbGlvYmxh
c3RvbWE8L0tleXdvcmRzPjxLZXl3b3Jkcz5HbGlvbWE8L0tleXdvcmRzPjxLZXl3b3Jkcz5nbHlj
b3Byb3RlaW48L0tleXdvcmRzPjxLZXl3b3Jkcz5nbHljb3Byb3RlaW5zPC9LZXl3b3Jkcz48S2V5
d29yZHM+aHVtYW5zPC9LZXl3b3Jkcz48S2V5d29yZHM+S2FyeW90eXBpbmc8L0tleXdvcmRzPjxL
ZXl3b3Jkcz5raW5hc2U8L0tleXdvcmRzPjxLZXl3b3Jkcz5saW5lPC9LZXl3b3Jkcz48S2V5d29y
ZHM+TWFsZTwvS2V5d29yZHM+PEtleXdvcmRzPm1ldGFib2xpc208L0tleXdvcmRzPjxLZXl3b3Jk
cz5NaWNlPC9LZXl3b3Jkcz48S2V5d29yZHM+TWljZSxJbmJyZWQgTk9EPC9LZXl3b3Jkcz48S2V5
d29yZHM+TWljZSxTY2lkPC9LZXl3b3Jkcz48S2V5d29yZHM+bW9sZWN1bGFyPC9LZXl3b3Jkcz48
S2V5d29yZHM+bXV0YWdlbmVzaXM8L0tleXdvcmRzPjxLZXl3b3Jkcz5OZW9wbGFzdGljIFN0ZW0g
Q2VsbHM8L0tleXdvcmRzPjxLZXl3b3Jkcz5wYXRob2xvZ3k8L0tleXdvcmRzPjxLZXl3b3Jkcz5w
ZXB0aWRlPC9LZXl3b3Jkcz48S2V5d29yZHM+UGVwdGlkZXM8L0tleXdvcmRzPjxLZXl3b3Jkcz5Q
aHlzaW9sb2d5PC9LZXl3b3Jkcz48S2V5d29yZHM+cG9wdWxhdGlvbjwvS2V5d29yZHM+PEtleXdv
cmRzPnByZWZlcmVudGlhbDwvS2V5d29yZHM+PEtleXdvcmRzPnByb3RlaW48L0tleXdvcmRzPjxL
ZXl3b3Jkcz5wcm90ZWluIGtpbmFzZTwvS2V5d29yZHM+PEtleXdvcmRzPnByb3RlaW4ga2luYXNl
czwvS2V5d29yZHM+PEtleXdvcmRzPlByb3RlaW4tU2VyaW5lLVRocmVvbmluZSBLaW5hc2VzPC9L
ZXl3b3Jkcz48S2V5d29yZHM+UHJvdGVpbnM8L0tleXdvcmRzPjxLZXl3b3Jkcz5yYWRpb3Jlc2lz
dGFuY2U8L0tleXdvcmRzPjxLZXl3b3Jkcz5yZXBhaXI8L0tleXdvcmRzPjxLZXl3b3Jkcz5SZXNl
YXJjaDwvS2V5d29yZHM+PEtleXdvcmRzPlNURU0gQ0VMTFM8L0tleXdvcmRzPjxSZXByaW50Pk5v
dCBpbiBGaWxlPC9SZXByaW50PjxTdGFydF9QYWdlPjM4MzwvU3RhcnRfUGFnZT48RW5kX1BhZ2U+
MzkyPC9FbmRfUGFnZT48UGVyaW9kaWNhbD5Nb2wuQ2FuY2VyIFJlcy48L1BlcmlvZGljYWw+PFZv
bHVtZT43PC9Wb2x1bWU+PElzc3VlPjM8L0lzc3VlPjxBZGRyZXNzPk1vbGVjdWxhciBNdXRhZ2Vu
ZXNpcyBhbmQgRE5BIFJlcGFpciBMYWJvcmF0b3J5LCBJc3RpdHV0byBOYXppb25hbGUgUmljZXJj
YSBDYW5jcm8sIFVuaXZlcnNpdHkgb2YgR2Vub3ZhLCBHZW5vdmEsIEl0YWx5PC9BZGRyZXNzPjxX
ZWJfVVJMPlBNOjE5Mjc2MTgwPC9XZWJfVVJMPjxaWl9Kb3VybmFsRnVsbD48ZiBuYW1lPSJTeXN0
ZW0iPk1vbC5DYW5jZXIgUmVzLjwvZj48L1paX0pvdXJuYWxGdWxsPjxaWl9Xb3JrZm9ybUlEPjE8
L1paX1dvcmtmb3JtSUQ+PC9NREw+PC9DaXRlPjwvUmVmbWFuPm==
</w:fldData>
        </w:fldChar>
      </w:r>
      <w:r w:rsidR="00252111" w:rsidRPr="008619FD">
        <w:rPr>
          <w:rFonts w:ascii="Book Antiqua" w:eastAsia="AdvTT5843c571" w:hAnsi="Book Antiqua"/>
          <w:sz w:val="24"/>
          <w:szCs w:val="24"/>
          <w:vertAlign w:val="superscript"/>
        </w:rPr>
        <w:instrText xml:space="preserve"> ADDIN REFMGR.CITE </w:instrText>
      </w:r>
      <w:r w:rsidR="00252111" w:rsidRPr="008619FD">
        <w:rPr>
          <w:rFonts w:ascii="Book Antiqua" w:eastAsia="AdvTT5843c571" w:hAnsi="Book Antiqua"/>
          <w:sz w:val="24"/>
          <w:szCs w:val="24"/>
          <w:vertAlign w:val="superscript"/>
        </w:rPr>
        <w:fldChar w:fldCharType="begin">
          <w:fldData xml:space="preserve">PFJlZm1hbj48Q2l0ZT48QXV0aG9yPlJvcG9sbzwvQXV0aG9yPjxZZWFyPjIwMDk8L1llYXI+PFJl
Y051bT45ODg0PC9SZWNOdW0+PElEVGV4dD5Db21wYXJhdGl2ZSBhbmFseXNpcyBvZiBETkEgcmVw
YWlyIGluIHN0ZW0gYW5kIG5vbnN0ZW0gZ2xpb21hIGNlbGwgY3VsdHVyZXM8L0lEVGV4dD48TURM
IFJlZl9UeXBlPSJKb3VybmFsIj48UmVmX1R5cGU+Sm91cm5hbDwvUmVmX1R5cGU+PFJlZl9JRD45
ODg0PC9SZWZfSUQ+PFRpdGxlX1ByaW1hcnk+Q29tcGFyYXRpdmUgYW5hbHlzaXMgb2YgRE5BIHJl
cGFpciBpbiBzdGVtIGFuZCBub25zdGVtIGdsaW9tYSBjZWxsIGN1bHR1cmVzPC9UaXRsZV9Qcmlt
YXJ5PjxBdXRob3JzX1ByaW1hcnk+Um9wb2xvLE0uPC9BdXRob3JzX1ByaW1hcnk+PEF1dGhvcnNf
UHJpbWFyeT5EYWdhLEEuPC9BdXRob3JzX1ByaW1hcnk+PEF1dGhvcnNfUHJpbWFyeT5HcmlmZmVy
byxGLjwvQXV0aG9yc19QcmltYXJ5PjxBdXRob3JzX1ByaW1hcnk+Rm9yZXN0YSxNLjwvQXV0aG9y
c19QcmltYXJ5PjxBdXRob3JzX1ByaW1hcnk+Q2FzYXJ0ZWxsaSxHLjwvQXV0aG9yc19QcmltYXJ5
PjxBdXRob3JzX1ByaW1hcnk+WnVuaW5vLEEuPC9BdXRob3JzX1ByaW1hcnk+PEF1dGhvcnNfUHJp
bWFyeT5Qb2dnaSxBLjwvQXV0aG9yc19QcmltYXJ5PjxBdXRob3JzX1ByaW1hcnk+Q2FwcGVsbGks
RS48L0F1dGhvcnNfUHJpbWFyeT48QXV0aG9yc19QcmltYXJ5PlpvbmEsRy48L0F1dGhvcnNfUHJp
bWFyeT48QXV0aG9yc19QcmltYXJ5PlNwYXppYW50ZSxSLjwvQXV0aG9yc19QcmltYXJ5PjxBdXRo
b3JzX1ByaW1hcnk+Q29ydGUsRy48L0F1dGhvcnNfUHJpbWFyeT48QXV0aG9yc19QcmltYXJ5PkZy
b3NpbmEsRy48L0F1dGhvcnNfUHJpbWFyeT48RGF0ZV9QcmltYXJ5PjIwMDkvMzwvRGF0ZV9Qcmlt
YXJ5PjxLZXl3b3Jkcz5hY3RpdmF0aW9uPC9LZXl3b3Jkcz48S2V5d29yZHM+YW5hbHlzaXM8L0tl
eXdvcmRzPjxLZXl3b3Jkcz5BbmltYWxzPC9LZXl3b3Jkcz48S2V5d29yZHM+QW50aWdlbnM8L0tl
eXdvcmRzPjxLZXl3b3Jkcz5BbnRpZ2VucyxDRDwvS2V5d29yZHM+PEtleXdvcmRzPmFwb3B0b3Np
czwvS2V5d29yZHM+PEtleXdvcmRzPkFydGljbGU8L0tleXdvcmRzPjxLZXl3b3Jkcz5iYXNlIGV4
Y2lzaW9uPC9LZXl3b3Jkcz48S2V5d29yZHM+Ymlvc3ludGhlc2lzPC9LZXl3b3Jkcz48S2V5d29y
ZHM+YnJhaW4gbmVvcGxhc21zPC9LZXl3b3Jkcz48S2V5d29yZHM+Y2FuY2VyPC9LZXl3b3Jkcz48
S2V5d29yZHM+Y2VsbDwvS2V5d29yZHM+PEtleXdvcmRzPmNlbGwgY3VsdHVyZTwvS2V5d29yZHM+
PEtleXdvcmRzPmNlbGwgY3VsdHVyZXM8L0tleXdvcmRzPjxLZXl3b3Jkcz5jZWxsIGN5Y2xlPC9L
ZXl3b3Jkcz48S2V5d29yZHM+Q2VsbCBMaW5lPC9LZXl3b3Jkcz48S2V5d29yZHM+Q2VsbCBMaW5l
LFR1bW9yPC9LZXl3b3Jkcz48S2V5d29yZHM+Y2VsbC1jdWx0dXJlPC9LZXl3b3Jkcz48S2V5d29y
ZHM+Q2VsbC1DeWNsZTwvS2V5d29yZHM+PEtleXdvcmRzPkNlbGwtTGluZTwvS2V5d29yZHM+PEtl
eXdvcmRzPmNlbGxzPC9LZXl3b3Jkcz48S2V5d29yZHM+Q1VMVFVSRTwvS2V5d29yZHM+PEtleXdv
cmRzPmRhbWFnZTwvS2V5d29yZHM+PEtleXdvcmRzPkROQTwvS2V5d29yZHM+PEtleXdvcmRzPkRO
QSBkYW1hZ2U8L0tleXdvcmRzPjxLZXl3b3Jkcz5ETkEgcmVwYWlyPC9LZXl3b3Jkcz48S2V5d29y
ZHM+RE5BIHJlcGFpciBjYXBhY2l0eTwvS2V5d29yZHM+PEtleXdvcmRzPkROQS1EYW1hZ2U8L0tl
eXdvcmRzPjxLZXl3b3Jkcz5ETkEtcmVwYWlyPC9LZXl3b3Jkcz48S2V5d29yZHM+RUM8L0tleXdv
cmRzPjxLZXl3b3Jkcz5lbmhhbmNlZDwvS2V5d29yZHM+PEtleXdvcmRzPkVuenltZSBBY3RpdmF0
aW9uPC9LZXl3b3Jkcz48S2V5d29yZHM+ZXhjaXNpb248L0tleXdvcmRzPjxLZXl3b3Jkcz5GT0NJ
PC9LZXl3b3Jkcz48S2V5d29yZHM+Z2VuZXRpY3M8L0tleXdvcmRzPjxLZXl3b3Jkcz5nbGlvYmxh
c3RvbWE8L0tleXdvcmRzPjxLZXl3b3Jkcz5HbGlvbWE8L0tleXdvcmRzPjxLZXl3b3Jkcz5nbHlj
b3Byb3RlaW48L0tleXdvcmRzPjxLZXl3b3Jkcz5nbHljb3Byb3RlaW5zPC9LZXl3b3Jkcz48S2V5
d29yZHM+aHVtYW5zPC9LZXl3b3Jkcz48S2V5d29yZHM+S2FyeW90eXBpbmc8L0tleXdvcmRzPjxL
ZXl3b3Jkcz5raW5hc2U8L0tleXdvcmRzPjxLZXl3b3Jkcz5saW5lPC9LZXl3b3Jkcz48S2V5d29y
ZHM+TWFsZTwvS2V5d29yZHM+PEtleXdvcmRzPm1ldGFib2xpc208L0tleXdvcmRzPjxLZXl3b3Jk
cz5NaWNlPC9LZXl3b3Jkcz48S2V5d29yZHM+TWljZSxJbmJyZWQgTk9EPC9LZXl3b3Jkcz48S2V5
d29yZHM+TWljZSxTY2lkPC9LZXl3b3Jkcz48S2V5d29yZHM+bW9sZWN1bGFyPC9LZXl3b3Jkcz48
S2V5d29yZHM+bXV0YWdlbmVzaXM8L0tleXdvcmRzPjxLZXl3b3Jkcz5OZW9wbGFzdGljIFN0ZW0g
Q2VsbHM8L0tleXdvcmRzPjxLZXl3b3Jkcz5wYXRob2xvZ3k8L0tleXdvcmRzPjxLZXl3b3Jkcz5w
ZXB0aWRlPC9LZXl3b3Jkcz48S2V5d29yZHM+UGVwdGlkZXM8L0tleXdvcmRzPjxLZXl3b3Jkcz5Q
aHlzaW9sb2d5PC9LZXl3b3Jkcz48S2V5d29yZHM+cG9wdWxhdGlvbjwvS2V5d29yZHM+PEtleXdv
cmRzPnByZWZlcmVudGlhbDwvS2V5d29yZHM+PEtleXdvcmRzPnByb3RlaW48L0tleXdvcmRzPjxL
ZXl3b3Jkcz5wcm90ZWluIGtpbmFzZTwvS2V5d29yZHM+PEtleXdvcmRzPnByb3RlaW4ga2luYXNl
czwvS2V5d29yZHM+PEtleXdvcmRzPlByb3RlaW4tU2VyaW5lLVRocmVvbmluZSBLaW5hc2VzPC9L
ZXl3b3Jkcz48S2V5d29yZHM+UHJvdGVpbnM8L0tleXdvcmRzPjxLZXl3b3Jkcz5yYWRpb3Jlc2lz
dGFuY2U8L0tleXdvcmRzPjxLZXl3b3Jkcz5yZXBhaXI8L0tleXdvcmRzPjxLZXl3b3Jkcz5SZXNl
YXJjaDwvS2V5d29yZHM+PEtleXdvcmRzPlNURU0gQ0VMTFM8L0tleXdvcmRzPjxSZXByaW50Pk5v
dCBpbiBGaWxlPC9SZXByaW50PjxTdGFydF9QYWdlPjM4MzwvU3RhcnRfUGFnZT48RW5kX1BhZ2U+
MzkyPC9FbmRfUGFnZT48UGVyaW9kaWNhbD5Nb2wuQ2FuY2VyIFJlcy48L1BlcmlvZGljYWw+PFZv
bHVtZT43PC9Wb2x1bWU+PElzc3VlPjM8L0lzc3VlPjxBZGRyZXNzPk1vbGVjdWxhciBNdXRhZ2Vu
ZXNpcyBhbmQgRE5BIFJlcGFpciBMYWJvcmF0b3J5LCBJc3RpdHV0byBOYXppb25hbGUgUmljZXJj
YSBDYW5jcm8sIFVuaXZlcnNpdHkgb2YgR2Vub3ZhLCBHZW5vdmEsIEl0YWx5PC9BZGRyZXNzPjxX
ZWJfVVJMPlBNOjE5Mjc2MTgwPC9XZWJfVVJMPjxaWl9Kb3VybmFsRnVsbD48ZiBuYW1lPSJTeXN0
ZW0iPk1vbC5DYW5jZXIgUmVzLjwvZj48L1paX0pvdXJuYWxGdWxsPjxaWl9Xb3JrZm9ybUlEPjE8
L1paX1dvcmtmb3JtSUQ+PC9NREw+PC9DaXRlPjwvUmVmbWFuPm==
</w:fldData>
        </w:fldChar>
      </w:r>
      <w:r w:rsidR="00252111" w:rsidRPr="008619FD">
        <w:rPr>
          <w:rFonts w:ascii="Book Antiqua" w:eastAsia="AdvTT5843c571" w:hAnsi="Book Antiqua"/>
          <w:sz w:val="24"/>
          <w:szCs w:val="24"/>
          <w:vertAlign w:val="superscript"/>
        </w:rPr>
        <w:instrText xml:space="preserve"> ADDIN EN.CITE.DATA </w:instrText>
      </w:r>
      <w:r w:rsidR="00252111" w:rsidRPr="008619FD">
        <w:rPr>
          <w:rFonts w:ascii="Book Antiqua" w:eastAsia="AdvTT5843c571" w:hAnsi="Book Antiqua"/>
          <w:sz w:val="24"/>
          <w:szCs w:val="24"/>
          <w:vertAlign w:val="superscript"/>
        </w:rPr>
      </w:r>
      <w:r w:rsidR="00252111" w:rsidRPr="008619FD">
        <w:rPr>
          <w:rFonts w:ascii="Book Antiqua" w:eastAsia="AdvTT5843c571" w:hAnsi="Book Antiqua"/>
          <w:sz w:val="24"/>
          <w:szCs w:val="24"/>
          <w:vertAlign w:val="superscript"/>
        </w:rPr>
        <w:fldChar w:fldCharType="end"/>
      </w:r>
      <w:r w:rsidRPr="008619FD">
        <w:rPr>
          <w:rFonts w:ascii="Book Antiqua" w:eastAsia="AdvTT5843c571" w:hAnsi="Book Antiqua"/>
          <w:sz w:val="24"/>
          <w:szCs w:val="24"/>
          <w:vertAlign w:val="superscript"/>
        </w:rPr>
      </w:r>
      <w:r w:rsidRPr="008619FD">
        <w:rPr>
          <w:rFonts w:ascii="Book Antiqua" w:eastAsia="AdvTT5843c571" w:hAnsi="Book Antiqua"/>
          <w:sz w:val="24"/>
          <w:szCs w:val="24"/>
          <w:vertAlign w:val="superscript"/>
        </w:rPr>
        <w:fldChar w:fldCharType="separate"/>
      </w:r>
      <w:r w:rsidR="009569A1" w:rsidRPr="008619FD">
        <w:rPr>
          <w:rFonts w:ascii="Book Antiqua" w:eastAsia="AdvTT5843c571" w:hAnsi="Book Antiqua"/>
          <w:noProof/>
          <w:sz w:val="24"/>
          <w:szCs w:val="24"/>
          <w:vertAlign w:val="superscript"/>
        </w:rPr>
        <w:t>[45</w:t>
      </w:r>
      <w:r w:rsidR="00DB2C43" w:rsidRPr="008619FD">
        <w:rPr>
          <w:rFonts w:ascii="Book Antiqua" w:eastAsia="AdvTT5843c571" w:hAnsi="Book Antiqua"/>
          <w:noProof/>
          <w:sz w:val="24"/>
          <w:szCs w:val="24"/>
          <w:vertAlign w:val="superscript"/>
        </w:rPr>
        <w:t>]</w:t>
      </w:r>
      <w:r w:rsidRPr="008619FD">
        <w:rPr>
          <w:rFonts w:ascii="Book Antiqua" w:eastAsia="AdvTT5843c571" w:hAnsi="Book Antiqua"/>
          <w:sz w:val="24"/>
          <w:szCs w:val="24"/>
          <w:vertAlign w:val="superscript"/>
        </w:rPr>
        <w:fldChar w:fldCharType="end"/>
      </w:r>
      <w:r w:rsidRPr="008619FD">
        <w:rPr>
          <w:rFonts w:ascii="Book Antiqua" w:eastAsia="AdvTT5843c571" w:hAnsi="Book Antiqua"/>
          <w:sz w:val="24"/>
          <w:szCs w:val="24"/>
        </w:rPr>
        <w:t>. Thus, the distinct performance of histone H2AX phosphorylation upon DNA damage in various kinds of stem cells reflects various DNA damage responses in different stem cells.</w:t>
      </w:r>
    </w:p>
    <w:p w14:paraId="55B620AB" w14:textId="77777777" w:rsidR="001B5A5B" w:rsidRPr="008619FD" w:rsidRDefault="001B5A5B" w:rsidP="000471E2">
      <w:pPr>
        <w:spacing w:line="360" w:lineRule="auto"/>
        <w:rPr>
          <w:rFonts w:ascii="Book Antiqua" w:eastAsia="AdvTT5843c571" w:hAnsi="Book Antiqua"/>
          <w:sz w:val="24"/>
          <w:szCs w:val="24"/>
        </w:rPr>
      </w:pPr>
    </w:p>
    <w:p w14:paraId="687C39B3" w14:textId="0DBBD81F" w:rsidR="001A20E2" w:rsidRPr="008619FD" w:rsidRDefault="00204019" w:rsidP="000471E2">
      <w:pPr>
        <w:pStyle w:val="ListParagraph"/>
        <w:tabs>
          <w:tab w:val="left" w:pos="360"/>
        </w:tabs>
        <w:spacing w:line="360" w:lineRule="auto"/>
        <w:ind w:left="0"/>
        <w:rPr>
          <w:rFonts w:ascii="Book Antiqua" w:hAnsi="Book Antiqua" w:cs="Arial"/>
          <w:sz w:val="24"/>
          <w:szCs w:val="24"/>
        </w:rPr>
      </w:pPr>
      <w:r w:rsidRPr="008619FD">
        <w:rPr>
          <w:rFonts w:ascii="Book Antiqua" w:hAnsi="Book Antiqua" w:cs="Arial"/>
          <w:b/>
          <w:sz w:val="24"/>
          <w:szCs w:val="24"/>
        </w:rPr>
        <w:t xml:space="preserve">TARGETING </w:t>
      </w:r>
      <w:r w:rsidR="00823F9F" w:rsidRPr="008619FD">
        <w:rPr>
          <w:rFonts w:ascii="Book Antiqua" w:hAnsi="Book Antiqua" w:cs="Arial"/>
          <w:b/>
          <w:sz w:val="24"/>
          <w:szCs w:val="24"/>
        </w:rPr>
        <w:t xml:space="preserve">THE </w:t>
      </w:r>
      <w:r w:rsidRPr="008619FD">
        <w:rPr>
          <w:rFonts w:ascii="Book Antiqua" w:hAnsi="Book Antiqua" w:cs="Arial"/>
          <w:b/>
          <w:sz w:val="24"/>
          <w:szCs w:val="24"/>
        </w:rPr>
        <w:t xml:space="preserve">DDR </w:t>
      </w:r>
      <w:r w:rsidR="00113543" w:rsidRPr="008619FD">
        <w:rPr>
          <w:rFonts w:ascii="Book Antiqua" w:hAnsi="Book Antiqua" w:cs="Arial"/>
          <w:b/>
          <w:sz w:val="24"/>
          <w:szCs w:val="24"/>
        </w:rPr>
        <w:t xml:space="preserve">TO FACILITATE ERADICATION OF </w:t>
      </w:r>
      <w:r w:rsidR="00684EAF" w:rsidRPr="008619FD">
        <w:rPr>
          <w:rFonts w:ascii="Book Antiqua" w:hAnsi="Book Antiqua"/>
          <w:b/>
          <w:sz w:val="24"/>
          <w:szCs w:val="24"/>
        </w:rPr>
        <w:t>CSC</w:t>
      </w:r>
      <w:r w:rsidRPr="008619FD">
        <w:rPr>
          <w:rFonts w:ascii="Book Antiqua" w:hAnsi="Book Antiqua" w:cs="Arial"/>
          <w:b/>
          <w:sz w:val="24"/>
          <w:szCs w:val="24"/>
        </w:rPr>
        <w:t xml:space="preserve">S </w:t>
      </w:r>
    </w:p>
    <w:p w14:paraId="33C3C8E6" w14:textId="1B396AF2" w:rsidR="00203126" w:rsidRPr="008619FD" w:rsidRDefault="00140A26" w:rsidP="000471E2">
      <w:pPr>
        <w:tabs>
          <w:tab w:val="left" w:pos="360"/>
        </w:tabs>
        <w:spacing w:line="360" w:lineRule="auto"/>
        <w:rPr>
          <w:rFonts w:ascii="Book Antiqua" w:hAnsi="Book Antiqua"/>
          <w:sz w:val="24"/>
          <w:szCs w:val="24"/>
        </w:rPr>
      </w:pPr>
      <w:proofErr w:type="spellStart"/>
      <w:r w:rsidRPr="008619FD">
        <w:rPr>
          <w:rFonts w:ascii="Book Antiqua" w:hAnsi="Book Antiqua"/>
          <w:sz w:val="24"/>
          <w:szCs w:val="24"/>
        </w:rPr>
        <w:t>Geno</w:t>
      </w:r>
      <w:r w:rsidR="00710F24" w:rsidRPr="008619FD">
        <w:rPr>
          <w:rFonts w:ascii="Book Antiqua" w:hAnsi="Book Antiqua"/>
          <w:sz w:val="24"/>
          <w:szCs w:val="24"/>
        </w:rPr>
        <w:t>toxic</w:t>
      </w:r>
      <w:proofErr w:type="spellEnd"/>
      <w:r w:rsidR="00710F24" w:rsidRPr="008619FD">
        <w:rPr>
          <w:rFonts w:ascii="Book Antiqua" w:hAnsi="Book Antiqua"/>
          <w:sz w:val="24"/>
          <w:szCs w:val="24"/>
        </w:rPr>
        <w:t xml:space="preserve"> agents including </w:t>
      </w:r>
      <w:r w:rsidR="00823F9F" w:rsidRPr="008619FD">
        <w:rPr>
          <w:rFonts w:ascii="Book Antiqua" w:hAnsi="Book Antiqua"/>
          <w:sz w:val="24"/>
          <w:szCs w:val="24"/>
        </w:rPr>
        <w:t>ionizing radiation (</w:t>
      </w:r>
      <w:r w:rsidR="00F23AC8" w:rsidRPr="008619FD">
        <w:rPr>
          <w:rFonts w:ascii="Book Antiqua" w:hAnsi="Book Antiqua"/>
          <w:sz w:val="24"/>
          <w:szCs w:val="24"/>
        </w:rPr>
        <w:t>IR</w:t>
      </w:r>
      <w:r w:rsidR="00823F9F" w:rsidRPr="008619FD">
        <w:rPr>
          <w:rFonts w:ascii="Book Antiqua" w:hAnsi="Book Antiqua"/>
          <w:sz w:val="24"/>
          <w:szCs w:val="24"/>
        </w:rPr>
        <w:t>)</w:t>
      </w:r>
      <w:r w:rsidR="00710F24" w:rsidRPr="008619FD">
        <w:rPr>
          <w:rFonts w:ascii="Book Antiqua" w:hAnsi="Book Antiqua"/>
          <w:sz w:val="24"/>
          <w:szCs w:val="24"/>
        </w:rPr>
        <w:t xml:space="preserve"> and many chemotherapeutic drugs that cause DNA damage have been used for cancer therapy for many years. As discussed above, </w:t>
      </w:r>
      <w:r w:rsidR="00823F9F" w:rsidRPr="008619FD">
        <w:rPr>
          <w:rFonts w:ascii="Book Antiqua" w:hAnsi="Book Antiqua"/>
          <w:sz w:val="24"/>
          <w:szCs w:val="24"/>
        </w:rPr>
        <w:t xml:space="preserve">the </w:t>
      </w:r>
      <w:r w:rsidR="00710F24" w:rsidRPr="008619FD">
        <w:rPr>
          <w:rFonts w:ascii="Book Antiqua" w:hAnsi="Book Antiqua"/>
          <w:sz w:val="24"/>
          <w:szCs w:val="24"/>
        </w:rPr>
        <w:t xml:space="preserve">DDR is a determinant factor in cell sensitivity to DNA damaging agents. Thus, the protein kinases and enzymes that are involved in </w:t>
      </w:r>
      <w:r w:rsidR="00823F9F" w:rsidRPr="008619FD">
        <w:rPr>
          <w:rFonts w:ascii="Book Antiqua" w:hAnsi="Book Antiqua"/>
          <w:sz w:val="24"/>
          <w:szCs w:val="24"/>
        </w:rPr>
        <w:t xml:space="preserve">the </w:t>
      </w:r>
      <w:r w:rsidR="00710F24" w:rsidRPr="008619FD">
        <w:rPr>
          <w:rFonts w:ascii="Book Antiqua" w:hAnsi="Book Antiqua"/>
          <w:sz w:val="24"/>
          <w:szCs w:val="24"/>
        </w:rPr>
        <w:t xml:space="preserve">DDR, such as ATM, ATR, Chk1, Chk2, and PARP1, have been identified as promising </w:t>
      </w:r>
      <w:r w:rsidR="00501B20" w:rsidRPr="008619FD">
        <w:rPr>
          <w:rFonts w:ascii="Book Antiqua" w:hAnsi="Book Antiqua"/>
          <w:sz w:val="24"/>
          <w:szCs w:val="24"/>
        </w:rPr>
        <w:t>targets for</w:t>
      </w:r>
      <w:r w:rsidR="00E97CA0" w:rsidRPr="008619FD">
        <w:rPr>
          <w:rFonts w:ascii="Book Antiqua" w:hAnsi="Book Antiqua"/>
          <w:sz w:val="24"/>
          <w:szCs w:val="24"/>
        </w:rPr>
        <w:t xml:space="preserve"> cancer therapeutics</w:t>
      </w:r>
      <w:r w:rsidR="00497382" w:rsidRPr="008619FD">
        <w:rPr>
          <w:rFonts w:ascii="Book Antiqua" w:hAnsi="Book Antiqua"/>
          <w:sz w:val="24"/>
          <w:szCs w:val="24"/>
          <w:vertAlign w:val="superscript"/>
        </w:rPr>
        <w:fldChar w:fldCharType="begin">
          <w:fldData xml:space="preserve">PFJlZm1hbj48Q2l0ZT48QXV0aG9yPlBlYXJsPC9BdXRob3I+PFllYXI+MjAxNTwvWWVhcj48UmVj
TnVtPjEwMTE0PC9SZWNOdW0+PElEVGV4dD5UaGVyYXBldXRpYyBvcHBvcnR1bml0aWVzIHdpdGhp
biB0aGUgRE5BIGRhbWFnZSByZXNwb25zZSYjeEE7MTwvSURUZXh0PjxNREwgUmVmX1R5cGU9Ikpv
dXJuYWwiPjxSZWZfVHlwZT5Kb3VybmFsPC9SZWZfVHlwZT48UmVmX0lEPjEwMTE0PC9SZWZfSUQ+
PFRpdGxlX1ByaW1hcnk+VGhlcmFwZXV0aWMgb3Bwb3J0dW5pdGllcyB3aXRoaW4gdGhlIEROQSBk
YW1hZ2UgcmVzcG9uc2UmI3hBOzE8L1RpdGxlX1ByaW1hcnk+PEF1dGhvcnNfUHJpbWFyeT5QZWFy
bCxMLkguPC9BdXRob3JzX1ByaW1hcnk+PEF1dGhvcnNfUHJpbWFyeT5TY2hpZXJ6LEEuQy48L0F1
dGhvcnNfUHJpbWFyeT48QXV0aG9yc19QcmltYXJ5PldhcmQsUy5FLjwvQXV0aG9yc19QcmltYXJ5
PjxBdXRob3JzX1ByaW1hcnk+QWwtTGF6aWthbmksQi48L0F1dGhvcnNfUHJpbWFyeT48QXV0aG9y
c19QcmltYXJ5PlBlYXJsLEYuTS48L0F1dGhvcnNfUHJpbWFyeT48RGF0ZV9QcmltYXJ5PjIwMTUv
Mi8yNDwvRGF0ZV9QcmltYXJ5PjxLZXl3b3Jkcz5hbmFseXNpczwvS2V5d29yZHM+PEtleXdvcmRz
PkFydGljbGU8L0tleXdvcmRzPjxLZXl3b3Jkcz5jYW5jZXI8L0tleXdvcmRzPjxLZXl3b3Jkcz5j
ZWxsPC9LZXl3b3Jkcz48S2V5d29yZHM+Y2hlbW90aGVyYXB5PC9LZXl3b3Jkcz48S2V5d29yZHM+
ZGFtYWdlPC9LZXl3b3Jkcz48S2V5d29yZHM+RE5BPC9LZXl3b3Jkcz48S2V5d29yZHM+RE5BIGRh
bWFnZTwvS2V5d29yZHM+PEtleXdvcmRzPkROQSBkYW1hZ2UgcmVzcG9uc2U8L0tleXdvcmRzPjxL
ZXl3b3Jkcz5ETkEtRGFtYWdlPC9LZXl3b3Jkcz48S2V5d29yZHM+ZHJ1ZzwvS2V5d29yZHM+PEtl
eXdvcmRzPkRydWcgRGlzY292ZXJ5PC9LZXl3b3Jkcz48S2V5d29yZHM+RFJVR1M8L0tleXdvcmRz
PjxLZXl3b3Jkcz5leHByZXNzaW9uPC9LZXl3b3Jkcz48S2V5d29yZHM+Zm9vZDwvS2V5d29yZHM+
PEtleXdvcmRzPmZ1bmN0aW9uPC9LZXl3b3Jkcz48S2V5d29yZHM+Z2VuZTwvS2V5d29yZHM+PEtl
eXdvcmRzPmdlbmVzPC9LZXl3b3Jkcz48S2V5d29yZHM+R0VOT01FPC9LZXl3b3Jkcz48S2V5d29y
ZHM+R0VOT01JQzwvS2V5d29yZHM+PEtleXdvcmRzPkh1bWFuPC9LZXl3b3Jkcz48S2V5d29yZHM+
bW9kdWxhdGlvbjwvS2V5d29yZHM+PEtleXdvcmRzPnByb3RlaW48L0tleXdvcmRzPjxLZXl3b3Jk
cz5Qcm90ZWluczwvS2V5d29yZHM+PEtleXdvcmRzPnJhZGlhdGlvbjwvS2V5d29yZHM+PEtleXdv
cmRzPlJlc2VhcmNoPC9LZXl3b3Jkcz48S2V5d29yZHM+c3RhYmlsaXR5PC9LZXl3b3Jkcz48S2V5
d29yZHM+dGhlcmFweTwvS2V5d29yZHM+PFJlcHJpbnQ+Tm90IGluIEZpbGU8L1JlcHJpbnQ+PFN0
YXJ0X1BhZ2U+MTY2PC9TdGFydF9QYWdlPjxFbmRfUGFnZT4xODA8L0VuZF9QYWdlPjxQZXJpb2Rp
Y2FsPk5hdC5SZXYuQ2FuY2VyPC9QZXJpb2RpY2FsPjxWb2x1bWU+MTU8L1ZvbHVtZT48SXNzdWU+
MzwvSXNzdWU+PE1pc2NfMz5ucmMzODkxIFtwaWldOzEwLjEwMzgvbnJjMzg5MSBbZG9pXTwvTWlz
Y18zPjxBZGRyZXNzPkdlbm9tZSBEYW1hZ2UgYW5kIFN0YWJpbGl0eSBDZW50cmUsIFNjaG9vbCBv
ZiBMaWZlIFNjaWVuY2VzLCBVbml2ZXJzaXR5IG9mIFN1c3NleCwgRmFsbWVyLCBCcmlnaHRvbiBC
TjEgOVJRLCBVSyYjeEE7MV0gQ2FuY2VyIFJlc2VhcmNoIFVLIENhbmNlciBUaGVyYXBldXRpY3Mg
VW5pdCwgVGhlIEluc3RpdHV0ZSBvZiBDYW5jZXIgUmVzZWFyY2gsIExvbmRvbiBTTTIgNU5HLCBV
Sy4gWzJdIEJsdWVmb29sIElubm92YXRpb25zLCA0IE1heSBDbG9zZSwgU2FuZGh1cnN0LCBCZXJr
c2hpcmUgR1U0NyAwVUcsIFVLJiN4QTtUcmFuc2xhdGlvbmFsIERydWcgRGlzY292ZXJ5IEdyb3Vw
LCBTY2hvb2wgb2YgTGlmZSBTY2llbmNlcywgVW5pdmVyc2l0eSBvZiBTdXNzZXgsIEZhbG1lciwg
QnJpZ2h0b24gQk4xIDlRSiwgVUsmI3hBO0NhbmNlciBSZXNlYXJjaCBVSyBDYW5jZXIgVGhlcmFw
ZXV0aWNzIFVuaXQsIFRoZSBJbnN0aXR1dGUgb2YgQ2FuY2VyIFJlc2VhcmNoLCBMb25kb24gU00y
IDVORywgVUsmI3hBOzFdIENhbmNlciBSZXNlYXJjaCBVSyBDYW5jZXIgVGhlcmFwZXV0aWNzIFVu
aXQsIFRoZSBJbnN0aXR1dGUgb2YgQ2FuY2VyIFJlc2VhcmNoLCBMb25kb24gU00yIDVORywgVUsu
IFsyXSBUcmFuc2xhdGlvbmFsIERydWcgRGlzY292ZXJ5IEdyb3VwLCBTY2hvb2wgb2YgTGlmZSBT
Y2llbmNlcywgVW5pdmVyc2l0eSBvZiBTdXNzZXgsIEZhbG1lciwgQnJpZ2h0b24gQk4xIDlRSiwg
VUs8L0FkZHJlc3M+PFdlYl9VUkw+UE06MjU3MDkxMTg8L1dlYl9VUkw+PFpaX0pvdXJuYWxGdWxs
PjxmIG5hbWU9IlN5c3RlbSI+TmF0LlJldi5DYW5jZXI8L2Y+PC9aWl9Kb3VybmFsRnVsbD48Wlpf
V29ya2Zvcm1JRD4xPC9aWl9Xb3JrZm9ybUlEPjwvTURMPjwvQ2l0ZT48L1JlZm1hbj4A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BlYXJsPC9BdXRob3I+PFllYXI+MjAxNTwvWWVhcj48UmVj
TnVtPjEwMTE0PC9SZWNOdW0+PElEVGV4dD5UaGVyYXBldXRpYyBvcHBvcnR1bml0aWVzIHdpdGhp
biB0aGUgRE5BIGRhbWFnZSByZXNwb25zZSYjeEE7MTwvSURUZXh0PjxNREwgUmVmX1R5cGU9Ikpv
dXJuYWwiPjxSZWZfVHlwZT5Kb3VybmFsPC9SZWZfVHlwZT48UmVmX0lEPjEwMTE0PC9SZWZfSUQ+
PFRpdGxlX1ByaW1hcnk+VGhlcmFwZXV0aWMgb3Bwb3J0dW5pdGllcyB3aXRoaW4gdGhlIEROQSBk
YW1hZ2UgcmVzcG9uc2UmI3hBOzE8L1RpdGxlX1ByaW1hcnk+PEF1dGhvcnNfUHJpbWFyeT5QZWFy
bCxMLkguPC9BdXRob3JzX1ByaW1hcnk+PEF1dGhvcnNfUHJpbWFyeT5TY2hpZXJ6LEEuQy48L0F1
dGhvcnNfUHJpbWFyeT48QXV0aG9yc19QcmltYXJ5PldhcmQsUy5FLjwvQXV0aG9yc19QcmltYXJ5
PjxBdXRob3JzX1ByaW1hcnk+QWwtTGF6aWthbmksQi48L0F1dGhvcnNfUHJpbWFyeT48QXV0aG9y
c19QcmltYXJ5PlBlYXJsLEYuTS48L0F1dGhvcnNfUHJpbWFyeT48RGF0ZV9QcmltYXJ5PjIwMTUv
Mi8yNDwvRGF0ZV9QcmltYXJ5PjxLZXl3b3Jkcz5hbmFseXNpczwvS2V5d29yZHM+PEtleXdvcmRz
PkFydGljbGU8L0tleXdvcmRzPjxLZXl3b3Jkcz5jYW5jZXI8L0tleXdvcmRzPjxLZXl3b3Jkcz5j
ZWxsPC9LZXl3b3Jkcz48S2V5d29yZHM+Y2hlbW90aGVyYXB5PC9LZXl3b3Jkcz48S2V5d29yZHM+
ZGFtYWdlPC9LZXl3b3Jkcz48S2V5d29yZHM+RE5BPC9LZXl3b3Jkcz48S2V5d29yZHM+RE5BIGRh
bWFnZTwvS2V5d29yZHM+PEtleXdvcmRzPkROQSBkYW1hZ2UgcmVzcG9uc2U8L0tleXdvcmRzPjxL
ZXl3b3Jkcz5ETkEtRGFtYWdlPC9LZXl3b3Jkcz48S2V5d29yZHM+ZHJ1ZzwvS2V5d29yZHM+PEtl
eXdvcmRzPkRydWcgRGlzY292ZXJ5PC9LZXl3b3Jkcz48S2V5d29yZHM+RFJVR1M8L0tleXdvcmRz
PjxLZXl3b3Jkcz5leHByZXNzaW9uPC9LZXl3b3Jkcz48S2V5d29yZHM+Zm9vZDwvS2V5d29yZHM+
PEtleXdvcmRzPmZ1bmN0aW9uPC9LZXl3b3Jkcz48S2V5d29yZHM+Z2VuZTwvS2V5d29yZHM+PEtl
eXdvcmRzPmdlbmVzPC9LZXl3b3Jkcz48S2V5d29yZHM+R0VOT01FPC9LZXl3b3Jkcz48S2V5d29y
ZHM+R0VOT01JQzwvS2V5d29yZHM+PEtleXdvcmRzPkh1bWFuPC9LZXl3b3Jkcz48S2V5d29yZHM+
bW9kdWxhdGlvbjwvS2V5d29yZHM+PEtleXdvcmRzPnByb3RlaW48L0tleXdvcmRzPjxLZXl3b3Jk
cz5Qcm90ZWluczwvS2V5d29yZHM+PEtleXdvcmRzPnJhZGlhdGlvbjwvS2V5d29yZHM+PEtleXdv
cmRzPlJlc2VhcmNoPC9LZXl3b3Jkcz48S2V5d29yZHM+c3RhYmlsaXR5PC9LZXl3b3Jkcz48S2V5
d29yZHM+dGhlcmFweTwvS2V5d29yZHM+PFJlcHJpbnQ+Tm90IGluIEZpbGU8L1JlcHJpbnQ+PFN0
YXJ0X1BhZ2U+MTY2PC9TdGFydF9QYWdlPjxFbmRfUGFnZT4xODA8L0VuZF9QYWdlPjxQZXJpb2Rp
Y2FsPk5hdC5SZXYuQ2FuY2VyPC9QZXJpb2RpY2FsPjxWb2x1bWU+MTU8L1ZvbHVtZT48SXNzdWU+
MzwvSXNzdWU+PE1pc2NfMz5ucmMzODkxIFtwaWldOzEwLjEwMzgvbnJjMzg5MSBbZG9pXTwvTWlz
Y18zPjxBZGRyZXNzPkdlbm9tZSBEYW1hZ2UgYW5kIFN0YWJpbGl0eSBDZW50cmUsIFNjaG9vbCBv
ZiBMaWZlIFNjaWVuY2VzLCBVbml2ZXJzaXR5IG9mIFN1c3NleCwgRmFsbWVyLCBCcmlnaHRvbiBC
TjEgOVJRLCBVSyYjeEE7MV0gQ2FuY2VyIFJlc2VhcmNoIFVLIENhbmNlciBUaGVyYXBldXRpY3Mg
VW5pdCwgVGhlIEluc3RpdHV0ZSBvZiBDYW5jZXIgUmVzZWFyY2gsIExvbmRvbiBTTTIgNU5HLCBV
Sy4gWzJdIEJsdWVmb29sIElubm92YXRpb25zLCA0IE1heSBDbG9zZSwgU2FuZGh1cnN0LCBCZXJr
c2hpcmUgR1U0NyAwVUcsIFVLJiN4QTtUcmFuc2xhdGlvbmFsIERydWcgRGlzY292ZXJ5IEdyb3Vw
LCBTY2hvb2wgb2YgTGlmZSBTY2llbmNlcywgVW5pdmVyc2l0eSBvZiBTdXNzZXgsIEZhbG1lciwg
QnJpZ2h0b24gQk4xIDlRSiwgVUsmI3hBO0NhbmNlciBSZXNlYXJjaCBVSyBDYW5jZXIgVGhlcmFw
ZXV0aWNzIFVuaXQsIFRoZSBJbnN0aXR1dGUgb2YgQ2FuY2VyIFJlc2VhcmNoLCBMb25kb24gU00y
IDVORywgVUsmI3hBOzFdIENhbmNlciBSZXNlYXJjaCBVSyBDYW5jZXIgVGhlcmFwZXV0aWNzIFVu
aXQsIFRoZSBJbnN0aXR1dGUgb2YgQ2FuY2VyIFJlc2VhcmNoLCBMb25kb24gU00yIDVORywgVUsu
IFsyXSBUcmFuc2xhdGlvbmFsIERydWcgRGlzY292ZXJ5IEdyb3VwLCBTY2hvb2wgb2YgTGlmZSBT
Y2llbmNlcywgVW5pdmVyc2l0eSBvZiBTdXNzZXgsIEZhbG1lciwgQnJpZ2h0b24gQk4xIDlRSiwg
VUs8L0FkZHJlc3M+PFdlYl9VUkw+UE06MjU3MDkxMTg8L1dlYl9VUkw+PFpaX0pvdXJuYWxGdWxs
PjxmIG5hbWU9IlN5c3RlbSI+TmF0LlJldi5DYW5jZXI8L2Y+PC9aWl9Kb3VybmFsRnVsbD48Wlpf
V29ya2Zvcm1JRD4xPC9aWl9Xb3JrZm9ybUlEPjwvTURMPjwvQ2l0ZT48L1JlZm1hbj4A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97382" w:rsidRPr="008619FD">
        <w:rPr>
          <w:rFonts w:ascii="Book Antiqua" w:hAnsi="Book Antiqua"/>
          <w:sz w:val="24"/>
          <w:szCs w:val="24"/>
          <w:vertAlign w:val="superscript"/>
        </w:rPr>
      </w:r>
      <w:r w:rsidR="00497382" w:rsidRPr="008619FD">
        <w:rPr>
          <w:rFonts w:ascii="Book Antiqua" w:hAnsi="Book Antiqua"/>
          <w:sz w:val="24"/>
          <w:szCs w:val="24"/>
          <w:vertAlign w:val="superscript"/>
        </w:rPr>
        <w:fldChar w:fldCharType="separate"/>
      </w:r>
      <w:r w:rsidR="00DB2C43" w:rsidRPr="008619FD">
        <w:rPr>
          <w:rFonts w:ascii="Book Antiqua" w:hAnsi="Book Antiqua"/>
          <w:noProof/>
          <w:sz w:val="24"/>
          <w:szCs w:val="24"/>
          <w:vertAlign w:val="superscript"/>
        </w:rPr>
        <w:t>[5</w:t>
      </w:r>
      <w:r w:rsidR="009569A1" w:rsidRPr="008619FD">
        <w:rPr>
          <w:rFonts w:ascii="Book Antiqua" w:hAnsi="Book Antiqua"/>
          <w:noProof/>
          <w:sz w:val="24"/>
          <w:szCs w:val="24"/>
          <w:vertAlign w:val="superscript"/>
        </w:rPr>
        <w:t>8</w:t>
      </w:r>
      <w:r w:rsidR="00DB2C43" w:rsidRPr="008619FD">
        <w:rPr>
          <w:rFonts w:ascii="Book Antiqua" w:hAnsi="Book Antiqua"/>
          <w:noProof/>
          <w:sz w:val="24"/>
          <w:szCs w:val="24"/>
          <w:vertAlign w:val="superscript"/>
        </w:rPr>
        <w:t>]</w:t>
      </w:r>
      <w:r w:rsidR="00497382" w:rsidRPr="008619FD">
        <w:rPr>
          <w:rFonts w:ascii="Book Antiqua" w:hAnsi="Book Antiqua"/>
          <w:sz w:val="24"/>
          <w:szCs w:val="24"/>
          <w:vertAlign w:val="superscript"/>
        </w:rPr>
        <w:fldChar w:fldCharType="end"/>
      </w:r>
      <w:r w:rsidR="00710F24" w:rsidRPr="008619FD">
        <w:rPr>
          <w:rFonts w:ascii="Book Antiqua" w:hAnsi="Book Antiqua"/>
          <w:sz w:val="24"/>
          <w:szCs w:val="24"/>
        </w:rPr>
        <w:t xml:space="preserve">. Due to the enhanced DDR in most types of CSCs, modulation of </w:t>
      </w:r>
      <w:r w:rsidR="00823F9F" w:rsidRPr="008619FD">
        <w:rPr>
          <w:rFonts w:ascii="Book Antiqua" w:hAnsi="Book Antiqua"/>
          <w:sz w:val="24"/>
          <w:szCs w:val="24"/>
        </w:rPr>
        <w:t xml:space="preserve">the </w:t>
      </w:r>
      <w:r w:rsidR="00710F24" w:rsidRPr="008619FD">
        <w:rPr>
          <w:rFonts w:ascii="Book Antiqua" w:hAnsi="Book Antiqua"/>
          <w:sz w:val="24"/>
          <w:szCs w:val="24"/>
        </w:rPr>
        <w:t xml:space="preserve">DDR in CSCs became a new therapy strategy in the treatment with DNA damaging agents. For example, a specific inhibitor of the checkpoint kinases </w:t>
      </w:r>
      <w:proofErr w:type="spellStart"/>
      <w:r w:rsidR="00710F24" w:rsidRPr="008619FD">
        <w:rPr>
          <w:rFonts w:ascii="Book Antiqua" w:hAnsi="Book Antiqua"/>
          <w:sz w:val="24"/>
          <w:szCs w:val="24"/>
        </w:rPr>
        <w:t>debromohymenialdisine</w:t>
      </w:r>
      <w:proofErr w:type="spellEnd"/>
      <w:r w:rsidR="00710F24" w:rsidRPr="008619FD">
        <w:rPr>
          <w:rFonts w:ascii="Book Antiqua" w:hAnsi="Book Antiqua"/>
          <w:sz w:val="24"/>
          <w:szCs w:val="24"/>
        </w:rPr>
        <w:t xml:space="preserve"> (DBH) has been </w:t>
      </w:r>
      <w:r w:rsidR="00501B20" w:rsidRPr="008619FD">
        <w:rPr>
          <w:rFonts w:ascii="Book Antiqua" w:hAnsi="Book Antiqua"/>
          <w:sz w:val="24"/>
          <w:szCs w:val="24"/>
        </w:rPr>
        <w:t>demonstrated</w:t>
      </w:r>
      <w:r w:rsidR="00710F24" w:rsidRPr="008619FD">
        <w:rPr>
          <w:rFonts w:ascii="Book Antiqua" w:hAnsi="Book Antiqua"/>
          <w:sz w:val="24"/>
          <w:szCs w:val="24"/>
        </w:rPr>
        <w:t xml:space="preserve"> to reverse the radio</w:t>
      </w:r>
      <w:r w:rsidRPr="008619FD">
        <w:rPr>
          <w:rFonts w:ascii="Book Antiqua" w:hAnsi="Book Antiqua"/>
          <w:sz w:val="24"/>
          <w:szCs w:val="24"/>
        </w:rPr>
        <w:t>-</w:t>
      </w:r>
      <w:r w:rsidR="00710F24" w:rsidRPr="008619FD">
        <w:rPr>
          <w:rFonts w:ascii="Book Antiqua" w:hAnsi="Book Antiqua"/>
          <w:sz w:val="24"/>
          <w:szCs w:val="24"/>
        </w:rPr>
        <w:t xml:space="preserve">resistance of </w:t>
      </w:r>
      <w:r w:rsidR="00501B20" w:rsidRPr="008619FD">
        <w:rPr>
          <w:rFonts w:ascii="Book Antiqua" w:hAnsi="Book Antiqua"/>
          <w:sz w:val="24"/>
          <w:szCs w:val="24"/>
        </w:rPr>
        <w:t>GSCs defined as CD133+</w:t>
      </w:r>
      <w:r w:rsidR="00497382" w:rsidRPr="008619FD">
        <w:rPr>
          <w:rFonts w:ascii="Book Antiqua" w:hAnsi="Book Antiqua"/>
          <w:sz w:val="24"/>
          <w:szCs w:val="24"/>
          <w:vertAlign w:val="superscript"/>
        </w:rPr>
        <w:fldChar w:fldCharType="begin">
          <w:fldData xml:space="preserve">PFJlZm1hbj48Q2l0ZT48QXV0aG9yPkJhbzwvQXV0aG9yPjxZZWFyPjIwMDY8L1llYXI+PFJlY051
bT45ODc1PC9SZWNOdW0+PElEVGV4dD5HbGlvbWEgc3RlbSBjZWxscyBwcm9tb3RlIHJhZGlvcmVz
aXN0YW5jZSBieSBwcmVmZXJlbnRpYWwgYWN0aXZhdGlvbiBvZiB0aGUgRE5BIGRhbWFnZSByZXNw
b25zZTwvSURUZXh0PjxNREwgUmVmX1R5cGU9IkpvdXJuYWwiPjxSZWZfVHlwZT5Kb3VybmFsPC9S
ZWZfVHlwZT48UmVmX0lEPjk4NzU8L1JlZl9JRD48VGl0bGVfUHJpbWFyeT5HbGlvbWEgc3RlbSBj
ZWxscyBwcm9tb3RlIHJhZGlvcmVzaXN0YW5jZSBieSBwcmVmZXJlbnRpYWwgYWN0aXZhdGlvbiBv
ZiB0aGUgRE5BIGRhbWFnZSByZXNwb25zZTwvVGl0bGVfUHJpbWFyeT48QXV0aG9yc19QcmltYXJ5
PkJhbyxTLjwvQXV0aG9yc19QcmltYXJ5PjxBdXRob3JzX1ByaW1hcnk+V3UsUS48L0F1dGhvcnNf
UHJpbWFyeT48QXV0aG9yc19QcmltYXJ5Pk1jTGVuZG9uLFIuRS48L0F1dGhvcnNfUHJpbWFyeT48
QXV0aG9yc19QcmltYXJ5PkhhbyxZLjwvQXV0aG9yc19QcmltYXJ5PjxBdXRob3JzX1ByaW1hcnk+
U2hpLFEuPC9BdXRob3JzX1ByaW1hcnk+PEF1dGhvcnNfUHJpbWFyeT5IamVsbWVsYW5kLEEuQi48
L0F1dGhvcnNfUHJpbWFyeT48QXV0aG9yc19QcmltYXJ5PkRld2hpcnN0LE0uVy48L0F1dGhvcnNf
UHJpbWFyeT48QXV0aG9yc19QcmltYXJ5PkJpZ25lcixELkQuPC9BdXRob3JzX1ByaW1hcnk+PEF1
dGhvcnNfUHJpbWFyeT5SaWNoLEouTi48L0F1dGhvcnNfUHJpbWFyeT48RGF0ZV9QcmltYXJ5PjIw
MDYvMTIvNzwvRGF0ZV9QcmltYXJ5PjxLZXl3b3Jkcz5hY3RpdmF0aW9uPC9LZXl3b3Jkcz48S2V5
d29yZHM+QW5pbWFsczwvS2V5d29yZHM+PEtleXdvcmRzPkFudGlnZW5zPC9LZXl3b3Jkcz48S2V5
d29yZHM+QW50aWdlbnMsQ0Q8L0tleXdvcmRzPjxLZXl3b3Jkcz5hcG9wdG9zaXM8L0tleXdvcmRz
PjxLZXl3b3Jkcz5BcnRpY2xlPC9LZXl3b3Jkcz48S2V5d29yZHM+QnJhaW48L0tleXdvcmRzPjxL
ZXl3b3Jkcz5icmFpbiBuZW9wbGFzbXM8L0tleXdvcmRzPjxLZXl3b3Jkcz5jYW5jZXI8L0tleXdv
cmRzPjxLZXl3b3Jkcz5jZWxsPC9LZXl3b3Jkcz48S2V5d29yZHM+Y2VsbCBjdWx0dXJlPC9LZXl3
b3Jkcz48S2V5d29yZHM+Y2VsbC1jdWx0dXJlPC9LZXl3b3Jkcz48S2V5d29yZHM+Y2VsbHM8L0tl
eXdvcmRzPjxLZXl3b3Jkcz5DZWxsdWxhcjwvS2V5d29yZHM+PEtleXdvcmRzPkNVTFRVUkU8L0tl
eXdvcmRzPjxLZXl3b3Jkcz5kYW1hZ2U8L0tleXdvcmRzPjxLZXl3b3Jkcz5ETkE8L0tleXdvcmRz
PjxLZXl3b3Jkcz5ETkEgZGFtYWdlPC9LZXl3b3Jkcz48S2V5d29yZHM+RE5BIGRhbWFnZSByZXNw
b25zZTwvS2V5d29yZHM+PEtleXdvcmRzPkROQSByZXBhaXI8L0tleXdvcmRzPjxLZXl3b3Jkcz5E
TkEgcmVwYWlyIGNhcGFjaXR5PC9LZXl3b3Jkcz48S2V5d29yZHM+RE5BLURhbWFnZTwvS2V5d29y
ZHM+PEtleXdvcmRzPkROQS1yZXBhaXI8L0tleXdvcmRzPjxLZXl3b3Jkcz5nZW5ldGljczwvS2V5
d29yZHM+PEtleXdvcmRzPmdsaW9ibGFzdG9tYTwvS2V5d29yZHM+PEtleXdvcmRzPkdsaW9tYTwv
S2V5d29yZHM+PEtleXdvcmRzPmdseWNvcHJvdGVpbjwvS2V5d29yZHM+PEtleXdvcmRzPmdseWNv
cHJvdGVpbnM8L0tleXdvcmRzPjxLZXl3b3Jkcz5IdW1hbjwvS2V5d29yZHM+PEtleXdvcmRzPmh1
bWFuczwvS2V5d29yZHM+PEtleXdvcmRzPklOSElCSVRPUjwvS2V5d29yZHM+PEtleXdvcmRzPmlv
bml6aW5nPC9LZXl3b3Jkcz48S2V5d29yZHM+aW9uaXppbmcgcmFkaWF0aW9uPC9LZXl3b3Jkcz48
S2V5d29yZHM+a2luYXNlPC9LZXl3b3Jkcz48S2V5d29yZHM+bWFsaWduYW5jeTwvS2V5d29yZHM+
PEtleXdvcmRzPm1hbGlnbmFudDwvS2V5d29yZHM+PEtleXdvcmRzPm1lY2hhbmlzbTwvS2V5d29y
ZHM+PEtleXdvcmRzPm1lY2hhbmlzbXM8L0tleXdvcmRzPjxLZXl3b3Jkcz5tZXRhYm9saXNtPC9L
ZXl3b3Jkcz48S2V5d29yZHM+TWljZTwvS2V5d29yZHM+PEtleXdvcmRzPm1vZGVsPC9LZXl3b3Jk
cz48S2V5d29yZHM+TmVvcGxhc3RpYyBTdGVtIENlbGxzPC9LZXl3b3Jkcz48S2V5d29yZHM+bmV1
cmFsPC9LZXl3b3Jkcz48S2V5d29yZHM+b3JnYW5pemF0aW9uPC9LZXl3b3Jkcz48S2V5d29yZHM+
cGF0aG9sb2d5PC9LZXl3b3Jkcz48S2V5d29yZHM+cGVwdGlkZTwvS2V5d29yZHM+PEtleXdvcmRz
PlBlcHRpZGVzPC9LZXl3b3Jkcz48S2V5d29yZHM+cG9wdWxhdGlvbjwvS2V5d29yZHM+PEtleXdv
cmRzPnByZWZlcmVudGlhbDwvS2V5d29yZHM+PEtleXdvcmRzPnJhZGlhdGlvbjwvS2V5d29yZHM+
PEtleXdvcmRzPnJhZGlhdGlvbiBlZmZlY3RzPC9LZXl3b3Jkcz48S2V5d29yZHM+UmFkaWF0aW9u
IFRvbGVyYW5jZTwvS2V5d29yZHM+PEtleXdvcmRzPnJhZGlvcmVzaXN0YW5jZTwvS2V5d29yZHM+
PEtleXdvcmRzPnJhZGlvdGhlcmFweTwvS2V5d29yZHM+PEtleXdvcmRzPlJlY3VycmVuY2U8L0tl
eXdvcmRzPjxLZXl3b3Jkcz5yZXBhaXI8L0tleXdvcmRzPjxLZXl3b3Jkcz5SZXNlYXJjaDwvS2V5
d29yZHM+PEtleXdvcmRzPlN0ZW0gQ2VsbCBUcmFuc3BsYW50YXRpb248L0tleXdvcmRzPjxLZXl3
b3Jkcz5TVEVNIENFTExTPC9LZXl3b3Jkcz48S2V5d29yZHM+c3VyZ2VyeTwvS2V5d29yZHM+PEtl
eXdvcmRzPnRoZXJhcHk8L0tleXdvcmRzPjxLZXl3b3Jkcz5UcmFuc3BsYW50YXRpb24sSGV0ZXJv
bG9nb3VzPC9LZXl3b3Jkcz48S2V5d29yZHM+dHVtb3VyPC9LZXl3b3Jkcz48S2V5d29yZHM+WEVO
T0dSQUZUUzwvS2V5d29yZHM+PFJlcHJpbnQ+Tm90IGluIEZpbGU8L1JlcHJpbnQ+PFN0YXJ0X1Bh
Z2U+NzU2PC9TdGFydF9QYWdlPjxFbmRfUGFnZT43NjA8L0VuZF9QYWdlPjxQZXJpb2RpY2FsPk5h
dHVyZTwvUGVyaW9kaWNhbD48Vm9sdW1lPjQ0NDwvVm9sdW1lPjxJc3N1ZT43MTIwPC9Jc3N1ZT48
TWlzY18zPm5hdHVyZTA1MjM2IFtwaWldOzEwLjEwMzgvbmF0dXJlMDUyMzYgW2RvaV08L01pc2Nf
Mz48QWRkcmVzcz5EZXBhcnRtZW50IG9mIFN1cmdlcnksIER1a2UgVW5pdmVyc2l0eSBNZWRpY2Fs
IENlbnRlciwgRHVyaGFtLCBOb3J0aCBDYXJvbGluYSAyNzcxMCwgVVNBPC9BZGRyZXNzPjxXZWJf
VVJMPlBNOjE3MDUxMTU2PC9XZWJfVVJMPjxaWl9Kb3VybmFsU3RkQWJicmV2PjxmIG5hbWU9IlN5
c3RlbSI+TmF0dXJlPC9mPjwvWlpfSm91cm5hbFN0ZEFiYnJldj48WlpfV29ya2Zvcm1JRD4xPC9a
Wl9Xb3Jr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JhbzwvQXV0aG9yPjxZZWFyPjIwMDY8L1llYXI+PFJlY051
bT45ODc1PC9SZWNOdW0+PElEVGV4dD5HbGlvbWEgc3RlbSBjZWxscyBwcm9tb3RlIHJhZGlvcmVz
aXN0YW5jZSBieSBwcmVmZXJlbnRpYWwgYWN0aXZhdGlvbiBvZiB0aGUgRE5BIGRhbWFnZSByZXNw
b25zZTwvSURUZXh0PjxNREwgUmVmX1R5cGU9IkpvdXJuYWwiPjxSZWZfVHlwZT5Kb3VybmFsPC9S
ZWZfVHlwZT48UmVmX0lEPjk4NzU8L1JlZl9JRD48VGl0bGVfUHJpbWFyeT5HbGlvbWEgc3RlbSBj
ZWxscyBwcm9tb3RlIHJhZGlvcmVzaXN0YW5jZSBieSBwcmVmZXJlbnRpYWwgYWN0aXZhdGlvbiBv
ZiB0aGUgRE5BIGRhbWFnZSByZXNwb25zZTwvVGl0bGVfUHJpbWFyeT48QXV0aG9yc19QcmltYXJ5
PkJhbyxTLjwvQXV0aG9yc19QcmltYXJ5PjxBdXRob3JzX1ByaW1hcnk+V3UsUS48L0F1dGhvcnNf
UHJpbWFyeT48QXV0aG9yc19QcmltYXJ5Pk1jTGVuZG9uLFIuRS48L0F1dGhvcnNfUHJpbWFyeT48
QXV0aG9yc19QcmltYXJ5PkhhbyxZLjwvQXV0aG9yc19QcmltYXJ5PjxBdXRob3JzX1ByaW1hcnk+
U2hpLFEuPC9BdXRob3JzX1ByaW1hcnk+PEF1dGhvcnNfUHJpbWFyeT5IamVsbWVsYW5kLEEuQi48
L0F1dGhvcnNfUHJpbWFyeT48QXV0aG9yc19QcmltYXJ5PkRld2hpcnN0LE0uVy48L0F1dGhvcnNf
UHJpbWFyeT48QXV0aG9yc19QcmltYXJ5PkJpZ25lcixELkQuPC9BdXRob3JzX1ByaW1hcnk+PEF1
dGhvcnNfUHJpbWFyeT5SaWNoLEouTi48L0F1dGhvcnNfUHJpbWFyeT48RGF0ZV9QcmltYXJ5PjIw
MDYvMTIvNzwvRGF0ZV9QcmltYXJ5PjxLZXl3b3Jkcz5hY3RpdmF0aW9uPC9LZXl3b3Jkcz48S2V5
d29yZHM+QW5pbWFsczwvS2V5d29yZHM+PEtleXdvcmRzPkFudGlnZW5zPC9LZXl3b3Jkcz48S2V5
d29yZHM+QW50aWdlbnMsQ0Q8L0tleXdvcmRzPjxLZXl3b3Jkcz5hcG9wdG9zaXM8L0tleXdvcmRz
PjxLZXl3b3Jkcz5BcnRpY2xlPC9LZXl3b3Jkcz48S2V5d29yZHM+QnJhaW48L0tleXdvcmRzPjxL
ZXl3b3Jkcz5icmFpbiBuZW9wbGFzbXM8L0tleXdvcmRzPjxLZXl3b3Jkcz5jYW5jZXI8L0tleXdv
cmRzPjxLZXl3b3Jkcz5jZWxsPC9LZXl3b3Jkcz48S2V5d29yZHM+Y2VsbCBjdWx0dXJlPC9LZXl3
b3Jkcz48S2V5d29yZHM+Y2VsbC1jdWx0dXJlPC9LZXl3b3Jkcz48S2V5d29yZHM+Y2VsbHM8L0tl
eXdvcmRzPjxLZXl3b3Jkcz5DZWxsdWxhcjwvS2V5d29yZHM+PEtleXdvcmRzPkNVTFRVUkU8L0tl
eXdvcmRzPjxLZXl3b3Jkcz5kYW1hZ2U8L0tleXdvcmRzPjxLZXl3b3Jkcz5ETkE8L0tleXdvcmRz
PjxLZXl3b3Jkcz5ETkEgZGFtYWdlPC9LZXl3b3Jkcz48S2V5d29yZHM+RE5BIGRhbWFnZSByZXNw
b25zZTwvS2V5d29yZHM+PEtleXdvcmRzPkROQSByZXBhaXI8L0tleXdvcmRzPjxLZXl3b3Jkcz5E
TkEgcmVwYWlyIGNhcGFjaXR5PC9LZXl3b3Jkcz48S2V5d29yZHM+RE5BLURhbWFnZTwvS2V5d29y
ZHM+PEtleXdvcmRzPkROQS1yZXBhaXI8L0tleXdvcmRzPjxLZXl3b3Jkcz5nZW5ldGljczwvS2V5
d29yZHM+PEtleXdvcmRzPmdsaW9ibGFzdG9tYTwvS2V5d29yZHM+PEtleXdvcmRzPkdsaW9tYTwv
S2V5d29yZHM+PEtleXdvcmRzPmdseWNvcHJvdGVpbjwvS2V5d29yZHM+PEtleXdvcmRzPmdseWNv
cHJvdGVpbnM8L0tleXdvcmRzPjxLZXl3b3Jkcz5IdW1hbjwvS2V5d29yZHM+PEtleXdvcmRzPmh1
bWFuczwvS2V5d29yZHM+PEtleXdvcmRzPklOSElCSVRPUjwvS2V5d29yZHM+PEtleXdvcmRzPmlv
bml6aW5nPC9LZXl3b3Jkcz48S2V5d29yZHM+aW9uaXppbmcgcmFkaWF0aW9uPC9LZXl3b3Jkcz48
S2V5d29yZHM+a2luYXNlPC9LZXl3b3Jkcz48S2V5d29yZHM+bWFsaWduYW5jeTwvS2V5d29yZHM+
PEtleXdvcmRzPm1hbGlnbmFudDwvS2V5d29yZHM+PEtleXdvcmRzPm1lY2hhbmlzbTwvS2V5d29y
ZHM+PEtleXdvcmRzPm1lY2hhbmlzbXM8L0tleXdvcmRzPjxLZXl3b3Jkcz5tZXRhYm9saXNtPC9L
ZXl3b3Jkcz48S2V5d29yZHM+TWljZTwvS2V5d29yZHM+PEtleXdvcmRzPm1vZGVsPC9LZXl3b3Jk
cz48S2V5d29yZHM+TmVvcGxhc3RpYyBTdGVtIENlbGxzPC9LZXl3b3Jkcz48S2V5d29yZHM+bmV1
cmFsPC9LZXl3b3Jkcz48S2V5d29yZHM+b3JnYW5pemF0aW9uPC9LZXl3b3Jkcz48S2V5d29yZHM+
cGF0aG9sb2d5PC9LZXl3b3Jkcz48S2V5d29yZHM+cGVwdGlkZTwvS2V5d29yZHM+PEtleXdvcmRz
PlBlcHRpZGVzPC9LZXl3b3Jkcz48S2V5d29yZHM+cG9wdWxhdGlvbjwvS2V5d29yZHM+PEtleXdv
cmRzPnByZWZlcmVudGlhbDwvS2V5d29yZHM+PEtleXdvcmRzPnJhZGlhdGlvbjwvS2V5d29yZHM+
PEtleXdvcmRzPnJhZGlhdGlvbiBlZmZlY3RzPC9LZXl3b3Jkcz48S2V5d29yZHM+UmFkaWF0aW9u
IFRvbGVyYW5jZTwvS2V5d29yZHM+PEtleXdvcmRzPnJhZGlvcmVzaXN0YW5jZTwvS2V5d29yZHM+
PEtleXdvcmRzPnJhZGlvdGhlcmFweTwvS2V5d29yZHM+PEtleXdvcmRzPlJlY3VycmVuY2U8L0tl
eXdvcmRzPjxLZXl3b3Jkcz5yZXBhaXI8L0tleXdvcmRzPjxLZXl3b3Jkcz5SZXNlYXJjaDwvS2V5
d29yZHM+PEtleXdvcmRzPlN0ZW0gQ2VsbCBUcmFuc3BsYW50YXRpb248L0tleXdvcmRzPjxLZXl3
b3Jkcz5TVEVNIENFTExTPC9LZXl3b3Jkcz48S2V5d29yZHM+c3VyZ2VyeTwvS2V5d29yZHM+PEtl
eXdvcmRzPnRoZXJhcHk8L0tleXdvcmRzPjxLZXl3b3Jkcz5UcmFuc3BsYW50YXRpb24sSGV0ZXJv
bG9nb3VzPC9LZXl3b3Jkcz48S2V5d29yZHM+dHVtb3VyPC9LZXl3b3Jkcz48S2V5d29yZHM+WEVO
T0dSQUZUUzwvS2V5d29yZHM+PFJlcHJpbnQ+Tm90IGluIEZpbGU8L1JlcHJpbnQ+PFN0YXJ0X1Bh
Z2U+NzU2PC9TdGFydF9QYWdlPjxFbmRfUGFnZT43NjA8L0VuZF9QYWdlPjxQZXJpb2RpY2FsPk5h
dHVyZTwvUGVyaW9kaWNhbD48Vm9sdW1lPjQ0NDwvVm9sdW1lPjxJc3N1ZT43MTIwPC9Jc3N1ZT48
TWlzY18zPm5hdHVyZTA1MjM2IFtwaWldOzEwLjEwMzgvbmF0dXJlMDUyMzYgW2RvaV08L01pc2Nf
Mz48QWRkcmVzcz5EZXBhcnRtZW50IG9mIFN1cmdlcnksIER1a2UgVW5pdmVyc2l0eSBNZWRpY2Fs
IENlbnRlciwgRHVyaGFtLCBOb3J0aCBDYXJvbGluYSAyNzcxMCwgVVNBPC9BZGRyZXNzPjxXZWJf
VVJMPlBNOjE3MDUxMTU2PC9XZWJfVVJMPjxaWl9Kb3VybmFsU3RkQWJicmV2PjxmIG5hbWU9IlN5
c3RlbSI+TmF0dXJlPC9mPjwvWlpfSm91cm5hbFN0ZEFiYnJldj48WlpfV29ya2Zvcm1JRD4xPC9a
Wl9Xb3Jr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97382" w:rsidRPr="008619FD">
        <w:rPr>
          <w:rFonts w:ascii="Book Antiqua" w:hAnsi="Book Antiqua"/>
          <w:sz w:val="24"/>
          <w:szCs w:val="24"/>
          <w:vertAlign w:val="superscript"/>
        </w:rPr>
      </w:r>
      <w:r w:rsidR="00497382"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w:t>
      </w:r>
      <w:r w:rsidR="00497382" w:rsidRPr="008619FD">
        <w:rPr>
          <w:rFonts w:ascii="Book Antiqua" w:hAnsi="Book Antiqua"/>
          <w:sz w:val="24"/>
          <w:szCs w:val="24"/>
          <w:vertAlign w:val="superscript"/>
        </w:rPr>
        <w:fldChar w:fldCharType="end"/>
      </w:r>
      <w:r w:rsidR="00710F24" w:rsidRPr="008619FD">
        <w:rPr>
          <w:rFonts w:ascii="Book Antiqua" w:hAnsi="Book Antiqua"/>
          <w:sz w:val="24"/>
          <w:szCs w:val="24"/>
        </w:rPr>
        <w:t>. PARP inhibitor (</w:t>
      </w:r>
      <w:proofErr w:type="spellStart"/>
      <w:r w:rsidR="00710F24" w:rsidRPr="008619FD">
        <w:rPr>
          <w:rFonts w:ascii="Book Antiqua" w:hAnsi="Book Antiqua"/>
          <w:sz w:val="24"/>
          <w:szCs w:val="24"/>
        </w:rPr>
        <w:t>olaparib</w:t>
      </w:r>
      <w:proofErr w:type="spellEnd"/>
      <w:r w:rsidR="00710F24" w:rsidRPr="008619FD">
        <w:rPr>
          <w:rFonts w:ascii="Book Antiqua" w:hAnsi="Book Antiqua"/>
          <w:sz w:val="24"/>
          <w:szCs w:val="24"/>
        </w:rPr>
        <w:t xml:space="preserve">) was also able to sensitize </w:t>
      </w:r>
      <w:r w:rsidR="00823F9F" w:rsidRPr="008619FD">
        <w:rPr>
          <w:rFonts w:ascii="Book Antiqua" w:hAnsi="Book Antiqua"/>
          <w:sz w:val="24"/>
          <w:szCs w:val="24"/>
        </w:rPr>
        <w:t>GICs</w:t>
      </w:r>
      <w:r w:rsidR="00E97CA0" w:rsidRPr="008619FD">
        <w:rPr>
          <w:rFonts w:ascii="Book Antiqua" w:hAnsi="Book Antiqua"/>
          <w:sz w:val="24"/>
          <w:szCs w:val="24"/>
        </w:rPr>
        <w:t xml:space="preserve"> to radiation</w:t>
      </w:r>
      <w:r w:rsidR="00497382" w:rsidRPr="008619FD">
        <w:rPr>
          <w:rFonts w:ascii="Book Antiqua" w:hAnsi="Book Antiqua"/>
          <w:sz w:val="24"/>
          <w:szCs w:val="24"/>
          <w:vertAlign w:val="superscript"/>
        </w:rPr>
        <w:fldChar w:fldCharType="begin">
          <w:fldData xml:space="preserve">PFJlZm1hbj48Q2l0ZT48QXV0aG9yPlZlbmVyZTwvQXV0aG9yPjxZZWFyPjIwMTQ8L1llYXI+PFJl
Y051bT4xMDEwNjwvUmVjTnVtPjxJRFRleHQ+VGhlcmFwZXV0aWMgdGFyZ2V0aW5nIG9mIGNvbnN0
aXR1dGl2ZSBQQVJQIGFjdGl2YXRpb24gY29tcHJvbWlzZXMgc3RlbSBjZWxsIHBoZW5vdHlwZSBh
bmQgc3Vydml2YWwgb2YgZ2xpb2JsYXN0b21hLWluaXRpYXRpbmcgY2VsbHMmI3hBOzI8L0lEVGV4
dD48TURMIFJlZl9UeXBlPSJKb3VybmFsIj48UmVmX1R5cGU+Sm91cm5hbDwvUmVmX1R5cGU+PFJl
Zl9JRD4xMDEwNjwvUmVmX0lEPjxUaXRsZV9QcmltYXJ5PlRoZXJhcGV1dGljIHRhcmdldGluZyBv
ZiBjb25zdGl0dXRpdmUgUEFSUCBhY3RpdmF0aW9uIGNvbXByb21pc2VzIHN0ZW0gY2VsbCBwaGVu
b3R5cGUgYW5kIHN1cnZpdmFsIG9mIGdsaW9ibGFzdG9tYS1pbml0aWF0aW5nIGNlbGxzJiN4QTsy
PC9UaXRsZV9QcmltYXJ5PjxBdXRob3JzX1ByaW1hcnk+VmVuZXJlLE0uPC9BdXRob3JzX1ByaW1h
cnk+PEF1dGhvcnNfUHJpbWFyeT5IYW1lcmxpayxQLjwvQXV0aG9yc19QcmltYXJ5PjxBdXRob3Jz
X1ByaW1hcnk+V3UsUS48L0F1dGhvcnNfUHJpbWFyeT48QXV0aG9yc19QcmltYXJ5PlJhc211c3Nl
bixSLkQuPC9BdXRob3JzX1ByaW1hcnk+PEF1dGhvcnNfUHJpbWFyeT5Tb25nLEwuQS48L0F1dGhv
cnNfUHJpbWFyeT48QXV0aG9yc19QcmltYXJ5PlZhc2FuamksQS48L0F1dGhvcnNfUHJpbWFyeT48
QXV0aG9yc19QcmltYXJ5PlRlbmxleSxOLjwvQXV0aG9yc19QcmltYXJ5PjxBdXRob3JzX1ByaW1h
cnk+RmxhdmFoYW4sVy5BLjwvQXV0aG9yc19QcmltYXJ5PjxBdXRob3JzX1ByaW1hcnk+SGplbG1l
bGFuZCxBLkIuPC9BdXRob3JzX1ByaW1hcnk+PEF1dGhvcnNfUHJpbWFyeT5CYXJ0ZWssSi48L0F1
dGhvcnNfUHJpbWFyeT48QXV0aG9yc19QcmltYXJ5PlJpY2gsSi5OLjwvQXV0aG9yc19QcmltYXJ5
PjxEYXRlX1ByaW1hcnk+MjAxNC8yPC9EYXRlX1ByaW1hcnk+PEtleXdvcmRzPmFjdGl2YXRlZDwv
S2V5d29yZHM+PEtleXdvcmRzPmFjdGl2YXRpb248L0tleXdvcmRzPjxLZXl3b3Jkcz5BbmltYWxz
PC9LZXl3b3Jkcz48S2V5d29yZHM+YW50YWdvbmlzdHMgJmFtcDsgaW5oaWJpdG9yczwvS2V5d29y
ZHM+PEtleXdvcmRzPmFwb3B0b3NpczwvS2V5d29yZHM+PEtleXdvcmRzPkFydGljbGU8L0tleXdv
cmRzPjxLZXl3b3Jkcz5jYW5jZXI8L0tleXdvcmRzPjxLZXl3b3Jkcz5jZWxsPC9LZXl3b3Jkcz48
S2V5d29yZHM+Y2VsbCBwcm9saWZlcmF0aW9uPC9LZXl3b3Jkcz48S2V5d29yZHM+Y2VsbCBzdXJ2
aXZhbDwvS2V5d29yZHM+PEtleXdvcmRzPmNlbGxzPC9LZXl3b3Jkcz48S2V5d29yZHM+Q2xpbmlj
YWwgVHJpYWxzPC9LZXl3b3Jkcz48S2V5d29yZHM+ZGFtYWdlPC9LZXl3b3Jkcz48S2V5d29yZHM+
ZGV2ZWxvcG1lbnQ8L0tleXdvcmRzPjxLZXl3b3Jkcz5ETkE8L0tleXdvcmRzPjxLZXl3b3Jkcz5E
TkEgZGFtYWdlPC9LZXl3b3Jkcz48S2V5d29yZHM+RE5BIGRhbWFnZSByZXNwb25zZTwvS2V5d29y
ZHM+PEtleXdvcmRzPkROQSByZXBhaXI8L0tleXdvcmRzPjxLZXl3b3Jkcz5ETkEtRGFtYWdlPC9L
ZXl3b3Jkcz48S2V5d29yZHM+RG9zZS1SZXNwb25zZSBSZWxhdGlvbnNoaXAsRHJ1ZzwvS2V5d29y
ZHM+PEtleXdvcmRzPmRydWcgZWZmZWN0czwvS2V5d29yZHM+PEtleXdvcmRzPkVDPC9LZXl3b3Jk
cz48S2V5d29yZHM+R0VOT01FPC9LZXl3b3Jkcz48S2V5d29yZHM+Z2xpb2JsYXN0b21hPC9LZXl3
b3Jkcz48S2V5d29yZHM+Z3Jvd3RoPC9LZXl3b3Jkcz48S2V5d29yZHM+aHVtYW5zPC9LZXl3b3Jk
cz48S2V5d29yZHM+aW4gdml2bzwvS2V5d29yZHM+PEtleXdvcmRzPmluLXZpdm88L0tleXdvcmRz
PjxLZXl3b3Jkcz5pbmhpYml0aW9uPC9LZXl3b3Jkcz48S2V5d29yZHM+aW5pdGlhdGlvbjwvS2V5
d29yZHM+PEtleXdvcmRzPmlvbml6aW5nPC9LZXl3b3Jkcz48S2V5d29yZHM+aW9uaXppbmcgcmFk
aWF0aW9uPC9LZXl3b3Jkcz48S2V5d29yZHM+TWFsZTwvS2V5d29yZHM+PEtleXdvcmRzPm1ldGFi
b2xpc208L0tleXdvcmRzPjxLZXl3b3Jkcz5NaWNlPC9LZXl3b3Jkcz48S2V5d29yZHM+TWljZSxO
dWRlPC9LZXl3b3Jkcz48S2V5d29yZHM+bW9sZWN1bGFyPC9LZXl3b3Jkcz48S2V5d29yZHM+TmVv
cGxhc3RpYyBTdGVtIENlbGxzPC9LZXl3b3Jkcz48S2V5d29yZHM+T1hJREFUSVZFPC9LZXl3b3Jk
cz48S2V5d29yZHM+b3h5Z2VuPC9LZXl3b3Jkcz48S2V5d29yZHM+UEFSUDwvS2V5d29yZHM+PEtl
eXdvcmRzPnBhdGhvbG9neTwvS2V5d29yZHM+PEtleXdvcmRzPnBhdGh3YXk8L0tleXdvcmRzPjxL
ZXl3b3Jkcz5waGFybWFjb2xvZ3k8L0tleXdvcmRzPjxLZXl3b3Jkcz5QaGVub3R5cGU8L0tleXdv
cmRzPjxLZXl3b3Jkcz5QaHRoYWxhemluZXM8L0tleXdvcmRzPjxLZXl3b3Jkcz5QaXBlcmF6aW5l
czwvS2V5d29yZHM+PEtleXdvcmRzPlBvbHkoQURQLXJpYm9zZSkgUG9seW1lcmFzZXM8L0tleXdv
cmRzPjxLZXl3b3Jkcz5wb2x5bWVyYXNlPC9LZXl3b3Jkcz48S2V5d29yZHM+cmFkaWF0aW9uPC9L
ZXl3b3Jkcz48S2V5d29yZHM+cmFkaW90aGVyYXB5PC9LZXl3b3Jkcz48S2V5d29yZHM+cmVhY3Rp
dmUgb3h5Z2VuPC9LZXl3b3Jkcz48S2V5d29yZHM+cmVhY3RpdmUgb3h5Z2VuIHNwZWNpZXM8L0tl
eXdvcmRzPjxLZXl3b3Jkcz5yZXBhaXI8L0tleXdvcmRzPjxLZXl3b3Jkcz5SZXNlYXJjaDwvS2V5
d29yZHM+PEtleXdvcmRzPnJlc2lzdGFuY2U8L0tleXdvcmRzPjxLZXl3b3Jkcz5zaW5nbGUgc3Ry
YW5kIEROQTwvS2V5d29yZHM+PEtleXdvcmRzPnN0cmVzczwvS2V5d29yZHM+PEtleXdvcmRzPlN0
cnVjdHVyZS1BY3Rpdml0eSBSZWxhdGlvbnNoaXA8L0tleXdvcmRzPjxLZXl3b3Jkcz5zdXJ2aXZh
bDwvS2V5d29yZHM+PEtleXdvcmRzPnRoZXJhcHk8L0tleXdvcmRzPjxLZXl3b3Jkcz50dW1vcjwv
S2V5d29yZHM+PEtleXdvcmRzPnR1bW9yaWdlbmljPC9LZXl3b3Jkcz48S2V5d29yZHM+d2VzdGVy
bjwvS2V5d29yZHM+PFJlcHJpbnQ+Tm90IGluIEZpbGU8L1JlcHJpbnQ+PFN0YXJ0X1BhZ2U+MjU4
PC9TdGFydF9QYWdlPjxFbmRfUGFnZT4yNjk8L0VuZF9QYWdlPjxQZXJpb2RpY2FsPkNlbGwgRGVh
dGguRGlmZmVyLjwvUGVyaW9kaWNhbD48Vm9sdW1lPjIxPC9Wb2x1bWU+PElzc3VlPjI8L0lzc3Vl
PjxVc2VyX0RlZl81PlBNQzM4OTA5NDg8L1VzZXJfRGVmXzU+PE1pc2NfMz5jZGQyMDEzMTM2IFtw
aWldOzEwLjEwMzgvY2RkLjIwMTMuMTM2IFtkb2ldPC9NaXNjXzM+PEFkZHJlc3M+RGVwYXJ0bWVu
dCBvZiBTdGVtIENlbGwgQmlvbG9neSBhbmQgUmVnZW5lcmF0aXZlIE1lZGljaW5lLCBMZXJuZXIg
UmVzZWFyY2ggSW5zdGl0dXRlLCBDbGV2ZWxhbmQgQ2xpbmljIEZvdW5kYXRpb24sIDk1MDAgRXVj
bGlkIEF2ZSBORTMwIDk1MDAgRXVjbGlkIEF2ZSwgQ2xldmVsYW5kLCBPSCA0NDE5NSwgVVNBJiN4
QTsxXSBHZW5vbWUgSW50ZWdyaXR5IFVuaXQsIERhbmlzaCBDYW5jZXIgU29jaWV0eSBSZXNlYXJj
aCBDZW50ZXIsIFN0cmFuZGJvdWxldmFyZGVuIDQ5LCBDb3BlbmhhZ2VuIERLLTIxMDAsIERlbm1h
cmsgWzJdIExhYm9yYXRvcnkgb2YgR2Vub21lIEludGVncml0eSwgSW5zdGl0dXRlIG9mIE1vbGVj
dWxhciBhbmQgVHJhbnNsYXRpb25hbCBNZWRpY2luZSwgRmFjdWx0eSBvZiBNZWRpY2luZSBhbmQg
RGVudGlzdHJ5LCBQYWxhY2t5IFVuaXZlcnNpdHksIEhuZXZvdGluc2thIDUsIE9sb21vdWMgQ1ot
Nzc1IDE1LCBDemVjaCBSZXB1YmxpYyYjeEE7RGVwYXJ0bWVudCBvZiBTdGVtIENlbGwgQmlvbG9n
eSBhbmQgUmVnZW5lcmF0aXZlIE1lZGljaW5lLCBMZXJuZXIgUmVzZWFyY2ggSW5zdGl0dXRlLCBD
bGV2ZWxhbmQgQ2xpbmljIEZvdW5kYXRpb24sIDk1MDAgRXVjbGlkIEF2ZSBORTMwIDk1MDAgRXVj
bGlkIEF2ZSwgQ2xldmVsYW5kLCBPSCA0NDE5NSwgVVNBJiN4QTtHZW5vbWUgSW50ZWdyaXR5IFVu
aXQsIERhbmlzaCBDYW5jZXIgU29jaWV0eSBSZXNlYXJjaCBDZW50ZXIsIFN0cmFuZGJvdWxldmFy
ZGVuIDQ5LCBDb3BlbmhhZ2VuIERLLTIxMDAsIERlbm1hcmsmI3hBO0RlcGFydG1lbnQgb2YgU3Rl
bSBDZWxsIEJpb2xvZ3kgYW5kIFJlZ2VuZXJhdGl2ZSBNZWRpY2luZSwgTGVybmVyIFJlc2VhcmNo
IEluc3RpdHV0ZSwgQ2xldmVsYW5kIENsaW5pYyBGb3VuZGF0aW9uLCA5NTAwIEV1Y2xpZCBBdmUg
TkUzMCA5NTAwIEV1Y2xpZCBBdmUsIENsZXZlbGFuZCwgT0ggNDQxOTUsIFVTQSYjeEE7SW1hZ2VJ
USBJbmMuLCBDbGV2ZWxhbmQsIE9IIDQ0MTA2LCBVU0EmI3hBO0ltYWdlSVEgSW5jLiwgQ2xldmVs
YW5kLCBPSCA0NDEwNiwgVVNBJiN4QTtEZXBhcnRtZW50IG9mIFN0ZW0gQ2VsbCBCaW9sb2d5IGFu
ZCBSZWdlbmVyYXRpdmUgTWVkaWNpbmUsIExlcm5lciBSZXNlYXJjaCBJbnN0aXR1dGUsIENsZXZl
bGFuZCBDbGluaWMgRm91bmRhdGlvbiwgOTUwMCBFdWNsaWQgQXZlIE5FMzAgOTUwMCBFdWNsaWQg
QXZlLCBDbGV2ZWxhbmQsIE9IIDQ0MTk1LCBVU0EmI3hBOzFdIERlcGFydG1lbnQgb2YgU3RlbSBD
ZWxsIEJpb2xvZ3kgYW5kIFJlZ2VuZXJhdGl2ZSBNZWRpY2luZSwgTGVybmVyIFJlc2VhcmNoIElu
c3RpdHV0ZSwgQ2xldmVsYW5kIENsaW5pYyBGb3VuZGF0aW9uLCA5NTAwIEV1Y2xpZCBBdmUgTkUz
MCA5NTAwIEV1Y2xpZCBBdmUsIENsZXZlbGFuZCwgT0ggNDQxOTUsIFVTQSBbMl0gRGVwYXJ0bWVu
dCBvZiBNb2xlY3VsYXIgTWVkaWNpbmUsIENsZXZlbGFuZCBDbGluaWMgTGVybmVyIENvbGxlZ2Ug
b2YgTWVkaWNpbmUgYXQgQ2FzZSBXZXN0ZXJuIFJlc2VydmUgVW5pdmVyc2l0eSwgQ2xldmVsYW5k
LCBPSCA0NDEwNiwgVVNBJiN4QTsxXSBHZW5vbWUgSW50ZWdyaXR5IFVuaXQsIERhbmlzaCBDYW5j
ZXIgU29jaWV0eSBSZXNlYXJjaCBDZW50ZXIsIFN0cmFuZGJvdWxldmFyZGVuIDQ5LCBDb3Blbmhh
Z2VuIERLLTIxMDAsIERlbm1hcmsgWzJdIExhYm9yYXRvcnkgb2YgR2Vub21lIEludGVncml0eSwg
SW5zdGl0dXRlIG9mIE1vbGVjdWxhciBhbmQgVHJhbnNsYXRpb25hbCBNZWRpY2luZSwgRmFjdWx0
eSBvZiBNZWRpY2luZSBhbmQgRGVudGlzdHJ5LCBQYWxhY2t5IFVuaXZlcnNpdHksIEhuZXZvdGlu
c2thIDUsIE9sb21vdWMgQ1otNzc1IDE1LCBDemVjaCBSZXB1YmxpYyYjeEE7MV0gRGVwYXJ0bWVu
dCBvZiBTdGVtIENlbGwgQmlvbG9neSBhbmQgUmVnZW5lcmF0aXZlIE1lZGljaW5lLCBMZXJuZXIg
UmVzZWFyY2ggSW5zdGl0dXRlLCBDbGV2ZWxhbmQgQ2xpbmljIEZvdW5kYXRpb24sIDk1MDAgRXVj
bGlkIEF2ZSBORTMwIDk1MDAgRXVjbGlkIEF2ZSwgQ2xldmVsYW5kLCBPSCA0NDE5NSwgVVNBIFsy
XSBEZXBhcnRtZW50IG9mIE1vbGVjdWxhciBNZWRpY2luZSwgQ2xldmVsYW5kIENsaW5pYyBMZXJu
ZXIgQ29sbGVnZSBvZiBNZWRpY2luZSBhdCBDYXNlIFdlc3Rlcm4gUmVzZXJ2ZSBVbml2ZXJzaXR5
LCBDbGV2ZWxhbmQsIE9IIDQ0MTA2LCBVU0E8L0FkZHJlc3M+PFdlYl9VUkw+UE06MjQxMjEyNzc8
L1dlYl9VUkw+PFpaX0pvdXJuYWxTdGRBYmJyZXY+PGYgbmFtZT0iU3lzdGVtIj5DZWxsIERlYXRo
LkRpZmZlci48L2Y+PC9aWl9Kb3VybmFsU3RkQWJicmV2PjxaWl9Xb3JrZm9ybUlEPjE8L1paX1dv
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ZlbmVyZTwvQXV0aG9yPjxZZWFyPjIwMTQ8L1llYXI+PFJl
Y051bT4xMDEwNjwvUmVjTnVtPjxJRFRleHQ+VGhlcmFwZXV0aWMgdGFyZ2V0aW5nIG9mIGNvbnN0
aXR1dGl2ZSBQQVJQIGFjdGl2YXRpb24gY29tcHJvbWlzZXMgc3RlbSBjZWxsIHBoZW5vdHlwZSBh
bmQgc3Vydml2YWwgb2YgZ2xpb2JsYXN0b21hLWluaXRpYXRpbmcgY2VsbHMmI3hBOzI8L0lEVGV4
dD48TURMIFJlZl9UeXBlPSJKb3VybmFsIj48UmVmX1R5cGU+Sm91cm5hbDwvUmVmX1R5cGU+PFJl
Zl9JRD4xMDEwNjwvUmVmX0lEPjxUaXRsZV9QcmltYXJ5PlRoZXJhcGV1dGljIHRhcmdldGluZyBv
ZiBjb25zdGl0dXRpdmUgUEFSUCBhY3RpdmF0aW9uIGNvbXByb21pc2VzIHN0ZW0gY2VsbCBwaGVu
b3R5cGUgYW5kIHN1cnZpdmFsIG9mIGdsaW9ibGFzdG9tYS1pbml0aWF0aW5nIGNlbGxzJiN4QTsy
PC9UaXRsZV9QcmltYXJ5PjxBdXRob3JzX1ByaW1hcnk+VmVuZXJlLE0uPC9BdXRob3JzX1ByaW1h
cnk+PEF1dGhvcnNfUHJpbWFyeT5IYW1lcmxpayxQLjwvQXV0aG9yc19QcmltYXJ5PjxBdXRob3Jz
X1ByaW1hcnk+V3UsUS48L0F1dGhvcnNfUHJpbWFyeT48QXV0aG9yc19QcmltYXJ5PlJhc211c3Nl
bixSLkQuPC9BdXRob3JzX1ByaW1hcnk+PEF1dGhvcnNfUHJpbWFyeT5Tb25nLEwuQS48L0F1dGhv
cnNfUHJpbWFyeT48QXV0aG9yc19QcmltYXJ5PlZhc2FuamksQS48L0F1dGhvcnNfUHJpbWFyeT48
QXV0aG9yc19QcmltYXJ5PlRlbmxleSxOLjwvQXV0aG9yc19QcmltYXJ5PjxBdXRob3JzX1ByaW1h
cnk+RmxhdmFoYW4sVy5BLjwvQXV0aG9yc19QcmltYXJ5PjxBdXRob3JzX1ByaW1hcnk+SGplbG1l
bGFuZCxBLkIuPC9BdXRob3JzX1ByaW1hcnk+PEF1dGhvcnNfUHJpbWFyeT5CYXJ0ZWssSi48L0F1
dGhvcnNfUHJpbWFyeT48QXV0aG9yc19QcmltYXJ5PlJpY2gsSi5OLjwvQXV0aG9yc19QcmltYXJ5
PjxEYXRlX1ByaW1hcnk+MjAxNC8yPC9EYXRlX1ByaW1hcnk+PEtleXdvcmRzPmFjdGl2YXRlZDwv
S2V5d29yZHM+PEtleXdvcmRzPmFjdGl2YXRpb248L0tleXdvcmRzPjxLZXl3b3Jkcz5BbmltYWxz
PC9LZXl3b3Jkcz48S2V5d29yZHM+YW50YWdvbmlzdHMgJmFtcDsgaW5oaWJpdG9yczwvS2V5d29y
ZHM+PEtleXdvcmRzPmFwb3B0b3NpczwvS2V5d29yZHM+PEtleXdvcmRzPkFydGljbGU8L0tleXdv
cmRzPjxLZXl3b3Jkcz5jYW5jZXI8L0tleXdvcmRzPjxLZXl3b3Jkcz5jZWxsPC9LZXl3b3Jkcz48
S2V5d29yZHM+Y2VsbCBwcm9saWZlcmF0aW9uPC9LZXl3b3Jkcz48S2V5d29yZHM+Y2VsbCBzdXJ2
aXZhbDwvS2V5d29yZHM+PEtleXdvcmRzPmNlbGxzPC9LZXl3b3Jkcz48S2V5d29yZHM+Q2xpbmlj
YWwgVHJpYWxzPC9LZXl3b3Jkcz48S2V5d29yZHM+ZGFtYWdlPC9LZXl3b3Jkcz48S2V5d29yZHM+
ZGV2ZWxvcG1lbnQ8L0tleXdvcmRzPjxLZXl3b3Jkcz5ETkE8L0tleXdvcmRzPjxLZXl3b3Jkcz5E
TkEgZGFtYWdlPC9LZXl3b3Jkcz48S2V5d29yZHM+RE5BIGRhbWFnZSByZXNwb25zZTwvS2V5d29y
ZHM+PEtleXdvcmRzPkROQSByZXBhaXI8L0tleXdvcmRzPjxLZXl3b3Jkcz5ETkEtRGFtYWdlPC9L
ZXl3b3Jkcz48S2V5d29yZHM+RG9zZS1SZXNwb25zZSBSZWxhdGlvbnNoaXAsRHJ1ZzwvS2V5d29y
ZHM+PEtleXdvcmRzPmRydWcgZWZmZWN0czwvS2V5d29yZHM+PEtleXdvcmRzPkVDPC9LZXl3b3Jk
cz48S2V5d29yZHM+R0VOT01FPC9LZXl3b3Jkcz48S2V5d29yZHM+Z2xpb2JsYXN0b21hPC9LZXl3
b3Jkcz48S2V5d29yZHM+Z3Jvd3RoPC9LZXl3b3Jkcz48S2V5d29yZHM+aHVtYW5zPC9LZXl3b3Jk
cz48S2V5d29yZHM+aW4gdml2bzwvS2V5d29yZHM+PEtleXdvcmRzPmluLXZpdm88L0tleXdvcmRz
PjxLZXl3b3Jkcz5pbmhpYml0aW9uPC9LZXl3b3Jkcz48S2V5d29yZHM+aW5pdGlhdGlvbjwvS2V5
d29yZHM+PEtleXdvcmRzPmlvbml6aW5nPC9LZXl3b3Jkcz48S2V5d29yZHM+aW9uaXppbmcgcmFk
aWF0aW9uPC9LZXl3b3Jkcz48S2V5d29yZHM+TWFsZTwvS2V5d29yZHM+PEtleXdvcmRzPm1ldGFi
b2xpc208L0tleXdvcmRzPjxLZXl3b3Jkcz5NaWNlPC9LZXl3b3Jkcz48S2V5d29yZHM+TWljZSxO
dWRlPC9LZXl3b3Jkcz48S2V5d29yZHM+bW9sZWN1bGFyPC9LZXl3b3Jkcz48S2V5d29yZHM+TmVv
cGxhc3RpYyBTdGVtIENlbGxzPC9LZXl3b3Jkcz48S2V5d29yZHM+T1hJREFUSVZFPC9LZXl3b3Jk
cz48S2V5d29yZHM+b3h5Z2VuPC9LZXl3b3Jkcz48S2V5d29yZHM+UEFSUDwvS2V5d29yZHM+PEtl
eXdvcmRzPnBhdGhvbG9neTwvS2V5d29yZHM+PEtleXdvcmRzPnBhdGh3YXk8L0tleXdvcmRzPjxL
ZXl3b3Jkcz5waGFybWFjb2xvZ3k8L0tleXdvcmRzPjxLZXl3b3Jkcz5QaGVub3R5cGU8L0tleXdv
cmRzPjxLZXl3b3Jkcz5QaHRoYWxhemluZXM8L0tleXdvcmRzPjxLZXl3b3Jkcz5QaXBlcmF6aW5l
czwvS2V5d29yZHM+PEtleXdvcmRzPlBvbHkoQURQLXJpYm9zZSkgUG9seW1lcmFzZXM8L0tleXdv
cmRzPjxLZXl3b3Jkcz5wb2x5bWVyYXNlPC9LZXl3b3Jkcz48S2V5d29yZHM+cmFkaWF0aW9uPC9L
ZXl3b3Jkcz48S2V5d29yZHM+cmFkaW90aGVyYXB5PC9LZXl3b3Jkcz48S2V5d29yZHM+cmVhY3Rp
dmUgb3h5Z2VuPC9LZXl3b3Jkcz48S2V5d29yZHM+cmVhY3RpdmUgb3h5Z2VuIHNwZWNpZXM8L0tl
eXdvcmRzPjxLZXl3b3Jkcz5yZXBhaXI8L0tleXdvcmRzPjxLZXl3b3Jkcz5SZXNlYXJjaDwvS2V5
d29yZHM+PEtleXdvcmRzPnJlc2lzdGFuY2U8L0tleXdvcmRzPjxLZXl3b3Jkcz5zaW5nbGUgc3Ry
YW5kIEROQTwvS2V5d29yZHM+PEtleXdvcmRzPnN0cmVzczwvS2V5d29yZHM+PEtleXdvcmRzPlN0
cnVjdHVyZS1BY3Rpdml0eSBSZWxhdGlvbnNoaXA8L0tleXdvcmRzPjxLZXl3b3Jkcz5zdXJ2aXZh
bDwvS2V5d29yZHM+PEtleXdvcmRzPnRoZXJhcHk8L0tleXdvcmRzPjxLZXl3b3Jkcz50dW1vcjwv
S2V5d29yZHM+PEtleXdvcmRzPnR1bW9yaWdlbmljPC9LZXl3b3Jkcz48S2V5d29yZHM+d2VzdGVy
bjwvS2V5d29yZHM+PFJlcHJpbnQ+Tm90IGluIEZpbGU8L1JlcHJpbnQ+PFN0YXJ0X1BhZ2U+MjU4
PC9TdGFydF9QYWdlPjxFbmRfUGFnZT4yNjk8L0VuZF9QYWdlPjxQZXJpb2RpY2FsPkNlbGwgRGVh
dGguRGlmZmVyLjwvUGVyaW9kaWNhbD48Vm9sdW1lPjIxPC9Wb2x1bWU+PElzc3VlPjI8L0lzc3Vl
PjxVc2VyX0RlZl81PlBNQzM4OTA5NDg8L1VzZXJfRGVmXzU+PE1pc2NfMz5jZGQyMDEzMTM2IFtw
aWldOzEwLjEwMzgvY2RkLjIwMTMuMTM2IFtkb2ldPC9NaXNjXzM+PEFkZHJlc3M+RGVwYXJ0bWVu
dCBvZiBTdGVtIENlbGwgQmlvbG9neSBhbmQgUmVnZW5lcmF0aXZlIE1lZGljaW5lLCBMZXJuZXIg
UmVzZWFyY2ggSW5zdGl0dXRlLCBDbGV2ZWxhbmQgQ2xpbmljIEZvdW5kYXRpb24sIDk1MDAgRXVj
bGlkIEF2ZSBORTMwIDk1MDAgRXVjbGlkIEF2ZSwgQ2xldmVsYW5kLCBPSCA0NDE5NSwgVVNBJiN4
QTsxXSBHZW5vbWUgSW50ZWdyaXR5IFVuaXQsIERhbmlzaCBDYW5jZXIgU29jaWV0eSBSZXNlYXJj
aCBDZW50ZXIsIFN0cmFuZGJvdWxldmFyZGVuIDQ5LCBDb3BlbmhhZ2VuIERLLTIxMDAsIERlbm1h
cmsgWzJdIExhYm9yYXRvcnkgb2YgR2Vub21lIEludGVncml0eSwgSW5zdGl0dXRlIG9mIE1vbGVj
dWxhciBhbmQgVHJhbnNsYXRpb25hbCBNZWRpY2luZSwgRmFjdWx0eSBvZiBNZWRpY2luZSBhbmQg
RGVudGlzdHJ5LCBQYWxhY2t5IFVuaXZlcnNpdHksIEhuZXZvdGluc2thIDUsIE9sb21vdWMgQ1ot
Nzc1IDE1LCBDemVjaCBSZXB1YmxpYyYjeEE7RGVwYXJ0bWVudCBvZiBTdGVtIENlbGwgQmlvbG9n
eSBhbmQgUmVnZW5lcmF0aXZlIE1lZGljaW5lLCBMZXJuZXIgUmVzZWFyY2ggSW5zdGl0dXRlLCBD
bGV2ZWxhbmQgQ2xpbmljIEZvdW5kYXRpb24sIDk1MDAgRXVjbGlkIEF2ZSBORTMwIDk1MDAgRXVj
bGlkIEF2ZSwgQ2xldmVsYW5kLCBPSCA0NDE5NSwgVVNBJiN4QTtHZW5vbWUgSW50ZWdyaXR5IFVu
aXQsIERhbmlzaCBDYW5jZXIgU29jaWV0eSBSZXNlYXJjaCBDZW50ZXIsIFN0cmFuZGJvdWxldmFy
ZGVuIDQ5LCBDb3BlbmhhZ2VuIERLLTIxMDAsIERlbm1hcmsmI3hBO0RlcGFydG1lbnQgb2YgU3Rl
bSBDZWxsIEJpb2xvZ3kgYW5kIFJlZ2VuZXJhdGl2ZSBNZWRpY2luZSwgTGVybmVyIFJlc2VhcmNo
IEluc3RpdHV0ZSwgQ2xldmVsYW5kIENsaW5pYyBGb3VuZGF0aW9uLCA5NTAwIEV1Y2xpZCBBdmUg
TkUzMCA5NTAwIEV1Y2xpZCBBdmUsIENsZXZlbGFuZCwgT0ggNDQxOTUsIFVTQSYjeEE7SW1hZ2VJ
USBJbmMuLCBDbGV2ZWxhbmQsIE9IIDQ0MTA2LCBVU0EmI3hBO0ltYWdlSVEgSW5jLiwgQ2xldmVs
YW5kLCBPSCA0NDEwNiwgVVNBJiN4QTtEZXBhcnRtZW50IG9mIFN0ZW0gQ2VsbCBCaW9sb2d5IGFu
ZCBSZWdlbmVyYXRpdmUgTWVkaWNpbmUsIExlcm5lciBSZXNlYXJjaCBJbnN0aXR1dGUsIENsZXZl
bGFuZCBDbGluaWMgRm91bmRhdGlvbiwgOTUwMCBFdWNsaWQgQXZlIE5FMzAgOTUwMCBFdWNsaWQg
QXZlLCBDbGV2ZWxhbmQsIE9IIDQ0MTk1LCBVU0EmI3hBOzFdIERlcGFydG1lbnQgb2YgU3RlbSBD
ZWxsIEJpb2xvZ3kgYW5kIFJlZ2VuZXJhdGl2ZSBNZWRpY2luZSwgTGVybmVyIFJlc2VhcmNoIElu
c3RpdHV0ZSwgQ2xldmVsYW5kIENsaW5pYyBGb3VuZGF0aW9uLCA5NTAwIEV1Y2xpZCBBdmUgTkUz
MCA5NTAwIEV1Y2xpZCBBdmUsIENsZXZlbGFuZCwgT0ggNDQxOTUsIFVTQSBbMl0gRGVwYXJ0bWVu
dCBvZiBNb2xlY3VsYXIgTWVkaWNpbmUsIENsZXZlbGFuZCBDbGluaWMgTGVybmVyIENvbGxlZ2Ug
b2YgTWVkaWNpbmUgYXQgQ2FzZSBXZXN0ZXJuIFJlc2VydmUgVW5pdmVyc2l0eSwgQ2xldmVsYW5k
LCBPSCA0NDEwNiwgVVNBJiN4QTsxXSBHZW5vbWUgSW50ZWdyaXR5IFVuaXQsIERhbmlzaCBDYW5j
ZXIgU29jaWV0eSBSZXNlYXJjaCBDZW50ZXIsIFN0cmFuZGJvdWxldmFyZGVuIDQ5LCBDb3Blbmhh
Z2VuIERLLTIxMDAsIERlbm1hcmsgWzJdIExhYm9yYXRvcnkgb2YgR2Vub21lIEludGVncml0eSwg
SW5zdGl0dXRlIG9mIE1vbGVjdWxhciBhbmQgVHJhbnNsYXRpb25hbCBNZWRpY2luZSwgRmFjdWx0
eSBvZiBNZWRpY2luZSBhbmQgRGVudGlzdHJ5LCBQYWxhY2t5IFVuaXZlcnNpdHksIEhuZXZvdGlu
c2thIDUsIE9sb21vdWMgQ1otNzc1IDE1LCBDemVjaCBSZXB1YmxpYyYjeEE7MV0gRGVwYXJ0bWVu
dCBvZiBTdGVtIENlbGwgQmlvbG9neSBhbmQgUmVnZW5lcmF0aXZlIE1lZGljaW5lLCBMZXJuZXIg
UmVzZWFyY2ggSW5zdGl0dXRlLCBDbGV2ZWxhbmQgQ2xpbmljIEZvdW5kYXRpb24sIDk1MDAgRXVj
bGlkIEF2ZSBORTMwIDk1MDAgRXVjbGlkIEF2ZSwgQ2xldmVsYW5kLCBPSCA0NDE5NSwgVVNBIFsy
XSBEZXBhcnRtZW50IG9mIE1vbGVjdWxhciBNZWRpY2luZSwgQ2xldmVsYW5kIENsaW5pYyBMZXJu
ZXIgQ29sbGVnZSBvZiBNZWRpY2luZSBhdCBDYXNlIFdlc3Rlcm4gUmVzZXJ2ZSBVbml2ZXJzaXR5
LCBDbGV2ZWxhbmQsIE9IIDQ0MTA2LCBVU0E8L0FkZHJlc3M+PFdlYl9VUkw+UE06MjQxMjEyNzc8
L1dlYl9VUkw+PFpaX0pvdXJuYWxTdGRBYmJyZXY+PGYgbmFtZT0iU3lzdGVtIj5DZWxsIERlYXRo
LkRpZmZlci48L2Y+PC9aWl9Kb3VybmFsU3RkQWJicmV2PjxaWl9Xb3JrZm9ybUlEPjE8L1paX1dv
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97382" w:rsidRPr="008619FD">
        <w:rPr>
          <w:rFonts w:ascii="Book Antiqua" w:hAnsi="Book Antiqua"/>
          <w:sz w:val="24"/>
          <w:szCs w:val="24"/>
          <w:vertAlign w:val="superscript"/>
        </w:rPr>
      </w:r>
      <w:r w:rsidR="00497382"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37]</w:t>
      </w:r>
      <w:r w:rsidR="00497382" w:rsidRPr="008619FD">
        <w:rPr>
          <w:rFonts w:ascii="Book Antiqua" w:hAnsi="Book Antiqua"/>
          <w:sz w:val="24"/>
          <w:szCs w:val="24"/>
          <w:vertAlign w:val="superscript"/>
        </w:rPr>
        <w:fldChar w:fldCharType="end"/>
      </w:r>
      <w:r w:rsidR="00710F24" w:rsidRPr="008619FD">
        <w:rPr>
          <w:rFonts w:ascii="Book Antiqua" w:hAnsi="Book Antiqua"/>
          <w:sz w:val="24"/>
          <w:szCs w:val="24"/>
        </w:rPr>
        <w:t xml:space="preserve">. </w:t>
      </w:r>
      <w:proofErr w:type="gramStart"/>
      <w:r w:rsidR="00710F24" w:rsidRPr="008619FD">
        <w:rPr>
          <w:rFonts w:ascii="Book Antiqua" w:hAnsi="Book Antiqua"/>
          <w:sz w:val="24"/>
          <w:szCs w:val="24"/>
        </w:rPr>
        <w:t xml:space="preserve">In addition, </w:t>
      </w:r>
      <w:r w:rsidR="00501B20" w:rsidRPr="008619FD">
        <w:rPr>
          <w:rFonts w:ascii="Book Antiqua" w:hAnsi="Book Antiqua"/>
          <w:sz w:val="24"/>
          <w:szCs w:val="24"/>
        </w:rPr>
        <w:t xml:space="preserve">NSCLC-stem cell survival can be dramatically reduced by </w:t>
      </w:r>
      <w:r w:rsidR="00710F24" w:rsidRPr="008619FD">
        <w:rPr>
          <w:rFonts w:ascii="Book Antiqua" w:hAnsi="Book Antiqua"/>
          <w:sz w:val="24"/>
          <w:szCs w:val="24"/>
        </w:rPr>
        <w:lastRenderedPageBreak/>
        <w:t>Chk1 inhibitors (SB218078 and AZD7762) i</w:t>
      </w:r>
      <w:r w:rsidR="00501B20" w:rsidRPr="008619FD">
        <w:rPr>
          <w:rFonts w:ascii="Book Antiqua" w:hAnsi="Book Antiqua"/>
          <w:sz w:val="24"/>
          <w:szCs w:val="24"/>
        </w:rPr>
        <w:t>n combination with chemotherapy</w:t>
      </w:r>
      <w:proofErr w:type="gramEnd"/>
      <w:r w:rsidR="00497382" w:rsidRPr="008619FD">
        <w:rPr>
          <w:rFonts w:ascii="Book Antiqua" w:hAnsi="Book Antiqua"/>
          <w:sz w:val="24"/>
          <w:szCs w:val="24"/>
          <w:vertAlign w:val="superscript"/>
        </w:rPr>
        <w:fldChar w:fldCharType="begin">
          <w:fldData xml:space="preserve">PFJlZm1hbj48Q2l0ZT48QXV0aG9yPkJhcnR1Y2NpPC9BdXRob3I+PFllYXI+MjAxMjwvWWVhcj48
UmVjTnVtPjEwMTEwPC9SZWNOdW0+PElEVGV4dD5UaGVyYXBldXRpYyB0YXJnZXRpbmcgb2YgQ2hr
MSBpbiBOU0NMQyBzdGVtIGNlbGxzIGR1cmluZyBjaGVtb3RoZXJhcHkmI3hBOzE8L0lEVGV4dD48
TURMIFJlZl9UeXBlPSJKb3VybmFsIj48UmVmX1R5cGU+Sm91cm5hbDwvUmVmX1R5cGU+PFJlZl9J
RD4xMDExMDwvUmVmX0lEPjxUaXRsZV9QcmltYXJ5PlRoZXJhcGV1dGljIHRhcmdldGluZyBvZiBD
aGsxIGluIE5TQ0xDIHN0ZW0gY2VsbHMgZHVyaW5nIGNoZW1vdGhlcmFweSYjeEE7MTwvVGl0bGVf
UHJpbWFyeT48QXV0aG9yc19QcmltYXJ5PkJhcnR1Y2NpLE0uPC9BdXRob3JzX1ByaW1hcnk+PEF1
dGhvcnNfUHJpbWFyeT5TdmVuc3NvbixTLjwvQXV0aG9yc19QcmltYXJ5PjxBdXRob3JzX1ByaW1h
cnk+Um9tYW5pYSxQLjwvQXV0aG9yc19QcmltYXJ5PjxBdXRob3JzX1ByaW1hcnk+RGF0dGlsbyxS
LjwvQXV0aG9yc19QcmltYXJ5PjxBdXRob3JzX1ByaW1hcnk+UGF0cml6aWksTS48L0F1dGhvcnNf
UHJpbWFyeT48QXV0aG9yc19QcmltYXJ5PlNpZ25vcmUsTS48L0F1dGhvcnNfUHJpbWFyeT48QXV0
aG9yc19QcmltYXJ5Pk5hdmFycmEsUy48L0F1dGhvcnNfUHJpbWFyeT48QXV0aG9yc19QcmltYXJ5
PkxvdHRpLEYuPC9BdXRob3JzX1ByaW1hcnk+PEF1dGhvcnNfUHJpbWFyeT5CaWZmb25pLE0uPC9B
dXRob3JzX1ByaW1hcnk+PEF1dGhvcnNfUHJpbWFyeT5QaWxvenppLEUuPC9BdXRob3JzX1ByaW1h
cnk+PEF1dGhvcnNfUHJpbWFyeT5EdXJhbnRpLEUuPC9BdXRob3JzX1ByaW1hcnk+PEF1dGhvcnNf
UHJpbWFyeT5NYXJ0aW5lbGxpLFMuPC9BdXRob3JzX1ByaW1hcnk+PEF1dGhvcnNfUHJpbWFyeT5S
aW5hbGRvLEMuPC9BdXRob3JzX1ByaW1hcnk+PEF1dGhvcnNfUHJpbWFyeT5aZXVuZXIsQS48L0F1
dGhvcnNfUHJpbWFyeT48QXV0aG9yc19QcmltYXJ5Pk1hdWdlcmktU2FjY2EsTS48L0F1dGhvcnNf
UHJpbWFyeT48QXV0aG9yc19QcmltYXJ5PkVyYW1vLEEuPC9BdXRob3JzX1ByaW1hcnk+PEF1dGhv
cnNfUHJpbWFyeT5EZSxNYXJpYSBSLjwvQXV0aG9yc19QcmltYXJ5PjxEYXRlX1ByaW1hcnk+MjAx
Mi81PC9EYXRlX1ByaW1hcnk+PEtleXdvcmRzPmFjdGl2YXRpb248L0tleXdvcmRzPjxLZXl3b3Jk
cz5BbmFsb2dzICZhbXA7IERlcml2YXRpdmVzPC9LZXl3b3Jkcz48S2V5d29yZHM+QW5pbWFsczwv
S2V5d29yZHM+PEtleXdvcmRzPkFydGljbGU8L0tleXdvcmRzPjxLZXl3b3Jkcz5CbG90dGluZyxX
ZXN0ZXJuPC9LZXl3b3Jkcz48S2V5d29yZHM+Y2FuY2VyPC9LZXl3b3Jkcz48S2V5d29yZHM+Q2Fy
Y2lub21hLE5vbi1TbWFsbC1DZWxsIEx1bmc8L0tleXdvcmRzPjxLZXl3b3Jkcz5jZWxsPC9LZXl3
b3Jkcz48S2V5d29yZHM+Y2VsbCBjeWNsZTwvS2V5d29yZHM+PEtleXdvcmRzPmNlbGwgY3ljbGUg
YXJyZXN0PC9LZXl3b3Jkcz48S2V5d29yZHM+Q2VsbCBEaWZmZXJlbnRpYXRpb248L0tleXdvcmRz
PjxLZXl3b3Jkcz5jZWxsIHByb2xpZmVyYXRpb248L0tleXdvcmRzPjxLZXl3b3Jkcz5jZWxsIHN1
cnZpdmFsPC9LZXl3b3Jkcz48S2V5d29yZHM+Q2VsbC1DeWNsZTwvS2V5d29yZHM+PEtleXdvcmRz
PkNlbGwtU3Vydml2YWw8L0tleXdvcmRzPjxLZXl3b3Jkcz5jZWxsczwvS2V5d29yZHM+PEtleXdv
cmRzPmNoZW1vdGhlcmFwZXV0aWMgZHJ1Z3M8L0tleXdvcmRzPjxLZXl3b3Jkcz5jaGVtb3RoZXJh
cHk8L0tleXdvcmRzPjxLZXl3b3Jkcz5DaXNwbGF0aW48L0tleXdvcmRzPjxLZXl3b3Jkcz5DeXRv
bG9neTwvS2V5d29yZHM+PEtleXdvcmRzPmRhbWFnZTwvS2V5d29yZHM+PEtleXdvcmRzPkRlb3h5
Y3l0aWRpbmU8L0tleXdvcmRzPjxLZXl3b3Jkcz5kaWZmZXJlbnRpYXRlZDwvS2V5d29yZHM+PEtl
eXdvcmRzPkROQTwvS2V5d29yZHM+PEtleXdvcmRzPkROQSBkYW1hZ2U8L0tleXdvcmRzPjxLZXl3
b3Jkcz5ETkEgZGFtYWdlIHJlc3BvbnNlPC9LZXl3b3Jkcz48S2V5d29yZHM+RE5BLURhbWFnZTwv
S2V5d29yZHM+PEtleXdvcmRzPmRydWc8L0tleXdvcmRzPjxLZXl3b3Jkcz5kcnVnIGVmZmVjdHM8
L0tleXdvcmRzPjxLZXl3b3Jkcz5kcnVnIHRoZXJhcHk8L0tleXdvcmRzPjxLZXl3b3Jkcz5EUlVH
UzwvS2V5d29yZHM+PEtleXdvcmRzPkVDPC9LZXl3b3Jkcz48S2V5d29yZHM+ZW56eW1lPC9LZXl3
b3Jkcz48S2V5d29yZHM+RW56eW1lIEluaGliaXRvcnM8L0tleXdvcmRzPjxLZXl3b3Jkcz5Fbnp5
bWUtSW5oaWJpdG9yczwvS2V5d29yZHM+PEtleXdvcmRzPmV4cG9zdXJlPC9LZXl3b3Jkcz48S2V5
d29yZHM+RmVtYWxlPC9LZXl3b3Jkcz48S2V5d29yZHM+Rmx1b3Jlc2NlbnQgQW50aWJvZHkgVGVj
aG5pcXVlPC9LZXl3b3Jkcz48S2V5d29yZHM+Z2VuZXRpY3M8L0tleXdvcmRzPjxLZXl3b3Jkcz5n
cm93dGg8L0tleXdvcmRzPjxLZXl3b3Jkcz5odW1hbnM8L0tleXdvcmRzPjxLZXl3b3Jkcz5JTiBW
SVRSTzwvS2V5d29yZHM+PEtleXdvcmRzPmluIHZpdm88L0tleXdvcmRzPjxLZXl3b3Jkcz5Jbi1W
aXRybzwvS2V5d29yZHM+PEtleXdvcmRzPmluLXZpdm88L0tleXdvcmRzPjxLZXl3b3Jkcz5JTkhJ
QklUT1I8L0tleXdvcmRzPjxLZXl3b3Jkcz5raW5hc2U8L0tleXdvcmRzPjxLZXl3b3Jkcz5MdW5n
PC9LZXl3b3Jkcz48S2V5d29yZHM+bHVuZyBjYW5jZXI8L0tleXdvcmRzPjxLZXl3b3Jkcz5tZXRh
Ym9saXNtPC9LZXl3b3Jkcz48S2V5d29yZHM+TWljZTwvS2V5d29yZHM+PEtleXdvcmRzPk1pY2Us
SW5icmVkIE5PRDwvS2V5d29yZHM+PEtleXdvcmRzPk1pY2UsU2NpZDwvS2V5d29yZHM+PEtleXdv
cmRzPm1vbGVjdWxhcjwvS2V5d29yZHM+PEtleXdvcmRzPm1vdXNlPC9LZXl3b3Jkcz48S2V5d29y
ZHM+TmVvcGxhc3RpYyBTdGVtIENlbGxzPC9LZXl3b3Jkcz48S2V5d29yZHM+UDUzPC9LZXl3b3Jk
cz48S2V5d29yZHM+cGhhcm1hY29sb2d5PC9LZXl3b3Jkcz48S2V5d29yZHM+UFJPR1JFU1NJT048
L0tleXdvcmRzPjxLZXl3b3Jkcz5wcm90ZWluPC9LZXl3b3Jkcz48S2V5d29yZHM+cHJvdGVpbiBr
aW5hc2U8L0tleXdvcmRzPjxLZXl3b3Jkcz5wcm90ZWluIGtpbmFzZXM8L0tleXdvcmRzPjxLZXl3
b3Jkcz5yZXBhaXI8L0tleXdvcmRzPjxLZXl3b3Jkcz5SZXNlYXJjaDwvS2V5d29yZHM+PEtleXdv
cmRzPlNURU0gQ0VMTFM8L0tleXdvcmRzPjxLZXl3b3Jkcz5zdXJ2aXZhbDwvS2V5d29yZHM+PEtl
eXdvcmRzPnRoZXJhcGV1dGljIHVzZTwvS2V5d29yZHM+PEtleXdvcmRzPnR1bW9yPC9LZXl3b3Jk
cz48S2V5d29yZHM+VHVtb3IgQ2VsbHMsQ3VsdHVyZWQ8L0tleXdvcmRzPjxLZXl3b3Jkcz5YZW5v
Z3JhZnQgTW9kZWwgQW50aXR1bW9yIEFzc2F5czwvS2V5d29yZHM+PEtleXdvcmRzPlhFTk9HUkFG
VFM8L0tleXdvcmRzPjxSZXByaW50Pk5vdCBpbiBGaWxlPC9SZXByaW50PjxTdGFydF9QYWdlPjc2
ODwvU3RhcnRfUGFnZT48RW5kX1BhZ2U+Nzc4PC9FbmRfUGFnZT48UGVyaW9kaWNhbD5DZWxsIERl
YXRoLkRpZmZlci48L1BlcmlvZGljYWw+PFZvbHVtZT4xOTwvVm9sdW1lPjxJc3N1ZT41PC9Jc3N1
ZT48VXNlcl9EZWZfNT5QTUMzMzIxNjI2PC9Vc2VyX0RlZl81PjxNaXNjXzM+Y2RkMjAxMTE3MCBb
cGlpXTsxMC4xMDM4L2NkZC4yMDExLjE3MCBbZG9pXTwvTWlzY18zPjxBZGRyZXNzPkRlcGFydG1l
bnQgb2YgSGVtYXRvbG9neSwgT25jb2xvZ3kgYW5kIE1vbGVjdWxhciBNZWRpY2luZSwgSXN0aXR1
dG8gU3VwZXJpb3JlIGRpIFNhbml0YSwgUm9tZSAwMDE2MSwgSXRhbHk8L0FkZHJlc3M+PFdlYl9V
Ukw+UE06MjIxMTcxOTc8L1dlYl9VUkw+PFpaX0pvdXJuYWxTdGRBYmJyZXY+PGYgbmFtZT0iU3lz
dGVtIj5DZWxsIERlYXRoLkRpZmZlci48L2Y+PC9aWl9Kb3VybmFsU3RkQWJicmV2PjxaWl9Xb3Jr
Zm9ybUlEPjE8L1paX1dvcmtmb3JtSUQ+PC9NREw+PC9DaXRlPjwvUmVmbWFuPgB=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JhcnR1Y2NpPC9BdXRob3I+PFllYXI+MjAxMjwvWWVhcj48
UmVjTnVtPjEwMTEwPC9SZWNOdW0+PElEVGV4dD5UaGVyYXBldXRpYyB0YXJnZXRpbmcgb2YgQ2hr
MSBpbiBOU0NMQyBzdGVtIGNlbGxzIGR1cmluZyBjaGVtb3RoZXJhcHkmI3hBOzE8L0lEVGV4dD48
TURMIFJlZl9UeXBlPSJKb3VybmFsIj48UmVmX1R5cGU+Sm91cm5hbDwvUmVmX1R5cGU+PFJlZl9J
RD4xMDExMDwvUmVmX0lEPjxUaXRsZV9QcmltYXJ5PlRoZXJhcGV1dGljIHRhcmdldGluZyBvZiBD
aGsxIGluIE5TQ0xDIHN0ZW0gY2VsbHMgZHVyaW5nIGNoZW1vdGhlcmFweSYjeEE7MTwvVGl0bGVf
UHJpbWFyeT48QXV0aG9yc19QcmltYXJ5PkJhcnR1Y2NpLE0uPC9BdXRob3JzX1ByaW1hcnk+PEF1
dGhvcnNfUHJpbWFyeT5TdmVuc3NvbixTLjwvQXV0aG9yc19QcmltYXJ5PjxBdXRob3JzX1ByaW1h
cnk+Um9tYW5pYSxQLjwvQXV0aG9yc19QcmltYXJ5PjxBdXRob3JzX1ByaW1hcnk+RGF0dGlsbyxS
LjwvQXV0aG9yc19QcmltYXJ5PjxBdXRob3JzX1ByaW1hcnk+UGF0cml6aWksTS48L0F1dGhvcnNf
UHJpbWFyeT48QXV0aG9yc19QcmltYXJ5PlNpZ25vcmUsTS48L0F1dGhvcnNfUHJpbWFyeT48QXV0
aG9yc19QcmltYXJ5Pk5hdmFycmEsUy48L0F1dGhvcnNfUHJpbWFyeT48QXV0aG9yc19QcmltYXJ5
PkxvdHRpLEYuPC9BdXRob3JzX1ByaW1hcnk+PEF1dGhvcnNfUHJpbWFyeT5CaWZmb25pLE0uPC9B
dXRob3JzX1ByaW1hcnk+PEF1dGhvcnNfUHJpbWFyeT5QaWxvenppLEUuPC9BdXRob3JzX1ByaW1h
cnk+PEF1dGhvcnNfUHJpbWFyeT5EdXJhbnRpLEUuPC9BdXRob3JzX1ByaW1hcnk+PEF1dGhvcnNf
UHJpbWFyeT5NYXJ0aW5lbGxpLFMuPC9BdXRob3JzX1ByaW1hcnk+PEF1dGhvcnNfUHJpbWFyeT5S
aW5hbGRvLEMuPC9BdXRob3JzX1ByaW1hcnk+PEF1dGhvcnNfUHJpbWFyeT5aZXVuZXIsQS48L0F1
dGhvcnNfUHJpbWFyeT48QXV0aG9yc19QcmltYXJ5Pk1hdWdlcmktU2FjY2EsTS48L0F1dGhvcnNf
UHJpbWFyeT48QXV0aG9yc19QcmltYXJ5PkVyYW1vLEEuPC9BdXRob3JzX1ByaW1hcnk+PEF1dGhv
cnNfUHJpbWFyeT5EZSxNYXJpYSBSLjwvQXV0aG9yc19QcmltYXJ5PjxEYXRlX1ByaW1hcnk+MjAx
Mi81PC9EYXRlX1ByaW1hcnk+PEtleXdvcmRzPmFjdGl2YXRpb248L0tleXdvcmRzPjxLZXl3b3Jk
cz5BbmFsb2dzICZhbXA7IERlcml2YXRpdmVzPC9LZXl3b3Jkcz48S2V5d29yZHM+QW5pbWFsczwv
S2V5d29yZHM+PEtleXdvcmRzPkFydGljbGU8L0tleXdvcmRzPjxLZXl3b3Jkcz5CbG90dGluZyxX
ZXN0ZXJuPC9LZXl3b3Jkcz48S2V5d29yZHM+Y2FuY2VyPC9LZXl3b3Jkcz48S2V5d29yZHM+Q2Fy
Y2lub21hLE5vbi1TbWFsbC1DZWxsIEx1bmc8L0tleXdvcmRzPjxLZXl3b3Jkcz5jZWxsPC9LZXl3
b3Jkcz48S2V5d29yZHM+Y2VsbCBjeWNsZTwvS2V5d29yZHM+PEtleXdvcmRzPmNlbGwgY3ljbGUg
YXJyZXN0PC9LZXl3b3Jkcz48S2V5d29yZHM+Q2VsbCBEaWZmZXJlbnRpYXRpb248L0tleXdvcmRz
PjxLZXl3b3Jkcz5jZWxsIHByb2xpZmVyYXRpb248L0tleXdvcmRzPjxLZXl3b3Jkcz5jZWxsIHN1
cnZpdmFsPC9LZXl3b3Jkcz48S2V5d29yZHM+Q2VsbC1DeWNsZTwvS2V5d29yZHM+PEtleXdvcmRz
PkNlbGwtU3Vydml2YWw8L0tleXdvcmRzPjxLZXl3b3Jkcz5jZWxsczwvS2V5d29yZHM+PEtleXdv
cmRzPmNoZW1vdGhlcmFwZXV0aWMgZHJ1Z3M8L0tleXdvcmRzPjxLZXl3b3Jkcz5jaGVtb3RoZXJh
cHk8L0tleXdvcmRzPjxLZXl3b3Jkcz5DaXNwbGF0aW48L0tleXdvcmRzPjxLZXl3b3Jkcz5DeXRv
bG9neTwvS2V5d29yZHM+PEtleXdvcmRzPmRhbWFnZTwvS2V5d29yZHM+PEtleXdvcmRzPkRlb3h5
Y3l0aWRpbmU8L0tleXdvcmRzPjxLZXl3b3Jkcz5kaWZmZXJlbnRpYXRlZDwvS2V5d29yZHM+PEtl
eXdvcmRzPkROQTwvS2V5d29yZHM+PEtleXdvcmRzPkROQSBkYW1hZ2U8L0tleXdvcmRzPjxLZXl3
b3Jkcz5ETkEgZGFtYWdlIHJlc3BvbnNlPC9LZXl3b3Jkcz48S2V5d29yZHM+RE5BLURhbWFnZTwv
S2V5d29yZHM+PEtleXdvcmRzPmRydWc8L0tleXdvcmRzPjxLZXl3b3Jkcz5kcnVnIGVmZmVjdHM8
L0tleXdvcmRzPjxLZXl3b3Jkcz5kcnVnIHRoZXJhcHk8L0tleXdvcmRzPjxLZXl3b3Jkcz5EUlVH
UzwvS2V5d29yZHM+PEtleXdvcmRzPkVDPC9LZXl3b3Jkcz48S2V5d29yZHM+ZW56eW1lPC9LZXl3
b3Jkcz48S2V5d29yZHM+RW56eW1lIEluaGliaXRvcnM8L0tleXdvcmRzPjxLZXl3b3Jkcz5Fbnp5
bWUtSW5oaWJpdG9yczwvS2V5d29yZHM+PEtleXdvcmRzPmV4cG9zdXJlPC9LZXl3b3Jkcz48S2V5
d29yZHM+RmVtYWxlPC9LZXl3b3Jkcz48S2V5d29yZHM+Rmx1b3Jlc2NlbnQgQW50aWJvZHkgVGVj
aG5pcXVlPC9LZXl3b3Jkcz48S2V5d29yZHM+Z2VuZXRpY3M8L0tleXdvcmRzPjxLZXl3b3Jkcz5n
cm93dGg8L0tleXdvcmRzPjxLZXl3b3Jkcz5odW1hbnM8L0tleXdvcmRzPjxLZXl3b3Jkcz5JTiBW
SVRSTzwvS2V5d29yZHM+PEtleXdvcmRzPmluIHZpdm88L0tleXdvcmRzPjxLZXl3b3Jkcz5Jbi1W
aXRybzwvS2V5d29yZHM+PEtleXdvcmRzPmluLXZpdm88L0tleXdvcmRzPjxLZXl3b3Jkcz5JTkhJ
QklUT1I8L0tleXdvcmRzPjxLZXl3b3Jkcz5raW5hc2U8L0tleXdvcmRzPjxLZXl3b3Jkcz5MdW5n
PC9LZXl3b3Jkcz48S2V5d29yZHM+bHVuZyBjYW5jZXI8L0tleXdvcmRzPjxLZXl3b3Jkcz5tZXRh
Ym9saXNtPC9LZXl3b3Jkcz48S2V5d29yZHM+TWljZTwvS2V5d29yZHM+PEtleXdvcmRzPk1pY2Us
SW5icmVkIE5PRDwvS2V5d29yZHM+PEtleXdvcmRzPk1pY2UsU2NpZDwvS2V5d29yZHM+PEtleXdv
cmRzPm1vbGVjdWxhcjwvS2V5d29yZHM+PEtleXdvcmRzPm1vdXNlPC9LZXl3b3Jkcz48S2V5d29y
ZHM+TmVvcGxhc3RpYyBTdGVtIENlbGxzPC9LZXl3b3Jkcz48S2V5d29yZHM+UDUzPC9LZXl3b3Jk
cz48S2V5d29yZHM+cGhhcm1hY29sb2d5PC9LZXl3b3Jkcz48S2V5d29yZHM+UFJPR1JFU1NJT048
L0tleXdvcmRzPjxLZXl3b3Jkcz5wcm90ZWluPC9LZXl3b3Jkcz48S2V5d29yZHM+cHJvdGVpbiBr
aW5hc2U8L0tleXdvcmRzPjxLZXl3b3Jkcz5wcm90ZWluIGtpbmFzZXM8L0tleXdvcmRzPjxLZXl3
b3Jkcz5yZXBhaXI8L0tleXdvcmRzPjxLZXl3b3Jkcz5SZXNlYXJjaDwvS2V5d29yZHM+PEtleXdv
cmRzPlNURU0gQ0VMTFM8L0tleXdvcmRzPjxLZXl3b3Jkcz5zdXJ2aXZhbDwvS2V5d29yZHM+PEtl
eXdvcmRzPnRoZXJhcGV1dGljIHVzZTwvS2V5d29yZHM+PEtleXdvcmRzPnR1bW9yPC9LZXl3b3Jk
cz48S2V5d29yZHM+VHVtb3IgQ2VsbHMsQ3VsdHVyZWQ8L0tleXdvcmRzPjxLZXl3b3Jkcz5YZW5v
Z3JhZnQgTW9kZWwgQW50aXR1bW9yIEFzc2F5czwvS2V5d29yZHM+PEtleXdvcmRzPlhFTk9HUkFG
VFM8L0tleXdvcmRzPjxSZXByaW50Pk5vdCBpbiBGaWxlPC9SZXByaW50PjxTdGFydF9QYWdlPjc2
ODwvU3RhcnRfUGFnZT48RW5kX1BhZ2U+Nzc4PC9FbmRfUGFnZT48UGVyaW9kaWNhbD5DZWxsIERl
YXRoLkRpZmZlci48L1BlcmlvZGljYWw+PFZvbHVtZT4xOTwvVm9sdW1lPjxJc3N1ZT41PC9Jc3N1
ZT48VXNlcl9EZWZfNT5QTUMzMzIxNjI2PC9Vc2VyX0RlZl81PjxNaXNjXzM+Y2RkMjAxMTE3MCBb
cGlpXTsxMC4xMDM4L2NkZC4yMDExLjE3MCBbZG9pXTwvTWlzY18zPjxBZGRyZXNzPkRlcGFydG1l
bnQgb2YgSGVtYXRvbG9neSwgT25jb2xvZ3kgYW5kIE1vbGVjdWxhciBNZWRpY2luZSwgSXN0aXR1
dG8gU3VwZXJpb3JlIGRpIFNhbml0YSwgUm9tZSAwMDE2MSwgSXRhbHk8L0FkZHJlc3M+PFdlYl9V
Ukw+UE06MjIxMTcxOTc8L1dlYl9VUkw+PFpaX0pvdXJuYWxTdGRBYmJyZXY+PGYgbmFtZT0iU3lz
dGVtIj5DZWxsIERlYXRoLkRpZmZlci48L2Y+PC9aWl9Kb3VybmFsU3RkQWJicmV2PjxaWl9Xb3Jr
Zm9ybUlEPjE8L1paX1dvcmtmb3JtSUQ+PC9NREw+PC9DaXRlPjwvUmVmbWFuPgB=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97382" w:rsidRPr="008619FD">
        <w:rPr>
          <w:rFonts w:ascii="Book Antiqua" w:hAnsi="Book Antiqua"/>
          <w:sz w:val="24"/>
          <w:szCs w:val="24"/>
          <w:vertAlign w:val="superscript"/>
        </w:rPr>
      </w:r>
      <w:r w:rsidR="00497382" w:rsidRPr="008619FD">
        <w:rPr>
          <w:rFonts w:ascii="Book Antiqua" w:hAnsi="Book Antiqua"/>
          <w:sz w:val="24"/>
          <w:szCs w:val="24"/>
          <w:vertAlign w:val="superscript"/>
        </w:rPr>
        <w:fldChar w:fldCharType="separate"/>
      </w:r>
      <w:r w:rsidR="00BB0FE4" w:rsidRPr="008619FD">
        <w:rPr>
          <w:rFonts w:ascii="Book Antiqua" w:hAnsi="Book Antiqua"/>
          <w:noProof/>
          <w:sz w:val="24"/>
          <w:szCs w:val="24"/>
          <w:vertAlign w:val="superscript"/>
        </w:rPr>
        <w:t>[43]</w:t>
      </w:r>
      <w:r w:rsidR="00497382" w:rsidRPr="008619FD">
        <w:rPr>
          <w:rFonts w:ascii="Book Antiqua" w:hAnsi="Book Antiqua"/>
          <w:sz w:val="24"/>
          <w:szCs w:val="24"/>
          <w:vertAlign w:val="superscript"/>
        </w:rPr>
        <w:fldChar w:fldCharType="end"/>
      </w:r>
      <w:r w:rsidR="00710F24" w:rsidRPr="008619FD">
        <w:rPr>
          <w:rFonts w:ascii="Book Antiqua" w:hAnsi="Book Antiqua"/>
          <w:sz w:val="24"/>
          <w:szCs w:val="24"/>
        </w:rPr>
        <w:t xml:space="preserve">. </w:t>
      </w:r>
      <w:r w:rsidR="006E1F29" w:rsidRPr="008619FD">
        <w:rPr>
          <w:rFonts w:ascii="Book Antiqua" w:hAnsi="Book Antiqua"/>
          <w:sz w:val="24"/>
          <w:szCs w:val="24"/>
        </w:rPr>
        <w:t>Recently, the work in our lab revealed depleted miR-93 expression in ovarian CSCs, which is, at least partially, responsible for the upregulated DNA polymerase η expression. Transfection of miR-93 into ovarian CSCs increased their sensitivity to cisplatin treatment, probably through downregulation of DNA polymerase η and thus inhibition of TLS of CSCs</w:t>
      </w:r>
      <w:r w:rsidR="006E1F29" w:rsidRPr="008619FD">
        <w:rPr>
          <w:rFonts w:ascii="Book Antiqua" w:hAnsi="Book Antiqua"/>
          <w:sz w:val="24"/>
          <w:szCs w:val="24"/>
          <w:vertAlign w:val="superscript"/>
        </w:rPr>
        <w:fldChar w:fldCharType="begin"/>
      </w:r>
      <w:r w:rsidR="00252111" w:rsidRPr="008619FD">
        <w:rPr>
          <w:rFonts w:ascii="Book Antiqua" w:hAnsi="Book Antiqua"/>
          <w:sz w:val="24"/>
          <w:szCs w:val="24"/>
          <w:vertAlign w:val="superscript"/>
        </w:rPr>
        <w:instrText xml:space="preserve"> ADDIN REFMGR.CITE &lt;Refman&gt;&lt;Cite&gt;&lt;Author&gt;Srivastava&lt;/Author&gt;&lt;Year&gt;2015&lt;/Year&gt;&lt;RecNum&gt;10120&lt;/RecNum&gt;&lt;IDText&gt;Enhanced expression of DNA polymerase eta contributes to cisplatin resistance of ovarian cancer stem cells&lt;/IDText&gt;&lt;MDL Ref_Type="Generic"&gt;&lt;Ref_Type&gt;Generic&lt;/Ref_Type&gt;&lt;Ref_ID&gt;10120&lt;/Ref_ID&gt;&lt;Title_Primary&gt;Enhanced expression of DNA polymerase eta contributes to cisplatin resistance of ovarian cancer stem cells&lt;/Title_Primary&gt;&lt;Authors_Primary&gt;Srivastava,A.K.&lt;/Authors_Primary&gt;&lt;Authors_Primary&gt;Han,C.&lt;/Authors_Primary&gt;&lt;Authors_Primary&gt;Zhao,R.&lt;/Authors_Primary&gt;&lt;Authors_Primary&gt;Cui,T.&lt;/Authors_Primary&gt;&lt;Authors_Primary&gt;Dai,Y.&lt;/Authors_Primary&gt;&lt;Authors_Primary&gt;Mao,H.&lt;/Authors_Primary&gt;&lt;Authors_Primary&gt;Zhao,W.&lt;/Authors_Primary&gt;&lt;Authors_Primary&gt;Zhang,X.&lt;/Authors_Primary&gt;&lt;Authors_Primary&gt;Yu,J.&lt;/Authors_Primary&gt;&lt;Authors_Primary&gt;Wang,Q.E.&lt;/Authors_Primary&gt;&lt;Date_Primary&gt;2015&lt;/Date_Primary&gt;&lt;Keywords&gt;enhanced&lt;/Keywords&gt;&lt;Keywords&gt;expression&lt;/Keywords&gt;&lt;Keywords&gt;DNA&lt;/Keywords&gt;&lt;Keywords&gt;DNA polymerase&lt;/Keywords&gt;&lt;Keywords&gt;polymerase&lt;/Keywords&gt;&lt;Keywords&gt;Cisplatin&lt;/Keywords&gt;&lt;Keywords&gt;resistance&lt;/Keywords&gt;&lt;Keywords&gt;ovarian&lt;/Keywords&gt;&lt;Keywords&gt;ovarian cancer&lt;/Keywords&gt;&lt;Keywords&gt;cancer&lt;/Keywords&gt;&lt;Keywords&gt;STEM CELLS&lt;/Keywords&gt;&lt;Keywords&gt;cells&lt;/Keywords&gt;&lt;Keywords&gt;cell&lt;/Keywords&gt;&lt;Reprint&gt;Not in File&lt;/Reprint&gt;&lt;Start_Page&gt;Epub ahead of print&lt;/Start_Page&gt;&lt;Periodical&gt;Proc.Natl.Acad.Sci.U.S.A.&lt;/Periodical&gt;&lt;ZZ_JournalStdAbbrev&gt;&lt;f name="System"&gt;Proc.Natl.Acad.Sci.U.S.A.&lt;/f&gt;&lt;/ZZ_JournalStdAbbrev&gt;&lt;ZZ_WorkformID&gt;33&lt;/ZZ_WorkformID&gt;&lt;/MDL&gt;&lt;/Cite&gt;&lt;/Refman&gt;</w:instrText>
      </w:r>
      <w:r w:rsidR="006E1F29" w:rsidRPr="008619FD">
        <w:rPr>
          <w:rFonts w:ascii="Book Antiqua" w:hAnsi="Book Antiqua"/>
          <w:sz w:val="24"/>
          <w:szCs w:val="24"/>
          <w:vertAlign w:val="superscript"/>
        </w:rPr>
        <w:fldChar w:fldCharType="separate"/>
      </w:r>
      <w:r w:rsidR="006E1F29" w:rsidRPr="008619FD">
        <w:rPr>
          <w:rFonts w:ascii="Book Antiqua" w:hAnsi="Book Antiqua"/>
          <w:noProof/>
          <w:sz w:val="24"/>
          <w:szCs w:val="24"/>
          <w:vertAlign w:val="superscript"/>
        </w:rPr>
        <w:t>[49]</w:t>
      </w:r>
      <w:r w:rsidR="006E1F29" w:rsidRPr="008619FD">
        <w:rPr>
          <w:rFonts w:ascii="Book Antiqua" w:hAnsi="Book Antiqua"/>
          <w:sz w:val="24"/>
          <w:szCs w:val="24"/>
          <w:vertAlign w:val="superscript"/>
        </w:rPr>
        <w:fldChar w:fldCharType="end"/>
      </w:r>
      <w:r w:rsidR="006E1F29" w:rsidRPr="008619FD">
        <w:rPr>
          <w:rFonts w:ascii="Book Antiqua" w:hAnsi="Book Antiqua"/>
          <w:sz w:val="24"/>
          <w:szCs w:val="24"/>
        </w:rPr>
        <w:t xml:space="preserve">. These findings provide a new avenue to facilitate the eradication of CSCs by platinum-based chemotherapeutics. </w:t>
      </w:r>
      <w:r w:rsidR="00203126" w:rsidRPr="008619FD">
        <w:rPr>
          <w:rFonts w:ascii="Book Antiqua" w:hAnsi="Book Antiqua"/>
          <w:sz w:val="24"/>
          <w:szCs w:val="24"/>
        </w:rPr>
        <w:t xml:space="preserve">However, given that adult stem cells also possess enhanced DDR, the DDR inhibitors aimed at eliminating CSCs could also sensitize the adult stem cells to DNA damaging agent, resulting in severe side effects. Therefore, identifying the differences in the DDR between adult stem cells and CSCs, and finding the Achilles’ heel in the mechanisms protecting CSCs is critical to the development of potential drugs for facilitating eradication of CSCs by DNA damaging agents. </w:t>
      </w:r>
    </w:p>
    <w:p w14:paraId="106A7A16" w14:textId="77777777" w:rsidR="00F92441" w:rsidRPr="008619FD" w:rsidRDefault="00F92441" w:rsidP="000471E2">
      <w:pPr>
        <w:spacing w:line="360" w:lineRule="auto"/>
        <w:rPr>
          <w:rFonts w:ascii="Book Antiqua" w:hAnsi="Book Antiqua"/>
          <w:sz w:val="24"/>
          <w:szCs w:val="24"/>
        </w:rPr>
      </w:pPr>
    </w:p>
    <w:p w14:paraId="392254D1" w14:textId="4AA6E647" w:rsidR="001A20E2" w:rsidRPr="008619FD" w:rsidRDefault="00204019" w:rsidP="000471E2">
      <w:pPr>
        <w:pStyle w:val="ListParagraph"/>
        <w:tabs>
          <w:tab w:val="left" w:pos="360"/>
        </w:tabs>
        <w:spacing w:line="360" w:lineRule="auto"/>
        <w:ind w:left="0"/>
        <w:rPr>
          <w:rFonts w:ascii="Book Antiqua" w:hAnsi="Book Antiqua" w:cs="Arial"/>
          <w:sz w:val="24"/>
          <w:szCs w:val="24"/>
        </w:rPr>
      </w:pPr>
      <w:r w:rsidRPr="008619FD">
        <w:rPr>
          <w:rFonts w:ascii="Book Antiqua" w:hAnsi="Book Antiqua" w:cs="Arial"/>
          <w:b/>
          <w:sz w:val="24"/>
          <w:szCs w:val="24"/>
        </w:rPr>
        <w:t>CONCLUSION</w:t>
      </w:r>
    </w:p>
    <w:p w14:paraId="13366D3A" w14:textId="060128AC" w:rsidR="00D65FE5" w:rsidRPr="008619FD" w:rsidRDefault="00823F9F" w:rsidP="000471E2">
      <w:pPr>
        <w:tabs>
          <w:tab w:val="left" w:pos="360"/>
        </w:tabs>
        <w:spacing w:line="360" w:lineRule="auto"/>
        <w:rPr>
          <w:rFonts w:ascii="Book Antiqua" w:hAnsi="Book Antiqua"/>
          <w:sz w:val="24"/>
          <w:szCs w:val="24"/>
        </w:rPr>
      </w:pPr>
      <w:proofErr w:type="spellStart"/>
      <w:r w:rsidRPr="008619FD">
        <w:rPr>
          <w:rFonts w:ascii="Book Antiqua" w:hAnsi="Book Antiqua"/>
          <w:sz w:val="24"/>
          <w:szCs w:val="24"/>
        </w:rPr>
        <w:t>Dysregulated</w:t>
      </w:r>
      <w:proofErr w:type="spellEnd"/>
      <w:r w:rsidR="001122AC" w:rsidRPr="008619FD">
        <w:rPr>
          <w:rFonts w:ascii="Book Antiqua" w:hAnsi="Book Antiqua"/>
          <w:sz w:val="24"/>
          <w:szCs w:val="24"/>
        </w:rPr>
        <w:t xml:space="preserve"> DDR is observed in many cancers and </w:t>
      </w:r>
      <w:r w:rsidR="00501B20" w:rsidRPr="008619FD">
        <w:rPr>
          <w:rFonts w:ascii="Book Antiqua" w:hAnsi="Book Antiqua"/>
          <w:sz w:val="24"/>
          <w:szCs w:val="24"/>
        </w:rPr>
        <w:t>is responsible for</w:t>
      </w:r>
      <w:r w:rsidR="001122AC" w:rsidRPr="008619FD">
        <w:rPr>
          <w:rFonts w:ascii="Book Antiqua" w:hAnsi="Book Antiqua"/>
          <w:sz w:val="24"/>
          <w:szCs w:val="24"/>
        </w:rPr>
        <w:t xml:space="preserve"> the genomic instability that related t</w:t>
      </w:r>
      <w:r w:rsidR="00E97CA0" w:rsidRPr="008619FD">
        <w:rPr>
          <w:rFonts w:ascii="Book Antiqua" w:hAnsi="Book Antiqua"/>
          <w:sz w:val="24"/>
          <w:szCs w:val="24"/>
        </w:rPr>
        <w:t>o tumorigenesis and</w:t>
      </w:r>
      <w:r w:rsidR="00501B20" w:rsidRPr="008619FD">
        <w:rPr>
          <w:rFonts w:ascii="Book Antiqua" w:hAnsi="Book Antiqua"/>
          <w:sz w:val="24"/>
          <w:szCs w:val="24"/>
        </w:rPr>
        <w:t xml:space="preserve"> tumor</w:t>
      </w:r>
      <w:r w:rsidR="00E97CA0" w:rsidRPr="008619FD">
        <w:rPr>
          <w:rFonts w:ascii="Book Antiqua" w:hAnsi="Book Antiqua"/>
          <w:sz w:val="24"/>
          <w:szCs w:val="24"/>
        </w:rPr>
        <w:t xml:space="preserve"> progression</w:t>
      </w:r>
      <w:r w:rsidR="00497382" w:rsidRPr="008619FD">
        <w:rPr>
          <w:rFonts w:ascii="Book Antiqua" w:hAnsi="Book Antiqua"/>
          <w:sz w:val="24"/>
          <w:szCs w:val="24"/>
          <w:vertAlign w:val="superscript"/>
        </w:rPr>
        <w:fldChar w:fldCharType="begin">
          <w:fldData xml:space="preserve">PFJlZm1hbj48Q2l0ZT48QXV0aG9yPlZvZ2Vsc3RlaW48L0F1dGhvcj48WWVhcj4yMDEzPC9ZZWFy
PjxSZWNOdW0+MTAxMTU8L1JlY051bT48SURUZXh0PkNhbmNlciBnZW5vbWUgbGFuZHNjYXBlcyYj
eEE7MjwvSURUZXh0PjxNREwgUmVmX1R5cGU9IkpvdXJuYWwiPjxSZWZfVHlwZT5Kb3VybmFsPC9S
ZWZfVHlwZT48UmVmX0lEPjEwMTE1PC9SZWZfSUQ+PFRpdGxlX1ByaW1hcnk+Q2FuY2VyIGdlbm9t
ZSBsYW5kc2NhcGVzJiN4QTsyPC9UaXRsZV9QcmltYXJ5PjxBdXRob3JzX1ByaW1hcnk+Vm9nZWxz
dGVpbixCLjwvQXV0aG9yc19QcmltYXJ5PjxBdXRob3JzX1ByaW1hcnk+UGFwYWRvcG91bG9zLE4u
PC9BdXRob3JzX1ByaW1hcnk+PEF1dGhvcnNfUHJpbWFyeT5WZWxjdWxlc2N1LFYuRS48L0F1dGhv
cnNfUHJpbWFyeT48QXV0aG9yc19QcmltYXJ5Plpob3UsUy48L0F1dGhvcnNfUHJpbWFyeT48QXV0
aG9yc19QcmltYXJ5PkRpYXosTC5BLixKci48L0F1dGhvcnNfUHJpbWFyeT48QXV0aG9yc19Qcmlt
YXJ5PktpbnpsZXIsSy5XLjwvQXV0aG9yc19QcmltYXJ5PjxEYXRlX1ByaW1hcnk+MjAxMy8zLzI5
PC9EYXRlX1ByaW1hcnk+PEtleXdvcmRzPkFydGljbGU8L0tleXdvcmRzPjxLZXl3b3Jkcz5jYW5j
ZXI8L0tleXdvcmRzPjxLZXl3b3Jkcz5jZWxsPC9LZXl3b3Jkcz48S2V5d29yZHM+Y2VsbCBzdXJ2
aXZhbDwvS2V5d29yZHM+PEtleXdvcmRzPkNlbGwgVHJhbnNmb3JtYXRpb24sTmVvcGxhc3RpYzwv
S2V5d29yZHM+PEtleXdvcmRzPkNlbGwtU3Vydml2YWw8L0tleXdvcmRzPjxLZXl3b3Jkcz5DZWxs
dWxhcjwvS2V5d29yZHM+PEtleXdvcmRzPmNvcmU8L0tleXdvcmRzPjxLZXl3b3Jkcz5kZXZlbG9w
bWVudDwvS2V5d29yZHM+PEtleXdvcmRzPmdlbmU8L0tleXdvcmRzPjxLZXl3b3Jkcz5nZW5lczwv
S2V5d29yZHM+PEtleXdvcmRzPkdlbmVzLE5lb3BsYXNtPC9LZXl3b3Jkcz48S2V5d29yZHM+R2Vu
ZXRpYyBIZXRlcm9nZW5laXR5PC9LZXl3b3Jkcz48S2V5d29yZHM+Z2VuZXRpY3M8L0tleXdvcmRz
PjxLZXl3b3Jkcz5HRU5PTUU8L0tleXdvcmRzPjxLZXl3b3Jkcz5HZW5vbWUsSHVtYW48L0tleXdv
cmRzPjxLZXl3b3Jkcz5HRU5PTUlDPC9LZXl3b3Jkcz48S2V5d29yZHM+Z3Jvd3RoPC9LZXl3b3Jk
cz48S2V5d29yZHM+SHVtYW48L0tleXdvcmRzPjxLZXl3b3Jkcz5IdW1hbiBjYW5jZXI8L0tleXdv
cmRzPjxLZXl3b3Jkcz5odW1hbnM8L0tleXdvcmRzPjxLZXl3b3Jkcz5Nb3JiaWRpdHk8L0tleXdv
cmRzPjxLZXl3b3Jkcz5tb3J0YWxpdHk8L0tleXdvcmRzPjxLZXl3b3Jkcz5tdXRhZ2VuZXNpczwv
S2V5d29yZHM+PEtleXdvcmRzPk11dGF0aW9uPC9LZXl3b3Jkcz48S2V5d29yZHM+bXV0YXRpb25z
PC9LZXl3b3Jkcz48S2V5d29yZHM+TmVvcGxhc21zPC9LZXl3b3Jkcz48S2V5d29yZHM+cGF0aHdh
eTwvS2V5d29yZHM+PEtleXdvcmRzPnBhdGh3YXlzPC9LZXl3b3Jkcz48S2V5d29yZHM+UmVzZWFy
Y2g8L0tleXdvcmRzPjxLZXl3b3Jkcz5SZXZpZXc8L0tleXdvcmRzPjxLZXl3b3Jkcz5zZXF1ZW5j
aW5nPC9LZXl3b3Jkcz48S2V5d29yZHM+c2lnbmFsIHRyYW5zZHVjdGlvbjwvS2V5d29yZHM+PEtl
eXdvcmRzPnN1cnZpdmFsPC9LZXl3b3Jkcz48S2V5d29yZHM+dHVtb3I8L0tleXdvcmRzPjxLZXl3
b3Jkcz50dW1vcmlnZW5lc2lzPC9LZXl3b3Jkcz48S2V5d29yZHM+dHVtb3JzPC9LZXl3b3Jkcz48
UmVwcmludD5Ob3QgaW4gRmlsZTwvUmVwcmludD48U3RhcnRfUGFnZT4xNTQ2PC9TdGFydF9QYWdl
PjxFbmRfUGFnZT4xNTU4PC9FbmRfUGFnZT48UGVyaW9kaWNhbD5TY2llbmNlPC9QZXJpb2RpY2Fs
PjxWb2x1bWU+MzM5PC9Wb2x1bWU+PElzc3VlPjYxMjc8L0lzc3VlPjxVc2VyX0RlZl81PlBNQzM3
NDk4ODA8L1VzZXJfRGVmXzU+PE1pc2NfMz4zMzkvNjEyNy8xNTQ2IFtwaWldOzEwLjExMjYvc2Np
ZW5jZS4xMjM1MTIyIFtkb2ldPC9NaXNjXzM+PEFkZHJlc3M+VGhlIEx1ZHdpZyBDZW50ZXIgYW5k
IFRoZSBIb3dhcmQgSHVnaGVzIE1lZGljYWwgSW5zdGl0dXRlIGF0IEpvaG5zIEhvcGtpbnMgS2lt
bWVsIENhbmNlciBDZW50ZXIsIEJhbHRpbW9yZSwgTUQgMjEyODcsIFVTQTwvQWRkcmVzcz48V2Vi
X1VSTD5QTToyMzUzOTU5NDwvV2ViX1VSTD48WlpfSm91cm5hbFN0ZEFiYnJldj48ZiBuYW1lPSJT
eXN0ZW0iPlNjaWVuY2U8L2Y+PC9aWl9Kb3VybmFsU3RkQWJicmV2PjxaWl9Xb3JrZm9ybUlEPjE8
L1paX1dvcmtmb3JtSUQ+PC9NREw+PC9DaXRlPjwvUmVmbWFuPm==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ZvZ2Vsc3RlaW48L0F1dGhvcj48WWVhcj4yMDEzPC9ZZWFy
PjxSZWNOdW0+MTAxMTU8L1JlY051bT48SURUZXh0PkNhbmNlciBnZW5vbWUgbGFuZHNjYXBlcyYj
eEE7MjwvSURUZXh0PjxNREwgUmVmX1R5cGU9IkpvdXJuYWwiPjxSZWZfVHlwZT5Kb3VybmFsPC9S
ZWZfVHlwZT48UmVmX0lEPjEwMTE1PC9SZWZfSUQ+PFRpdGxlX1ByaW1hcnk+Q2FuY2VyIGdlbm9t
ZSBsYW5kc2NhcGVzJiN4QTsyPC9UaXRsZV9QcmltYXJ5PjxBdXRob3JzX1ByaW1hcnk+Vm9nZWxz
dGVpbixCLjwvQXV0aG9yc19QcmltYXJ5PjxBdXRob3JzX1ByaW1hcnk+UGFwYWRvcG91bG9zLE4u
PC9BdXRob3JzX1ByaW1hcnk+PEF1dGhvcnNfUHJpbWFyeT5WZWxjdWxlc2N1LFYuRS48L0F1dGhv
cnNfUHJpbWFyeT48QXV0aG9yc19QcmltYXJ5Plpob3UsUy48L0F1dGhvcnNfUHJpbWFyeT48QXV0
aG9yc19QcmltYXJ5PkRpYXosTC5BLixKci48L0F1dGhvcnNfUHJpbWFyeT48QXV0aG9yc19Qcmlt
YXJ5PktpbnpsZXIsSy5XLjwvQXV0aG9yc19QcmltYXJ5PjxEYXRlX1ByaW1hcnk+MjAxMy8zLzI5
PC9EYXRlX1ByaW1hcnk+PEtleXdvcmRzPkFydGljbGU8L0tleXdvcmRzPjxLZXl3b3Jkcz5jYW5j
ZXI8L0tleXdvcmRzPjxLZXl3b3Jkcz5jZWxsPC9LZXl3b3Jkcz48S2V5d29yZHM+Y2VsbCBzdXJ2
aXZhbDwvS2V5d29yZHM+PEtleXdvcmRzPkNlbGwgVHJhbnNmb3JtYXRpb24sTmVvcGxhc3RpYzwv
S2V5d29yZHM+PEtleXdvcmRzPkNlbGwtU3Vydml2YWw8L0tleXdvcmRzPjxLZXl3b3Jkcz5DZWxs
dWxhcjwvS2V5d29yZHM+PEtleXdvcmRzPmNvcmU8L0tleXdvcmRzPjxLZXl3b3Jkcz5kZXZlbG9w
bWVudDwvS2V5d29yZHM+PEtleXdvcmRzPmdlbmU8L0tleXdvcmRzPjxLZXl3b3Jkcz5nZW5lczwv
S2V5d29yZHM+PEtleXdvcmRzPkdlbmVzLE5lb3BsYXNtPC9LZXl3b3Jkcz48S2V5d29yZHM+R2Vu
ZXRpYyBIZXRlcm9nZW5laXR5PC9LZXl3b3Jkcz48S2V5d29yZHM+Z2VuZXRpY3M8L0tleXdvcmRz
PjxLZXl3b3Jkcz5HRU5PTUU8L0tleXdvcmRzPjxLZXl3b3Jkcz5HZW5vbWUsSHVtYW48L0tleXdv
cmRzPjxLZXl3b3Jkcz5HRU5PTUlDPC9LZXl3b3Jkcz48S2V5d29yZHM+Z3Jvd3RoPC9LZXl3b3Jk
cz48S2V5d29yZHM+SHVtYW48L0tleXdvcmRzPjxLZXl3b3Jkcz5IdW1hbiBjYW5jZXI8L0tleXdv
cmRzPjxLZXl3b3Jkcz5odW1hbnM8L0tleXdvcmRzPjxLZXl3b3Jkcz5Nb3JiaWRpdHk8L0tleXdv
cmRzPjxLZXl3b3Jkcz5tb3J0YWxpdHk8L0tleXdvcmRzPjxLZXl3b3Jkcz5tdXRhZ2VuZXNpczwv
S2V5d29yZHM+PEtleXdvcmRzPk11dGF0aW9uPC9LZXl3b3Jkcz48S2V5d29yZHM+bXV0YXRpb25z
PC9LZXl3b3Jkcz48S2V5d29yZHM+TmVvcGxhc21zPC9LZXl3b3Jkcz48S2V5d29yZHM+cGF0aHdh
eTwvS2V5d29yZHM+PEtleXdvcmRzPnBhdGh3YXlzPC9LZXl3b3Jkcz48S2V5d29yZHM+UmVzZWFy
Y2g8L0tleXdvcmRzPjxLZXl3b3Jkcz5SZXZpZXc8L0tleXdvcmRzPjxLZXl3b3Jkcz5zZXF1ZW5j
aW5nPC9LZXl3b3Jkcz48S2V5d29yZHM+c2lnbmFsIHRyYW5zZHVjdGlvbjwvS2V5d29yZHM+PEtl
eXdvcmRzPnN1cnZpdmFsPC9LZXl3b3Jkcz48S2V5d29yZHM+dHVtb3I8L0tleXdvcmRzPjxLZXl3
b3Jkcz50dW1vcmlnZW5lc2lzPC9LZXl3b3Jkcz48S2V5d29yZHM+dHVtb3JzPC9LZXl3b3Jkcz48
UmVwcmludD5Ob3QgaW4gRmlsZTwvUmVwcmludD48U3RhcnRfUGFnZT4xNTQ2PC9TdGFydF9QYWdl
PjxFbmRfUGFnZT4xNTU4PC9FbmRfUGFnZT48UGVyaW9kaWNhbD5TY2llbmNlPC9QZXJpb2RpY2Fs
PjxWb2x1bWU+MzM5PC9Wb2x1bWU+PElzc3VlPjYxMjc8L0lzc3VlPjxVc2VyX0RlZl81PlBNQzM3
NDk4ODA8L1VzZXJfRGVmXzU+PE1pc2NfMz4zMzkvNjEyNy8xNTQ2IFtwaWldOzEwLjExMjYvc2Np
ZW5jZS4xMjM1MTIyIFtkb2ldPC9NaXNjXzM+PEFkZHJlc3M+VGhlIEx1ZHdpZyBDZW50ZXIgYW5k
IFRoZSBIb3dhcmQgSHVnaGVzIE1lZGljYWwgSW5zdGl0dXRlIGF0IEpvaG5zIEhvcGtpbnMgS2lt
bWVsIENhbmNlciBDZW50ZXIsIEJhbHRpbW9yZSwgTUQgMjEyODcsIFVTQTwvQWRkcmVzcz48V2Vi
X1VSTD5QTToyMzUzOTU5NDwvV2ViX1VSTD48WlpfSm91cm5hbFN0ZEFiYnJldj48ZiBuYW1lPSJT
eXN0ZW0iPlNjaWVuY2U8L2Y+PC9aWl9Kb3VybmFsU3RkQWJicmV2PjxaWl9Xb3JrZm9ybUlEPjE8
L1paX1dvcmtmb3JtSUQ+PC9NREw+PC9DaXRlPjwvUmVmbWFuPm==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497382" w:rsidRPr="008619FD">
        <w:rPr>
          <w:rFonts w:ascii="Book Antiqua" w:hAnsi="Book Antiqua"/>
          <w:sz w:val="24"/>
          <w:szCs w:val="24"/>
          <w:vertAlign w:val="superscript"/>
        </w:rPr>
      </w:r>
      <w:r w:rsidR="00497382" w:rsidRPr="008619FD">
        <w:rPr>
          <w:rFonts w:ascii="Book Antiqua" w:hAnsi="Book Antiqua"/>
          <w:sz w:val="24"/>
          <w:szCs w:val="24"/>
          <w:vertAlign w:val="superscript"/>
        </w:rPr>
        <w:fldChar w:fldCharType="separate"/>
      </w:r>
      <w:r w:rsidR="009569A1" w:rsidRPr="008619FD">
        <w:rPr>
          <w:rFonts w:ascii="Book Antiqua" w:hAnsi="Book Antiqua"/>
          <w:noProof/>
          <w:sz w:val="24"/>
          <w:szCs w:val="24"/>
          <w:vertAlign w:val="superscript"/>
        </w:rPr>
        <w:t>[59</w:t>
      </w:r>
      <w:r w:rsidR="00252111" w:rsidRPr="008619FD">
        <w:rPr>
          <w:rFonts w:ascii="Book Antiqua" w:hAnsi="Book Antiqua"/>
          <w:noProof/>
          <w:sz w:val="24"/>
          <w:szCs w:val="24"/>
          <w:vertAlign w:val="superscript"/>
        </w:rPr>
        <w:t>]</w:t>
      </w:r>
      <w:r w:rsidR="00497382" w:rsidRPr="008619FD">
        <w:rPr>
          <w:rFonts w:ascii="Book Antiqua" w:hAnsi="Book Antiqua"/>
          <w:sz w:val="24"/>
          <w:szCs w:val="24"/>
          <w:vertAlign w:val="superscript"/>
        </w:rPr>
        <w:fldChar w:fldCharType="end"/>
      </w:r>
      <w:r w:rsidR="001122AC" w:rsidRPr="008619FD">
        <w:rPr>
          <w:rFonts w:ascii="Book Antiqua" w:hAnsi="Book Antiqua"/>
          <w:sz w:val="24"/>
          <w:szCs w:val="24"/>
        </w:rPr>
        <w:t xml:space="preserve">. The DDR defects provide an Achilles’s heel that can be exploited </w:t>
      </w:r>
      <w:r w:rsidR="00F45550" w:rsidRPr="008619FD">
        <w:rPr>
          <w:rFonts w:ascii="Book Antiqua" w:hAnsi="Book Antiqua"/>
          <w:sz w:val="24"/>
          <w:szCs w:val="24"/>
        </w:rPr>
        <w:t>for cancer therapy</w:t>
      </w:r>
      <w:r w:rsidR="0082297B" w:rsidRPr="008619FD">
        <w:rPr>
          <w:rFonts w:ascii="Book Antiqua" w:hAnsi="Book Antiqua"/>
          <w:sz w:val="24"/>
          <w:szCs w:val="24"/>
          <w:vertAlign w:val="superscript"/>
        </w:rPr>
        <w:fldChar w:fldCharType="begin">
          <w:fldData xml:space="preserve">PFJlZm1hbj48Q2l0ZT48QXV0aG9yPkxvcmQ8L0F1dGhvcj48WWVhcj4yMDEyPC9ZZWFyPjxSZWNO
dW0+MTAxMTc8L1JlY051bT48SURUZXh0PlRoZSBETkEgZGFtYWdlIHJlc3BvbnNlIGFuZCBjYW5j
ZXIgdGhlcmFweSYjeEE7MjwvSURUZXh0PjxNREwgUmVmX1R5cGU9IkpvdXJuYWwiPjxSZWZfVHlw
ZT5Kb3VybmFsPC9SZWZfVHlwZT48UmVmX0lEPjEwMTE3PC9SZWZfSUQ+PFRpdGxlX1ByaW1hcnk+
VGhlIEROQSBkYW1hZ2UgcmVzcG9uc2UgYW5kIGNhbmNlciB0aGVyYXB5JiN4QTsyPC9UaXRsZV9Q
cmltYXJ5PjxBdXRob3JzX1ByaW1hcnk+TG9yZCxDLkouPC9BdXRob3JzX1ByaW1hcnk+PEF1dGhv
cnNfUHJpbWFyeT5Bc2h3b3J0aCxBLjwvQXV0aG9yc19QcmltYXJ5PjxEYXRlX1ByaW1hcnk+MjAx
Mi8xLzE5PC9EYXRlX1ByaW1hcnk+PEtleXdvcmRzPmFudGFnb25pc3RzICZhbXA7IGluaGliaXRv
cnM8L0tleXdvcmRzPjxLZXl3b3Jkcz5BcnRpY2xlPC9LZXl3b3Jkcz48S2V5d29yZHM+YnJlYXN0
PC9LZXl3b3Jkcz48S2V5d29yZHM+YnJlYXN0IGNhbmNlcjwvS2V5d29yZHM+PEtleXdvcmRzPmNh
bmNlcjwvS2V5d29yZHM+PEtleXdvcmRzPmNhbmNlciBkZXZlbG9wbWVudDwvS2V5d29yZHM+PEtl
eXdvcmRzPmNlbGw8L0tleXdvcmRzPjxLZXl3b3Jkcz5jZWxsIGN5Y2xlPC9LZXl3b3Jkcz48S2V5
d29yZHM+Q2VsbC1DeWNsZTwvS2V5d29yZHM+PEtleXdvcmRzPmNlbGxzPC9LZXl3b3Jkcz48S2V5
d29yZHM+Q2VsbHVsYXI8L0tleXdvcmRzPjxLZXl3b3Jkcz5DSEFSQUNURVJJU1RJQ1M8L0tleXdv
cmRzPjxLZXl3b3Jkcz5jbGFzc2lmaWNhdGlvbjwvS2V5d29yZHM+PEtleXdvcmRzPmRhbWFnZTwv
S2V5d29yZHM+PEtleXdvcmRzPmRldmVsb3BtZW50PC9LZXl3b3Jkcz48S2V5d29yZHM+ZGlzZWFz
ZTwvS2V5d29yZHM+PEtleXdvcmRzPkROQTwvS2V5d29yZHM+PEtleXdvcmRzPkROQSBkYW1hZ2U8
L0tleXdvcmRzPjxLZXl3b3Jkcz5ETkEgZGFtYWdlIHJlc3BvbnNlPC9LZXl3b3Jkcz48S2V5d29y
ZHM+RE5BIHJlcGFpcjwvS2V5d29yZHM+PEtleXdvcmRzPkROQS1EYW1hZ2U8L0tleXdvcmRzPjxL
ZXl3b3Jkcz5ETkEtcmVwYWlyPC9LZXl3b3Jkcz48S2V5d29yZHM+ZHJ1ZyBlZmZlY3RzPC9LZXl3
b3Jkcz48S2V5d29yZHM+RUM8L0tleXdvcmRzPjxLZXl3b3Jkcz5nZW5ldGljczwvS2V5d29yZHM+
PEtleXdvcmRzPkdFTk9NSUM8L0tleXdvcmRzPjxLZXl3b3Jkcz5nZW5vbWljIGluc3RhYmlsaXR5
PC9LZXl3b3Jkcz48S2V5d29yZHM+aHVtYW5zPC9LZXl3b3Jkcz48S2V5d29yZHM+bWV0YWJvbGlz
bTwvS2V5d29yZHM+PEtleXdvcmRzPk1vbGVjdWxhciBUYXJnZXRlZCBUaGVyYXB5PC9LZXl3b3Jk
cz48S2V5d29yZHM+TmVvcGxhc21zPC9LZXl3b3Jkcz48S2V5d29yZHM+TmVvcGxhc3RpYyBTdGVt
IENlbGxzPC9LZXl3b3Jkcz48S2V5d29yZHM+cGF0aG9sb2d5PC9LZXl3b3Jkcz48S2V5d29yZHM+
UG9seShBRFAtcmlib3NlKSBQb2x5bWVyYXNlczwvS2V5d29yZHM+PEtleXdvcmRzPnBvbHltZXJh
c2U8L0tleXdvcmRzPjxLZXl3b3Jkcz5yZXBhaXI8L0tleXdvcmRzPjxLZXl3b3Jkcz5SZXNlYXJj
aDwvS2V5d29yZHM+PEtleXdvcmRzPlJldmlldzwvS2V5d29yZHM+PEtleXdvcmRzPnRoZXJhcHk8
L0tleXdvcmRzPjxLZXl3b3Jkcz5UdW1vciBNaWNyb2Vudmlyb25tZW50PC9LZXl3b3Jkcz48S2V5
d29yZHM+dHVtb3VyPC9LZXl3b3Jkcz48UmVwcmludD5Ob3QgaW4gRmlsZTwvUmVwcmludD48U3Rh
cnRfUGFnZT4yODc8L1N0YXJ0X1BhZ2U+PEVuZF9QYWdlPjI5NDwvRW5kX1BhZ2U+PFBlcmlvZGlj
YWw+TmF0dXJlPC9QZXJpb2RpY2FsPjxWb2x1bWU+NDgxPC9Wb2x1bWU+PElzc3VlPjczODE8L0lz
c3VlPjxNaXNjXzM+bmF0dXJlMTA3NjAgW3BpaV07MTAuMTAzOC9uYXR1cmUxMDc2MCBbZG9pXTwv
TWlzY18zPjxBZGRyZXNzPlRoZSBCcmVha3Rocm91Z2ggQnJlYXN0IENhbmNlciBSZXNlYXJjaCBD
ZW50cmUsIFRoZSBJbnN0aXR1dGUgb2YgQ2FuY2VyIFJlc2VhcmNoLCBGdWxoYW0gUm9hZCwgTG9u
ZG9uIFNXMyA2SkIsIFVLLiBjaHJpcy5sb3JkQGljci5hYy51azwvQWRkcmVzcz48V2ViX1VSTD5Q
TToyMjI1ODYwNzwvV2ViX1VSTD48WlpfSm91cm5hbFN0ZEFiYnJldj48ZiBuYW1lPSJTeXN0ZW0i
Pk5hdHVyZTwvZj48L1paX0pvdXJuYWxTdGRBYmJyZXY+PFpaX1dvcmtmb3JtSUQ+MTwvWlpfV29y
a2Zvcm1JRD48L01ETD48L0NpdGU+PENpdGU+PEF1dGhvcj5Cb3V3bWFuPC9BdXRob3I+PFllYXI+
MjAxMjwvWWVhcj48UmVjTnVtPjEwMTE2PC9SZWNOdW0+PElEVGV4dD5UaGUgZWZmZWN0cyBvZiBk
ZXJlZ3VsYXRlZCBETkEgZGFtYWdlIHNpZ25hbGxpbmcgb24gY2FuY2VyIGNoZW1vdGhlcmFweSBy
ZXNwb25zZSBhbmQgcmVzaXN0YW5jZSYjeEE7MTwvSURUZXh0PjxNREwgUmVmX1R5cGU9IkpvdXJu
YWwiPjxSZWZfVHlwZT5Kb3VybmFsPC9SZWZfVHlwZT48UmVmX0lEPjEwMTE2PC9SZWZfSUQ+PFRp
dGxlX1ByaW1hcnk+VGhlIGVmZmVjdHMgb2YgZGVyZWd1bGF0ZWQgRE5BIGRhbWFnZSBzaWduYWxs
aW5nIG9uIGNhbmNlciBjaGVtb3RoZXJhcHkgcmVzcG9uc2UgYW5kIHJlc2lzdGFuY2UmI3hBOzE8
L1RpdGxlX1ByaW1hcnk+PEF1dGhvcnNfUHJpbWFyeT5Cb3V3bWFuLFAuPC9BdXRob3JzX1ByaW1h
cnk+PEF1dGhvcnNfUHJpbWFyeT5Kb25rZXJzLEouPC9BdXRob3JzX1ByaW1hcnk+PERhdGVfUHJp
bWFyeT4yMDEyLzk8L0RhdGVfUHJpbWFyeT48S2V5d29yZHM+QW50aW5lb3BsYXN0aWMgQWdlbnRz
PC9LZXl3b3Jkcz48S2V5d29yZHM+QW50aW5lb3BsYXN0aWMtQWdlbnRzPC9LZXl3b3Jkcz48S2V5
d29yZHM+QXJ0aWNsZTwvS2V5d29yZHM+PEtleXdvcmRzPmNhbmNlcjwvS2V5d29yZHM+PEtleXdv
cmRzPmNlbGw8L0tleXdvcmRzPjxLZXl3b3Jkcz5jZWxsczwvS2V5d29yZHM+PEtleXdvcmRzPmNo
ZW1vdGhlcmFweTwvS2V5d29yZHM+PEtleXdvcmRzPmRhbWFnZTwvS2V5d29yZHM+PEtleXdvcmRz
PmRldmVsb3BtZW50PC9LZXl3b3Jkcz48S2V5d29yZHM+ZGl2aXNpb248L0tleXdvcmRzPjxLZXl3
b3Jkcz5ETkE8L0tleXdvcmRzPjxLZXl3b3Jkcz5ETkEgZGFtYWdlPC9LZXl3b3Jkcz48S2V5d29y
ZHM+RE5BIGRhbWFnZSByZXNwb25zZTwvS2V5d29yZHM+PEtleXdvcmRzPkROQSByZXBhaXI8L0tl
eXdvcmRzPjxLZXl3b3Jkcz5ETkEtRGFtYWdlPC9LZXl3b3Jkcz48S2V5d29yZHM+RE5BLXJlcGFp
cjwvS2V5d29yZHM+PEtleXdvcmRzPmRydWc8L0tleXdvcmRzPjxLZXl3b3Jkcz5EcnVnIFJlc2lz
dGFuY2UsTmVvcGxhc208L0tleXdvcmRzPjxLZXl3b3Jkcz5kcnVnIHRoZXJhcHk8L0tleXdvcmRz
PjxLZXl3b3Jkcz5HZW5lcyxwNTM8L0tleXdvcmRzPjxLZXl3b3Jkcz5nZW5ldGljczwvS2V5d29y
ZHM+PEtleXdvcmRzPmhvbW9sb2dvdXM8L0tleXdvcmRzPjxLZXl3b3Jkcz5Ib21vbG9nb3VzIFJl
Y29tYmluYXRpb248L0tleXdvcmRzPjxLZXl3b3Jkcz5tZWNoYW5pc208L0tleXdvcmRzPjxLZXl3
b3Jkcz5tZWNoYW5pc21zPC9LZXl3b3Jkcz48S2V5d29yZHM+bW9sZWN1bGFyPC9LZXl3b3Jkcz48
S2V5d29yZHM+TmVvcGxhc21zPC9LZXl3b3Jkcz48S2V5d29yZHM+cGF0aG9sb2d5PC9LZXl3b3Jk
cz48S2V5d29yZHM+cGF0aHdheTwvS2V5d29yZHM+PEtleXdvcmRzPnBhdGh3YXlzPC9LZXl3b3Jk
cz48S2V5d29yZHM+UGh5c2lvbG9neTwvS2V5d29yZHM+PEtleXdvcmRzPnJlY29tYmluYXRpb248
L0tleXdvcmRzPjxLZXl3b3Jkcz5yZXBhaXI8L0tleXdvcmRzPjxLZXl3b3Jkcz5SZXNlYXJjaDwv
S2V5d29yZHM+PEtleXdvcmRzPnJlc2lzdGFuY2U8L0tleXdvcmRzPjxLZXl3b3Jkcz5SZXZpZXc8
L0tleXdvcmRzPjxLZXl3b3Jkcz5zaWduYWwgdHJhbnNkdWN0aW9uPC9LZXl3b3Jkcz48S2V5d29y
ZHM+c3Vydml2YWw8L0tleXdvcmRzPjxLZXl3b3Jkcz50aGVyYXBldXRpYyB1c2U8L0tleXdvcmRz
PjxLZXl3b3Jkcz50aGVyYXB5PC9LZXl3b3Jkcz48S2V5d29yZHM+dHVtb3VyPC9LZXl3b3Jkcz48
UmVwcmludD5Ob3QgaW4gRmlsZTwvUmVwcmludD48U3RhcnRfUGFnZT41ODc8L1N0YXJ0X1BhZ2U+
PEVuZF9QYWdlPjU5ODwvRW5kX1BhZ2U+PFBlcmlvZGljYWw+TmF0LlJldi5DYW5jZXI8L1Blcmlv
ZGljYWw+PFZvbHVtZT4xMjwvVm9sdW1lPjxJc3N1ZT45PC9Jc3N1ZT48TWlzY18zPm5yYzMzNDIg
W3BpaV07MTAuMTAzOC9ucmMzMzQyIFtkb2ldPC9NaXNjXzM+PEFkZHJlc3M+RGl2aXNpb24gb2Yg
TW9sZWN1bGFyIFBhdGhvbG9neSBhbmQgQ2FuY2VyIFN5c3RlbXMgQmlvbG9neSBDZW50ZXIsIFRo
ZSBOZXRoZXJsYW5kcyBDYW5jZXIgSW5zdGl0dXRlLCBQbGVzbWFubGFhbiAxMjEsIDEwNjYgQ1gg
QW1zdGVyZGFtLCBUaGUgTmV0aGVybGFuZHM8L0FkZHJlc3M+PFdlYl9VUkw+UE06MjI5MTg0MTQ8
L1dlYl9VUkw+PFpaX0pvdXJuYWxGdWxsPjxmIG5hbWU9IlN5c3RlbSI+TmF0LlJldi5DYW5jZXI8
L2Y+PC9aWl9Kb3VybmFsRnVsbD48WlpfV29ya2Zvcm1JRD4xPC9aWl9Xb3JrZm9ybUlEPjwvTURM
PjwvQ2l0ZT48Q2l0ZT48QXV0aG9yPkN1cnRpbjwvQXV0aG9yPjxZZWFyPjIwMTI8L1llYXI+PFJl
Y051bT4xMDExODwvUmVjTnVtPjxJRFRleHQ+RE5BIHJlcGFpciBkeXNyZWd1bGF0aW9uIGZyb20g
Y2FuY2VyIGRyaXZlciB0byB0aGVyYXBldXRpYyB0YXJnZXQmI3hBOzE8L0lEVGV4dD48TURMIFJl
Zl9UeXBlPSJKb3VybmFsIj48UmVmX1R5cGU+Sm91cm5hbDwvUmVmX1R5cGU+PFJlZl9JRD4xMDEx
ODwvUmVmX0lEPjxUaXRsZV9QcmltYXJ5PkROQSByZXBhaXIgZHlzcmVndWxhdGlvbiBmcm9tIGNh
bmNlciBkcml2ZXIgdG8gdGhlcmFwZXV0aWMgdGFyZ2V0JiN4QTsxPC9UaXRsZV9QcmltYXJ5PjxB
dXRob3JzX1ByaW1hcnk+Q3VydGluLE4uSi48L0F1dGhvcnNfUHJpbWFyeT48RGF0ZV9QcmltYXJ5
PjIwMTIvMTI8L0RhdGVfUHJpbWFyeT48S2V5d29yZHM+YW5hbHlzaXM8L0tleXdvcmRzPjxLZXl3
b3Jkcz5BbmltYWxzPC9LZXl3b3Jkcz48S2V5d29yZHM+QW50aW5lb3BsYXN0aWMgQWdlbnRzPC9L
ZXl3b3Jkcz48S2V5d29yZHM+QW50aW5lb3BsYXN0aWMtQWdlbnRzPC9LZXl3b3Jkcz48S2V5d29y
ZHM+QXJ0aWNsZTwvS2V5d29yZHM+PEtleXdvcmRzPmJpb2xvZ2ljYWw8L0tleXdvcmRzPjxLZXl3
b3Jkcz5CaW9sb2dpY2FsIE1hcmtlcnM8L0tleXdvcmRzPjxLZXl3b3Jkcz5jYW5jZXI8L0tleXdv
cmRzPjxLZXl3b3Jkcz5jZWxsPC9LZXl3b3Jkcz48S2V5d29yZHM+Y2VsbCBjeWNsZTwvS2V5d29y
ZHM+PEtleXdvcmRzPkNlbGwgQ3ljbGUgQ2hlY2twb2ludHM8L0tleXdvcmRzPjxLZXl3b3Jkcz5D
ZWxsLUN5Y2xlPC9LZXl3b3Jkcz48S2V5d29yZHM+Y2VsbHM8L0tleXdvcmRzPjxLZXl3b3Jkcz5j
aGVtb3RoZXJhcHk8L0tleXdvcmRzPjxLZXl3b3Jkcz5kYW1hZ2U8L0tleXdvcmRzPjxLZXl3b3Jk
cz5ETkE8L0tleXdvcmRzPjxLZXl3b3Jkcz5ETkEgZGFtYWdlPC9LZXl3b3Jkcz48S2V5d29yZHM+
RE5BIGRhbWFnZSByZXNwb25zZTwvS2V5d29yZHM+PEtleXdvcmRzPkROQSByZXBhaXI8L0tleXdv
cmRzPjxLZXl3b3Jkcz5ETkEtRGFtYWdlPC9LZXl3b3Jkcz48S2V5d29yZHM+RE5BLXJlcGFpcjwv
S2V5d29yZHM+PEtleXdvcmRzPmRydWcgZWZmZWN0czwvS2V5d29yZHM+PEtleXdvcmRzPmRydWcg
dGhlcmFweTwvS2V5d29yZHM+PEtleXdvcmRzPmZ1bmN0aW9uPC9LZXl3b3Jkcz48S2V5d29yZHM+
Z2VuZXRpY3M8L0tleXdvcmRzPjxLZXl3b3Jkcz5Ib21vbG9nb3VzIFJlY29tYmluYXRpb248L0tl
eXdvcmRzPjxLZXl3b3Jkcz5odW1hbnM8L0tleXdvcmRzPjxLZXl3b3Jkcz5tYXJrZXJzPC9LZXl3
b3Jkcz48S2V5d29yZHM+TmVvcGxhc21zPC9LZXl3b3Jkcz48S2V5d29yZHM+bm9ydGhlcm48L0tl
eXdvcmRzPjxLZXl3b3Jkcz5PWElEQVRJVkU8L0tleXdvcmRzPjxLZXl3b3Jkcz5wYXRod2F5PC9L
ZXl3b3Jkcz48S2V5d29yZHM+cGF0aHdheXM8L0tleXdvcmRzPjxLZXl3b3Jkcz5waGFybWFjb2tp
bmV0aWNzPC9LZXl3b3Jkcz48S2V5d29yZHM+cGhhcm1hY29sb2d5PC9LZXl3b3Jkcz48S2V5d29y
ZHM+cmFkaW90aGVyYXB5PC9LZXl3b3Jkcz48S2V5d29yZHM+cmVwYWlyPC9LZXl3b3Jkcz48S2V5
d29yZHM+UmVzZWFyY2g8L0tleXdvcmRzPjxLZXl3b3Jkcz5yZXNpc3RhbmNlPC9LZXl3b3Jkcz48
S2V5d29yZHM+UmV2aWV3PC9LZXl3b3Jkcz48S2V5d29yZHM+c2lnbmFsIHRyYW5zZHVjdGlvbjwv
S2V5d29yZHM+PEtleXdvcmRzPnN0cmVzczwvS2V5d29yZHM+PEtleXdvcmRzPnN1cnZpdmFsPC9L
ZXl3b3Jkcz48S2V5d29yZHM+dGhlcmFweTwvS2V5d29yZHM+PFJlcHJpbnQ+Tm90IGluIEZpbGU8
L1JlcHJpbnQ+PFN0YXJ0X1BhZ2U+ODAxPC9TdGFydF9QYWdlPjxFbmRfUGFnZT44MTc8L0VuZF9Q
YWdlPjxQZXJpb2RpY2FsPk5hdC5SZXYuQ2FuY2VyPC9QZXJpb2RpY2FsPjxWb2x1bWU+MTI8L1Zv
bHVtZT48SXNzdWU+MTI8L0lzc3VlPjxNaXNjXzM+bnJjMzM5OSBbcGlpXTsxMC4xMDM4L25yYzMz
OTkgW2RvaV08L01pc2NfMz48QWRkcmVzcz5OZXdjYXN0bGUgVW5pdmVyc2l0eSwgTm9ydGhlcm4g
SW5zdGl0dXRlIGZvciBDYW5jZXIgUmVzZWFyY2gsIE5ld2Nhc3RsZSB1cG9uIFR5bmUgTkUyIDRI
SCwgVUsuIG5pY29sYS5jdXJ0aW5AbmNsLmFjLnVrPC9BZGRyZXNzPjxXZWJfVVJMPlBNOjIzMTc1
MTE5PC9XZWJfVVJMPjxaWl9Kb3VybmFsRnVsbD48ZiBuYW1lPSJTeXN0ZW0iPk5hdC5SZXYuQ2Fu
Y2VyPC9mPjwvWlpfSm91cm5hbEZ1bGw+PFpaX1dvcmtmb3JtSUQ+MTwvWlpfV29ya2Zvcm1JRD48
L01ETD48L0NpdGU+PENpdGU+PEF1dGhvcj5IZWxsZWRheTwvQXV0aG9yPjxZZWFyPjIwMDg8L1ll
YXI+PFJlY051bT4xMDExOTwvUmVjTnVtPjxJRFRleHQ+RE5BIHJlcGFpciBwYXRod2F5cyBhcyB0
YXJnZXRzIGZvciBjYW5jZXIgdGhlcmFweSYjeEE7MTE8L0lEVGV4dD48TURMIFJlZl9UeXBlPSJK
b3VybmFsIj48UmVmX1R5cGU+Sm91cm5hbDwvUmVmX1R5cGU+PFJlZl9JRD4xMDExOTwvUmVmX0lE
PjxUaXRsZV9QcmltYXJ5PkROQSByZXBhaXIgcGF0aHdheXMgYXMgdGFyZ2V0cyBmb3IgY2FuY2Vy
IHRoZXJhcHkmI3hBOzExPC9UaXRsZV9QcmltYXJ5PjxBdXRob3JzX1ByaW1hcnk+SGVsbGVkYXks
VC48L0F1dGhvcnNfUHJpbWFyeT48QXV0aG9yc19QcmltYXJ5PlBldGVybWFubixFLjwvQXV0aG9y
c19QcmltYXJ5PjxBdXRob3JzX1ByaW1hcnk+THVuZGluLEMuPC9BdXRob3JzX1ByaW1hcnk+PEF1
dGhvcnNfUHJpbWFyeT5Ib2Rnc29uLEIuPC9BdXRob3JzX1ByaW1hcnk+PEF1dGhvcnNfUHJpbWFy
eT5TaGFybWEsUi5BLjwvQXV0aG9yc19QcmltYXJ5PjxEYXRlX1ByaW1hcnk+MjAwOC8zPC9EYXRl
X1ByaW1hcnk+PEtleXdvcmRzPkFuaW1hbHM8L0tleXdvcmRzPjxLZXl3b3Jkcz5BbnRpbmVvcGxh
c3RpYyBBZ2VudHM8L0tleXdvcmRzPjxLZXl3b3Jkcz5BbnRpbmVvcGxhc3RpYy1BZ2VudHM8L0tl
eXdvcmRzPjxLZXl3b3Jkcz5BcnRpY2xlPC9LZXl3b3Jkcz48S2V5d29yZHM+Y2FuY2VyPC9LZXl3
b3Jkcz48S2V5d29yZHM+Y2VsbDwvS2V5d29yZHM+PEtleXdvcmRzPmNlbGwgc3Vydml2YWw8L0tl
eXdvcmRzPjxLZXl3b3Jkcz5jZWxsczwvS2V5d29yZHM+PEtleXdvcmRzPmNoZW1vdGhlcmFwZXV0
aWMgZHJ1Z3M8L0tleXdvcmRzPjxLZXl3b3Jkcz5kYW1hZ2U8L0tleXdvcmRzPjxLZXl3b3Jkcz5k
ZXZlbG9wbWVudDwvS2V5d29yZHM+PEtleXdvcmRzPkROQTwvS2V5d29yZHM+PEtleXdvcmRzPkRO
QSBkYW1hZ2U8L0tleXdvcmRzPjxLZXl3b3Jkcz5ETkEgcmVwYWlyPC9LZXl3b3Jkcz48S2V5d29y
ZHM+RE5BIFJlcGFpciBFbnp5bWVzPC9LZXl3b3Jkcz48S2V5d29yZHM+RE5BLURhbWFnZTwvS2V5
d29yZHM+PEtleXdvcmRzPkROQS1yZXBhaXI8L0tleXdvcmRzPjxLZXl3b3Jkcz5kcnVnPC9LZXl3
b3Jkcz48S2V5d29yZHM+RFJVR1M8L0tleXdvcmRzPjxLZXl3b3Jkcz5FQzwvS2V5d29yZHM+PEtl
eXdvcmRzPmVuenltZTwvS2V5d29yZHM+PEtleXdvcmRzPkVuenltZXM8L0tleXdvcmRzPjxLZXl3
b3Jkcz5odW1hbnM8L0tleXdvcmRzPjxLZXl3b3Jkcz5JTkhJQklUT1I8L0tleXdvcmRzPjxLZXl3
b3Jkcz5NZWRpY2FsIE9uY29sb2d5PC9LZXl3b3Jkcz48S2V5d29yZHM+TWV0aG9kczwvS2V5d29y
ZHM+PEtleXdvcmRzPk1vZGVscyxCaW9sb2dpY2FsPC9LZXl3b3Jkcz48S2V5d29yZHM+TmVvcGxh
c21zPC9LZXl3b3Jkcz48S2V5d29yZHM+cGF0aHdheTwvS2V5d29yZHM+PEtleXdvcmRzPnBhdGh3
YXlzPC9LZXl3b3Jkcz48S2V5d29yZHM+cGhhcm1hY29sb2d5PC9LZXl3b3Jkcz48S2V5d29yZHM+
cmFkaWF0aW9uPC9LZXl3b3Jkcz48S2V5d29yZHM+cmVwYWlyPC9LZXl3b3Jkcz48S2V5d29yZHM+
UmVzZWFyY2g8L0tleXdvcmRzPjxLZXl3b3Jkcz5SZXZpZXc8L0tleXdvcmRzPjxLZXl3b3Jkcz5z
dXJ2aXZhbDwvS2V5d29yZHM+PEtleXdvcmRzPnRoZXJhcHk8L0tleXdvcmRzPjxLZXl3b3Jkcz5U
cmVhdG1lbnQgT3V0Y29tZTwvS2V5d29yZHM+PEtleXdvcmRzPnRyZW5kczwvS2V5d29yZHM+PEtl
eXdvcmRzPnR1bW91cjwvS2V5d29yZHM+PFJlcHJpbnQ+Tm90IGluIEZpbGU8L1JlcHJpbnQ+PFN0
YXJ0X1BhZ2U+MTkzPC9TdGFydF9QYWdlPjxFbmRfUGFnZT4yMDQ8L0VuZF9QYWdlPjxQZXJpb2Rp
Y2FsPk5hdC5SZXYuQ2FuY2VyPC9QZXJpb2RpY2FsPjxWb2x1bWU+ODwvVm9sdW1lPjxJc3N1ZT4z
PC9Jc3N1ZT48TWlzY18zPm5yYzIzNDIgW3BpaV07MTAuMTAzOC9ucmMyMzQyIFtkb2ldPC9NaXNj
XzM+PEFkZHJlc3M+UmFkaWF0aW9uIE9uY29sb2d5ICZhbXA7IEJpb2xvZ3ksIFVuaXZlcnNpdHkg
b2YgT3hmb3JkLCBPbGQgUm9hZCBDYW1wdXMgUmVzZWFyY2ggQnVpbGRpbmcsIG9mZiBSb29zZXZl
bHQgRHJpdmUsIEhlYWRpbmd0b24sIE94Zm9yZCwgT1gzIDdEUSwgVUsuIHRob21hcy5oZWxsZWRh
eUByb2Iub3guYWMudWs8L0FkZHJlc3M+PFdlYl9VUkw+UE06MTgyNTY2MTY8L1dlYl9VUkw+PFpa
X0pvdXJuYWxGdWxsPjxmIG5hbWU9IlN5c3RlbSI+TmF0LlJldi5DYW5jZXI8L2Y+PC9aWl9Kb3Vy
bmFsRnVsbD48WlpfV29ya2Zvcm1JRD4xPC9aWl9Xb3JrZm9ybUlEPjwvTURMPjwvQ2l0ZT48L1Jl
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xvcmQ8L0F1dGhvcj48WWVhcj4yMDEyPC9ZZWFyPjxSZWNO
dW0+MTAxMTc8L1JlY051bT48SURUZXh0PlRoZSBETkEgZGFtYWdlIHJlc3BvbnNlIGFuZCBjYW5j
ZXIgdGhlcmFweSYjeEE7MjwvSURUZXh0PjxNREwgUmVmX1R5cGU9IkpvdXJuYWwiPjxSZWZfVHlw
ZT5Kb3VybmFsPC9SZWZfVHlwZT48UmVmX0lEPjEwMTE3PC9SZWZfSUQ+PFRpdGxlX1ByaW1hcnk+
VGhlIEROQSBkYW1hZ2UgcmVzcG9uc2UgYW5kIGNhbmNlciB0aGVyYXB5JiN4QTsyPC9UaXRsZV9Q
cmltYXJ5PjxBdXRob3JzX1ByaW1hcnk+TG9yZCxDLkouPC9BdXRob3JzX1ByaW1hcnk+PEF1dGhv
cnNfUHJpbWFyeT5Bc2h3b3J0aCxBLjwvQXV0aG9yc19QcmltYXJ5PjxEYXRlX1ByaW1hcnk+MjAx
Mi8xLzE5PC9EYXRlX1ByaW1hcnk+PEtleXdvcmRzPmFudGFnb25pc3RzICZhbXA7IGluaGliaXRv
cnM8L0tleXdvcmRzPjxLZXl3b3Jkcz5BcnRpY2xlPC9LZXl3b3Jkcz48S2V5d29yZHM+YnJlYXN0
PC9LZXl3b3Jkcz48S2V5d29yZHM+YnJlYXN0IGNhbmNlcjwvS2V5d29yZHM+PEtleXdvcmRzPmNh
bmNlcjwvS2V5d29yZHM+PEtleXdvcmRzPmNhbmNlciBkZXZlbG9wbWVudDwvS2V5d29yZHM+PEtl
eXdvcmRzPmNlbGw8L0tleXdvcmRzPjxLZXl3b3Jkcz5jZWxsIGN5Y2xlPC9LZXl3b3Jkcz48S2V5
d29yZHM+Q2VsbC1DeWNsZTwvS2V5d29yZHM+PEtleXdvcmRzPmNlbGxzPC9LZXl3b3Jkcz48S2V5
d29yZHM+Q2VsbHVsYXI8L0tleXdvcmRzPjxLZXl3b3Jkcz5DSEFSQUNURVJJU1RJQ1M8L0tleXdv
cmRzPjxLZXl3b3Jkcz5jbGFzc2lmaWNhdGlvbjwvS2V5d29yZHM+PEtleXdvcmRzPmRhbWFnZTwv
S2V5d29yZHM+PEtleXdvcmRzPmRldmVsb3BtZW50PC9LZXl3b3Jkcz48S2V5d29yZHM+ZGlzZWFz
ZTwvS2V5d29yZHM+PEtleXdvcmRzPkROQTwvS2V5d29yZHM+PEtleXdvcmRzPkROQSBkYW1hZ2U8
L0tleXdvcmRzPjxLZXl3b3Jkcz5ETkEgZGFtYWdlIHJlc3BvbnNlPC9LZXl3b3Jkcz48S2V5d29y
ZHM+RE5BIHJlcGFpcjwvS2V5d29yZHM+PEtleXdvcmRzPkROQS1EYW1hZ2U8L0tleXdvcmRzPjxL
ZXl3b3Jkcz5ETkEtcmVwYWlyPC9LZXl3b3Jkcz48S2V5d29yZHM+ZHJ1ZyBlZmZlY3RzPC9LZXl3
b3Jkcz48S2V5d29yZHM+RUM8L0tleXdvcmRzPjxLZXl3b3Jkcz5nZW5ldGljczwvS2V5d29yZHM+
PEtleXdvcmRzPkdFTk9NSUM8L0tleXdvcmRzPjxLZXl3b3Jkcz5nZW5vbWljIGluc3RhYmlsaXR5
PC9LZXl3b3Jkcz48S2V5d29yZHM+aHVtYW5zPC9LZXl3b3Jkcz48S2V5d29yZHM+bWV0YWJvbGlz
bTwvS2V5d29yZHM+PEtleXdvcmRzPk1vbGVjdWxhciBUYXJnZXRlZCBUaGVyYXB5PC9LZXl3b3Jk
cz48S2V5d29yZHM+TmVvcGxhc21zPC9LZXl3b3Jkcz48S2V5d29yZHM+TmVvcGxhc3RpYyBTdGVt
IENlbGxzPC9LZXl3b3Jkcz48S2V5d29yZHM+cGF0aG9sb2d5PC9LZXl3b3Jkcz48S2V5d29yZHM+
UG9seShBRFAtcmlib3NlKSBQb2x5bWVyYXNlczwvS2V5d29yZHM+PEtleXdvcmRzPnBvbHltZXJh
c2U8L0tleXdvcmRzPjxLZXl3b3Jkcz5yZXBhaXI8L0tleXdvcmRzPjxLZXl3b3Jkcz5SZXNlYXJj
aDwvS2V5d29yZHM+PEtleXdvcmRzPlJldmlldzwvS2V5d29yZHM+PEtleXdvcmRzPnRoZXJhcHk8
L0tleXdvcmRzPjxLZXl3b3Jkcz5UdW1vciBNaWNyb2Vudmlyb25tZW50PC9LZXl3b3Jkcz48S2V5
d29yZHM+dHVtb3VyPC9LZXl3b3Jkcz48UmVwcmludD5Ob3QgaW4gRmlsZTwvUmVwcmludD48U3Rh
cnRfUGFnZT4yODc8L1N0YXJ0X1BhZ2U+PEVuZF9QYWdlPjI5NDwvRW5kX1BhZ2U+PFBlcmlvZGlj
YWw+TmF0dXJlPC9QZXJpb2RpY2FsPjxWb2x1bWU+NDgxPC9Wb2x1bWU+PElzc3VlPjczODE8L0lz
c3VlPjxNaXNjXzM+bmF0dXJlMTA3NjAgW3BpaV07MTAuMTAzOC9uYXR1cmUxMDc2MCBbZG9pXTwv
TWlzY18zPjxBZGRyZXNzPlRoZSBCcmVha3Rocm91Z2ggQnJlYXN0IENhbmNlciBSZXNlYXJjaCBD
ZW50cmUsIFRoZSBJbnN0aXR1dGUgb2YgQ2FuY2VyIFJlc2VhcmNoLCBGdWxoYW0gUm9hZCwgTG9u
ZG9uIFNXMyA2SkIsIFVLLiBjaHJpcy5sb3JkQGljci5hYy51azwvQWRkcmVzcz48V2ViX1VSTD5Q
TToyMjI1ODYwNzwvV2ViX1VSTD48WlpfSm91cm5hbFN0ZEFiYnJldj48ZiBuYW1lPSJTeXN0ZW0i
Pk5hdHVyZTwvZj48L1paX0pvdXJuYWxTdGRBYmJyZXY+PFpaX1dvcmtmb3JtSUQ+MTwvWlpfV29y
a2Zvcm1JRD48L01ETD48L0NpdGU+PENpdGU+PEF1dGhvcj5Cb3V3bWFuPC9BdXRob3I+PFllYXI+
MjAxMjwvWWVhcj48UmVjTnVtPjEwMTE2PC9SZWNOdW0+PElEVGV4dD5UaGUgZWZmZWN0cyBvZiBk
ZXJlZ3VsYXRlZCBETkEgZGFtYWdlIHNpZ25hbGxpbmcgb24gY2FuY2VyIGNoZW1vdGhlcmFweSBy
ZXNwb25zZSBhbmQgcmVzaXN0YW5jZSYjeEE7MTwvSURUZXh0PjxNREwgUmVmX1R5cGU9IkpvdXJu
YWwiPjxSZWZfVHlwZT5Kb3VybmFsPC9SZWZfVHlwZT48UmVmX0lEPjEwMTE2PC9SZWZfSUQ+PFRp
dGxlX1ByaW1hcnk+VGhlIGVmZmVjdHMgb2YgZGVyZWd1bGF0ZWQgRE5BIGRhbWFnZSBzaWduYWxs
aW5nIG9uIGNhbmNlciBjaGVtb3RoZXJhcHkgcmVzcG9uc2UgYW5kIHJlc2lzdGFuY2UmI3hBOzE8
L1RpdGxlX1ByaW1hcnk+PEF1dGhvcnNfUHJpbWFyeT5Cb3V3bWFuLFAuPC9BdXRob3JzX1ByaW1h
cnk+PEF1dGhvcnNfUHJpbWFyeT5Kb25rZXJzLEouPC9BdXRob3JzX1ByaW1hcnk+PERhdGVfUHJp
bWFyeT4yMDEyLzk8L0RhdGVfUHJpbWFyeT48S2V5d29yZHM+QW50aW5lb3BsYXN0aWMgQWdlbnRz
PC9LZXl3b3Jkcz48S2V5d29yZHM+QW50aW5lb3BsYXN0aWMtQWdlbnRzPC9LZXl3b3Jkcz48S2V5
d29yZHM+QXJ0aWNsZTwvS2V5d29yZHM+PEtleXdvcmRzPmNhbmNlcjwvS2V5d29yZHM+PEtleXdv
cmRzPmNlbGw8L0tleXdvcmRzPjxLZXl3b3Jkcz5jZWxsczwvS2V5d29yZHM+PEtleXdvcmRzPmNo
ZW1vdGhlcmFweTwvS2V5d29yZHM+PEtleXdvcmRzPmRhbWFnZTwvS2V5d29yZHM+PEtleXdvcmRz
PmRldmVsb3BtZW50PC9LZXl3b3Jkcz48S2V5d29yZHM+ZGl2aXNpb248L0tleXdvcmRzPjxLZXl3
b3Jkcz5ETkE8L0tleXdvcmRzPjxLZXl3b3Jkcz5ETkEgZGFtYWdlPC9LZXl3b3Jkcz48S2V5d29y
ZHM+RE5BIGRhbWFnZSByZXNwb25zZTwvS2V5d29yZHM+PEtleXdvcmRzPkROQSByZXBhaXI8L0tl
eXdvcmRzPjxLZXl3b3Jkcz5ETkEtRGFtYWdlPC9LZXl3b3Jkcz48S2V5d29yZHM+RE5BLXJlcGFp
cjwvS2V5d29yZHM+PEtleXdvcmRzPmRydWc8L0tleXdvcmRzPjxLZXl3b3Jkcz5EcnVnIFJlc2lz
dGFuY2UsTmVvcGxhc208L0tleXdvcmRzPjxLZXl3b3Jkcz5kcnVnIHRoZXJhcHk8L0tleXdvcmRz
PjxLZXl3b3Jkcz5HZW5lcyxwNTM8L0tleXdvcmRzPjxLZXl3b3Jkcz5nZW5ldGljczwvS2V5d29y
ZHM+PEtleXdvcmRzPmhvbW9sb2dvdXM8L0tleXdvcmRzPjxLZXl3b3Jkcz5Ib21vbG9nb3VzIFJl
Y29tYmluYXRpb248L0tleXdvcmRzPjxLZXl3b3Jkcz5tZWNoYW5pc208L0tleXdvcmRzPjxLZXl3
b3Jkcz5tZWNoYW5pc21zPC9LZXl3b3Jkcz48S2V5d29yZHM+bW9sZWN1bGFyPC9LZXl3b3Jkcz48
S2V5d29yZHM+TmVvcGxhc21zPC9LZXl3b3Jkcz48S2V5d29yZHM+cGF0aG9sb2d5PC9LZXl3b3Jk
cz48S2V5d29yZHM+cGF0aHdheTwvS2V5d29yZHM+PEtleXdvcmRzPnBhdGh3YXlzPC9LZXl3b3Jk
cz48S2V5d29yZHM+UGh5c2lvbG9neTwvS2V5d29yZHM+PEtleXdvcmRzPnJlY29tYmluYXRpb248
L0tleXdvcmRzPjxLZXl3b3Jkcz5yZXBhaXI8L0tleXdvcmRzPjxLZXl3b3Jkcz5SZXNlYXJjaDwv
S2V5d29yZHM+PEtleXdvcmRzPnJlc2lzdGFuY2U8L0tleXdvcmRzPjxLZXl3b3Jkcz5SZXZpZXc8
L0tleXdvcmRzPjxLZXl3b3Jkcz5zaWduYWwgdHJhbnNkdWN0aW9uPC9LZXl3b3Jkcz48S2V5d29y
ZHM+c3Vydml2YWw8L0tleXdvcmRzPjxLZXl3b3Jkcz50aGVyYXBldXRpYyB1c2U8L0tleXdvcmRz
PjxLZXl3b3Jkcz50aGVyYXB5PC9LZXl3b3Jkcz48S2V5d29yZHM+dHVtb3VyPC9LZXl3b3Jkcz48
UmVwcmludD5Ob3QgaW4gRmlsZTwvUmVwcmludD48U3RhcnRfUGFnZT41ODc8L1N0YXJ0X1BhZ2U+
PEVuZF9QYWdlPjU5ODwvRW5kX1BhZ2U+PFBlcmlvZGljYWw+TmF0LlJldi5DYW5jZXI8L1Blcmlv
ZGljYWw+PFZvbHVtZT4xMjwvVm9sdW1lPjxJc3N1ZT45PC9Jc3N1ZT48TWlzY18zPm5yYzMzNDIg
W3BpaV07MTAuMTAzOC9ucmMzMzQyIFtkb2ldPC9NaXNjXzM+PEFkZHJlc3M+RGl2aXNpb24gb2Yg
TW9sZWN1bGFyIFBhdGhvbG9neSBhbmQgQ2FuY2VyIFN5c3RlbXMgQmlvbG9neSBDZW50ZXIsIFRo
ZSBOZXRoZXJsYW5kcyBDYW5jZXIgSW5zdGl0dXRlLCBQbGVzbWFubGFhbiAxMjEsIDEwNjYgQ1gg
QW1zdGVyZGFtLCBUaGUgTmV0aGVybGFuZHM8L0FkZHJlc3M+PFdlYl9VUkw+UE06MjI5MTg0MTQ8
L1dlYl9VUkw+PFpaX0pvdXJuYWxGdWxsPjxmIG5hbWU9IlN5c3RlbSI+TmF0LlJldi5DYW5jZXI8
L2Y+PC9aWl9Kb3VybmFsRnVsbD48WlpfV29ya2Zvcm1JRD4xPC9aWl9Xb3JrZm9ybUlEPjwvTURM
PjwvQ2l0ZT48Q2l0ZT48QXV0aG9yPkN1cnRpbjwvQXV0aG9yPjxZZWFyPjIwMTI8L1llYXI+PFJl
Y051bT4xMDExODwvUmVjTnVtPjxJRFRleHQ+RE5BIHJlcGFpciBkeXNyZWd1bGF0aW9uIGZyb20g
Y2FuY2VyIGRyaXZlciB0byB0aGVyYXBldXRpYyB0YXJnZXQmI3hBOzE8L0lEVGV4dD48TURMIFJl
Zl9UeXBlPSJKb3VybmFsIj48UmVmX1R5cGU+Sm91cm5hbDwvUmVmX1R5cGU+PFJlZl9JRD4xMDEx
ODwvUmVmX0lEPjxUaXRsZV9QcmltYXJ5PkROQSByZXBhaXIgZHlzcmVndWxhdGlvbiBmcm9tIGNh
bmNlciBkcml2ZXIgdG8gdGhlcmFwZXV0aWMgdGFyZ2V0JiN4QTsxPC9UaXRsZV9QcmltYXJ5PjxB
dXRob3JzX1ByaW1hcnk+Q3VydGluLE4uSi48L0F1dGhvcnNfUHJpbWFyeT48RGF0ZV9QcmltYXJ5
PjIwMTIvMTI8L0RhdGVfUHJpbWFyeT48S2V5d29yZHM+YW5hbHlzaXM8L0tleXdvcmRzPjxLZXl3
b3Jkcz5BbmltYWxzPC9LZXl3b3Jkcz48S2V5d29yZHM+QW50aW5lb3BsYXN0aWMgQWdlbnRzPC9L
ZXl3b3Jkcz48S2V5d29yZHM+QW50aW5lb3BsYXN0aWMtQWdlbnRzPC9LZXl3b3Jkcz48S2V5d29y
ZHM+QXJ0aWNsZTwvS2V5d29yZHM+PEtleXdvcmRzPmJpb2xvZ2ljYWw8L0tleXdvcmRzPjxLZXl3
b3Jkcz5CaW9sb2dpY2FsIE1hcmtlcnM8L0tleXdvcmRzPjxLZXl3b3Jkcz5jYW5jZXI8L0tleXdv
cmRzPjxLZXl3b3Jkcz5jZWxsPC9LZXl3b3Jkcz48S2V5d29yZHM+Y2VsbCBjeWNsZTwvS2V5d29y
ZHM+PEtleXdvcmRzPkNlbGwgQ3ljbGUgQ2hlY2twb2ludHM8L0tleXdvcmRzPjxLZXl3b3Jkcz5D
ZWxsLUN5Y2xlPC9LZXl3b3Jkcz48S2V5d29yZHM+Y2VsbHM8L0tleXdvcmRzPjxLZXl3b3Jkcz5j
aGVtb3RoZXJhcHk8L0tleXdvcmRzPjxLZXl3b3Jkcz5kYW1hZ2U8L0tleXdvcmRzPjxLZXl3b3Jk
cz5ETkE8L0tleXdvcmRzPjxLZXl3b3Jkcz5ETkEgZGFtYWdlPC9LZXl3b3Jkcz48S2V5d29yZHM+
RE5BIGRhbWFnZSByZXNwb25zZTwvS2V5d29yZHM+PEtleXdvcmRzPkROQSByZXBhaXI8L0tleXdv
cmRzPjxLZXl3b3Jkcz5ETkEtRGFtYWdlPC9LZXl3b3Jkcz48S2V5d29yZHM+RE5BLXJlcGFpcjwv
S2V5d29yZHM+PEtleXdvcmRzPmRydWcgZWZmZWN0czwvS2V5d29yZHM+PEtleXdvcmRzPmRydWcg
dGhlcmFweTwvS2V5d29yZHM+PEtleXdvcmRzPmZ1bmN0aW9uPC9LZXl3b3Jkcz48S2V5d29yZHM+
Z2VuZXRpY3M8L0tleXdvcmRzPjxLZXl3b3Jkcz5Ib21vbG9nb3VzIFJlY29tYmluYXRpb248L0tl
eXdvcmRzPjxLZXl3b3Jkcz5odW1hbnM8L0tleXdvcmRzPjxLZXl3b3Jkcz5tYXJrZXJzPC9LZXl3
b3Jkcz48S2V5d29yZHM+TmVvcGxhc21zPC9LZXl3b3Jkcz48S2V5d29yZHM+bm9ydGhlcm48L0tl
eXdvcmRzPjxLZXl3b3Jkcz5PWElEQVRJVkU8L0tleXdvcmRzPjxLZXl3b3Jkcz5wYXRod2F5PC9L
ZXl3b3Jkcz48S2V5d29yZHM+cGF0aHdheXM8L0tleXdvcmRzPjxLZXl3b3Jkcz5waGFybWFjb2tp
bmV0aWNzPC9LZXl3b3Jkcz48S2V5d29yZHM+cGhhcm1hY29sb2d5PC9LZXl3b3Jkcz48S2V5d29y
ZHM+cmFkaW90aGVyYXB5PC9LZXl3b3Jkcz48S2V5d29yZHM+cmVwYWlyPC9LZXl3b3Jkcz48S2V5
d29yZHM+UmVzZWFyY2g8L0tleXdvcmRzPjxLZXl3b3Jkcz5yZXNpc3RhbmNlPC9LZXl3b3Jkcz48
S2V5d29yZHM+UmV2aWV3PC9LZXl3b3Jkcz48S2V5d29yZHM+c2lnbmFsIHRyYW5zZHVjdGlvbjwv
S2V5d29yZHM+PEtleXdvcmRzPnN0cmVzczwvS2V5d29yZHM+PEtleXdvcmRzPnN1cnZpdmFsPC9L
ZXl3b3Jkcz48S2V5d29yZHM+dGhlcmFweTwvS2V5d29yZHM+PFJlcHJpbnQ+Tm90IGluIEZpbGU8
L1JlcHJpbnQ+PFN0YXJ0X1BhZ2U+ODAxPC9TdGFydF9QYWdlPjxFbmRfUGFnZT44MTc8L0VuZF9Q
YWdlPjxQZXJpb2RpY2FsPk5hdC5SZXYuQ2FuY2VyPC9QZXJpb2RpY2FsPjxWb2x1bWU+MTI8L1Zv
bHVtZT48SXNzdWU+MTI8L0lzc3VlPjxNaXNjXzM+bnJjMzM5OSBbcGlpXTsxMC4xMDM4L25yYzMz
OTkgW2RvaV08L01pc2NfMz48QWRkcmVzcz5OZXdjYXN0bGUgVW5pdmVyc2l0eSwgTm9ydGhlcm4g
SW5zdGl0dXRlIGZvciBDYW5jZXIgUmVzZWFyY2gsIE5ld2Nhc3RsZSB1cG9uIFR5bmUgTkUyIDRI
SCwgVUsuIG5pY29sYS5jdXJ0aW5AbmNsLmFjLnVrPC9BZGRyZXNzPjxXZWJfVVJMPlBNOjIzMTc1
MTE5PC9XZWJfVVJMPjxaWl9Kb3VybmFsRnVsbD48ZiBuYW1lPSJTeXN0ZW0iPk5hdC5SZXYuQ2Fu
Y2VyPC9mPjwvWlpfSm91cm5hbEZ1bGw+PFpaX1dvcmtmb3JtSUQ+MTwvWlpfV29ya2Zvcm1JRD48
L01ETD48L0NpdGU+PENpdGU+PEF1dGhvcj5IZWxsZWRheTwvQXV0aG9yPjxZZWFyPjIwMDg8L1ll
YXI+PFJlY051bT4xMDExOTwvUmVjTnVtPjxJRFRleHQ+RE5BIHJlcGFpciBwYXRod2F5cyBhcyB0
YXJnZXRzIGZvciBjYW5jZXIgdGhlcmFweSYjeEE7MTE8L0lEVGV4dD48TURMIFJlZl9UeXBlPSJK
b3VybmFsIj48UmVmX1R5cGU+Sm91cm5hbDwvUmVmX1R5cGU+PFJlZl9JRD4xMDExOTwvUmVmX0lE
PjxUaXRsZV9QcmltYXJ5PkROQSByZXBhaXIgcGF0aHdheXMgYXMgdGFyZ2V0cyBmb3IgY2FuY2Vy
IHRoZXJhcHkmI3hBOzExPC9UaXRsZV9QcmltYXJ5PjxBdXRob3JzX1ByaW1hcnk+SGVsbGVkYXks
VC48L0F1dGhvcnNfUHJpbWFyeT48QXV0aG9yc19QcmltYXJ5PlBldGVybWFubixFLjwvQXV0aG9y
c19QcmltYXJ5PjxBdXRob3JzX1ByaW1hcnk+THVuZGluLEMuPC9BdXRob3JzX1ByaW1hcnk+PEF1
dGhvcnNfUHJpbWFyeT5Ib2Rnc29uLEIuPC9BdXRob3JzX1ByaW1hcnk+PEF1dGhvcnNfUHJpbWFy
eT5TaGFybWEsUi5BLjwvQXV0aG9yc19QcmltYXJ5PjxEYXRlX1ByaW1hcnk+MjAwOC8zPC9EYXRl
X1ByaW1hcnk+PEtleXdvcmRzPkFuaW1hbHM8L0tleXdvcmRzPjxLZXl3b3Jkcz5BbnRpbmVvcGxh
c3RpYyBBZ2VudHM8L0tleXdvcmRzPjxLZXl3b3Jkcz5BbnRpbmVvcGxhc3RpYy1BZ2VudHM8L0tl
eXdvcmRzPjxLZXl3b3Jkcz5BcnRpY2xlPC9LZXl3b3Jkcz48S2V5d29yZHM+Y2FuY2VyPC9LZXl3
b3Jkcz48S2V5d29yZHM+Y2VsbDwvS2V5d29yZHM+PEtleXdvcmRzPmNlbGwgc3Vydml2YWw8L0tl
eXdvcmRzPjxLZXl3b3Jkcz5jZWxsczwvS2V5d29yZHM+PEtleXdvcmRzPmNoZW1vdGhlcmFwZXV0
aWMgZHJ1Z3M8L0tleXdvcmRzPjxLZXl3b3Jkcz5kYW1hZ2U8L0tleXdvcmRzPjxLZXl3b3Jkcz5k
ZXZlbG9wbWVudDwvS2V5d29yZHM+PEtleXdvcmRzPkROQTwvS2V5d29yZHM+PEtleXdvcmRzPkRO
QSBkYW1hZ2U8L0tleXdvcmRzPjxLZXl3b3Jkcz5ETkEgcmVwYWlyPC9LZXl3b3Jkcz48S2V5d29y
ZHM+RE5BIFJlcGFpciBFbnp5bWVzPC9LZXl3b3Jkcz48S2V5d29yZHM+RE5BLURhbWFnZTwvS2V5
d29yZHM+PEtleXdvcmRzPkROQS1yZXBhaXI8L0tleXdvcmRzPjxLZXl3b3Jkcz5kcnVnPC9LZXl3
b3Jkcz48S2V5d29yZHM+RFJVR1M8L0tleXdvcmRzPjxLZXl3b3Jkcz5FQzwvS2V5d29yZHM+PEtl
eXdvcmRzPmVuenltZTwvS2V5d29yZHM+PEtleXdvcmRzPkVuenltZXM8L0tleXdvcmRzPjxLZXl3
b3Jkcz5odW1hbnM8L0tleXdvcmRzPjxLZXl3b3Jkcz5JTkhJQklUT1I8L0tleXdvcmRzPjxLZXl3
b3Jkcz5NZWRpY2FsIE9uY29sb2d5PC9LZXl3b3Jkcz48S2V5d29yZHM+TWV0aG9kczwvS2V5d29y
ZHM+PEtleXdvcmRzPk1vZGVscyxCaW9sb2dpY2FsPC9LZXl3b3Jkcz48S2V5d29yZHM+TmVvcGxh
c21zPC9LZXl3b3Jkcz48S2V5d29yZHM+cGF0aHdheTwvS2V5d29yZHM+PEtleXdvcmRzPnBhdGh3
YXlzPC9LZXl3b3Jkcz48S2V5d29yZHM+cGhhcm1hY29sb2d5PC9LZXl3b3Jkcz48S2V5d29yZHM+
cmFkaWF0aW9uPC9LZXl3b3Jkcz48S2V5d29yZHM+cmVwYWlyPC9LZXl3b3Jkcz48S2V5d29yZHM+
UmVzZWFyY2g8L0tleXdvcmRzPjxLZXl3b3Jkcz5SZXZpZXc8L0tleXdvcmRzPjxLZXl3b3Jkcz5z
dXJ2aXZhbDwvS2V5d29yZHM+PEtleXdvcmRzPnRoZXJhcHk8L0tleXdvcmRzPjxLZXl3b3Jkcz5U
cmVhdG1lbnQgT3V0Y29tZTwvS2V5d29yZHM+PEtleXdvcmRzPnRyZW5kczwvS2V5d29yZHM+PEtl
eXdvcmRzPnR1bW91cjwvS2V5d29yZHM+PFJlcHJpbnQ+Tm90IGluIEZpbGU8L1JlcHJpbnQ+PFN0
YXJ0X1BhZ2U+MTkzPC9TdGFydF9QYWdlPjxFbmRfUGFnZT4yMDQ8L0VuZF9QYWdlPjxQZXJpb2Rp
Y2FsPk5hdC5SZXYuQ2FuY2VyPC9QZXJpb2RpY2FsPjxWb2x1bWU+ODwvVm9sdW1lPjxJc3N1ZT4z
PC9Jc3N1ZT48TWlzY18zPm5yYzIzNDIgW3BpaV07MTAuMTAzOC9ucmMyMzQyIFtkb2ldPC9NaXNj
XzM+PEFkZHJlc3M+UmFkaWF0aW9uIE9uY29sb2d5ICZhbXA7IEJpb2xvZ3ksIFVuaXZlcnNpdHkg
b2YgT3hmb3JkLCBPbGQgUm9hZCBDYW1wdXMgUmVzZWFyY2ggQnVpbGRpbmcsIG9mZiBSb29zZXZl
bHQgRHJpdmUsIEhlYWRpbmd0b24sIE94Zm9yZCwgT1gzIDdEUSwgVUsuIHRob21hcy5oZWxsZWRh
eUByb2Iub3guYWMudWs8L0FkZHJlc3M+PFdlYl9VUkw+UE06MTgyNTY2MTY8L1dlYl9VUkw+PFpa
X0pvdXJuYWxGdWxsPjxmIG5hbWU9IlN5c3RlbSI+TmF0LlJldi5DYW5jZXI8L2Y+PC9aWl9Kb3Vy
bmFsRnVsbD48WlpfV29ya2Zvcm1JRD4xPC9aWl9Xb3JrZm9ybUlEPjwvTURMPjwvQ2l0ZT48L1Jl
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82297B" w:rsidRPr="008619FD">
        <w:rPr>
          <w:rFonts w:ascii="Book Antiqua" w:hAnsi="Book Antiqua"/>
          <w:sz w:val="24"/>
          <w:szCs w:val="24"/>
          <w:vertAlign w:val="superscript"/>
        </w:rPr>
      </w:r>
      <w:r w:rsidR="0082297B" w:rsidRPr="008619FD">
        <w:rPr>
          <w:rFonts w:ascii="Book Antiqua" w:hAnsi="Book Antiqua"/>
          <w:sz w:val="24"/>
          <w:szCs w:val="24"/>
          <w:vertAlign w:val="superscript"/>
        </w:rPr>
        <w:fldChar w:fldCharType="separate"/>
      </w:r>
      <w:r w:rsidR="00252111" w:rsidRPr="008619FD">
        <w:rPr>
          <w:rFonts w:ascii="Book Antiqua" w:hAnsi="Book Antiqua"/>
          <w:noProof/>
          <w:sz w:val="24"/>
          <w:szCs w:val="24"/>
          <w:vertAlign w:val="superscript"/>
        </w:rPr>
        <w:t>[6</w:t>
      </w:r>
      <w:r w:rsidR="009569A1" w:rsidRPr="008619FD">
        <w:rPr>
          <w:rFonts w:ascii="Book Antiqua" w:hAnsi="Book Antiqua"/>
          <w:noProof/>
          <w:sz w:val="24"/>
          <w:szCs w:val="24"/>
          <w:vertAlign w:val="superscript"/>
        </w:rPr>
        <w:t>0</w:t>
      </w:r>
      <w:r w:rsidR="00252111" w:rsidRPr="008619FD">
        <w:rPr>
          <w:rFonts w:ascii="Book Antiqua" w:hAnsi="Book Antiqua"/>
          <w:noProof/>
          <w:sz w:val="24"/>
          <w:szCs w:val="24"/>
          <w:vertAlign w:val="superscript"/>
        </w:rPr>
        <w:t>-6</w:t>
      </w:r>
      <w:r w:rsidR="009569A1" w:rsidRPr="008619FD">
        <w:rPr>
          <w:rFonts w:ascii="Book Antiqua" w:hAnsi="Book Antiqua"/>
          <w:noProof/>
          <w:sz w:val="24"/>
          <w:szCs w:val="24"/>
          <w:vertAlign w:val="superscript"/>
        </w:rPr>
        <w:t>3</w:t>
      </w:r>
      <w:r w:rsidR="00252111" w:rsidRPr="008619FD">
        <w:rPr>
          <w:rFonts w:ascii="Book Antiqua" w:hAnsi="Book Antiqua"/>
          <w:noProof/>
          <w:sz w:val="24"/>
          <w:szCs w:val="24"/>
          <w:vertAlign w:val="superscript"/>
        </w:rPr>
        <w:t>]</w:t>
      </w:r>
      <w:r w:rsidR="0082297B" w:rsidRPr="008619FD">
        <w:rPr>
          <w:rFonts w:ascii="Book Antiqua" w:hAnsi="Book Antiqua"/>
          <w:sz w:val="24"/>
          <w:szCs w:val="24"/>
          <w:vertAlign w:val="superscript"/>
        </w:rPr>
        <w:fldChar w:fldCharType="end"/>
      </w:r>
      <w:r w:rsidR="001122AC" w:rsidRPr="008619FD">
        <w:rPr>
          <w:rFonts w:ascii="Book Antiqua" w:hAnsi="Book Antiqua"/>
          <w:sz w:val="24"/>
          <w:szCs w:val="24"/>
        </w:rPr>
        <w:t>.</w:t>
      </w:r>
      <w:r w:rsidR="00140A26" w:rsidRPr="008619FD">
        <w:rPr>
          <w:rFonts w:ascii="Book Antiqua" w:hAnsi="Book Antiqua"/>
          <w:sz w:val="24"/>
          <w:szCs w:val="24"/>
        </w:rPr>
        <w:t xml:space="preserve"> The enhanced DDR found in CSCs is considered a protector from the insult of DNA damaging agents. Thus, reducing DDR in CSCs would be a promising therapy strategy</w:t>
      </w:r>
      <w:r w:rsidR="000D46EA" w:rsidRPr="008619FD">
        <w:rPr>
          <w:rFonts w:ascii="Book Antiqua" w:hAnsi="Book Antiqua"/>
          <w:sz w:val="24"/>
          <w:szCs w:val="24"/>
        </w:rPr>
        <w:t xml:space="preserve"> for achieving elimination of CSCs with the conventional radio-/chemo-therapy. </w:t>
      </w:r>
    </w:p>
    <w:p w14:paraId="02F4EB1E" w14:textId="05A235A0" w:rsidR="00885654" w:rsidRPr="008619FD" w:rsidRDefault="000D46EA" w:rsidP="000471E2">
      <w:pPr>
        <w:tabs>
          <w:tab w:val="left" w:pos="360"/>
        </w:tabs>
        <w:spacing w:line="360" w:lineRule="auto"/>
        <w:ind w:firstLineChars="100" w:firstLine="240"/>
        <w:rPr>
          <w:rFonts w:ascii="Book Antiqua" w:hAnsi="Book Antiqua"/>
          <w:sz w:val="24"/>
          <w:szCs w:val="24"/>
        </w:rPr>
      </w:pPr>
      <w:r w:rsidRPr="008619FD">
        <w:rPr>
          <w:rFonts w:ascii="Book Antiqua" w:hAnsi="Book Antiqua"/>
          <w:sz w:val="24"/>
          <w:szCs w:val="24"/>
        </w:rPr>
        <w:t xml:space="preserve">Currently, most studies are focusing on the protein kinases and enzymes that are involved in </w:t>
      </w:r>
      <w:r w:rsidR="00823F9F" w:rsidRPr="008619FD">
        <w:rPr>
          <w:rFonts w:ascii="Book Antiqua" w:hAnsi="Book Antiqua"/>
          <w:sz w:val="24"/>
          <w:szCs w:val="24"/>
        </w:rPr>
        <w:t xml:space="preserve">the </w:t>
      </w:r>
      <w:r w:rsidR="00671F1D" w:rsidRPr="008619FD">
        <w:rPr>
          <w:rFonts w:ascii="Book Antiqua" w:hAnsi="Book Antiqua"/>
          <w:sz w:val="24"/>
          <w:szCs w:val="24"/>
        </w:rPr>
        <w:t xml:space="preserve">DDR. As </w:t>
      </w:r>
      <w:r w:rsidRPr="008619FD">
        <w:rPr>
          <w:rFonts w:ascii="Book Antiqua" w:hAnsi="Book Antiqua"/>
          <w:sz w:val="24"/>
          <w:szCs w:val="24"/>
        </w:rPr>
        <w:t>discussed above,</w:t>
      </w:r>
      <w:r w:rsidR="00823F9F" w:rsidRPr="008619FD">
        <w:rPr>
          <w:rFonts w:ascii="Book Antiqua" w:hAnsi="Book Antiqua"/>
          <w:sz w:val="24"/>
          <w:szCs w:val="24"/>
        </w:rPr>
        <w:t xml:space="preserve"> the</w:t>
      </w:r>
      <w:r w:rsidRPr="008619FD">
        <w:rPr>
          <w:rFonts w:ascii="Book Antiqua" w:hAnsi="Book Antiqua"/>
          <w:sz w:val="24"/>
          <w:szCs w:val="24"/>
        </w:rPr>
        <w:t xml:space="preserve"> </w:t>
      </w:r>
      <w:r w:rsidR="001122AC" w:rsidRPr="008619FD">
        <w:rPr>
          <w:rFonts w:ascii="Book Antiqua" w:hAnsi="Book Antiqua"/>
          <w:sz w:val="24"/>
          <w:szCs w:val="24"/>
        </w:rPr>
        <w:t xml:space="preserve">DDR in CSCs </w:t>
      </w:r>
      <w:r w:rsidRPr="008619FD">
        <w:rPr>
          <w:rFonts w:ascii="Book Antiqua" w:hAnsi="Book Antiqua"/>
          <w:sz w:val="24"/>
          <w:szCs w:val="24"/>
        </w:rPr>
        <w:t xml:space="preserve">can be affected by many factors, </w:t>
      </w:r>
      <w:r w:rsidR="00F45550" w:rsidRPr="008619FD">
        <w:rPr>
          <w:rFonts w:ascii="Book Antiqua" w:hAnsi="Book Antiqua"/>
          <w:sz w:val="24"/>
          <w:szCs w:val="24"/>
        </w:rPr>
        <w:t xml:space="preserve">among which chromatin remodeling plays an important </w:t>
      </w:r>
      <w:r w:rsidRPr="008619FD">
        <w:rPr>
          <w:rFonts w:ascii="Book Antiqua" w:hAnsi="Book Antiqua"/>
          <w:sz w:val="24"/>
          <w:szCs w:val="24"/>
        </w:rPr>
        <w:t>role in facilitating</w:t>
      </w:r>
      <w:r w:rsidR="00823F9F" w:rsidRPr="008619FD">
        <w:rPr>
          <w:rFonts w:ascii="Book Antiqua" w:hAnsi="Book Antiqua"/>
          <w:sz w:val="24"/>
          <w:szCs w:val="24"/>
        </w:rPr>
        <w:t xml:space="preserve"> the</w:t>
      </w:r>
      <w:r w:rsidRPr="008619FD">
        <w:rPr>
          <w:rFonts w:ascii="Book Antiqua" w:hAnsi="Book Antiqua"/>
          <w:sz w:val="24"/>
          <w:szCs w:val="24"/>
        </w:rPr>
        <w:t xml:space="preserve"> DDR</w:t>
      </w:r>
      <w:r w:rsidR="00BD7D80" w:rsidRPr="008619FD">
        <w:rPr>
          <w:rFonts w:ascii="Book Antiqua" w:hAnsi="Book Antiqua"/>
          <w:sz w:val="24"/>
          <w:szCs w:val="24"/>
        </w:rPr>
        <w:t xml:space="preserve"> in cells following DNA damage. </w:t>
      </w:r>
      <w:r w:rsidR="00271424" w:rsidRPr="008619FD">
        <w:rPr>
          <w:rFonts w:ascii="Book Antiqua" w:hAnsi="Book Antiqua"/>
          <w:sz w:val="24"/>
          <w:szCs w:val="24"/>
        </w:rPr>
        <w:t xml:space="preserve">Although stem cells display an open chromatin conformation, </w:t>
      </w:r>
      <w:r w:rsidR="00666901" w:rsidRPr="008619FD">
        <w:rPr>
          <w:rFonts w:ascii="Book Antiqua" w:hAnsi="Book Antiqua"/>
          <w:sz w:val="24"/>
          <w:szCs w:val="24"/>
        </w:rPr>
        <w:t>there is</w:t>
      </w:r>
      <w:r w:rsidR="00271424" w:rsidRPr="008619FD">
        <w:rPr>
          <w:rFonts w:ascii="Book Antiqua" w:hAnsi="Book Antiqua"/>
          <w:sz w:val="24"/>
          <w:szCs w:val="24"/>
        </w:rPr>
        <w:t xml:space="preserve"> lack</w:t>
      </w:r>
      <w:r w:rsidR="00666901" w:rsidRPr="008619FD">
        <w:rPr>
          <w:rFonts w:ascii="Book Antiqua" w:hAnsi="Book Antiqua"/>
          <w:sz w:val="24"/>
          <w:szCs w:val="24"/>
        </w:rPr>
        <w:t xml:space="preserve"> of</w:t>
      </w:r>
      <w:r w:rsidR="00271424" w:rsidRPr="008619FD">
        <w:rPr>
          <w:rFonts w:ascii="Book Antiqua" w:hAnsi="Book Antiqua"/>
          <w:sz w:val="24"/>
          <w:szCs w:val="24"/>
        </w:rPr>
        <w:t xml:space="preserve"> information </w:t>
      </w:r>
      <w:r w:rsidR="00666901" w:rsidRPr="008619FD">
        <w:rPr>
          <w:rFonts w:ascii="Book Antiqua" w:hAnsi="Book Antiqua"/>
          <w:sz w:val="24"/>
          <w:szCs w:val="24"/>
        </w:rPr>
        <w:t>on</w:t>
      </w:r>
      <w:r w:rsidR="00271424" w:rsidRPr="008619FD">
        <w:rPr>
          <w:rFonts w:ascii="Book Antiqua" w:hAnsi="Book Antiqua"/>
          <w:sz w:val="24"/>
          <w:szCs w:val="24"/>
        </w:rPr>
        <w:t xml:space="preserve"> the chromatin structure in CSCs. </w:t>
      </w:r>
      <w:r w:rsidR="00666901" w:rsidRPr="008619FD">
        <w:rPr>
          <w:rFonts w:ascii="Book Antiqua" w:hAnsi="Book Antiqua"/>
          <w:sz w:val="24"/>
          <w:szCs w:val="24"/>
        </w:rPr>
        <w:t>Understanding the chromatin structure and chromatin remodeling in CSCs after the treatment with DNA damaging agents would provide a novel avenue to interfere with the DDR in this cells.</w:t>
      </w:r>
      <w:r w:rsidR="00D65FE5" w:rsidRPr="008619FD">
        <w:rPr>
          <w:rFonts w:ascii="Book Antiqua" w:hAnsi="Book Antiqua"/>
          <w:sz w:val="24"/>
          <w:szCs w:val="24"/>
        </w:rPr>
        <w:t xml:space="preserve"> </w:t>
      </w:r>
      <w:r w:rsidR="00666901" w:rsidRPr="008619FD">
        <w:rPr>
          <w:rFonts w:ascii="Book Antiqua" w:hAnsi="Book Antiqua"/>
          <w:sz w:val="24"/>
          <w:szCs w:val="24"/>
        </w:rPr>
        <w:t xml:space="preserve">Another </w:t>
      </w:r>
      <w:r w:rsidR="00671F1D" w:rsidRPr="008619FD">
        <w:rPr>
          <w:rFonts w:ascii="Book Antiqua" w:hAnsi="Book Antiqua"/>
          <w:sz w:val="24"/>
          <w:szCs w:val="24"/>
        </w:rPr>
        <w:t>question we need to address is</w:t>
      </w:r>
      <w:r w:rsidR="00666901" w:rsidRPr="008619FD">
        <w:rPr>
          <w:rFonts w:ascii="Book Antiqua" w:hAnsi="Book Antiqua"/>
          <w:sz w:val="24"/>
          <w:szCs w:val="24"/>
        </w:rPr>
        <w:t xml:space="preserve"> how CSC</w:t>
      </w:r>
      <w:r w:rsidR="00885654" w:rsidRPr="008619FD">
        <w:rPr>
          <w:rFonts w:ascii="Book Antiqua" w:hAnsi="Book Antiqua"/>
          <w:sz w:val="24"/>
          <w:szCs w:val="24"/>
        </w:rPr>
        <w:t>s</w:t>
      </w:r>
      <w:r w:rsidR="00666901" w:rsidRPr="008619FD">
        <w:rPr>
          <w:rFonts w:ascii="Book Antiqua" w:hAnsi="Book Antiqua"/>
          <w:sz w:val="24"/>
          <w:szCs w:val="24"/>
        </w:rPr>
        <w:t xml:space="preserve"> respond to DNA damaging agents in </w:t>
      </w:r>
      <w:r w:rsidR="00885654" w:rsidRPr="008619FD">
        <w:rPr>
          <w:rFonts w:ascii="Book Antiqua" w:hAnsi="Book Antiqua"/>
          <w:sz w:val="24"/>
          <w:szCs w:val="24"/>
        </w:rPr>
        <w:t xml:space="preserve">vivo. </w:t>
      </w:r>
      <w:r w:rsidR="00710F24" w:rsidRPr="008619FD">
        <w:rPr>
          <w:rFonts w:ascii="Book Antiqua" w:hAnsi="Book Antiqua"/>
          <w:sz w:val="24"/>
          <w:szCs w:val="24"/>
        </w:rPr>
        <w:t xml:space="preserve">Most of the </w:t>
      </w:r>
      <w:r w:rsidR="00885654" w:rsidRPr="008619FD">
        <w:rPr>
          <w:rFonts w:ascii="Book Antiqua" w:hAnsi="Book Antiqua"/>
          <w:sz w:val="24"/>
          <w:szCs w:val="24"/>
        </w:rPr>
        <w:t xml:space="preserve">current </w:t>
      </w:r>
      <w:r w:rsidR="00710F24" w:rsidRPr="008619FD">
        <w:rPr>
          <w:rFonts w:ascii="Book Antiqua" w:hAnsi="Book Antiqua"/>
          <w:sz w:val="24"/>
          <w:szCs w:val="24"/>
        </w:rPr>
        <w:t xml:space="preserve">studies were conducted </w:t>
      </w:r>
      <w:r w:rsidR="00671F1D" w:rsidRPr="008619FD">
        <w:rPr>
          <w:rFonts w:ascii="Book Antiqua" w:hAnsi="Book Antiqua"/>
          <w:sz w:val="24"/>
          <w:szCs w:val="24"/>
        </w:rPr>
        <w:t>using</w:t>
      </w:r>
      <w:r w:rsidR="00710F24" w:rsidRPr="008619FD">
        <w:rPr>
          <w:rFonts w:ascii="Book Antiqua" w:hAnsi="Book Antiqua"/>
          <w:sz w:val="24"/>
          <w:szCs w:val="24"/>
        </w:rPr>
        <w:t xml:space="preserve"> in </w:t>
      </w:r>
      <w:r w:rsidR="00710F24" w:rsidRPr="008619FD">
        <w:rPr>
          <w:rFonts w:ascii="Book Antiqua" w:hAnsi="Book Antiqua"/>
          <w:sz w:val="24"/>
          <w:szCs w:val="24"/>
        </w:rPr>
        <w:lastRenderedPageBreak/>
        <w:t xml:space="preserve">vitro cultured cells. </w:t>
      </w:r>
      <w:r w:rsidR="00885654" w:rsidRPr="008619FD">
        <w:rPr>
          <w:rFonts w:ascii="Book Antiqua" w:hAnsi="Book Antiqua"/>
          <w:sz w:val="24"/>
          <w:szCs w:val="24"/>
        </w:rPr>
        <w:t xml:space="preserve">However, CSCs </w:t>
      </w:r>
      <w:r w:rsidR="00F45550" w:rsidRPr="008619FD">
        <w:rPr>
          <w:rFonts w:ascii="Book Antiqua" w:hAnsi="Book Antiqua"/>
          <w:sz w:val="24"/>
          <w:szCs w:val="24"/>
        </w:rPr>
        <w:t>dwell</w:t>
      </w:r>
      <w:r w:rsidR="00885654" w:rsidRPr="008619FD">
        <w:rPr>
          <w:rFonts w:ascii="Book Antiqua" w:hAnsi="Book Antiqua"/>
          <w:sz w:val="24"/>
          <w:szCs w:val="24"/>
        </w:rPr>
        <w:t xml:space="preserve"> in a </w:t>
      </w:r>
      <w:r w:rsidR="006C2E57" w:rsidRPr="008619FD">
        <w:rPr>
          <w:rFonts w:ascii="Book Antiqua" w:hAnsi="Book Antiqua"/>
          <w:sz w:val="24"/>
          <w:szCs w:val="24"/>
        </w:rPr>
        <w:t>specialized</w:t>
      </w:r>
      <w:r w:rsidR="00885654" w:rsidRPr="008619FD">
        <w:rPr>
          <w:rFonts w:ascii="Book Antiqua" w:hAnsi="Book Antiqua"/>
          <w:sz w:val="24"/>
          <w:szCs w:val="24"/>
        </w:rPr>
        <w:t xml:space="preserve"> </w:t>
      </w:r>
      <w:r w:rsidR="006C2E57" w:rsidRPr="008619FD">
        <w:rPr>
          <w:rFonts w:ascii="Book Antiqua" w:hAnsi="Book Antiqua"/>
          <w:sz w:val="24"/>
          <w:szCs w:val="24"/>
        </w:rPr>
        <w:t>micro</w:t>
      </w:r>
      <w:r w:rsidR="00885654" w:rsidRPr="008619FD">
        <w:rPr>
          <w:rFonts w:ascii="Book Antiqua" w:hAnsi="Book Antiqua"/>
          <w:sz w:val="24"/>
          <w:szCs w:val="24"/>
        </w:rPr>
        <w:t xml:space="preserve">environment </w:t>
      </w:r>
      <w:r w:rsidR="006C2E57" w:rsidRPr="008619FD">
        <w:rPr>
          <w:rFonts w:ascii="Book Antiqua" w:hAnsi="Book Antiqua"/>
          <w:sz w:val="24"/>
          <w:szCs w:val="24"/>
        </w:rPr>
        <w:t>denot</w:t>
      </w:r>
      <w:r w:rsidR="00885654" w:rsidRPr="008619FD">
        <w:rPr>
          <w:rFonts w:ascii="Book Antiqua" w:hAnsi="Book Antiqua"/>
          <w:sz w:val="24"/>
          <w:szCs w:val="24"/>
        </w:rPr>
        <w:t>ed</w:t>
      </w:r>
      <w:r w:rsidR="006C2E57" w:rsidRPr="008619FD">
        <w:rPr>
          <w:rFonts w:ascii="Book Antiqua" w:hAnsi="Book Antiqua"/>
          <w:sz w:val="24"/>
          <w:szCs w:val="24"/>
        </w:rPr>
        <w:t xml:space="preserve"> as</w:t>
      </w:r>
      <w:r w:rsidR="00885654" w:rsidRPr="008619FD">
        <w:rPr>
          <w:rFonts w:ascii="Book Antiqua" w:hAnsi="Book Antiqua"/>
          <w:sz w:val="24"/>
          <w:szCs w:val="24"/>
        </w:rPr>
        <w:t xml:space="preserve"> “stem cell niche”, which </w:t>
      </w:r>
      <w:r w:rsidR="006C2E57" w:rsidRPr="008619FD">
        <w:rPr>
          <w:rFonts w:ascii="Book Antiqua" w:hAnsi="Book Antiqua"/>
          <w:sz w:val="24"/>
          <w:szCs w:val="24"/>
        </w:rPr>
        <w:t>contains</w:t>
      </w:r>
      <w:r w:rsidR="00885654" w:rsidRPr="008619FD">
        <w:rPr>
          <w:rFonts w:ascii="Book Antiqua" w:hAnsi="Book Antiqua"/>
          <w:sz w:val="24"/>
          <w:szCs w:val="24"/>
        </w:rPr>
        <w:t xml:space="preserve"> diverse stromal cells, vascular network</w:t>
      </w:r>
      <w:r w:rsidR="006C2E57" w:rsidRPr="008619FD">
        <w:rPr>
          <w:rFonts w:ascii="Book Antiqua" w:hAnsi="Book Antiqua"/>
          <w:sz w:val="24"/>
          <w:szCs w:val="24"/>
        </w:rPr>
        <w:t>s</w:t>
      </w:r>
      <w:r w:rsidR="00885654" w:rsidRPr="008619FD">
        <w:rPr>
          <w:rFonts w:ascii="Book Antiqua" w:hAnsi="Book Antiqua"/>
          <w:sz w:val="24"/>
          <w:szCs w:val="24"/>
        </w:rPr>
        <w:t xml:space="preserve">, soluble factors, and extracellular matrix component. These components may </w:t>
      </w:r>
      <w:r w:rsidR="006C2E57" w:rsidRPr="008619FD">
        <w:rPr>
          <w:rFonts w:ascii="Book Antiqua" w:hAnsi="Book Antiqua"/>
          <w:sz w:val="24"/>
          <w:szCs w:val="24"/>
        </w:rPr>
        <w:t>affect the DDR in CSCs. In addition</w:t>
      </w:r>
      <w:r w:rsidR="00885654" w:rsidRPr="008619FD">
        <w:rPr>
          <w:rFonts w:ascii="Book Antiqua" w:hAnsi="Book Antiqua"/>
          <w:sz w:val="24"/>
          <w:szCs w:val="24"/>
        </w:rPr>
        <w:t xml:space="preserve">, the CSC niche </w:t>
      </w:r>
      <w:r w:rsidR="00E77807" w:rsidRPr="008619FD">
        <w:rPr>
          <w:rFonts w:ascii="Book Antiqua" w:hAnsi="Book Antiqua"/>
          <w:sz w:val="24"/>
          <w:szCs w:val="24"/>
        </w:rPr>
        <w:t xml:space="preserve">can protect CSCs </w:t>
      </w:r>
      <w:r w:rsidR="00885654" w:rsidRPr="008619FD">
        <w:rPr>
          <w:rFonts w:ascii="Book Antiqua" w:hAnsi="Book Antiqua"/>
          <w:sz w:val="24"/>
          <w:szCs w:val="24"/>
        </w:rPr>
        <w:t xml:space="preserve">by sheltering </w:t>
      </w:r>
      <w:r w:rsidR="00E77807" w:rsidRPr="008619FD">
        <w:rPr>
          <w:rFonts w:ascii="Book Antiqua" w:hAnsi="Book Antiqua"/>
          <w:sz w:val="24"/>
          <w:szCs w:val="24"/>
        </w:rPr>
        <w:t>them</w:t>
      </w:r>
      <w:r w:rsidR="00885654" w:rsidRPr="008619FD">
        <w:rPr>
          <w:rFonts w:ascii="Book Antiqua" w:hAnsi="Book Antiqua"/>
          <w:sz w:val="24"/>
          <w:szCs w:val="24"/>
        </w:rPr>
        <w:t xml:space="preserve"> from diverse </w:t>
      </w:r>
      <w:proofErr w:type="spellStart"/>
      <w:r w:rsidR="00885654" w:rsidRPr="008619FD">
        <w:rPr>
          <w:rFonts w:ascii="Book Antiqua" w:hAnsi="Book Antiqua"/>
          <w:sz w:val="24"/>
          <w:szCs w:val="24"/>
        </w:rPr>
        <w:t>genotoxic</w:t>
      </w:r>
      <w:proofErr w:type="spellEnd"/>
      <w:r w:rsidR="00885654" w:rsidRPr="008619FD">
        <w:rPr>
          <w:rFonts w:ascii="Book Antiqua" w:hAnsi="Book Antiqua"/>
          <w:sz w:val="24"/>
          <w:szCs w:val="24"/>
        </w:rPr>
        <w:t xml:space="preserve"> insults, </w:t>
      </w:r>
      <w:r w:rsidR="00E77807" w:rsidRPr="008619FD">
        <w:rPr>
          <w:rFonts w:ascii="Book Antiqua" w:hAnsi="Book Antiqua"/>
          <w:sz w:val="24"/>
          <w:szCs w:val="24"/>
        </w:rPr>
        <w:t>leading to an enhanced therapeutic</w:t>
      </w:r>
      <w:r w:rsidR="00885654" w:rsidRPr="008619FD">
        <w:rPr>
          <w:rFonts w:ascii="Book Antiqua" w:hAnsi="Book Antiqua"/>
          <w:sz w:val="24"/>
          <w:szCs w:val="24"/>
        </w:rPr>
        <w:t xml:space="preserve"> resistance</w:t>
      </w:r>
      <w:r w:rsidR="0082297B" w:rsidRPr="008619FD">
        <w:rPr>
          <w:rFonts w:ascii="Book Antiqua" w:hAnsi="Book Antiqua"/>
          <w:sz w:val="24"/>
          <w:szCs w:val="24"/>
          <w:vertAlign w:val="superscript"/>
        </w:rPr>
        <w:fldChar w:fldCharType="begin">
          <w:fldData xml:space="preserve">PFJlZm1hbj48Q2l0ZT48QXV0aG9yPkJvcm92c2tpPC9BdXRob3I+PFllYXI+MjAxMTwvWWVhcj48
UmVjTnVtPjk4Njc8L1JlY051bT48SURUZXh0PkNhbmNlciBzdGVtIGNlbGwgbmljaGU6IHRoZSBw
bGFjZSB0byBiZTwvSURUZXh0PjxNREwgUmVmX1R5cGU9IkpvdXJuYWwiPjxSZWZfVHlwZT5Kb3Vy
bmFsPC9SZWZfVHlwZT48UmVmX0lEPjk4Njc8L1JlZl9JRD48VGl0bGVfUHJpbWFyeT5DYW5jZXIg
c3RlbSBjZWxsIG5pY2hlOiB0aGUgcGxhY2UgdG8gYmU8L1RpdGxlX1ByaW1hcnk+PEF1dGhvcnNf
UHJpbWFyeT5Cb3JvdnNraSxULjwvQXV0aG9yc19QcmltYXJ5PjxBdXRob3JzX1ByaW1hcnk+RGUg
U291c2EgRSBNZWxvPC9BdXRob3JzX1ByaW1hcnk+PEF1dGhvcnNfUHJpbWFyeT5WZXJtZXVsZW4s
TC48L0F1dGhvcnNfUHJpbWFyeT48QXV0aG9yc19QcmltYXJ5Pk1lZGVtYSxKLlAuPC9BdXRob3Jz
X1ByaW1hcnk+PERhdGVfUHJpbWFyeT4yMDExLzIvMTwvRGF0ZV9QcmltYXJ5PjxLZXl3b3Jkcz5B
bmltYWxzPC9LZXl3b3Jkcz48S2V5d29yZHM+QXJ0aWNsZTwvS2V5d29yZHM+PEtleXdvcmRzPmNh
bmNlcjwvS2V5d29yZHM+PEtleXdvcmRzPmNlbGw8L0tleXdvcmRzPjxLZXl3b3Jkcz5jZWxsczwv
S2V5d29yZHM+PEtleXdvcmRzPmRpZmZlcmVudGlhdGVkPC9LZXl3b3Jkcz48S2V5d29yZHM+ZGlm
ZmVyZW50aWF0aW9uPC9LZXl3b3Jkcz48S2V5d29yZHM+RXBpdGhlbGlhbC1NZXNlbmNoeW1hbCBU
cmFuc2l0aW9uPC9LZXl3b3Jkcz48S2V5d29yZHM+Z3Jvd3RoPC9LZXl3b3Jkcz48S2V5d29yZHM+
aHVtYW5zPC9LZXl3b3Jkcz48S2V5d29yZHM+aW5kdWN0aW9uPC9LZXl3b3Jkcz48S2V5d29yZHM+
aW52YXNpb248L0tleXdvcmRzPjxLZXl3b3Jkcz5saW5lPC9LZXl3b3Jkcz48S2V5d29yZHM+bG9j
YWxpemF0aW9uPC9LZXl3b3Jkcz48S2V5d29yZHM+bWV0YXN0YXNpczwvS2V5d29yZHM+PEtleXdv
cmRzPm1vbGVjdWxhcjwvS2V5d29yZHM+PEtleXdvcmRzPk5lb3BsYXNtczwvS2V5d29yZHM+PEtl
eXdvcmRzPk5lb3BsYXN0aWMgU3RlbSBDZWxsczwvS2V5d29yZHM+PEtleXdvcmRzPm5vcm1hbDwv
S2V5d29yZHM+PEtleXdvcmRzPm9yZ2FuPC9LZXl3b3Jkcz48S2V5d29yZHM+b3JnYW5zPC9LZXl3
b3Jkcz48S2V5d29yZHM+cGF0aG9sb2d5PC9LZXl3b3Jkcz48S2V5d29yZHM+cHJvdGVjdGlvbjwv
S2V5d29yZHM+PEtleXdvcmRzPnJhZGlvYmlvbG9neTwvS2V5d29yZHM+PEtleXdvcmRzPlJlc2Vh
cmNoPC9LZXl3b3Jkcz48S2V5d29yZHM+UmV2aWV3PC9LZXl3b3Jkcz48S2V5d29yZHM+c2Vjb25k
YXJ5PC9LZXl3b3Jkcz48S2V5d29yZHM+U09NQVRJQzwvS2V5d29yZHM+PEtleXdvcmRzPlNURU0g
Q0VMTFM8L0tleXdvcmRzPjxLZXl3b3Jkcz50aGVyYXB5PC9LZXl3b3Jkcz48S2V5d29yZHM+dGlz
c3VlPC9LZXl3b3Jkcz48S2V5d29yZHM+dGlzc3VlczwvS2V5d29yZHM+PEtleXdvcmRzPnRyYW5z
aXRpb248L0tleXdvcmRzPjxLZXl3b3Jkcz50dW1vcjwvS2V5d29yZHM+PEtleXdvcmRzPnR1bW9y
czwvS2V5d29yZHM+PFJlcHJpbnQ+Tm90IGluIEZpbGU8L1JlcHJpbnQ+PFN0YXJ0X1BhZ2U+NjM0
PC9TdGFydF9QYWdlPjxFbmRfUGFnZT42Mzk8L0VuZF9QYWdlPjxQZXJpb2RpY2FsPkNhbmNlciBS
ZXMuPC9QZXJpb2RpY2FsPjxWb2x1bWU+NzE8L1ZvbHVtZT48SXNzdWU+MzwvSXNzdWU+PE1pc2Nf
Mz4wMDA4LTU0NzIuQ0FOLTEwLTMyMjAgW3BpaV07MTAuMTE1OC8wMDA4LTU0NzIuQ0FOLTEwLTMy
MjAgW2RvaV08L01pc2NfMz48QWRkcmVzcz5MYWJvcmF0b3J5IGZvciBFeHBlcmltZW50YWwgT25j
b2xvZ3kgYW5kIFJhZGlvYmlvbG9neSwgQ2VudGVyIGZvciBFeHBlcmltZW50YWwgTW9sZWN1bGFy
IE1lZGljaW5lLCBBY2FkZW1pYyBNZWRpY2FsIENlbnRlciwgVW5pdmVyc2l0eSBvZiBBbXN0ZXJk
YW0sIEFtc3RlcmRhbSwgdGhlIE5ldGhlcmxhbmRzPC9BZGRyZXNzPjxXZWJfVVJMPlBNOjIxMjY2
MzU2PC9XZWJfVVJMPjxaWl9Kb3VybmFsRnVsbD48ZiBuYW1lPSJTeXN0ZW0iPmNhbmNlciByZXNl
YXJjaDwvZj48L1paX0pvdXJuYWxGdWxsPjxaWl9Kb3VybmFsU3RkQWJicmV2PjxmIG5hbWU9IlN5
c3RlbSI+Q2FuY2VyIFJlcy48L2Y+PC9aWl9Kb3VybmFsU3RkQWJicmV2PjxaWl9Kb3VybmFsVXNl
cjE+PGYgbmFtZT0iU3lzdGVtIj5jcjwvZj48L1paX0pvdXJuYWxVc2VyMT48WlpfV29ya2Zvcm1J
RD4xPC9aWl9Xb3JrZm9ybUlEPjwvTURMPjwvQ2l0ZT48L1JlZm1hbj5=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kJvcm92c2tpPC9BdXRob3I+PFllYXI+MjAxMTwvWWVhcj48
UmVjTnVtPjk4Njc8L1JlY051bT48SURUZXh0PkNhbmNlciBzdGVtIGNlbGwgbmljaGU6IHRoZSBw
bGFjZSB0byBiZTwvSURUZXh0PjxNREwgUmVmX1R5cGU9IkpvdXJuYWwiPjxSZWZfVHlwZT5Kb3Vy
bmFsPC9SZWZfVHlwZT48UmVmX0lEPjk4Njc8L1JlZl9JRD48VGl0bGVfUHJpbWFyeT5DYW5jZXIg
c3RlbSBjZWxsIG5pY2hlOiB0aGUgcGxhY2UgdG8gYmU8L1RpdGxlX1ByaW1hcnk+PEF1dGhvcnNf
UHJpbWFyeT5Cb3JvdnNraSxULjwvQXV0aG9yc19QcmltYXJ5PjxBdXRob3JzX1ByaW1hcnk+RGUg
U291c2EgRSBNZWxvPC9BdXRob3JzX1ByaW1hcnk+PEF1dGhvcnNfUHJpbWFyeT5WZXJtZXVsZW4s
TC48L0F1dGhvcnNfUHJpbWFyeT48QXV0aG9yc19QcmltYXJ5Pk1lZGVtYSxKLlAuPC9BdXRob3Jz
X1ByaW1hcnk+PERhdGVfUHJpbWFyeT4yMDExLzIvMTwvRGF0ZV9QcmltYXJ5PjxLZXl3b3Jkcz5B
bmltYWxzPC9LZXl3b3Jkcz48S2V5d29yZHM+QXJ0aWNsZTwvS2V5d29yZHM+PEtleXdvcmRzPmNh
bmNlcjwvS2V5d29yZHM+PEtleXdvcmRzPmNlbGw8L0tleXdvcmRzPjxLZXl3b3Jkcz5jZWxsczwv
S2V5d29yZHM+PEtleXdvcmRzPmRpZmZlcmVudGlhdGVkPC9LZXl3b3Jkcz48S2V5d29yZHM+ZGlm
ZmVyZW50aWF0aW9uPC9LZXl3b3Jkcz48S2V5d29yZHM+RXBpdGhlbGlhbC1NZXNlbmNoeW1hbCBU
cmFuc2l0aW9uPC9LZXl3b3Jkcz48S2V5d29yZHM+Z3Jvd3RoPC9LZXl3b3Jkcz48S2V5d29yZHM+
aHVtYW5zPC9LZXl3b3Jkcz48S2V5d29yZHM+aW5kdWN0aW9uPC9LZXl3b3Jkcz48S2V5d29yZHM+
aW52YXNpb248L0tleXdvcmRzPjxLZXl3b3Jkcz5saW5lPC9LZXl3b3Jkcz48S2V5d29yZHM+bG9j
YWxpemF0aW9uPC9LZXl3b3Jkcz48S2V5d29yZHM+bWV0YXN0YXNpczwvS2V5d29yZHM+PEtleXdv
cmRzPm1vbGVjdWxhcjwvS2V5d29yZHM+PEtleXdvcmRzPk5lb3BsYXNtczwvS2V5d29yZHM+PEtl
eXdvcmRzPk5lb3BsYXN0aWMgU3RlbSBDZWxsczwvS2V5d29yZHM+PEtleXdvcmRzPm5vcm1hbDwv
S2V5d29yZHM+PEtleXdvcmRzPm9yZ2FuPC9LZXl3b3Jkcz48S2V5d29yZHM+b3JnYW5zPC9LZXl3
b3Jkcz48S2V5d29yZHM+cGF0aG9sb2d5PC9LZXl3b3Jkcz48S2V5d29yZHM+cHJvdGVjdGlvbjwv
S2V5d29yZHM+PEtleXdvcmRzPnJhZGlvYmlvbG9neTwvS2V5d29yZHM+PEtleXdvcmRzPlJlc2Vh
cmNoPC9LZXl3b3Jkcz48S2V5d29yZHM+UmV2aWV3PC9LZXl3b3Jkcz48S2V5d29yZHM+c2Vjb25k
YXJ5PC9LZXl3b3Jkcz48S2V5d29yZHM+U09NQVRJQzwvS2V5d29yZHM+PEtleXdvcmRzPlNURU0g
Q0VMTFM8L0tleXdvcmRzPjxLZXl3b3Jkcz50aGVyYXB5PC9LZXl3b3Jkcz48S2V5d29yZHM+dGlz
c3VlPC9LZXl3b3Jkcz48S2V5d29yZHM+dGlzc3VlczwvS2V5d29yZHM+PEtleXdvcmRzPnRyYW5z
aXRpb248L0tleXdvcmRzPjxLZXl3b3Jkcz50dW1vcjwvS2V5d29yZHM+PEtleXdvcmRzPnR1bW9y
czwvS2V5d29yZHM+PFJlcHJpbnQ+Tm90IGluIEZpbGU8L1JlcHJpbnQ+PFN0YXJ0X1BhZ2U+NjM0
PC9TdGFydF9QYWdlPjxFbmRfUGFnZT42Mzk8L0VuZF9QYWdlPjxQZXJpb2RpY2FsPkNhbmNlciBS
ZXMuPC9QZXJpb2RpY2FsPjxWb2x1bWU+NzE8L1ZvbHVtZT48SXNzdWU+MzwvSXNzdWU+PE1pc2Nf
Mz4wMDA4LTU0NzIuQ0FOLTEwLTMyMjAgW3BpaV07MTAuMTE1OC8wMDA4LTU0NzIuQ0FOLTEwLTMy
MjAgW2RvaV08L01pc2NfMz48QWRkcmVzcz5MYWJvcmF0b3J5IGZvciBFeHBlcmltZW50YWwgT25j
b2xvZ3kgYW5kIFJhZGlvYmlvbG9neSwgQ2VudGVyIGZvciBFeHBlcmltZW50YWwgTW9sZWN1bGFy
IE1lZGljaW5lLCBBY2FkZW1pYyBNZWRpY2FsIENlbnRlciwgVW5pdmVyc2l0eSBvZiBBbXN0ZXJk
YW0sIEFtc3RlcmRhbSwgdGhlIE5ldGhlcmxhbmRzPC9BZGRyZXNzPjxXZWJfVVJMPlBNOjIxMjY2
MzU2PC9XZWJfVVJMPjxaWl9Kb3VybmFsRnVsbD48ZiBuYW1lPSJTeXN0ZW0iPmNhbmNlciByZXNl
YXJjaDwvZj48L1paX0pvdXJuYWxGdWxsPjxaWl9Kb3VybmFsU3RkQWJicmV2PjxmIG5hbWU9IlN5
c3RlbSI+Q2FuY2VyIFJlcy48L2Y+PC9aWl9Kb3VybmFsU3RkQWJicmV2PjxaWl9Kb3VybmFsVXNl
cjE+PGYgbmFtZT0iU3lzdGVtIj5jcjwvZj48L1paX0pvdXJuYWxVc2VyMT48WlpfV29ya2Zvcm1J
RD4xPC9aWl9Xb3JrZm9ybUlEPjwvTURMPjwvQ2l0ZT48L1JlZm1hbj5=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82297B" w:rsidRPr="008619FD">
        <w:rPr>
          <w:rFonts w:ascii="Book Antiqua" w:hAnsi="Book Antiqua"/>
          <w:sz w:val="24"/>
          <w:szCs w:val="24"/>
          <w:vertAlign w:val="superscript"/>
        </w:rPr>
      </w:r>
      <w:r w:rsidR="0082297B" w:rsidRPr="008619FD">
        <w:rPr>
          <w:rFonts w:ascii="Book Antiqua" w:hAnsi="Book Antiqua"/>
          <w:sz w:val="24"/>
          <w:szCs w:val="24"/>
          <w:vertAlign w:val="superscript"/>
        </w:rPr>
        <w:fldChar w:fldCharType="separate"/>
      </w:r>
      <w:r w:rsidR="009569A1" w:rsidRPr="008619FD">
        <w:rPr>
          <w:rFonts w:ascii="Book Antiqua" w:hAnsi="Book Antiqua"/>
          <w:noProof/>
          <w:sz w:val="24"/>
          <w:szCs w:val="24"/>
          <w:vertAlign w:val="superscript"/>
        </w:rPr>
        <w:t>[64</w:t>
      </w:r>
      <w:r w:rsidR="00252111" w:rsidRPr="008619FD">
        <w:rPr>
          <w:rFonts w:ascii="Book Antiqua" w:hAnsi="Book Antiqua"/>
          <w:noProof/>
          <w:sz w:val="24"/>
          <w:szCs w:val="24"/>
          <w:vertAlign w:val="superscript"/>
        </w:rPr>
        <w:t>]</w:t>
      </w:r>
      <w:r w:rsidR="0082297B" w:rsidRPr="008619FD">
        <w:rPr>
          <w:rFonts w:ascii="Book Antiqua" w:hAnsi="Book Antiqua"/>
          <w:sz w:val="24"/>
          <w:szCs w:val="24"/>
          <w:vertAlign w:val="superscript"/>
        </w:rPr>
        <w:fldChar w:fldCharType="end"/>
      </w:r>
      <w:r w:rsidR="00885654" w:rsidRPr="008619FD">
        <w:rPr>
          <w:rFonts w:ascii="Book Antiqua" w:hAnsi="Book Antiqua"/>
          <w:sz w:val="24"/>
          <w:szCs w:val="24"/>
        </w:rPr>
        <w:t>.</w:t>
      </w:r>
      <w:r w:rsidR="001F5C48" w:rsidRPr="008619FD">
        <w:rPr>
          <w:rFonts w:ascii="Book Antiqua" w:hAnsi="Book Antiqua"/>
          <w:sz w:val="24"/>
          <w:szCs w:val="24"/>
        </w:rPr>
        <w:t xml:space="preserve"> Thus, the future design of therapy to eliminate CSCs needs consideration of the tumor </w:t>
      </w:r>
      <w:r w:rsidR="00E97CA0" w:rsidRPr="008619FD">
        <w:rPr>
          <w:rFonts w:ascii="Book Antiqua" w:hAnsi="Book Antiqua"/>
          <w:sz w:val="24"/>
          <w:szCs w:val="24"/>
        </w:rPr>
        <w:t>microenvironment</w:t>
      </w:r>
      <w:r w:rsidR="001F5C48" w:rsidRPr="008619FD">
        <w:rPr>
          <w:rFonts w:ascii="Book Antiqua" w:hAnsi="Book Antiqua"/>
          <w:sz w:val="24"/>
          <w:szCs w:val="24"/>
        </w:rPr>
        <w:t>.</w:t>
      </w:r>
      <w:r w:rsidR="00D65FE5" w:rsidRPr="008619FD">
        <w:rPr>
          <w:rFonts w:ascii="Book Antiqua" w:hAnsi="Book Antiqua"/>
          <w:sz w:val="24"/>
          <w:szCs w:val="24"/>
        </w:rPr>
        <w:t xml:space="preserve"> </w:t>
      </w:r>
      <w:r w:rsidR="001F5C48" w:rsidRPr="008619FD">
        <w:rPr>
          <w:rFonts w:ascii="Book Antiqua" w:hAnsi="Book Antiqua"/>
          <w:sz w:val="24"/>
          <w:szCs w:val="24"/>
        </w:rPr>
        <w:t xml:space="preserve">Finally, </w:t>
      </w:r>
      <w:r w:rsidR="00D65FE5" w:rsidRPr="008619FD">
        <w:rPr>
          <w:rFonts w:ascii="Book Antiqua" w:hAnsi="Book Antiqua"/>
          <w:sz w:val="24"/>
          <w:szCs w:val="24"/>
        </w:rPr>
        <w:t xml:space="preserve">the </w:t>
      </w:r>
      <w:r w:rsidR="00C30964" w:rsidRPr="008619FD">
        <w:rPr>
          <w:rFonts w:ascii="Book Antiqua" w:hAnsi="Book Antiqua"/>
          <w:sz w:val="24"/>
          <w:szCs w:val="24"/>
        </w:rPr>
        <w:t xml:space="preserve">phenotypic </w:t>
      </w:r>
      <w:r w:rsidR="00D65FE5" w:rsidRPr="008619FD">
        <w:rPr>
          <w:rFonts w:ascii="Book Antiqua" w:hAnsi="Book Antiqua"/>
          <w:sz w:val="24"/>
          <w:szCs w:val="24"/>
        </w:rPr>
        <w:t>heterogeneity of CSCs in different tumors, and even in the same tumor, should be considered</w:t>
      </w:r>
      <w:r w:rsidR="00252111" w:rsidRPr="008619FD">
        <w:rPr>
          <w:rFonts w:ascii="Book Antiqua" w:hAnsi="Book Antiqua"/>
          <w:sz w:val="24"/>
          <w:szCs w:val="24"/>
          <w:vertAlign w:val="superscript"/>
        </w:rPr>
        <w:fldChar w:fldCharType="begin">
          <w:fldData xml:space="preserve">PFJlZm1hbj48Q2l0ZT48QXV0aG9yPlN0ZXdhcnQ8L0F1dGhvcj48WWVhcj4yMDExPC9ZZWFyPjxS
ZWNOdW0+OTc4ODwvUmVjTnVtPjxJRFRleHQ+UGhlbm90eXBpYyBoZXRlcm9nZW5laXR5IGFuZCBp
bnN0YWJpbGl0eSBvZiBodW1hbiBvdmFyaWFuIHR1bW9yLWluaXRpYXRpbmcgY2VsbHM8L0lEVGV4
dD48TURMIFJlZl9UeXBlPSJKb3VybmFsIj48UmVmX1R5cGU+Sm91cm5hbDwvUmVmX1R5cGU+PFJl
Zl9JRD45Nzg4PC9SZWZfSUQ+PFRpdGxlX1ByaW1hcnk+UGhlbm90eXBpYyBoZXRlcm9nZW5laXR5
IGFuZCBpbnN0YWJpbGl0eSBvZiBodW1hbiBvdmFyaWFuIHR1bW9yLWluaXRpYXRpbmcgY2VsbHM8
L1RpdGxlX1ByaW1hcnk+PEF1dGhvcnNfUHJpbWFyeT5TdGV3YXJ0LEouTS48L0F1dGhvcnNfUHJp
bWFyeT48QXV0aG9yc19QcmltYXJ5PlNoYXcsUC5BLjwvQXV0aG9yc19QcmltYXJ5PjxBdXRob3Jz
X1ByaW1hcnk+R2VkeWUsQy48L0F1dGhvcnNfUHJpbWFyeT48QXV0aG9yc19QcmltYXJ5PkJlcm5h
cmRpbmksTS5RLjwvQXV0aG9yc19QcmltYXJ5PjxBdXRob3JzX1ByaW1hcnk+TmVlbCxCLkcuPC9B
dXRob3JzX1ByaW1hcnk+PEF1dGhvcnNfUHJpbWFyeT5BaWxsZXMsTC5FLjwvQXV0aG9yc19Qcmlt
YXJ5PjxEYXRlX1ByaW1hcnk+MjAxMS80LzE5PC9EYXRlX1ByaW1hcnk+PEtleXdvcmRzPkFuaW1h
bHM8L0tleXdvcmRzPjxLZXl3b3Jkcz5BcnRpY2xlPC9LZXl3b3Jkcz48S2V5d29yZHM+YXNzYXk8
L0tleXdvcmRzPjxLZXl3b3Jkcz5jYW5jZXI8L0tleXdvcmRzPjxLZXl3b3Jkcz5jZWxsPC9LZXl3
b3Jkcz48S2V5d29yZHM+Q2VsbCBMaW5lPC9LZXl3b3Jkcz48S2V5d29yZHM+Q2VsbC1MaW5lPC9L
ZXl3b3Jkcz48S2V5d29yZHM+Y2VsbHM8L0tleXdvcmRzPjxLZXl3b3Jkcz5GZW1hbGU8L0tleXdv
cmRzPjxLZXl3b3Jkcz5nZW5ldGljczwvS2V5d29yZHM+PEtleXdvcmRzPmdyb3d0aDwvS2V5d29y
ZHM+PEtleXdvcmRzPkh1bWFuPC9LZXl3b3Jkcz48S2V5d29yZHM+aHVtYW5zPC9LZXl3b3Jkcz48
S2V5d29yZHM+aW1tb3J0YWxpemVkPC9LZXl3b3Jkcz48S2V5d29yZHM+bGluZTwvS2V5d29yZHM+
PEtleXdvcmRzPm1ldGFib2xpc208L0tleXdvcmRzPjxLZXl3b3Jkcz5tZXRhc3Rhc2VzPC9LZXl3
b3Jkcz48S2V5d29yZHM+TWljZTwvS2V5d29yZHM+PEtleXdvcmRzPk1pY2UsSW5icmVkIE5PRDwv
S2V5d29yZHM+PEtleXdvcmRzPk1pY2UsS25vY2tvdXQ8L0tleXdvcmRzPjxLZXl3b3Jkcz5NaWNl
LFNjaWQ8L0tleXdvcmRzPjxLZXl3b3Jkcz5tb2RlbDwvS2V5d29yZHM+PEtleXdvcmRzPk1vZGVs
cyxCaW9sb2dpY2FsPC9LZXl3b3Jkcz48S2V5d29yZHM+TmVvcGxhc3RpYyBTdGVtIENlbGxzPC9L
ZXl3b3Jkcz48S2V5d29yZHM+b3JnYW5pemF0aW9uPC9LZXl3b3Jkcz48S2V5d29yZHM+b3Zhcmlh
bjwvS2V5d29yZHM+PEtleXdvcmRzPm92YXJpYW4gY2FuY2VyPC9LZXl3b3Jkcz48S2V5d29yZHM+
T3ZhcmlhbiBOZW9wbGFzbXM8L0tleXdvcmRzPjxLZXl3b3Jkcz5wYXRob2xvZ3k8L0tleXdvcmRz
PjxLZXl3b3Jkcz5QaGVub3R5cGU8L0tleXdvcmRzPjxLZXl3b3Jkcz5RVUFOVElGWUlORzwvS2V5
d29yZHM+PEtleXdvcmRzPlJlc2VhcmNoPC9LZXl3b3Jkcz48S2V5d29yZHM+dHJhbnNwbGFudGF0
aW9uPC9LZXl3b3Jkcz48S2V5d29yZHM+VHJhbnNwbGFudGF0aW9uLEhldGVyb2xvZ291czwvS2V5
d29yZHM+PEtleXdvcmRzPnR1bW9yPC9LZXl3b3Jkcz48S2V5d29yZHM+dHVtb3JzPC9LZXl3b3Jk
cz48S2V5d29yZHM+WEVOT0dSQUZUUzwvS2V5d29yZHM+PFJlcHJpbnQ+Tm90IGluIEZpbGU8L1Jl
cHJpbnQ+PFN0YXJ0X1BhZ2U+NjQ2ODwvU3RhcnRfUGFnZT48RW5kX1BhZ2U+NjQ3MzwvRW5kX1Bh
Z2U+PFBlcmlvZGljYWw+UHJvYy5OYXRsLkFjYWQuU2NpLlUuUy5BPC9QZXJpb2RpY2FsPjxWb2x1
bWU+MTA4PC9Wb2x1bWU+PElzc3VlPjE2PC9Jc3N1ZT48VXNlcl9EZWZfNT5QTUMzMDgxMDM5PC9V
c2VyX0RlZl81PjxNaXNjXzM+MTAwNTUyOTEwOCBbcGlpXTsxMC4xMDczL3BuYXMuMTAwNTUyOTEw
OCBbZG9pXTwvTWlzY18zPjxBZGRyZXNzPk9udGFyaW8gQ2FuY2VyIEluc3RpdHV0ZSwgQ2FtcGJl
bGwgRmFtaWx5IENhbmNlciBSZXNlYXJjaCBJbnN0aXR1dGUsIFRvcm9udG8sIE9OLCBDYW5hZGEg
TTVHIDFMNzwvQWRkcmVzcz48V2ViX1VSTD5QTToyMTQ1MTEzMjwvV2ViX1VSTD48WlpfSm91cm5h
bFN0ZEFiYnJldj48ZiBuYW1lPSJTeXN0ZW0iPlByb2MuTmF0bC5BY2FkLlNjaS5VLlMuQTwvZj48
L1paX0pvdXJuYWxTdGRBYmJyZXY+PFpaX1dvcmtmb3JtSUQ+MTwvWlpfV29ya2Zvcm1JRD48L01E
TD48L0NpdGU+PC9SZWZtYW4+AG==
</w:fldData>
        </w:fldChar>
      </w:r>
      <w:r w:rsidR="00252111" w:rsidRPr="008619FD">
        <w:rPr>
          <w:rFonts w:ascii="Book Antiqua" w:hAnsi="Book Antiqua"/>
          <w:sz w:val="24"/>
          <w:szCs w:val="24"/>
          <w:vertAlign w:val="superscript"/>
        </w:rPr>
        <w:instrText xml:space="preserve"> ADDIN REFMGR.CITE </w:instrText>
      </w:r>
      <w:r w:rsidR="00252111" w:rsidRPr="008619FD">
        <w:rPr>
          <w:rFonts w:ascii="Book Antiqua" w:hAnsi="Book Antiqua"/>
          <w:sz w:val="24"/>
          <w:szCs w:val="24"/>
          <w:vertAlign w:val="superscript"/>
        </w:rPr>
        <w:fldChar w:fldCharType="begin">
          <w:fldData xml:space="preserve">PFJlZm1hbj48Q2l0ZT48QXV0aG9yPlN0ZXdhcnQ8L0F1dGhvcj48WWVhcj4yMDExPC9ZZWFyPjxS
ZWNOdW0+OTc4ODwvUmVjTnVtPjxJRFRleHQ+UGhlbm90eXBpYyBoZXRlcm9nZW5laXR5IGFuZCBp
bnN0YWJpbGl0eSBvZiBodW1hbiBvdmFyaWFuIHR1bW9yLWluaXRpYXRpbmcgY2VsbHM8L0lEVGV4
dD48TURMIFJlZl9UeXBlPSJKb3VybmFsIj48UmVmX1R5cGU+Sm91cm5hbDwvUmVmX1R5cGU+PFJl
Zl9JRD45Nzg4PC9SZWZfSUQ+PFRpdGxlX1ByaW1hcnk+UGhlbm90eXBpYyBoZXRlcm9nZW5laXR5
IGFuZCBpbnN0YWJpbGl0eSBvZiBodW1hbiBvdmFyaWFuIHR1bW9yLWluaXRpYXRpbmcgY2VsbHM8
L1RpdGxlX1ByaW1hcnk+PEF1dGhvcnNfUHJpbWFyeT5TdGV3YXJ0LEouTS48L0F1dGhvcnNfUHJp
bWFyeT48QXV0aG9yc19QcmltYXJ5PlNoYXcsUC5BLjwvQXV0aG9yc19QcmltYXJ5PjxBdXRob3Jz
X1ByaW1hcnk+R2VkeWUsQy48L0F1dGhvcnNfUHJpbWFyeT48QXV0aG9yc19QcmltYXJ5PkJlcm5h
cmRpbmksTS5RLjwvQXV0aG9yc19QcmltYXJ5PjxBdXRob3JzX1ByaW1hcnk+TmVlbCxCLkcuPC9B
dXRob3JzX1ByaW1hcnk+PEF1dGhvcnNfUHJpbWFyeT5BaWxsZXMsTC5FLjwvQXV0aG9yc19Qcmlt
YXJ5PjxEYXRlX1ByaW1hcnk+MjAxMS80LzE5PC9EYXRlX1ByaW1hcnk+PEtleXdvcmRzPkFuaW1h
bHM8L0tleXdvcmRzPjxLZXl3b3Jkcz5BcnRpY2xlPC9LZXl3b3Jkcz48S2V5d29yZHM+YXNzYXk8
L0tleXdvcmRzPjxLZXl3b3Jkcz5jYW5jZXI8L0tleXdvcmRzPjxLZXl3b3Jkcz5jZWxsPC9LZXl3
b3Jkcz48S2V5d29yZHM+Q2VsbCBMaW5lPC9LZXl3b3Jkcz48S2V5d29yZHM+Q2VsbC1MaW5lPC9L
ZXl3b3Jkcz48S2V5d29yZHM+Y2VsbHM8L0tleXdvcmRzPjxLZXl3b3Jkcz5GZW1hbGU8L0tleXdv
cmRzPjxLZXl3b3Jkcz5nZW5ldGljczwvS2V5d29yZHM+PEtleXdvcmRzPmdyb3d0aDwvS2V5d29y
ZHM+PEtleXdvcmRzPkh1bWFuPC9LZXl3b3Jkcz48S2V5d29yZHM+aHVtYW5zPC9LZXl3b3Jkcz48
S2V5d29yZHM+aW1tb3J0YWxpemVkPC9LZXl3b3Jkcz48S2V5d29yZHM+bGluZTwvS2V5d29yZHM+
PEtleXdvcmRzPm1ldGFib2xpc208L0tleXdvcmRzPjxLZXl3b3Jkcz5tZXRhc3Rhc2VzPC9LZXl3
b3Jkcz48S2V5d29yZHM+TWljZTwvS2V5d29yZHM+PEtleXdvcmRzPk1pY2UsSW5icmVkIE5PRDwv
S2V5d29yZHM+PEtleXdvcmRzPk1pY2UsS25vY2tvdXQ8L0tleXdvcmRzPjxLZXl3b3Jkcz5NaWNl
LFNjaWQ8L0tleXdvcmRzPjxLZXl3b3Jkcz5tb2RlbDwvS2V5d29yZHM+PEtleXdvcmRzPk1vZGVs
cyxCaW9sb2dpY2FsPC9LZXl3b3Jkcz48S2V5d29yZHM+TmVvcGxhc3RpYyBTdGVtIENlbGxzPC9L
ZXl3b3Jkcz48S2V5d29yZHM+b3JnYW5pemF0aW9uPC9LZXl3b3Jkcz48S2V5d29yZHM+b3Zhcmlh
bjwvS2V5d29yZHM+PEtleXdvcmRzPm92YXJpYW4gY2FuY2VyPC9LZXl3b3Jkcz48S2V5d29yZHM+
T3ZhcmlhbiBOZW9wbGFzbXM8L0tleXdvcmRzPjxLZXl3b3Jkcz5wYXRob2xvZ3k8L0tleXdvcmRz
PjxLZXl3b3Jkcz5QaGVub3R5cGU8L0tleXdvcmRzPjxLZXl3b3Jkcz5RVUFOVElGWUlORzwvS2V5
d29yZHM+PEtleXdvcmRzPlJlc2VhcmNoPC9LZXl3b3Jkcz48S2V5d29yZHM+dHJhbnNwbGFudGF0
aW9uPC9LZXl3b3Jkcz48S2V5d29yZHM+VHJhbnNwbGFudGF0aW9uLEhldGVyb2xvZ291czwvS2V5
d29yZHM+PEtleXdvcmRzPnR1bW9yPC9LZXl3b3Jkcz48S2V5d29yZHM+dHVtb3JzPC9LZXl3b3Jk
cz48S2V5d29yZHM+WEVOT0dSQUZUUzwvS2V5d29yZHM+PFJlcHJpbnQ+Tm90IGluIEZpbGU8L1Jl
cHJpbnQ+PFN0YXJ0X1BhZ2U+NjQ2ODwvU3RhcnRfUGFnZT48RW5kX1BhZ2U+NjQ3MzwvRW5kX1Bh
Z2U+PFBlcmlvZGljYWw+UHJvYy5OYXRsLkFjYWQuU2NpLlUuUy5BPC9QZXJpb2RpY2FsPjxWb2x1
bWU+MTA4PC9Wb2x1bWU+PElzc3VlPjE2PC9Jc3N1ZT48VXNlcl9EZWZfNT5QTUMzMDgxMDM5PC9V
c2VyX0RlZl81PjxNaXNjXzM+MTAwNTUyOTEwOCBbcGlpXTsxMC4xMDczL3BuYXMuMTAwNTUyOTEw
OCBbZG9pXTwvTWlzY18zPjxBZGRyZXNzPk9udGFyaW8gQ2FuY2VyIEluc3RpdHV0ZSwgQ2FtcGJl
bGwgRmFtaWx5IENhbmNlciBSZXNlYXJjaCBJbnN0aXR1dGUsIFRvcm9udG8sIE9OLCBDYW5hZGEg
TTVHIDFMNzwvQWRkcmVzcz48V2ViX1VSTD5QTToyMTQ1MTEzMjwvV2ViX1VSTD48WlpfSm91cm5h
bFN0ZEFiYnJldj48ZiBuYW1lPSJTeXN0ZW0iPlByb2MuTmF0bC5BY2FkLlNjaS5VLlMuQTwvZj48
L1paX0pvdXJuYWxTdGRBYmJyZXY+PFpaX1dvcmtmb3JtSUQ+MTwvWlpfV29ya2Zvcm1JRD48L01E
TD48L0NpdGU+PC9SZWZtYW4+AG==
</w:fldData>
        </w:fldChar>
      </w:r>
      <w:r w:rsidR="00252111" w:rsidRPr="008619FD">
        <w:rPr>
          <w:rFonts w:ascii="Book Antiqua" w:hAnsi="Book Antiqua"/>
          <w:sz w:val="24"/>
          <w:szCs w:val="24"/>
          <w:vertAlign w:val="superscript"/>
        </w:rPr>
        <w:instrText xml:space="preserve"> ADDIN EN.CITE.DATA </w:instrText>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end"/>
      </w:r>
      <w:r w:rsidR="00252111" w:rsidRPr="008619FD">
        <w:rPr>
          <w:rFonts w:ascii="Book Antiqua" w:hAnsi="Book Antiqua"/>
          <w:sz w:val="24"/>
          <w:szCs w:val="24"/>
          <w:vertAlign w:val="superscript"/>
        </w:rPr>
      </w:r>
      <w:r w:rsidR="00252111" w:rsidRPr="008619FD">
        <w:rPr>
          <w:rFonts w:ascii="Book Antiqua" w:hAnsi="Book Antiqua"/>
          <w:sz w:val="24"/>
          <w:szCs w:val="24"/>
          <w:vertAlign w:val="superscript"/>
        </w:rPr>
        <w:fldChar w:fldCharType="separate"/>
      </w:r>
      <w:r w:rsidR="009569A1" w:rsidRPr="008619FD">
        <w:rPr>
          <w:rFonts w:ascii="Book Antiqua" w:hAnsi="Book Antiqua"/>
          <w:noProof/>
          <w:sz w:val="24"/>
          <w:szCs w:val="24"/>
          <w:vertAlign w:val="superscript"/>
        </w:rPr>
        <w:t>[65</w:t>
      </w:r>
      <w:r w:rsidR="00252111" w:rsidRPr="008619FD">
        <w:rPr>
          <w:rFonts w:ascii="Book Antiqua" w:hAnsi="Book Antiqua"/>
          <w:noProof/>
          <w:sz w:val="24"/>
          <w:szCs w:val="24"/>
          <w:vertAlign w:val="superscript"/>
        </w:rPr>
        <w:t>]</w:t>
      </w:r>
      <w:r w:rsidR="00252111" w:rsidRPr="008619FD">
        <w:rPr>
          <w:rFonts w:ascii="Book Antiqua" w:hAnsi="Book Antiqua"/>
          <w:sz w:val="24"/>
          <w:szCs w:val="24"/>
          <w:vertAlign w:val="superscript"/>
        </w:rPr>
        <w:fldChar w:fldCharType="end"/>
      </w:r>
      <w:r w:rsidR="00D65FE5" w:rsidRPr="008619FD">
        <w:rPr>
          <w:rFonts w:ascii="Book Antiqua" w:hAnsi="Book Antiqua"/>
          <w:sz w:val="24"/>
          <w:szCs w:val="24"/>
        </w:rPr>
        <w:t xml:space="preserve">. Identifying the </w:t>
      </w:r>
      <w:proofErr w:type="spellStart"/>
      <w:r w:rsidR="00823F9F" w:rsidRPr="008619FD">
        <w:rPr>
          <w:rFonts w:ascii="Book Antiqua" w:hAnsi="Book Antiqua"/>
          <w:sz w:val="24"/>
          <w:szCs w:val="24"/>
        </w:rPr>
        <w:t>dys</w:t>
      </w:r>
      <w:r w:rsidR="001A6C71" w:rsidRPr="008619FD">
        <w:rPr>
          <w:rFonts w:ascii="Book Antiqua" w:hAnsi="Book Antiqua"/>
          <w:sz w:val="24"/>
          <w:szCs w:val="24"/>
        </w:rPr>
        <w:t>regulated</w:t>
      </w:r>
      <w:proofErr w:type="spellEnd"/>
      <w:r w:rsidR="00D65FE5" w:rsidRPr="008619FD">
        <w:rPr>
          <w:rFonts w:ascii="Book Antiqua" w:hAnsi="Book Antiqua"/>
          <w:sz w:val="24"/>
          <w:szCs w:val="24"/>
        </w:rPr>
        <w:t xml:space="preserve"> DDR components in different CSC subpopulations is critical to selecting targets </w:t>
      </w:r>
      <w:r w:rsidR="00C64AE1" w:rsidRPr="008619FD">
        <w:rPr>
          <w:rFonts w:ascii="Book Antiqua" w:hAnsi="Book Antiqua"/>
          <w:sz w:val="24"/>
          <w:szCs w:val="24"/>
        </w:rPr>
        <w:t xml:space="preserve">that can </w:t>
      </w:r>
      <w:r w:rsidR="00823F9F" w:rsidRPr="008619FD">
        <w:rPr>
          <w:rFonts w:ascii="Book Antiqua" w:hAnsi="Book Antiqua"/>
          <w:sz w:val="24"/>
          <w:szCs w:val="24"/>
        </w:rPr>
        <w:t xml:space="preserve">be used to </w:t>
      </w:r>
      <w:r w:rsidR="00C64AE1" w:rsidRPr="008619FD">
        <w:rPr>
          <w:rFonts w:ascii="Book Antiqua" w:hAnsi="Book Antiqua"/>
          <w:sz w:val="24"/>
          <w:szCs w:val="24"/>
        </w:rPr>
        <w:t xml:space="preserve">efficiently shut down </w:t>
      </w:r>
      <w:r w:rsidR="00823F9F" w:rsidRPr="008619FD">
        <w:rPr>
          <w:rFonts w:ascii="Book Antiqua" w:hAnsi="Book Antiqua"/>
          <w:sz w:val="24"/>
          <w:szCs w:val="24"/>
        </w:rPr>
        <w:t>the</w:t>
      </w:r>
      <w:r w:rsidR="00A0753B" w:rsidRPr="008619FD">
        <w:rPr>
          <w:rFonts w:ascii="Book Antiqua" w:hAnsi="Book Antiqua"/>
          <w:sz w:val="24"/>
          <w:szCs w:val="24"/>
        </w:rPr>
        <w:t>ir</w:t>
      </w:r>
      <w:r w:rsidR="00823F9F" w:rsidRPr="008619FD">
        <w:rPr>
          <w:rFonts w:ascii="Book Antiqua" w:hAnsi="Book Antiqua"/>
          <w:sz w:val="24"/>
          <w:szCs w:val="24"/>
        </w:rPr>
        <w:t xml:space="preserve"> </w:t>
      </w:r>
      <w:r w:rsidR="00A0753B" w:rsidRPr="008619FD">
        <w:rPr>
          <w:rFonts w:ascii="Book Antiqua" w:hAnsi="Book Antiqua"/>
          <w:sz w:val="24"/>
          <w:szCs w:val="24"/>
        </w:rPr>
        <w:t xml:space="preserve">specific </w:t>
      </w:r>
      <w:r w:rsidR="00C64AE1" w:rsidRPr="008619FD">
        <w:rPr>
          <w:rFonts w:ascii="Book Antiqua" w:hAnsi="Book Antiqua"/>
          <w:sz w:val="24"/>
          <w:szCs w:val="24"/>
        </w:rPr>
        <w:t>DDR.</w:t>
      </w:r>
    </w:p>
    <w:p w14:paraId="54626E4A" w14:textId="4E28D5E0" w:rsidR="0044158D" w:rsidRPr="008619FD" w:rsidRDefault="00710F24" w:rsidP="000471E2">
      <w:pPr>
        <w:tabs>
          <w:tab w:val="left" w:pos="360"/>
        </w:tabs>
        <w:spacing w:line="360" w:lineRule="auto"/>
        <w:rPr>
          <w:rFonts w:ascii="Book Antiqua" w:hAnsi="Book Antiqua"/>
          <w:sz w:val="24"/>
          <w:szCs w:val="24"/>
        </w:rPr>
      </w:pPr>
      <w:r w:rsidRPr="008619FD">
        <w:rPr>
          <w:rFonts w:ascii="Book Antiqua" w:hAnsi="Book Antiqua"/>
          <w:sz w:val="24"/>
          <w:szCs w:val="24"/>
        </w:rPr>
        <w:t xml:space="preserve"> </w:t>
      </w:r>
    </w:p>
    <w:p w14:paraId="6BFB40D7" w14:textId="55BB1628" w:rsidR="00693E4D" w:rsidRPr="008619FD" w:rsidRDefault="00693E4D" w:rsidP="000471E2">
      <w:pPr>
        <w:spacing w:line="360" w:lineRule="auto"/>
        <w:rPr>
          <w:rFonts w:ascii="Book Antiqua" w:hAnsi="Book Antiqua"/>
          <w:sz w:val="24"/>
          <w:szCs w:val="24"/>
        </w:rPr>
      </w:pPr>
      <w:r w:rsidRPr="008619FD">
        <w:rPr>
          <w:rFonts w:ascii="Book Antiqua" w:hAnsi="Book Antiqua" w:cs="Arial"/>
          <w:b/>
          <w:sz w:val="24"/>
          <w:szCs w:val="24"/>
        </w:rPr>
        <w:t>ACKNOWLEDGEMENTS</w:t>
      </w:r>
    </w:p>
    <w:p w14:paraId="20F36BA6" w14:textId="68EC9948" w:rsidR="00693E4D" w:rsidRPr="008619FD" w:rsidRDefault="009E2B48" w:rsidP="000471E2">
      <w:pPr>
        <w:spacing w:line="360" w:lineRule="auto"/>
        <w:rPr>
          <w:rFonts w:ascii="Book Antiqua" w:hAnsi="Book Antiqua"/>
          <w:sz w:val="24"/>
          <w:szCs w:val="24"/>
        </w:rPr>
      </w:pPr>
      <w:r w:rsidRPr="008619FD">
        <w:rPr>
          <w:rFonts w:ascii="Book Antiqua" w:hAnsi="Book Antiqua"/>
          <w:sz w:val="24"/>
          <w:szCs w:val="24"/>
        </w:rPr>
        <w:t xml:space="preserve">I thank Dr. </w:t>
      </w:r>
      <w:proofErr w:type="spellStart"/>
      <w:r w:rsidRPr="008619FD">
        <w:rPr>
          <w:rFonts w:ascii="Book Antiqua" w:hAnsi="Book Antiqua"/>
          <w:sz w:val="24"/>
          <w:szCs w:val="24"/>
        </w:rPr>
        <w:t>Altaf</w:t>
      </w:r>
      <w:proofErr w:type="spellEnd"/>
      <w:r w:rsidRPr="008619FD">
        <w:rPr>
          <w:rFonts w:ascii="Book Antiqua" w:hAnsi="Book Antiqua"/>
          <w:sz w:val="24"/>
          <w:szCs w:val="24"/>
        </w:rPr>
        <w:t xml:space="preserve"> </w:t>
      </w:r>
      <w:proofErr w:type="spellStart"/>
      <w:r w:rsidRPr="008619FD">
        <w:rPr>
          <w:rFonts w:ascii="Book Antiqua" w:hAnsi="Book Antiqua"/>
          <w:sz w:val="24"/>
          <w:szCs w:val="24"/>
        </w:rPr>
        <w:t>Wani</w:t>
      </w:r>
      <w:proofErr w:type="spellEnd"/>
      <w:r w:rsidR="00671F1D" w:rsidRPr="008619FD">
        <w:rPr>
          <w:rFonts w:ascii="Book Antiqua" w:hAnsi="Book Antiqua"/>
          <w:sz w:val="24"/>
          <w:szCs w:val="24"/>
        </w:rPr>
        <w:t xml:space="preserve"> and </w:t>
      </w:r>
      <w:proofErr w:type="spellStart"/>
      <w:r w:rsidR="00671F1D" w:rsidRPr="008619FD">
        <w:rPr>
          <w:rFonts w:ascii="Book Antiqua" w:hAnsi="Book Antiqua"/>
          <w:sz w:val="24"/>
          <w:szCs w:val="24"/>
        </w:rPr>
        <w:t>Arman</w:t>
      </w:r>
      <w:proofErr w:type="spellEnd"/>
      <w:r w:rsidR="00671F1D" w:rsidRPr="008619FD">
        <w:rPr>
          <w:rFonts w:ascii="Book Antiqua" w:hAnsi="Book Antiqua"/>
          <w:sz w:val="24"/>
          <w:szCs w:val="24"/>
        </w:rPr>
        <w:t xml:space="preserve"> </w:t>
      </w:r>
      <w:proofErr w:type="spellStart"/>
      <w:r w:rsidR="00671F1D" w:rsidRPr="008619FD">
        <w:rPr>
          <w:rFonts w:ascii="Book Antiqua" w:hAnsi="Book Antiqua"/>
          <w:sz w:val="24"/>
          <w:szCs w:val="24"/>
        </w:rPr>
        <w:t>Rathod</w:t>
      </w:r>
      <w:proofErr w:type="spellEnd"/>
      <w:r w:rsidRPr="008619FD">
        <w:rPr>
          <w:rFonts w:ascii="Book Antiqua" w:hAnsi="Book Antiqua"/>
          <w:sz w:val="24"/>
          <w:szCs w:val="24"/>
        </w:rPr>
        <w:t xml:space="preserve"> for critical reading of the manuscript. I also</w:t>
      </w:r>
      <w:r w:rsidR="00693E4D" w:rsidRPr="008619FD">
        <w:rPr>
          <w:rFonts w:ascii="Book Antiqua" w:hAnsi="Book Antiqua"/>
          <w:sz w:val="24"/>
          <w:szCs w:val="24"/>
        </w:rPr>
        <w:t xml:space="preserve"> apologize to colleagues whose work was not cited because of space limitations. </w:t>
      </w:r>
    </w:p>
    <w:p w14:paraId="7FAD4FA4" w14:textId="77777777" w:rsidR="00684EAF" w:rsidRPr="008619FD" w:rsidRDefault="00684EAF" w:rsidP="000471E2">
      <w:pPr>
        <w:spacing w:line="360" w:lineRule="auto"/>
        <w:rPr>
          <w:rFonts w:ascii="Book Antiqua" w:hAnsi="Book Antiqua"/>
          <w:sz w:val="24"/>
          <w:szCs w:val="24"/>
        </w:rPr>
      </w:pPr>
    </w:p>
    <w:p w14:paraId="3485796A" w14:textId="04CC267C" w:rsidR="00BB0FE4" w:rsidRPr="008619FD" w:rsidRDefault="00204019" w:rsidP="000471E2">
      <w:pPr>
        <w:spacing w:line="360" w:lineRule="auto"/>
        <w:rPr>
          <w:rFonts w:ascii="Book Antiqua" w:hAnsi="Book Antiqua" w:cs="Arial"/>
          <w:b/>
          <w:sz w:val="24"/>
          <w:szCs w:val="24"/>
        </w:rPr>
      </w:pPr>
      <w:r w:rsidRPr="008619FD">
        <w:rPr>
          <w:rFonts w:ascii="Book Antiqua" w:hAnsi="Book Antiqua" w:cs="Arial"/>
          <w:b/>
          <w:sz w:val="24"/>
          <w:szCs w:val="24"/>
        </w:rPr>
        <w:t>REFERENCES</w:t>
      </w:r>
    </w:p>
    <w:p w14:paraId="25398378"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1 </w:t>
      </w:r>
      <w:r w:rsidRPr="008619FD">
        <w:rPr>
          <w:rFonts w:ascii="Book Antiqua" w:eastAsia="宋体" w:hAnsi="Book Antiqua" w:cs="宋体"/>
          <w:b/>
          <w:bCs/>
          <w:sz w:val="24"/>
          <w:szCs w:val="24"/>
        </w:rPr>
        <w:t>Clarke MF</w:t>
      </w:r>
      <w:r w:rsidRPr="008619FD">
        <w:rPr>
          <w:rFonts w:ascii="Book Antiqua" w:eastAsia="宋体" w:hAnsi="Book Antiqua" w:cs="宋体"/>
          <w:sz w:val="24"/>
          <w:szCs w:val="24"/>
        </w:rPr>
        <w:t xml:space="preserve">, Dick JE, Dirks PB, Eaves CJ, Jamieson CH, Jones DL, </w:t>
      </w:r>
      <w:proofErr w:type="spellStart"/>
      <w:r w:rsidRPr="008619FD">
        <w:rPr>
          <w:rFonts w:ascii="Book Antiqua" w:eastAsia="宋体" w:hAnsi="Book Antiqua" w:cs="宋体"/>
          <w:sz w:val="24"/>
          <w:szCs w:val="24"/>
        </w:rPr>
        <w:t>Visvader</w:t>
      </w:r>
      <w:proofErr w:type="spellEnd"/>
      <w:r w:rsidRPr="008619FD">
        <w:rPr>
          <w:rFonts w:ascii="Book Antiqua" w:eastAsia="宋体" w:hAnsi="Book Antiqua" w:cs="宋体"/>
          <w:sz w:val="24"/>
          <w:szCs w:val="24"/>
        </w:rPr>
        <w:t xml:space="preserve"> J, </w:t>
      </w:r>
      <w:proofErr w:type="spellStart"/>
      <w:r w:rsidRPr="008619FD">
        <w:rPr>
          <w:rFonts w:ascii="Book Antiqua" w:eastAsia="宋体" w:hAnsi="Book Antiqua" w:cs="宋体"/>
          <w:sz w:val="24"/>
          <w:szCs w:val="24"/>
        </w:rPr>
        <w:t>Weissman</w:t>
      </w:r>
      <w:proofErr w:type="spellEnd"/>
      <w:r w:rsidRPr="008619FD">
        <w:rPr>
          <w:rFonts w:ascii="Book Antiqua" w:eastAsia="宋体" w:hAnsi="Book Antiqua" w:cs="宋体"/>
          <w:sz w:val="24"/>
          <w:szCs w:val="24"/>
        </w:rPr>
        <w:t xml:space="preserve"> IL, Wahl GM. Cancer stem cells--perspectives on current status and future directions: AACR Workshop on cancer stem cells. </w:t>
      </w:r>
      <w:r w:rsidRPr="008619FD">
        <w:rPr>
          <w:rFonts w:ascii="Book Antiqua" w:eastAsia="宋体" w:hAnsi="Book Antiqua" w:cs="宋体"/>
          <w:i/>
          <w:iCs/>
          <w:sz w:val="24"/>
          <w:szCs w:val="24"/>
        </w:rPr>
        <w:t>Cancer Res</w:t>
      </w:r>
      <w:r w:rsidRPr="008619FD">
        <w:rPr>
          <w:rFonts w:ascii="Book Antiqua" w:eastAsia="宋体" w:hAnsi="Book Antiqua" w:cs="宋体"/>
          <w:sz w:val="24"/>
          <w:szCs w:val="24"/>
        </w:rPr>
        <w:t xml:space="preserve"> 2006; </w:t>
      </w:r>
      <w:r w:rsidRPr="008619FD">
        <w:rPr>
          <w:rFonts w:ascii="Book Antiqua" w:eastAsia="宋体" w:hAnsi="Book Antiqua" w:cs="宋体"/>
          <w:b/>
          <w:bCs/>
          <w:sz w:val="24"/>
          <w:szCs w:val="24"/>
        </w:rPr>
        <w:t>66</w:t>
      </w:r>
      <w:r w:rsidRPr="008619FD">
        <w:rPr>
          <w:rFonts w:ascii="Book Antiqua" w:eastAsia="宋体" w:hAnsi="Book Antiqua" w:cs="宋体"/>
          <w:sz w:val="24"/>
          <w:szCs w:val="24"/>
        </w:rPr>
        <w:t>: 9339-9344 [PMID: 16990346 DOI: 10.1158/0008-5472.CAN-06-3126]</w:t>
      </w:r>
    </w:p>
    <w:p w14:paraId="2A754F96"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2 </w:t>
      </w:r>
      <w:proofErr w:type="spellStart"/>
      <w:r w:rsidRPr="008619FD">
        <w:rPr>
          <w:rFonts w:ascii="Book Antiqua" w:eastAsia="宋体" w:hAnsi="Book Antiqua" w:cs="宋体"/>
          <w:b/>
          <w:bCs/>
          <w:sz w:val="24"/>
          <w:szCs w:val="24"/>
        </w:rPr>
        <w:t>Mandal</w:t>
      </w:r>
      <w:proofErr w:type="spellEnd"/>
      <w:r w:rsidRPr="008619FD">
        <w:rPr>
          <w:rFonts w:ascii="Book Antiqua" w:eastAsia="宋体" w:hAnsi="Book Antiqua" w:cs="宋体"/>
          <w:b/>
          <w:bCs/>
          <w:sz w:val="24"/>
          <w:szCs w:val="24"/>
        </w:rPr>
        <w:t xml:space="preserve"> PK</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Blanpain</w:t>
      </w:r>
      <w:proofErr w:type="spellEnd"/>
      <w:r w:rsidRPr="008619FD">
        <w:rPr>
          <w:rFonts w:ascii="Book Antiqua" w:eastAsia="宋体" w:hAnsi="Book Antiqua" w:cs="宋体"/>
          <w:sz w:val="24"/>
          <w:szCs w:val="24"/>
        </w:rPr>
        <w:t xml:space="preserve"> C, Rossi DJ. DNA damage response in adult stem cells: pathways and consequences. </w:t>
      </w:r>
      <w:r w:rsidRPr="008619FD">
        <w:rPr>
          <w:rFonts w:ascii="Book Antiqua" w:eastAsia="宋体" w:hAnsi="Book Antiqua" w:cs="宋体"/>
          <w:i/>
          <w:iCs/>
          <w:sz w:val="24"/>
          <w:szCs w:val="24"/>
        </w:rPr>
        <w:t xml:space="preserve">Nat Rev </w:t>
      </w:r>
      <w:proofErr w:type="spellStart"/>
      <w:r w:rsidRPr="008619FD">
        <w:rPr>
          <w:rFonts w:ascii="Book Antiqua" w:eastAsia="宋体" w:hAnsi="Book Antiqua" w:cs="宋体"/>
          <w:i/>
          <w:iCs/>
          <w:sz w:val="24"/>
          <w:szCs w:val="24"/>
        </w:rPr>
        <w:t>Mol</w:t>
      </w:r>
      <w:proofErr w:type="spellEnd"/>
      <w:r w:rsidRPr="008619FD">
        <w:rPr>
          <w:rFonts w:ascii="Book Antiqua" w:eastAsia="宋体" w:hAnsi="Book Antiqua" w:cs="宋体"/>
          <w:i/>
          <w:iCs/>
          <w:sz w:val="24"/>
          <w:szCs w:val="24"/>
        </w:rPr>
        <w:t xml:space="preserve"> Cell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sz w:val="24"/>
          <w:szCs w:val="24"/>
        </w:rPr>
        <w:t xml:space="preserve"> 2011; </w:t>
      </w:r>
      <w:r w:rsidRPr="008619FD">
        <w:rPr>
          <w:rFonts w:ascii="Book Antiqua" w:eastAsia="宋体" w:hAnsi="Book Antiqua" w:cs="宋体"/>
          <w:b/>
          <w:bCs/>
          <w:sz w:val="24"/>
          <w:szCs w:val="24"/>
        </w:rPr>
        <w:t>12</w:t>
      </w:r>
      <w:r w:rsidRPr="008619FD">
        <w:rPr>
          <w:rFonts w:ascii="Book Antiqua" w:eastAsia="宋体" w:hAnsi="Book Antiqua" w:cs="宋体"/>
          <w:sz w:val="24"/>
          <w:szCs w:val="24"/>
        </w:rPr>
        <w:t>: 198-202 [PMID: 21304553 DOI: 10.1038/nrm3060]</w:t>
      </w:r>
    </w:p>
    <w:p w14:paraId="717B01C9"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3 </w:t>
      </w:r>
      <w:proofErr w:type="spellStart"/>
      <w:r w:rsidRPr="008619FD">
        <w:rPr>
          <w:rFonts w:ascii="Book Antiqua" w:eastAsia="宋体" w:hAnsi="Book Antiqua" w:cs="宋体"/>
          <w:b/>
          <w:bCs/>
          <w:sz w:val="24"/>
          <w:szCs w:val="24"/>
        </w:rPr>
        <w:t>Bao</w:t>
      </w:r>
      <w:proofErr w:type="spellEnd"/>
      <w:r w:rsidRPr="008619FD">
        <w:rPr>
          <w:rFonts w:ascii="Book Antiqua" w:eastAsia="宋体" w:hAnsi="Book Antiqua" w:cs="宋体"/>
          <w:b/>
          <w:bCs/>
          <w:sz w:val="24"/>
          <w:szCs w:val="24"/>
        </w:rPr>
        <w:t xml:space="preserve"> S</w:t>
      </w:r>
      <w:r w:rsidRPr="008619FD">
        <w:rPr>
          <w:rFonts w:ascii="Book Antiqua" w:eastAsia="宋体" w:hAnsi="Book Antiqua" w:cs="宋体"/>
          <w:sz w:val="24"/>
          <w:szCs w:val="24"/>
        </w:rPr>
        <w:t xml:space="preserve">, Wu Q, </w:t>
      </w:r>
      <w:proofErr w:type="spellStart"/>
      <w:r w:rsidRPr="008619FD">
        <w:rPr>
          <w:rFonts w:ascii="Book Antiqua" w:eastAsia="宋体" w:hAnsi="Book Antiqua" w:cs="宋体"/>
          <w:sz w:val="24"/>
          <w:szCs w:val="24"/>
        </w:rPr>
        <w:t>McLendon</w:t>
      </w:r>
      <w:proofErr w:type="spellEnd"/>
      <w:r w:rsidRPr="008619FD">
        <w:rPr>
          <w:rFonts w:ascii="Book Antiqua" w:eastAsia="宋体" w:hAnsi="Book Antiqua" w:cs="宋体"/>
          <w:sz w:val="24"/>
          <w:szCs w:val="24"/>
        </w:rPr>
        <w:t xml:space="preserve"> RE, </w:t>
      </w:r>
      <w:proofErr w:type="spellStart"/>
      <w:r w:rsidRPr="008619FD">
        <w:rPr>
          <w:rFonts w:ascii="Book Antiqua" w:eastAsia="宋体" w:hAnsi="Book Antiqua" w:cs="宋体"/>
          <w:sz w:val="24"/>
          <w:szCs w:val="24"/>
        </w:rPr>
        <w:t>Hao</w:t>
      </w:r>
      <w:proofErr w:type="spellEnd"/>
      <w:r w:rsidRPr="008619FD">
        <w:rPr>
          <w:rFonts w:ascii="Book Antiqua" w:eastAsia="宋体" w:hAnsi="Book Antiqua" w:cs="宋体"/>
          <w:sz w:val="24"/>
          <w:szCs w:val="24"/>
        </w:rPr>
        <w:t xml:space="preserve"> Y, Shi Q, </w:t>
      </w:r>
      <w:proofErr w:type="spellStart"/>
      <w:r w:rsidRPr="008619FD">
        <w:rPr>
          <w:rFonts w:ascii="Book Antiqua" w:eastAsia="宋体" w:hAnsi="Book Antiqua" w:cs="宋体"/>
          <w:sz w:val="24"/>
          <w:szCs w:val="24"/>
        </w:rPr>
        <w:t>Hjelmeland</w:t>
      </w:r>
      <w:proofErr w:type="spellEnd"/>
      <w:r w:rsidRPr="008619FD">
        <w:rPr>
          <w:rFonts w:ascii="Book Antiqua" w:eastAsia="宋体" w:hAnsi="Book Antiqua" w:cs="宋体"/>
          <w:sz w:val="24"/>
          <w:szCs w:val="24"/>
        </w:rPr>
        <w:t xml:space="preserve"> AB, Dewhirst MW, </w:t>
      </w:r>
      <w:proofErr w:type="spellStart"/>
      <w:r w:rsidRPr="008619FD">
        <w:rPr>
          <w:rFonts w:ascii="Book Antiqua" w:eastAsia="宋体" w:hAnsi="Book Antiqua" w:cs="宋体"/>
          <w:sz w:val="24"/>
          <w:szCs w:val="24"/>
        </w:rPr>
        <w:t>Bigner</w:t>
      </w:r>
      <w:proofErr w:type="spellEnd"/>
      <w:r w:rsidRPr="008619FD">
        <w:rPr>
          <w:rFonts w:ascii="Book Antiqua" w:eastAsia="宋体" w:hAnsi="Book Antiqua" w:cs="宋体"/>
          <w:sz w:val="24"/>
          <w:szCs w:val="24"/>
        </w:rPr>
        <w:t xml:space="preserve"> DD, Rich JN. Glioma stem cells promote </w:t>
      </w:r>
      <w:proofErr w:type="spellStart"/>
      <w:r w:rsidRPr="008619FD">
        <w:rPr>
          <w:rFonts w:ascii="Book Antiqua" w:eastAsia="宋体" w:hAnsi="Book Antiqua" w:cs="宋体"/>
          <w:sz w:val="24"/>
          <w:szCs w:val="24"/>
        </w:rPr>
        <w:t>radioresistance</w:t>
      </w:r>
      <w:proofErr w:type="spellEnd"/>
      <w:r w:rsidRPr="008619FD">
        <w:rPr>
          <w:rFonts w:ascii="Book Antiqua" w:eastAsia="宋体" w:hAnsi="Book Antiqua" w:cs="宋体"/>
          <w:sz w:val="24"/>
          <w:szCs w:val="24"/>
        </w:rPr>
        <w:t xml:space="preserve"> by preferential activation of the DNA damage response. </w:t>
      </w:r>
      <w:r w:rsidRPr="008619FD">
        <w:rPr>
          <w:rFonts w:ascii="Book Antiqua" w:eastAsia="宋体" w:hAnsi="Book Antiqua" w:cs="宋体"/>
          <w:i/>
          <w:iCs/>
          <w:sz w:val="24"/>
          <w:szCs w:val="24"/>
        </w:rPr>
        <w:t>Nature</w:t>
      </w:r>
      <w:r w:rsidRPr="008619FD">
        <w:rPr>
          <w:rFonts w:ascii="Book Antiqua" w:eastAsia="宋体" w:hAnsi="Book Antiqua" w:cs="宋体"/>
          <w:sz w:val="24"/>
          <w:szCs w:val="24"/>
        </w:rPr>
        <w:t xml:space="preserve"> 2006; </w:t>
      </w:r>
      <w:r w:rsidRPr="008619FD">
        <w:rPr>
          <w:rFonts w:ascii="Book Antiqua" w:eastAsia="宋体" w:hAnsi="Book Antiqua" w:cs="宋体"/>
          <w:b/>
          <w:bCs/>
          <w:sz w:val="24"/>
          <w:szCs w:val="24"/>
        </w:rPr>
        <w:t>444</w:t>
      </w:r>
      <w:r w:rsidRPr="008619FD">
        <w:rPr>
          <w:rFonts w:ascii="Book Antiqua" w:eastAsia="宋体" w:hAnsi="Book Antiqua" w:cs="宋体"/>
          <w:sz w:val="24"/>
          <w:szCs w:val="24"/>
        </w:rPr>
        <w:t>: 756-760 [PMID: 17051156 DOI: 10.1038/nature05236]</w:t>
      </w:r>
    </w:p>
    <w:p w14:paraId="17006320"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4 </w:t>
      </w:r>
      <w:proofErr w:type="spellStart"/>
      <w:r w:rsidRPr="008619FD">
        <w:rPr>
          <w:rFonts w:ascii="Book Antiqua" w:eastAsia="宋体" w:hAnsi="Book Antiqua" w:cs="宋体"/>
          <w:b/>
          <w:bCs/>
          <w:sz w:val="24"/>
          <w:szCs w:val="24"/>
        </w:rPr>
        <w:t>Diehn</w:t>
      </w:r>
      <w:proofErr w:type="spellEnd"/>
      <w:r w:rsidRPr="008619FD">
        <w:rPr>
          <w:rFonts w:ascii="Book Antiqua" w:eastAsia="宋体" w:hAnsi="Book Antiqua" w:cs="宋体"/>
          <w:b/>
          <w:bCs/>
          <w:sz w:val="24"/>
          <w:szCs w:val="24"/>
        </w:rPr>
        <w:t xml:space="preserve"> M</w:t>
      </w:r>
      <w:r w:rsidRPr="008619FD">
        <w:rPr>
          <w:rFonts w:ascii="Book Antiqua" w:eastAsia="宋体" w:hAnsi="Book Antiqua" w:cs="宋体"/>
          <w:sz w:val="24"/>
          <w:szCs w:val="24"/>
        </w:rPr>
        <w:t xml:space="preserve">, Cho RW, Lobo NA, </w:t>
      </w:r>
      <w:proofErr w:type="spellStart"/>
      <w:r w:rsidRPr="008619FD">
        <w:rPr>
          <w:rFonts w:ascii="Book Antiqua" w:eastAsia="宋体" w:hAnsi="Book Antiqua" w:cs="宋体"/>
          <w:sz w:val="24"/>
          <w:szCs w:val="24"/>
        </w:rPr>
        <w:t>Kalisky</w:t>
      </w:r>
      <w:proofErr w:type="spellEnd"/>
      <w:r w:rsidRPr="008619FD">
        <w:rPr>
          <w:rFonts w:ascii="Book Antiqua" w:eastAsia="宋体" w:hAnsi="Book Antiqua" w:cs="宋体"/>
          <w:sz w:val="24"/>
          <w:szCs w:val="24"/>
        </w:rPr>
        <w:t xml:space="preserve"> T, </w:t>
      </w:r>
      <w:proofErr w:type="spellStart"/>
      <w:r w:rsidRPr="008619FD">
        <w:rPr>
          <w:rFonts w:ascii="Book Antiqua" w:eastAsia="宋体" w:hAnsi="Book Antiqua" w:cs="宋体"/>
          <w:sz w:val="24"/>
          <w:szCs w:val="24"/>
        </w:rPr>
        <w:t>Dorie</w:t>
      </w:r>
      <w:proofErr w:type="spellEnd"/>
      <w:r w:rsidRPr="008619FD">
        <w:rPr>
          <w:rFonts w:ascii="Book Antiqua" w:eastAsia="宋体" w:hAnsi="Book Antiqua" w:cs="宋体"/>
          <w:sz w:val="24"/>
          <w:szCs w:val="24"/>
        </w:rPr>
        <w:t xml:space="preserve"> MJ, </w:t>
      </w:r>
      <w:proofErr w:type="spellStart"/>
      <w:r w:rsidRPr="008619FD">
        <w:rPr>
          <w:rFonts w:ascii="Book Antiqua" w:eastAsia="宋体" w:hAnsi="Book Antiqua" w:cs="宋体"/>
          <w:sz w:val="24"/>
          <w:szCs w:val="24"/>
        </w:rPr>
        <w:t>Kulp</w:t>
      </w:r>
      <w:proofErr w:type="spellEnd"/>
      <w:r w:rsidRPr="008619FD">
        <w:rPr>
          <w:rFonts w:ascii="Book Antiqua" w:eastAsia="宋体" w:hAnsi="Book Antiqua" w:cs="宋体"/>
          <w:sz w:val="24"/>
          <w:szCs w:val="24"/>
        </w:rPr>
        <w:t xml:space="preserve"> AN, </w:t>
      </w:r>
      <w:proofErr w:type="spellStart"/>
      <w:r w:rsidRPr="008619FD">
        <w:rPr>
          <w:rFonts w:ascii="Book Antiqua" w:eastAsia="宋体" w:hAnsi="Book Antiqua" w:cs="宋体"/>
          <w:sz w:val="24"/>
          <w:szCs w:val="24"/>
        </w:rPr>
        <w:t>Qian</w:t>
      </w:r>
      <w:proofErr w:type="spellEnd"/>
      <w:r w:rsidRPr="008619FD">
        <w:rPr>
          <w:rFonts w:ascii="Book Antiqua" w:eastAsia="宋体" w:hAnsi="Book Antiqua" w:cs="宋体"/>
          <w:sz w:val="24"/>
          <w:szCs w:val="24"/>
        </w:rPr>
        <w:t xml:space="preserve"> D, Lam JS, </w:t>
      </w:r>
      <w:proofErr w:type="spellStart"/>
      <w:r w:rsidRPr="008619FD">
        <w:rPr>
          <w:rFonts w:ascii="Book Antiqua" w:eastAsia="宋体" w:hAnsi="Book Antiqua" w:cs="宋体"/>
          <w:sz w:val="24"/>
          <w:szCs w:val="24"/>
        </w:rPr>
        <w:t>Ailles</w:t>
      </w:r>
      <w:proofErr w:type="spellEnd"/>
      <w:r w:rsidRPr="008619FD">
        <w:rPr>
          <w:rFonts w:ascii="Book Antiqua" w:eastAsia="宋体" w:hAnsi="Book Antiqua" w:cs="宋体"/>
          <w:sz w:val="24"/>
          <w:szCs w:val="24"/>
        </w:rPr>
        <w:t xml:space="preserve"> LE, Wong M, Joshua B, Kaplan MJ, </w:t>
      </w:r>
      <w:proofErr w:type="spellStart"/>
      <w:r w:rsidRPr="008619FD">
        <w:rPr>
          <w:rFonts w:ascii="Book Antiqua" w:eastAsia="宋体" w:hAnsi="Book Antiqua" w:cs="宋体"/>
          <w:sz w:val="24"/>
          <w:szCs w:val="24"/>
        </w:rPr>
        <w:t>Wapnir</w:t>
      </w:r>
      <w:proofErr w:type="spellEnd"/>
      <w:r w:rsidRPr="008619FD">
        <w:rPr>
          <w:rFonts w:ascii="Book Antiqua" w:eastAsia="宋体" w:hAnsi="Book Antiqua" w:cs="宋体"/>
          <w:sz w:val="24"/>
          <w:szCs w:val="24"/>
        </w:rPr>
        <w:t xml:space="preserve"> I, </w:t>
      </w:r>
      <w:proofErr w:type="spellStart"/>
      <w:r w:rsidRPr="008619FD">
        <w:rPr>
          <w:rFonts w:ascii="Book Antiqua" w:eastAsia="宋体" w:hAnsi="Book Antiqua" w:cs="宋体"/>
          <w:sz w:val="24"/>
          <w:szCs w:val="24"/>
        </w:rPr>
        <w:t>Dirbas</w:t>
      </w:r>
      <w:proofErr w:type="spellEnd"/>
      <w:r w:rsidRPr="008619FD">
        <w:rPr>
          <w:rFonts w:ascii="Book Antiqua" w:eastAsia="宋体" w:hAnsi="Book Antiqua" w:cs="宋体"/>
          <w:sz w:val="24"/>
          <w:szCs w:val="24"/>
        </w:rPr>
        <w:t xml:space="preserve"> FM, </w:t>
      </w:r>
      <w:proofErr w:type="spellStart"/>
      <w:r w:rsidRPr="008619FD">
        <w:rPr>
          <w:rFonts w:ascii="Book Antiqua" w:eastAsia="宋体" w:hAnsi="Book Antiqua" w:cs="宋体"/>
          <w:sz w:val="24"/>
          <w:szCs w:val="24"/>
        </w:rPr>
        <w:t>Somlo</w:t>
      </w:r>
      <w:proofErr w:type="spellEnd"/>
      <w:r w:rsidRPr="008619FD">
        <w:rPr>
          <w:rFonts w:ascii="Book Antiqua" w:eastAsia="宋体" w:hAnsi="Book Antiqua" w:cs="宋体"/>
          <w:sz w:val="24"/>
          <w:szCs w:val="24"/>
        </w:rPr>
        <w:t xml:space="preserve"> G, </w:t>
      </w:r>
      <w:proofErr w:type="spellStart"/>
      <w:r w:rsidRPr="008619FD">
        <w:rPr>
          <w:rFonts w:ascii="Book Antiqua" w:eastAsia="宋体" w:hAnsi="Book Antiqua" w:cs="宋体"/>
          <w:sz w:val="24"/>
          <w:szCs w:val="24"/>
        </w:rPr>
        <w:t>Garberoglio</w:t>
      </w:r>
      <w:proofErr w:type="spellEnd"/>
      <w:r w:rsidRPr="008619FD">
        <w:rPr>
          <w:rFonts w:ascii="Book Antiqua" w:eastAsia="宋体" w:hAnsi="Book Antiqua" w:cs="宋体"/>
          <w:sz w:val="24"/>
          <w:szCs w:val="24"/>
        </w:rPr>
        <w:t xml:space="preserve"> C, Paz B, Shen J, Lau SK, Quake SR, Brown JM, </w:t>
      </w:r>
      <w:proofErr w:type="spellStart"/>
      <w:r w:rsidRPr="008619FD">
        <w:rPr>
          <w:rFonts w:ascii="Book Antiqua" w:eastAsia="宋体" w:hAnsi="Book Antiqua" w:cs="宋体"/>
          <w:sz w:val="24"/>
          <w:szCs w:val="24"/>
        </w:rPr>
        <w:t>Weissman</w:t>
      </w:r>
      <w:proofErr w:type="spellEnd"/>
      <w:r w:rsidRPr="008619FD">
        <w:rPr>
          <w:rFonts w:ascii="Book Antiqua" w:eastAsia="宋体" w:hAnsi="Book Antiqua" w:cs="宋体"/>
          <w:sz w:val="24"/>
          <w:szCs w:val="24"/>
        </w:rPr>
        <w:t xml:space="preserve"> IL, Clarke MF. </w:t>
      </w:r>
      <w:proofErr w:type="gramStart"/>
      <w:r w:rsidRPr="008619FD">
        <w:rPr>
          <w:rFonts w:ascii="Book Antiqua" w:eastAsia="宋体" w:hAnsi="Book Antiqua" w:cs="宋体"/>
          <w:sz w:val="24"/>
          <w:szCs w:val="24"/>
        </w:rPr>
        <w:t xml:space="preserve">Association of reactive </w:t>
      </w:r>
      <w:r w:rsidRPr="008619FD">
        <w:rPr>
          <w:rFonts w:ascii="Book Antiqua" w:eastAsia="宋体" w:hAnsi="Book Antiqua" w:cs="宋体"/>
          <w:sz w:val="24"/>
          <w:szCs w:val="24"/>
        </w:rPr>
        <w:lastRenderedPageBreak/>
        <w:t xml:space="preserve">oxygen species levels and </w:t>
      </w:r>
      <w:proofErr w:type="spellStart"/>
      <w:r w:rsidRPr="008619FD">
        <w:rPr>
          <w:rFonts w:ascii="Book Antiqua" w:eastAsia="宋体" w:hAnsi="Book Antiqua" w:cs="宋体"/>
          <w:sz w:val="24"/>
          <w:szCs w:val="24"/>
        </w:rPr>
        <w:t>radioresistance</w:t>
      </w:r>
      <w:proofErr w:type="spellEnd"/>
      <w:r w:rsidRPr="008619FD">
        <w:rPr>
          <w:rFonts w:ascii="Book Antiqua" w:eastAsia="宋体" w:hAnsi="Book Antiqua" w:cs="宋体"/>
          <w:sz w:val="24"/>
          <w:szCs w:val="24"/>
        </w:rPr>
        <w:t xml:space="preserve"> in cancer stem cells.</w:t>
      </w:r>
      <w:proofErr w:type="gramEnd"/>
      <w:r w:rsidRPr="008619FD">
        <w:rPr>
          <w:rFonts w:ascii="Book Antiqua" w:eastAsia="宋体" w:hAnsi="Book Antiqua" w:cs="宋体"/>
          <w:sz w:val="24"/>
          <w:szCs w:val="24"/>
        </w:rPr>
        <w:t xml:space="preserve"> </w:t>
      </w:r>
      <w:r w:rsidRPr="008619FD">
        <w:rPr>
          <w:rFonts w:ascii="Book Antiqua" w:eastAsia="宋体" w:hAnsi="Book Antiqua" w:cs="宋体"/>
          <w:i/>
          <w:iCs/>
          <w:sz w:val="24"/>
          <w:szCs w:val="24"/>
        </w:rPr>
        <w:t>Nature</w:t>
      </w:r>
      <w:r w:rsidRPr="008619FD">
        <w:rPr>
          <w:rFonts w:ascii="Book Antiqua" w:eastAsia="宋体" w:hAnsi="Book Antiqua" w:cs="宋体"/>
          <w:sz w:val="24"/>
          <w:szCs w:val="24"/>
        </w:rPr>
        <w:t xml:space="preserve"> 2009; </w:t>
      </w:r>
      <w:r w:rsidRPr="008619FD">
        <w:rPr>
          <w:rFonts w:ascii="Book Antiqua" w:eastAsia="宋体" w:hAnsi="Book Antiqua" w:cs="宋体"/>
          <w:b/>
          <w:bCs/>
          <w:sz w:val="24"/>
          <w:szCs w:val="24"/>
        </w:rPr>
        <w:t>458</w:t>
      </w:r>
      <w:r w:rsidRPr="008619FD">
        <w:rPr>
          <w:rFonts w:ascii="Book Antiqua" w:eastAsia="宋体" w:hAnsi="Book Antiqua" w:cs="宋体"/>
          <w:sz w:val="24"/>
          <w:szCs w:val="24"/>
        </w:rPr>
        <w:t>: 780-783 [PMID: 19194462 DOI: 10.1038/nature07733]</w:t>
      </w:r>
    </w:p>
    <w:p w14:paraId="04E773B5"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 </w:t>
      </w:r>
      <w:r w:rsidRPr="008619FD">
        <w:rPr>
          <w:rFonts w:ascii="Book Antiqua" w:eastAsia="宋体" w:hAnsi="Book Antiqua" w:cs="宋体"/>
          <w:b/>
          <w:bCs/>
          <w:sz w:val="24"/>
          <w:szCs w:val="24"/>
        </w:rPr>
        <w:t>Farrell N</w:t>
      </w:r>
      <w:r w:rsidRPr="008619FD">
        <w:rPr>
          <w:rFonts w:ascii="Book Antiqua" w:eastAsia="宋体" w:hAnsi="Book Antiqua" w:cs="宋体"/>
          <w:sz w:val="24"/>
          <w:szCs w:val="24"/>
        </w:rPr>
        <w:t xml:space="preserve">. Current </w:t>
      </w:r>
      <w:proofErr w:type="gramStart"/>
      <w:r w:rsidRPr="008619FD">
        <w:rPr>
          <w:rFonts w:ascii="Book Antiqua" w:eastAsia="宋体" w:hAnsi="Book Antiqua" w:cs="宋体"/>
          <w:sz w:val="24"/>
          <w:szCs w:val="24"/>
        </w:rPr>
        <w:t>status</w:t>
      </w:r>
      <w:proofErr w:type="gramEnd"/>
      <w:r w:rsidRPr="008619FD">
        <w:rPr>
          <w:rFonts w:ascii="Book Antiqua" w:eastAsia="宋体" w:hAnsi="Book Antiqua" w:cs="宋体"/>
          <w:sz w:val="24"/>
          <w:szCs w:val="24"/>
        </w:rPr>
        <w:t xml:space="preserve"> of structure-activity relationships of platinum anticancer drugs: activation of the trans geometry. </w:t>
      </w:r>
      <w:r w:rsidRPr="008619FD">
        <w:rPr>
          <w:rFonts w:ascii="Book Antiqua" w:eastAsia="宋体" w:hAnsi="Book Antiqua" w:cs="宋体"/>
          <w:i/>
          <w:iCs/>
          <w:sz w:val="24"/>
          <w:szCs w:val="24"/>
        </w:rPr>
        <w:t xml:space="preserve">Met Ions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i/>
          <w:iCs/>
          <w:sz w:val="24"/>
          <w:szCs w:val="24"/>
        </w:rPr>
        <w:t xml:space="preserve"> </w:t>
      </w:r>
      <w:proofErr w:type="spellStart"/>
      <w:r w:rsidRPr="008619FD">
        <w:rPr>
          <w:rFonts w:ascii="Book Antiqua" w:eastAsia="宋体" w:hAnsi="Book Antiqua" w:cs="宋体"/>
          <w:i/>
          <w:iCs/>
          <w:sz w:val="24"/>
          <w:szCs w:val="24"/>
        </w:rPr>
        <w:t>Syst</w:t>
      </w:r>
      <w:proofErr w:type="spellEnd"/>
      <w:r w:rsidRPr="008619FD">
        <w:rPr>
          <w:rFonts w:ascii="Book Antiqua" w:eastAsia="宋体" w:hAnsi="Book Antiqua" w:cs="宋体"/>
          <w:sz w:val="24"/>
          <w:szCs w:val="24"/>
        </w:rPr>
        <w:t xml:space="preserve"> 1996; </w:t>
      </w:r>
      <w:r w:rsidRPr="008619FD">
        <w:rPr>
          <w:rFonts w:ascii="Book Antiqua" w:eastAsia="宋体" w:hAnsi="Book Antiqua" w:cs="宋体"/>
          <w:b/>
          <w:bCs/>
          <w:sz w:val="24"/>
          <w:szCs w:val="24"/>
        </w:rPr>
        <w:t>32</w:t>
      </w:r>
      <w:r w:rsidRPr="008619FD">
        <w:rPr>
          <w:rFonts w:ascii="Book Antiqua" w:eastAsia="宋体" w:hAnsi="Book Antiqua" w:cs="宋体"/>
          <w:sz w:val="24"/>
          <w:szCs w:val="24"/>
        </w:rPr>
        <w:t>: 603-639 [PMID: 8640533]</w:t>
      </w:r>
    </w:p>
    <w:p w14:paraId="3E4E9942" w14:textId="77777777" w:rsidR="006B7F4A" w:rsidRPr="008619FD" w:rsidRDefault="006B7F4A" w:rsidP="000471E2">
      <w:pPr>
        <w:spacing w:line="360" w:lineRule="auto"/>
        <w:rPr>
          <w:rFonts w:ascii="Book Antiqua" w:eastAsia="宋体" w:hAnsi="Book Antiqua" w:cs="宋体"/>
          <w:sz w:val="24"/>
          <w:szCs w:val="24"/>
        </w:rPr>
      </w:pPr>
      <w:proofErr w:type="gramStart"/>
      <w:r w:rsidRPr="008619FD">
        <w:rPr>
          <w:rFonts w:ascii="Book Antiqua" w:eastAsia="宋体" w:hAnsi="Book Antiqua" w:cs="宋体"/>
          <w:sz w:val="24"/>
          <w:szCs w:val="24"/>
        </w:rPr>
        <w:t xml:space="preserve">6 </w:t>
      </w:r>
      <w:proofErr w:type="spellStart"/>
      <w:r w:rsidRPr="008619FD">
        <w:rPr>
          <w:rFonts w:ascii="Book Antiqua" w:eastAsia="宋体" w:hAnsi="Book Antiqua" w:cs="宋体"/>
          <w:b/>
          <w:bCs/>
          <w:sz w:val="24"/>
          <w:szCs w:val="24"/>
        </w:rPr>
        <w:t>Kartalou</w:t>
      </w:r>
      <w:proofErr w:type="spellEnd"/>
      <w:r w:rsidRPr="008619FD">
        <w:rPr>
          <w:rFonts w:ascii="Book Antiqua" w:eastAsia="宋体" w:hAnsi="Book Antiqua" w:cs="宋体"/>
          <w:b/>
          <w:bCs/>
          <w:sz w:val="24"/>
          <w:szCs w:val="24"/>
        </w:rPr>
        <w:t xml:space="preserve"> M</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Essigmann</w:t>
      </w:r>
      <w:proofErr w:type="spellEnd"/>
      <w:r w:rsidRPr="008619FD">
        <w:rPr>
          <w:rFonts w:ascii="Book Antiqua" w:eastAsia="宋体" w:hAnsi="Book Antiqua" w:cs="宋体"/>
          <w:sz w:val="24"/>
          <w:szCs w:val="24"/>
        </w:rPr>
        <w:t xml:space="preserve"> JM.</w:t>
      </w:r>
      <w:proofErr w:type="gramEnd"/>
      <w:r w:rsidRPr="008619FD">
        <w:rPr>
          <w:rFonts w:ascii="Book Antiqua" w:eastAsia="宋体" w:hAnsi="Book Antiqua" w:cs="宋体"/>
          <w:sz w:val="24"/>
          <w:szCs w:val="24"/>
        </w:rPr>
        <w:t xml:space="preserve"> </w:t>
      </w:r>
      <w:proofErr w:type="gramStart"/>
      <w:r w:rsidRPr="008619FD">
        <w:rPr>
          <w:rFonts w:ascii="Book Antiqua" w:eastAsia="宋体" w:hAnsi="Book Antiqua" w:cs="宋体"/>
          <w:sz w:val="24"/>
          <w:szCs w:val="24"/>
        </w:rPr>
        <w:t>Mechanisms of resistance to cisplatin.</w:t>
      </w:r>
      <w:proofErr w:type="gramEnd"/>
      <w:r w:rsidRPr="008619FD">
        <w:rPr>
          <w:rFonts w:ascii="Book Antiqua" w:eastAsia="宋体" w:hAnsi="Book Antiqua" w:cs="宋体"/>
          <w:sz w:val="24"/>
          <w:szCs w:val="24"/>
        </w:rPr>
        <w:t xml:space="preserve"> </w:t>
      </w:r>
      <w:proofErr w:type="spellStart"/>
      <w:r w:rsidRPr="008619FD">
        <w:rPr>
          <w:rFonts w:ascii="Book Antiqua" w:eastAsia="宋体" w:hAnsi="Book Antiqua" w:cs="宋体"/>
          <w:i/>
          <w:iCs/>
          <w:sz w:val="24"/>
          <w:szCs w:val="24"/>
        </w:rPr>
        <w:t>Mutat</w:t>
      </w:r>
      <w:proofErr w:type="spellEnd"/>
      <w:r w:rsidRPr="008619FD">
        <w:rPr>
          <w:rFonts w:ascii="Book Antiqua" w:eastAsia="宋体" w:hAnsi="Book Antiqua" w:cs="宋体"/>
          <w:i/>
          <w:iCs/>
          <w:sz w:val="24"/>
          <w:szCs w:val="24"/>
        </w:rPr>
        <w:t xml:space="preserve"> Res</w:t>
      </w:r>
      <w:r w:rsidRPr="008619FD">
        <w:rPr>
          <w:rFonts w:ascii="Book Antiqua" w:eastAsia="宋体" w:hAnsi="Book Antiqua" w:cs="宋体"/>
          <w:sz w:val="24"/>
          <w:szCs w:val="24"/>
        </w:rPr>
        <w:t xml:space="preserve"> 2001; </w:t>
      </w:r>
      <w:r w:rsidRPr="008619FD">
        <w:rPr>
          <w:rFonts w:ascii="Book Antiqua" w:eastAsia="宋体" w:hAnsi="Book Antiqua" w:cs="宋体"/>
          <w:b/>
          <w:bCs/>
          <w:sz w:val="24"/>
          <w:szCs w:val="24"/>
        </w:rPr>
        <w:t>478</w:t>
      </w:r>
      <w:r w:rsidRPr="008619FD">
        <w:rPr>
          <w:rFonts w:ascii="Book Antiqua" w:eastAsia="宋体" w:hAnsi="Book Antiqua" w:cs="宋体"/>
          <w:sz w:val="24"/>
          <w:szCs w:val="24"/>
        </w:rPr>
        <w:t>: 23-43 [PMID: 11406167 DOI: 10.1016/S0027-5107(01)00141-5]</w:t>
      </w:r>
    </w:p>
    <w:p w14:paraId="685A3CC9"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7 </w:t>
      </w:r>
      <w:proofErr w:type="spellStart"/>
      <w:r w:rsidRPr="008619FD">
        <w:rPr>
          <w:rFonts w:ascii="Book Antiqua" w:eastAsia="宋体" w:hAnsi="Book Antiqua" w:cs="宋体"/>
          <w:b/>
          <w:bCs/>
          <w:sz w:val="24"/>
          <w:szCs w:val="24"/>
        </w:rPr>
        <w:t>Blommaert</w:t>
      </w:r>
      <w:proofErr w:type="spellEnd"/>
      <w:r w:rsidRPr="008619FD">
        <w:rPr>
          <w:rFonts w:ascii="Book Antiqua" w:eastAsia="宋体" w:hAnsi="Book Antiqua" w:cs="宋体"/>
          <w:b/>
          <w:bCs/>
          <w:sz w:val="24"/>
          <w:szCs w:val="24"/>
        </w:rPr>
        <w:t xml:space="preserve"> FA</w:t>
      </w:r>
      <w:r w:rsidRPr="008619FD">
        <w:rPr>
          <w:rFonts w:ascii="Book Antiqua" w:eastAsia="宋体" w:hAnsi="Book Antiqua" w:cs="宋体"/>
          <w:sz w:val="24"/>
          <w:szCs w:val="24"/>
        </w:rPr>
        <w:t xml:space="preserve">, van </w:t>
      </w:r>
      <w:proofErr w:type="spellStart"/>
      <w:r w:rsidRPr="008619FD">
        <w:rPr>
          <w:rFonts w:ascii="Book Antiqua" w:eastAsia="宋体" w:hAnsi="Book Antiqua" w:cs="宋体"/>
          <w:sz w:val="24"/>
          <w:szCs w:val="24"/>
        </w:rPr>
        <w:t>Dijk-Knijnenburg</w:t>
      </w:r>
      <w:proofErr w:type="spellEnd"/>
      <w:r w:rsidRPr="008619FD">
        <w:rPr>
          <w:rFonts w:ascii="Book Antiqua" w:eastAsia="宋体" w:hAnsi="Book Antiqua" w:cs="宋体"/>
          <w:sz w:val="24"/>
          <w:szCs w:val="24"/>
        </w:rPr>
        <w:t xml:space="preserve"> HC, </w:t>
      </w:r>
      <w:proofErr w:type="spellStart"/>
      <w:r w:rsidRPr="008619FD">
        <w:rPr>
          <w:rFonts w:ascii="Book Antiqua" w:eastAsia="宋体" w:hAnsi="Book Antiqua" w:cs="宋体"/>
          <w:sz w:val="24"/>
          <w:szCs w:val="24"/>
        </w:rPr>
        <w:t>Dijt</w:t>
      </w:r>
      <w:proofErr w:type="spellEnd"/>
      <w:r w:rsidRPr="008619FD">
        <w:rPr>
          <w:rFonts w:ascii="Book Antiqua" w:eastAsia="宋体" w:hAnsi="Book Antiqua" w:cs="宋体"/>
          <w:sz w:val="24"/>
          <w:szCs w:val="24"/>
        </w:rPr>
        <w:t xml:space="preserve"> FJ, den </w:t>
      </w:r>
      <w:proofErr w:type="spellStart"/>
      <w:r w:rsidRPr="008619FD">
        <w:rPr>
          <w:rFonts w:ascii="Book Antiqua" w:eastAsia="宋体" w:hAnsi="Book Antiqua" w:cs="宋体"/>
          <w:sz w:val="24"/>
          <w:szCs w:val="24"/>
        </w:rPr>
        <w:t>Engelse</w:t>
      </w:r>
      <w:proofErr w:type="spellEnd"/>
      <w:r w:rsidRPr="008619FD">
        <w:rPr>
          <w:rFonts w:ascii="Book Antiqua" w:eastAsia="宋体" w:hAnsi="Book Antiqua" w:cs="宋体"/>
          <w:sz w:val="24"/>
          <w:szCs w:val="24"/>
        </w:rPr>
        <w:t xml:space="preserve"> L, Baan RA, </w:t>
      </w:r>
      <w:proofErr w:type="spellStart"/>
      <w:r w:rsidRPr="008619FD">
        <w:rPr>
          <w:rFonts w:ascii="Book Antiqua" w:eastAsia="宋体" w:hAnsi="Book Antiqua" w:cs="宋体"/>
          <w:sz w:val="24"/>
          <w:szCs w:val="24"/>
        </w:rPr>
        <w:t>Berends</w:t>
      </w:r>
      <w:proofErr w:type="spellEnd"/>
      <w:r w:rsidRPr="008619FD">
        <w:rPr>
          <w:rFonts w:ascii="Book Antiqua" w:eastAsia="宋体" w:hAnsi="Book Antiqua" w:cs="宋体"/>
          <w:sz w:val="24"/>
          <w:szCs w:val="24"/>
        </w:rPr>
        <w:t xml:space="preserve"> F, </w:t>
      </w:r>
      <w:proofErr w:type="spellStart"/>
      <w:r w:rsidRPr="008619FD">
        <w:rPr>
          <w:rFonts w:ascii="Book Antiqua" w:eastAsia="宋体" w:hAnsi="Book Antiqua" w:cs="宋体"/>
          <w:sz w:val="24"/>
          <w:szCs w:val="24"/>
        </w:rPr>
        <w:t>Fichtinger-Schepman</w:t>
      </w:r>
      <w:proofErr w:type="spellEnd"/>
      <w:r w:rsidRPr="008619FD">
        <w:rPr>
          <w:rFonts w:ascii="Book Antiqua" w:eastAsia="宋体" w:hAnsi="Book Antiqua" w:cs="宋体"/>
          <w:sz w:val="24"/>
          <w:szCs w:val="24"/>
        </w:rPr>
        <w:t xml:space="preserve"> AM. Formation of DNA adducts by the anticancer drug carboplatin: different nucleotide sequence preferences in vitro and in cells. </w:t>
      </w:r>
      <w:r w:rsidRPr="008619FD">
        <w:rPr>
          <w:rFonts w:ascii="Book Antiqua" w:eastAsia="宋体" w:hAnsi="Book Antiqua" w:cs="宋体"/>
          <w:i/>
          <w:iCs/>
          <w:sz w:val="24"/>
          <w:szCs w:val="24"/>
        </w:rPr>
        <w:t>Biochemistry</w:t>
      </w:r>
      <w:r w:rsidRPr="008619FD">
        <w:rPr>
          <w:rFonts w:ascii="Book Antiqua" w:eastAsia="宋体" w:hAnsi="Book Antiqua" w:cs="宋体"/>
          <w:sz w:val="24"/>
          <w:szCs w:val="24"/>
        </w:rPr>
        <w:t xml:space="preserve"> 1995; </w:t>
      </w:r>
      <w:r w:rsidRPr="008619FD">
        <w:rPr>
          <w:rFonts w:ascii="Book Antiqua" w:eastAsia="宋体" w:hAnsi="Book Antiqua" w:cs="宋体"/>
          <w:b/>
          <w:bCs/>
          <w:sz w:val="24"/>
          <w:szCs w:val="24"/>
        </w:rPr>
        <w:t>34</w:t>
      </w:r>
      <w:r w:rsidRPr="008619FD">
        <w:rPr>
          <w:rFonts w:ascii="Book Antiqua" w:eastAsia="宋体" w:hAnsi="Book Antiqua" w:cs="宋体"/>
          <w:sz w:val="24"/>
          <w:szCs w:val="24"/>
        </w:rPr>
        <w:t>: 8474-8480 [PMID: 7599137 DOI: 10.1021/bi00026a031]</w:t>
      </w:r>
    </w:p>
    <w:p w14:paraId="68DAD39E"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8 </w:t>
      </w:r>
      <w:proofErr w:type="spellStart"/>
      <w:r w:rsidRPr="008619FD">
        <w:rPr>
          <w:rFonts w:ascii="Book Antiqua" w:eastAsia="宋体" w:hAnsi="Book Antiqua" w:cs="宋体"/>
          <w:b/>
          <w:bCs/>
          <w:sz w:val="24"/>
          <w:szCs w:val="24"/>
        </w:rPr>
        <w:t>Johnsson</w:t>
      </w:r>
      <w:proofErr w:type="spellEnd"/>
      <w:r w:rsidRPr="008619FD">
        <w:rPr>
          <w:rFonts w:ascii="Book Antiqua" w:eastAsia="宋体" w:hAnsi="Book Antiqua" w:cs="宋体"/>
          <w:b/>
          <w:bCs/>
          <w:sz w:val="24"/>
          <w:szCs w:val="24"/>
        </w:rPr>
        <w:t xml:space="preserve"> A</w:t>
      </w:r>
      <w:r w:rsidRPr="008619FD">
        <w:rPr>
          <w:rFonts w:ascii="Book Antiqua" w:eastAsia="宋体" w:hAnsi="Book Antiqua" w:cs="宋体"/>
          <w:sz w:val="24"/>
          <w:szCs w:val="24"/>
        </w:rPr>
        <w:t xml:space="preserve">, Olsson C, </w:t>
      </w:r>
      <w:proofErr w:type="spellStart"/>
      <w:r w:rsidRPr="008619FD">
        <w:rPr>
          <w:rFonts w:ascii="Book Antiqua" w:eastAsia="宋体" w:hAnsi="Book Antiqua" w:cs="宋体"/>
          <w:sz w:val="24"/>
          <w:szCs w:val="24"/>
        </w:rPr>
        <w:t>Nygren</w:t>
      </w:r>
      <w:proofErr w:type="spellEnd"/>
      <w:r w:rsidRPr="008619FD">
        <w:rPr>
          <w:rFonts w:ascii="Book Antiqua" w:eastAsia="宋体" w:hAnsi="Book Antiqua" w:cs="宋体"/>
          <w:sz w:val="24"/>
          <w:szCs w:val="24"/>
        </w:rPr>
        <w:t xml:space="preserve"> O, Nilsson M, </w:t>
      </w:r>
      <w:proofErr w:type="spellStart"/>
      <w:r w:rsidRPr="008619FD">
        <w:rPr>
          <w:rFonts w:ascii="Book Antiqua" w:eastAsia="宋体" w:hAnsi="Book Antiqua" w:cs="宋体"/>
          <w:sz w:val="24"/>
          <w:szCs w:val="24"/>
        </w:rPr>
        <w:t>Seiving</w:t>
      </w:r>
      <w:proofErr w:type="spellEnd"/>
      <w:r w:rsidRPr="008619FD">
        <w:rPr>
          <w:rFonts w:ascii="Book Antiqua" w:eastAsia="宋体" w:hAnsi="Book Antiqua" w:cs="宋体"/>
          <w:sz w:val="24"/>
          <w:szCs w:val="24"/>
        </w:rPr>
        <w:t xml:space="preserve"> B, </w:t>
      </w:r>
      <w:proofErr w:type="spellStart"/>
      <w:r w:rsidRPr="008619FD">
        <w:rPr>
          <w:rFonts w:ascii="Book Antiqua" w:eastAsia="宋体" w:hAnsi="Book Antiqua" w:cs="宋体"/>
          <w:sz w:val="24"/>
          <w:szCs w:val="24"/>
        </w:rPr>
        <w:t>Cavallin</w:t>
      </w:r>
      <w:proofErr w:type="spellEnd"/>
      <w:r w:rsidRPr="008619FD">
        <w:rPr>
          <w:rFonts w:ascii="Book Antiqua" w:eastAsia="宋体" w:hAnsi="Book Antiqua" w:cs="宋体"/>
          <w:sz w:val="24"/>
          <w:szCs w:val="24"/>
        </w:rPr>
        <w:t xml:space="preserve">-Stahl E. Pharmacokinetics and tissue distribution of cisplatin in nude mice: platinum levels and cisplatin-DNA adducts. </w:t>
      </w:r>
      <w:r w:rsidRPr="008619FD">
        <w:rPr>
          <w:rFonts w:ascii="Book Antiqua" w:eastAsia="宋体" w:hAnsi="Book Antiqua" w:cs="宋体"/>
          <w:i/>
          <w:iCs/>
          <w:sz w:val="24"/>
          <w:szCs w:val="24"/>
        </w:rPr>
        <w:t xml:space="preserve">Cancer </w:t>
      </w:r>
      <w:proofErr w:type="spellStart"/>
      <w:r w:rsidRPr="008619FD">
        <w:rPr>
          <w:rFonts w:ascii="Book Antiqua" w:eastAsia="宋体" w:hAnsi="Book Antiqua" w:cs="宋体"/>
          <w:i/>
          <w:iCs/>
          <w:sz w:val="24"/>
          <w:szCs w:val="24"/>
        </w:rPr>
        <w:t>Chemother</w:t>
      </w:r>
      <w:proofErr w:type="spellEnd"/>
      <w:r w:rsidRPr="008619FD">
        <w:rPr>
          <w:rFonts w:ascii="Book Antiqua" w:eastAsia="宋体" w:hAnsi="Book Antiqua" w:cs="宋体"/>
          <w:i/>
          <w:iCs/>
          <w:sz w:val="24"/>
          <w:szCs w:val="24"/>
        </w:rPr>
        <w:t xml:space="preserve"> </w:t>
      </w:r>
      <w:proofErr w:type="spellStart"/>
      <w:r w:rsidRPr="008619FD">
        <w:rPr>
          <w:rFonts w:ascii="Book Antiqua" w:eastAsia="宋体" w:hAnsi="Book Antiqua" w:cs="宋体"/>
          <w:i/>
          <w:iCs/>
          <w:sz w:val="24"/>
          <w:szCs w:val="24"/>
        </w:rPr>
        <w:t>Pharmacol</w:t>
      </w:r>
      <w:proofErr w:type="spellEnd"/>
      <w:r w:rsidRPr="008619FD">
        <w:rPr>
          <w:rFonts w:ascii="Book Antiqua" w:eastAsia="宋体" w:hAnsi="Book Antiqua" w:cs="宋体"/>
          <w:sz w:val="24"/>
          <w:szCs w:val="24"/>
        </w:rPr>
        <w:t xml:space="preserve"> 1995; </w:t>
      </w:r>
      <w:r w:rsidRPr="008619FD">
        <w:rPr>
          <w:rFonts w:ascii="Book Antiqua" w:eastAsia="宋体" w:hAnsi="Book Antiqua" w:cs="宋体"/>
          <w:b/>
          <w:bCs/>
          <w:sz w:val="24"/>
          <w:szCs w:val="24"/>
        </w:rPr>
        <w:t>37</w:t>
      </w:r>
      <w:r w:rsidRPr="008619FD">
        <w:rPr>
          <w:rFonts w:ascii="Book Antiqua" w:eastAsia="宋体" w:hAnsi="Book Antiqua" w:cs="宋体"/>
          <w:sz w:val="24"/>
          <w:szCs w:val="24"/>
        </w:rPr>
        <w:t>: 23-31 [PMID: 7497593 DOI: 10.1007/BF00685625]</w:t>
      </w:r>
    </w:p>
    <w:p w14:paraId="2DF5441E"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9 </w:t>
      </w:r>
      <w:r w:rsidRPr="008619FD">
        <w:rPr>
          <w:rFonts w:ascii="Book Antiqua" w:eastAsia="宋体" w:hAnsi="Book Antiqua" w:cs="宋体"/>
          <w:b/>
          <w:bCs/>
          <w:sz w:val="24"/>
          <w:szCs w:val="24"/>
        </w:rPr>
        <w:t>Mu D</w:t>
      </w:r>
      <w:r w:rsidRPr="008619FD">
        <w:rPr>
          <w:rFonts w:ascii="Book Antiqua" w:eastAsia="宋体" w:hAnsi="Book Antiqua" w:cs="宋体"/>
          <w:sz w:val="24"/>
          <w:szCs w:val="24"/>
        </w:rPr>
        <w:t xml:space="preserve">, Park CH, Matsunaga T, Hsu DS, Reardon JT, </w:t>
      </w:r>
      <w:proofErr w:type="spellStart"/>
      <w:r w:rsidRPr="008619FD">
        <w:rPr>
          <w:rFonts w:ascii="Book Antiqua" w:eastAsia="宋体" w:hAnsi="Book Antiqua" w:cs="宋体"/>
          <w:sz w:val="24"/>
          <w:szCs w:val="24"/>
        </w:rPr>
        <w:t>Sancar</w:t>
      </w:r>
      <w:proofErr w:type="spellEnd"/>
      <w:r w:rsidRPr="008619FD">
        <w:rPr>
          <w:rFonts w:ascii="Book Antiqua" w:eastAsia="宋体" w:hAnsi="Book Antiqua" w:cs="宋体"/>
          <w:sz w:val="24"/>
          <w:szCs w:val="24"/>
        </w:rPr>
        <w:t xml:space="preserve"> A. Reconstitution of human DNA repair excision nuclease in a highly defined system. </w:t>
      </w:r>
      <w:r w:rsidRPr="008619FD">
        <w:rPr>
          <w:rFonts w:ascii="Book Antiqua" w:eastAsia="宋体" w:hAnsi="Book Antiqua" w:cs="宋体"/>
          <w:i/>
          <w:iCs/>
          <w:sz w:val="24"/>
          <w:szCs w:val="24"/>
        </w:rPr>
        <w:t xml:space="preserve">J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i/>
          <w:iCs/>
          <w:sz w:val="24"/>
          <w:szCs w:val="24"/>
        </w:rPr>
        <w:t xml:space="preserve"> </w:t>
      </w:r>
      <w:proofErr w:type="spellStart"/>
      <w:r w:rsidRPr="008619FD">
        <w:rPr>
          <w:rFonts w:ascii="Book Antiqua" w:eastAsia="宋体" w:hAnsi="Book Antiqua" w:cs="宋体"/>
          <w:i/>
          <w:iCs/>
          <w:sz w:val="24"/>
          <w:szCs w:val="24"/>
        </w:rPr>
        <w:t>Chem</w:t>
      </w:r>
      <w:proofErr w:type="spellEnd"/>
      <w:r w:rsidRPr="008619FD">
        <w:rPr>
          <w:rFonts w:ascii="Book Antiqua" w:eastAsia="宋体" w:hAnsi="Book Antiqua" w:cs="宋体"/>
          <w:sz w:val="24"/>
          <w:szCs w:val="24"/>
        </w:rPr>
        <w:t xml:space="preserve"> 1995; </w:t>
      </w:r>
      <w:r w:rsidRPr="008619FD">
        <w:rPr>
          <w:rFonts w:ascii="Book Antiqua" w:eastAsia="宋体" w:hAnsi="Book Antiqua" w:cs="宋体"/>
          <w:b/>
          <w:bCs/>
          <w:sz w:val="24"/>
          <w:szCs w:val="24"/>
        </w:rPr>
        <w:t>270</w:t>
      </w:r>
      <w:r w:rsidRPr="008619FD">
        <w:rPr>
          <w:rFonts w:ascii="Book Antiqua" w:eastAsia="宋体" w:hAnsi="Book Antiqua" w:cs="宋体"/>
          <w:sz w:val="24"/>
          <w:szCs w:val="24"/>
        </w:rPr>
        <w:t>: 2415-2418 [PMID: 7852297 DOI: 10.1074/jbc.270.6.2415]</w:t>
      </w:r>
    </w:p>
    <w:p w14:paraId="35430612"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10 </w:t>
      </w:r>
      <w:proofErr w:type="spellStart"/>
      <w:r w:rsidRPr="008619FD">
        <w:rPr>
          <w:rFonts w:ascii="Book Antiqua" w:eastAsia="宋体" w:hAnsi="Book Antiqua" w:cs="宋体"/>
          <w:b/>
          <w:bCs/>
          <w:sz w:val="24"/>
          <w:szCs w:val="24"/>
        </w:rPr>
        <w:t>Araújo</w:t>
      </w:r>
      <w:proofErr w:type="spellEnd"/>
      <w:r w:rsidRPr="008619FD">
        <w:rPr>
          <w:rFonts w:ascii="Book Antiqua" w:eastAsia="宋体" w:hAnsi="Book Antiqua" w:cs="宋体"/>
          <w:b/>
          <w:bCs/>
          <w:sz w:val="24"/>
          <w:szCs w:val="24"/>
        </w:rPr>
        <w:t xml:space="preserve"> SJ</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Tirode</w:t>
      </w:r>
      <w:proofErr w:type="spellEnd"/>
      <w:r w:rsidRPr="008619FD">
        <w:rPr>
          <w:rFonts w:ascii="Book Antiqua" w:eastAsia="宋体" w:hAnsi="Book Antiqua" w:cs="宋体"/>
          <w:sz w:val="24"/>
          <w:szCs w:val="24"/>
        </w:rPr>
        <w:t xml:space="preserve"> F, Coin F, </w:t>
      </w:r>
      <w:proofErr w:type="spellStart"/>
      <w:r w:rsidRPr="008619FD">
        <w:rPr>
          <w:rFonts w:ascii="Book Antiqua" w:eastAsia="宋体" w:hAnsi="Book Antiqua" w:cs="宋体"/>
          <w:sz w:val="24"/>
          <w:szCs w:val="24"/>
        </w:rPr>
        <w:t>Pospiech</w:t>
      </w:r>
      <w:proofErr w:type="spellEnd"/>
      <w:r w:rsidRPr="008619FD">
        <w:rPr>
          <w:rFonts w:ascii="Book Antiqua" w:eastAsia="宋体" w:hAnsi="Book Antiqua" w:cs="宋体"/>
          <w:sz w:val="24"/>
          <w:szCs w:val="24"/>
        </w:rPr>
        <w:t xml:space="preserve"> H, </w:t>
      </w:r>
      <w:proofErr w:type="spellStart"/>
      <w:r w:rsidRPr="008619FD">
        <w:rPr>
          <w:rFonts w:ascii="Book Antiqua" w:eastAsia="宋体" w:hAnsi="Book Antiqua" w:cs="宋体"/>
          <w:sz w:val="24"/>
          <w:szCs w:val="24"/>
        </w:rPr>
        <w:t>Syväoja</w:t>
      </w:r>
      <w:proofErr w:type="spellEnd"/>
      <w:r w:rsidRPr="008619FD">
        <w:rPr>
          <w:rFonts w:ascii="Book Antiqua" w:eastAsia="宋体" w:hAnsi="Book Antiqua" w:cs="宋体"/>
          <w:sz w:val="24"/>
          <w:szCs w:val="24"/>
        </w:rPr>
        <w:t xml:space="preserve"> JE, </w:t>
      </w:r>
      <w:proofErr w:type="spellStart"/>
      <w:r w:rsidRPr="008619FD">
        <w:rPr>
          <w:rFonts w:ascii="Book Antiqua" w:eastAsia="宋体" w:hAnsi="Book Antiqua" w:cs="宋体"/>
          <w:sz w:val="24"/>
          <w:szCs w:val="24"/>
        </w:rPr>
        <w:t>Stucki</w:t>
      </w:r>
      <w:proofErr w:type="spellEnd"/>
      <w:r w:rsidRPr="008619FD">
        <w:rPr>
          <w:rFonts w:ascii="Book Antiqua" w:eastAsia="宋体" w:hAnsi="Book Antiqua" w:cs="宋体"/>
          <w:sz w:val="24"/>
          <w:szCs w:val="24"/>
        </w:rPr>
        <w:t xml:space="preserve"> M, </w:t>
      </w:r>
      <w:proofErr w:type="spellStart"/>
      <w:r w:rsidRPr="008619FD">
        <w:rPr>
          <w:rFonts w:ascii="Book Antiqua" w:eastAsia="宋体" w:hAnsi="Book Antiqua" w:cs="宋体"/>
          <w:sz w:val="24"/>
          <w:szCs w:val="24"/>
        </w:rPr>
        <w:t>Hübscher</w:t>
      </w:r>
      <w:proofErr w:type="spellEnd"/>
      <w:r w:rsidRPr="008619FD">
        <w:rPr>
          <w:rFonts w:ascii="Book Antiqua" w:eastAsia="宋体" w:hAnsi="Book Antiqua" w:cs="宋体"/>
          <w:sz w:val="24"/>
          <w:szCs w:val="24"/>
        </w:rPr>
        <w:t xml:space="preserve"> U, </w:t>
      </w:r>
      <w:proofErr w:type="spellStart"/>
      <w:r w:rsidRPr="008619FD">
        <w:rPr>
          <w:rFonts w:ascii="Book Antiqua" w:eastAsia="宋体" w:hAnsi="Book Antiqua" w:cs="宋体"/>
          <w:sz w:val="24"/>
          <w:szCs w:val="24"/>
        </w:rPr>
        <w:t>Egly</w:t>
      </w:r>
      <w:proofErr w:type="spellEnd"/>
      <w:r w:rsidRPr="008619FD">
        <w:rPr>
          <w:rFonts w:ascii="Book Antiqua" w:eastAsia="宋体" w:hAnsi="Book Antiqua" w:cs="宋体"/>
          <w:sz w:val="24"/>
          <w:szCs w:val="24"/>
        </w:rPr>
        <w:t xml:space="preserve"> JM, Wood RD. Nucleotide excision repair of DNA with recombinant human proteins: definition of the minimal set of factors, active forms of TFIIH, and modulation by CAK. </w:t>
      </w:r>
      <w:r w:rsidRPr="008619FD">
        <w:rPr>
          <w:rFonts w:ascii="Book Antiqua" w:eastAsia="宋体" w:hAnsi="Book Antiqua" w:cs="宋体"/>
          <w:i/>
          <w:iCs/>
          <w:sz w:val="24"/>
          <w:szCs w:val="24"/>
        </w:rPr>
        <w:t>Genes Dev</w:t>
      </w:r>
      <w:r w:rsidRPr="008619FD">
        <w:rPr>
          <w:rFonts w:ascii="Book Antiqua" w:eastAsia="宋体" w:hAnsi="Book Antiqua" w:cs="宋体"/>
          <w:sz w:val="24"/>
          <w:szCs w:val="24"/>
        </w:rPr>
        <w:t xml:space="preserve"> 2000; </w:t>
      </w:r>
      <w:r w:rsidRPr="008619FD">
        <w:rPr>
          <w:rFonts w:ascii="Book Antiqua" w:eastAsia="宋体" w:hAnsi="Book Antiqua" w:cs="宋体"/>
          <w:b/>
          <w:bCs/>
          <w:sz w:val="24"/>
          <w:szCs w:val="24"/>
        </w:rPr>
        <w:t>14</w:t>
      </w:r>
      <w:r w:rsidRPr="008619FD">
        <w:rPr>
          <w:rFonts w:ascii="Book Antiqua" w:eastAsia="宋体" w:hAnsi="Book Antiqua" w:cs="宋体"/>
          <w:sz w:val="24"/>
          <w:szCs w:val="24"/>
        </w:rPr>
        <w:t>: 349-359 [PMID: 10673506 DOI: 10.1101/gad.14.3.349]</w:t>
      </w:r>
    </w:p>
    <w:p w14:paraId="674CABD7"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11 </w:t>
      </w:r>
      <w:r w:rsidRPr="008619FD">
        <w:rPr>
          <w:rFonts w:ascii="Book Antiqua" w:eastAsia="宋体" w:hAnsi="Book Antiqua" w:cs="宋体"/>
          <w:b/>
          <w:bCs/>
          <w:sz w:val="24"/>
          <w:szCs w:val="24"/>
        </w:rPr>
        <w:t>Volker M</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Moné</w:t>
      </w:r>
      <w:proofErr w:type="spellEnd"/>
      <w:r w:rsidRPr="008619FD">
        <w:rPr>
          <w:rFonts w:ascii="Book Antiqua" w:eastAsia="宋体" w:hAnsi="Book Antiqua" w:cs="宋体"/>
          <w:sz w:val="24"/>
          <w:szCs w:val="24"/>
        </w:rPr>
        <w:t xml:space="preserve"> MJ, </w:t>
      </w:r>
      <w:proofErr w:type="spellStart"/>
      <w:r w:rsidRPr="008619FD">
        <w:rPr>
          <w:rFonts w:ascii="Book Antiqua" w:eastAsia="宋体" w:hAnsi="Book Antiqua" w:cs="宋体"/>
          <w:sz w:val="24"/>
          <w:szCs w:val="24"/>
        </w:rPr>
        <w:t>Karmakar</w:t>
      </w:r>
      <w:proofErr w:type="spellEnd"/>
      <w:r w:rsidRPr="008619FD">
        <w:rPr>
          <w:rFonts w:ascii="Book Antiqua" w:eastAsia="宋体" w:hAnsi="Book Antiqua" w:cs="宋体"/>
          <w:sz w:val="24"/>
          <w:szCs w:val="24"/>
        </w:rPr>
        <w:t xml:space="preserve"> P, van </w:t>
      </w:r>
      <w:proofErr w:type="spellStart"/>
      <w:r w:rsidRPr="008619FD">
        <w:rPr>
          <w:rFonts w:ascii="Book Antiqua" w:eastAsia="宋体" w:hAnsi="Book Antiqua" w:cs="宋体"/>
          <w:sz w:val="24"/>
          <w:szCs w:val="24"/>
        </w:rPr>
        <w:t>Hoffen</w:t>
      </w:r>
      <w:proofErr w:type="spellEnd"/>
      <w:r w:rsidRPr="008619FD">
        <w:rPr>
          <w:rFonts w:ascii="Book Antiqua" w:eastAsia="宋体" w:hAnsi="Book Antiqua" w:cs="宋体"/>
          <w:sz w:val="24"/>
          <w:szCs w:val="24"/>
        </w:rPr>
        <w:t xml:space="preserve"> A, </w:t>
      </w:r>
      <w:proofErr w:type="spellStart"/>
      <w:r w:rsidRPr="008619FD">
        <w:rPr>
          <w:rFonts w:ascii="Book Antiqua" w:eastAsia="宋体" w:hAnsi="Book Antiqua" w:cs="宋体"/>
          <w:sz w:val="24"/>
          <w:szCs w:val="24"/>
        </w:rPr>
        <w:t>Schul</w:t>
      </w:r>
      <w:proofErr w:type="spellEnd"/>
      <w:r w:rsidRPr="008619FD">
        <w:rPr>
          <w:rFonts w:ascii="Book Antiqua" w:eastAsia="宋体" w:hAnsi="Book Antiqua" w:cs="宋体"/>
          <w:sz w:val="24"/>
          <w:szCs w:val="24"/>
        </w:rPr>
        <w:t xml:space="preserve"> W, </w:t>
      </w:r>
      <w:proofErr w:type="spellStart"/>
      <w:r w:rsidRPr="008619FD">
        <w:rPr>
          <w:rFonts w:ascii="Book Antiqua" w:eastAsia="宋体" w:hAnsi="Book Antiqua" w:cs="宋体"/>
          <w:sz w:val="24"/>
          <w:szCs w:val="24"/>
        </w:rPr>
        <w:t>Vermeulen</w:t>
      </w:r>
      <w:proofErr w:type="spellEnd"/>
      <w:r w:rsidRPr="008619FD">
        <w:rPr>
          <w:rFonts w:ascii="Book Antiqua" w:eastAsia="宋体" w:hAnsi="Book Antiqua" w:cs="宋体"/>
          <w:sz w:val="24"/>
          <w:szCs w:val="24"/>
        </w:rPr>
        <w:t xml:space="preserve"> W, </w:t>
      </w:r>
      <w:proofErr w:type="spellStart"/>
      <w:r w:rsidRPr="008619FD">
        <w:rPr>
          <w:rFonts w:ascii="Book Antiqua" w:eastAsia="宋体" w:hAnsi="Book Antiqua" w:cs="宋体"/>
          <w:sz w:val="24"/>
          <w:szCs w:val="24"/>
        </w:rPr>
        <w:t>Hoeijmakers</w:t>
      </w:r>
      <w:proofErr w:type="spellEnd"/>
      <w:r w:rsidRPr="008619FD">
        <w:rPr>
          <w:rFonts w:ascii="Book Antiqua" w:eastAsia="宋体" w:hAnsi="Book Antiqua" w:cs="宋体"/>
          <w:sz w:val="24"/>
          <w:szCs w:val="24"/>
        </w:rPr>
        <w:t xml:space="preserve"> JH, van </w:t>
      </w:r>
      <w:proofErr w:type="spellStart"/>
      <w:r w:rsidRPr="008619FD">
        <w:rPr>
          <w:rFonts w:ascii="Book Antiqua" w:eastAsia="宋体" w:hAnsi="Book Antiqua" w:cs="宋体"/>
          <w:sz w:val="24"/>
          <w:szCs w:val="24"/>
        </w:rPr>
        <w:t>Driel</w:t>
      </w:r>
      <w:proofErr w:type="spellEnd"/>
      <w:r w:rsidRPr="008619FD">
        <w:rPr>
          <w:rFonts w:ascii="Book Antiqua" w:eastAsia="宋体" w:hAnsi="Book Antiqua" w:cs="宋体"/>
          <w:sz w:val="24"/>
          <w:szCs w:val="24"/>
        </w:rPr>
        <w:t xml:space="preserve"> R, van Zeeland AA, </w:t>
      </w:r>
      <w:proofErr w:type="spellStart"/>
      <w:r w:rsidRPr="008619FD">
        <w:rPr>
          <w:rFonts w:ascii="Book Antiqua" w:eastAsia="宋体" w:hAnsi="Book Antiqua" w:cs="宋体"/>
          <w:sz w:val="24"/>
          <w:szCs w:val="24"/>
        </w:rPr>
        <w:t>Mullenders</w:t>
      </w:r>
      <w:proofErr w:type="spellEnd"/>
      <w:r w:rsidRPr="008619FD">
        <w:rPr>
          <w:rFonts w:ascii="Book Antiqua" w:eastAsia="宋体" w:hAnsi="Book Antiqua" w:cs="宋体"/>
          <w:sz w:val="24"/>
          <w:szCs w:val="24"/>
        </w:rPr>
        <w:t xml:space="preserve"> LH. Sequential assembly of the nucleotide excision repair factors in vivo. </w:t>
      </w:r>
      <w:proofErr w:type="spellStart"/>
      <w:r w:rsidRPr="008619FD">
        <w:rPr>
          <w:rFonts w:ascii="Book Antiqua" w:eastAsia="宋体" w:hAnsi="Book Antiqua" w:cs="宋体"/>
          <w:i/>
          <w:iCs/>
          <w:sz w:val="24"/>
          <w:szCs w:val="24"/>
        </w:rPr>
        <w:t>Mol</w:t>
      </w:r>
      <w:proofErr w:type="spellEnd"/>
      <w:r w:rsidRPr="008619FD">
        <w:rPr>
          <w:rFonts w:ascii="Book Antiqua" w:eastAsia="宋体" w:hAnsi="Book Antiqua" w:cs="宋体"/>
          <w:i/>
          <w:iCs/>
          <w:sz w:val="24"/>
          <w:szCs w:val="24"/>
        </w:rPr>
        <w:t xml:space="preserve"> Cell</w:t>
      </w:r>
      <w:r w:rsidRPr="008619FD">
        <w:rPr>
          <w:rFonts w:ascii="Book Antiqua" w:eastAsia="宋体" w:hAnsi="Book Antiqua" w:cs="宋体"/>
          <w:sz w:val="24"/>
          <w:szCs w:val="24"/>
        </w:rPr>
        <w:t xml:space="preserve"> 2001; </w:t>
      </w:r>
      <w:r w:rsidRPr="008619FD">
        <w:rPr>
          <w:rFonts w:ascii="Book Antiqua" w:eastAsia="宋体" w:hAnsi="Book Antiqua" w:cs="宋体"/>
          <w:b/>
          <w:bCs/>
          <w:sz w:val="24"/>
          <w:szCs w:val="24"/>
        </w:rPr>
        <w:t>8</w:t>
      </w:r>
      <w:r w:rsidRPr="008619FD">
        <w:rPr>
          <w:rFonts w:ascii="Book Antiqua" w:eastAsia="宋体" w:hAnsi="Book Antiqua" w:cs="宋体"/>
          <w:sz w:val="24"/>
          <w:szCs w:val="24"/>
        </w:rPr>
        <w:t>: 213-224 [PMID: 11511374 DOI: 10.1016/S1097-2765(01)00281-7]</w:t>
      </w:r>
    </w:p>
    <w:p w14:paraId="03694601"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12 </w:t>
      </w:r>
      <w:proofErr w:type="spellStart"/>
      <w:r w:rsidRPr="008619FD">
        <w:rPr>
          <w:rFonts w:ascii="Book Antiqua" w:eastAsia="宋体" w:hAnsi="Book Antiqua" w:cs="宋体"/>
          <w:b/>
          <w:bCs/>
          <w:sz w:val="24"/>
          <w:szCs w:val="24"/>
        </w:rPr>
        <w:t>Riedl</w:t>
      </w:r>
      <w:proofErr w:type="spellEnd"/>
      <w:r w:rsidRPr="008619FD">
        <w:rPr>
          <w:rFonts w:ascii="Book Antiqua" w:eastAsia="宋体" w:hAnsi="Book Antiqua" w:cs="宋体"/>
          <w:b/>
          <w:bCs/>
          <w:sz w:val="24"/>
          <w:szCs w:val="24"/>
        </w:rPr>
        <w:t xml:space="preserve"> T</w:t>
      </w:r>
      <w:r w:rsidRPr="008619FD">
        <w:rPr>
          <w:rFonts w:ascii="Book Antiqua" w:eastAsia="宋体" w:hAnsi="Book Antiqua" w:cs="宋体"/>
          <w:sz w:val="24"/>
          <w:szCs w:val="24"/>
        </w:rPr>
        <w:t xml:space="preserve">, Hanaoka F, </w:t>
      </w:r>
      <w:proofErr w:type="spellStart"/>
      <w:r w:rsidRPr="008619FD">
        <w:rPr>
          <w:rFonts w:ascii="Book Antiqua" w:eastAsia="宋体" w:hAnsi="Book Antiqua" w:cs="宋体"/>
          <w:sz w:val="24"/>
          <w:szCs w:val="24"/>
        </w:rPr>
        <w:t>Egly</w:t>
      </w:r>
      <w:proofErr w:type="spellEnd"/>
      <w:r w:rsidRPr="008619FD">
        <w:rPr>
          <w:rFonts w:ascii="Book Antiqua" w:eastAsia="宋体" w:hAnsi="Book Antiqua" w:cs="宋体"/>
          <w:sz w:val="24"/>
          <w:szCs w:val="24"/>
        </w:rPr>
        <w:t xml:space="preserve"> JM. The comings and goings of nucleotide excision repair factors on damaged DNA. </w:t>
      </w:r>
      <w:r w:rsidRPr="008619FD">
        <w:rPr>
          <w:rFonts w:ascii="Book Antiqua" w:eastAsia="宋体" w:hAnsi="Book Antiqua" w:cs="宋体"/>
          <w:i/>
          <w:iCs/>
          <w:sz w:val="24"/>
          <w:szCs w:val="24"/>
        </w:rPr>
        <w:t>EMBO J</w:t>
      </w:r>
      <w:r w:rsidRPr="008619FD">
        <w:rPr>
          <w:rFonts w:ascii="Book Antiqua" w:eastAsia="宋体" w:hAnsi="Book Antiqua" w:cs="宋体"/>
          <w:sz w:val="24"/>
          <w:szCs w:val="24"/>
        </w:rPr>
        <w:t xml:space="preserve"> 2003; </w:t>
      </w:r>
      <w:r w:rsidRPr="008619FD">
        <w:rPr>
          <w:rFonts w:ascii="Book Antiqua" w:eastAsia="宋体" w:hAnsi="Book Antiqua" w:cs="宋体"/>
          <w:b/>
          <w:bCs/>
          <w:sz w:val="24"/>
          <w:szCs w:val="24"/>
        </w:rPr>
        <w:t>22</w:t>
      </w:r>
      <w:r w:rsidRPr="008619FD">
        <w:rPr>
          <w:rFonts w:ascii="Book Antiqua" w:eastAsia="宋体" w:hAnsi="Book Antiqua" w:cs="宋体"/>
          <w:sz w:val="24"/>
          <w:szCs w:val="24"/>
        </w:rPr>
        <w:t>: 5293-5303 [PMID: 14517266 DOI: 10.1093/</w:t>
      </w:r>
      <w:proofErr w:type="spellStart"/>
      <w:r w:rsidRPr="008619FD">
        <w:rPr>
          <w:rFonts w:ascii="Book Antiqua" w:eastAsia="宋体" w:hAnsi="Book Antiqua" w:cs="宋体"/>
          <w:sz w:val="24"/>
          <w:szCs w:val="24"/>
        </w:rPr>
        <w:t>emboj</w:t>
      </w:r>
      <w:proofErr w:type="spellEnd"/>
      <w:r w:rsidRPr="008619FD">
        <w:rPr>
          <w:rFonts w:ascii="Book Antiqua" w:eastAsia="宋体" w:hAnsi="Book Antiqua" w:cs="宋体"/>
          <w:sz w:val="24"/>
          <w:szCs w:val="24"/>
        </w:rPr>
        <w:t>/cdg489]</w:t>
      </w:r>
    </w:p>
    <w:p w14:paraId="78AF413E"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lastRenderedPageBreak/>
        <w:t xml:space="preserve">13 </w:t>
      </w:r>
      <w:proofErr w:type="spellStart"/>
      <w:r w:rsidRPr="008619FD">
        <w:rPr>
          <w:rFonts w:ascii="Book Antiqua" w:eastAsia="宋体" w:hAnsi="Book Antiqua" w:cs="宋体"/>
          <w:b/>
          <w:bCs/>
          <w:sz w:val="24"/>
          <w:szCs w:val="24"/>
        </w:rPr>
        <w:t>Luijsterburg</w:t>
      </w:r>
      <w:proofErr w:type="spellEnd"/>
      <w:r w:rsidRPr="008619FD">
        <w:rPr>
          <w:rFonts w:ascii="Book Antiqua" w:eastAsia="宋体" w:hAnsi="Book Antiqua" w:cs="宋体"/>
          <w:b/>
          <w:bCs/>
          <w:sz w:val="24"/>
          <w:szCs w:val="24"/>
        </w:rPr>
        <w:t xml:space="preserve"> MS</w:t>
      </w:r>
      <w:r w:rsidRPr="008619FD">
        <w:rPr>
          <w:rFonts w:ascii="Book Antiqua" w:eastAsia="宋体" w:hAnsi="Book Antiqua" w:cs="宋体"/>
          <w:sz w:val="24"/>
          <w:szCs w:val="24"/>
        </w:rPr>
        <w:t xml:space="preserve">, von </w:t>
      </w:r>
      <w:proofErr w:type="spellStart"/>
      <w:r w:rsidRPr="008619FD">
        <w:rPr>
          <w:rFonts w:ascii="Book Antiqua" w:eastAsia="宋体" w:hAnsi="Book Antiqua" w:cs="宋体"/>
          <w:sz w:val="24"/>
          <w:szCs w:val="24"/>
        </w:rPr>
        <w:t>Bornstaedt</w:t>
      </w:r>
      <w:proofErr w:type="spellEnd"/>
      <w:r w:rsidRPr="008619FD">
        <w:rPr>
          <w:rFonts w:ascii="Book Antiqua" w:eastAsia="宋体" w:hAnsi="Book Antiqua" w:cs="宋体"/>
          <w:sz w:val="24"/>
          <w:szCs w:val="24"/>
        </w:rPr>
        <w:t xml:space="preserve"> G, </w:t>
      </w:r>
      <w:proofErr w:type="spellStart"/>
      <w:r w:rsidRPr="008619FD">
        <w:rPr>
          <w:rFonts w:ascii="Book Antiqua" w:eastAsia="宋体" w:hAnsi="Book Antiqua" w:cs="宋体"/>
          <w:sz w:val="24"/>
          <w:szCs w:val="24"/>
        </w:rPr>
        <w:t>Gourdin</w:t>
      </w:r>
      <w:proofErr w:type="spellEnd"/>
      <w:r w:rsidRPr="008619FD">
        <w:rPr>
          <w:rFonts w:ascii="Book Antiqua" w:eastAsia="宋体" w:hAnsi="Book Antiqua" w:cs="宋体"/>
          <w:sz w:val="24"/>
          <w:szCs w:val="24"/>
        </w:rPr>
        <w:t xml:space="preserve"> AM, </w:t>
      </w:r>
      <w:proofErr w:type="spellStart"/>
      <w:r w:rsidRPr="008619FD">
        <w:rPr>
          <w:rFonts w:ascii="Book Antiqua" w:eastAsia="宋体" w:hAnsi="Book Antiqua" w:cs="宋体"/>
          <w:sz w:val="24"/>
          <w:szCs w:val="24"/>
        </w:rPr>
        <w:t>Politi</w:t>
      </w:r>
      <w:proofErr w:type="spellEnd"/>
      <w:r w:rsidRPr="008619FD">
        <w:rPr>
          <w:rFonts w:ascii="Book Antiqua" w:eastAsia="宋体" w:hAnsi="Book Antiqua" w:cs="宋体"/>
          <w:sz w:val="24"/>
          <w:szCs w:val="24"/>
        </w:rPr>
        <w:t xml:space="preserve"> AZ, </w:t>
      </w:r>
      <w:proofErr w:type="spellStart"/>
      <w:r w:rsidRPr="008619FD">
        <w:rPr>
          <w:rFonts w:ascii="Book Antiqua" w:eastAsia="宋体" w:hAnsi="Book Antiqua" w:cs="宋体"/>
          <w:sz w:val="24"/>
          <w:szCs w:val="24"/>
        </w:rPr>
        <w:t>Moné</w:t>
      </w:r>
      <w:proofErr w:type="spellEnd"/>
      <w:r w:rsidRPr="008619FD">
        <w:rPr>
          <w:rFonts w:ascii="Book Antiqua" w:eastAsia="宋体" w:hAnsi="Book Antiqua" w:cs="宋体"/>
          <w:sz w:val="24"/>
          <w:szCs w:val="24"/>
        </w:rPr>
        <w:t xml:space="preserve"> MJ, </w:t>
      </w:r>
      <w:proofErr w:type="spellStart"/>
      <w:r w:rsidRPr="008619FD">
        <w:rPr>
          <w:rFonts w:ascii="Book Antiqua" w:eastAsia="宋体" w:hAnsi="Book Antiqua" w:cs="宋体"/>
          <w:sz w:val="24"/>
          <w:szCs w:val="24"/>
        </w:rPr>
        <w:t>Warmerdam</w:t>
      </w:r>
      <w:proofErr w:type="spellEnd"/>
      <w:r w:rsidRPr="008619FD">
        <w:rPr>
          <w:rFonts w:ascii="Book Antiqua" w:eastAsia="宋体" w:hAnsi="Book Antiqua" w:cs="宋体"/>
          <w:sz w:val="24"/>
          <w:szCs w:val="24"/>
        </w:rPr>
        <w:t xml:space="preserve"> DO, </w:t>
      </w:r>
      <w:proofErr w:type="spellStart"/>
      <w:r w:rsidRPr="008619FD">
        <w:rPr>
          <w:rFonts w:ascii="Book Antiqua" w:eastAsia="宋体" w:hAnsi="Book Antiqua" w:cs="宋体"/>
          <w:sz w:val="24"/>
          <w:szCs w:val="24"/>
        </w:rPr>
        <w:t>Goedhart</w:t>
      </w:r>
      <w:proofErr w:type="spellEnd"/>
      <w:r w:rsidRPr="008619FD">
        <w:rPr>
          <w:rFonts w:ascii="Book Antiqua" w:eastAsia="宋体" w:hAnsi="Book Antiqua" w:cs="宋体"/>
          <w:sz w:val="24"/>
          <w:szCs w:val="24"/>
        </w:rPr>
        <w:t xml:space="preserve"> J, </w:t>
      </w:r>
      <w:proofErr w:type="spellStart"/>
      <w:r w:rsidRPr="008619FD">
        <w:rPr>
          <w:rFonts w:ascii="Book Antiqua" w:eastAsia="宋体" w:hAnsi="Book Antiqua" w:cs="宋体"/>
          <w:sz w:val="24"/>
          <w:szCs w:val="24"/>
        </w:rPr>
        <w:t>Vermeulen</w:t>
      </w:r>
      <w:proofErr w:type="spellEnd"/>
      <w:r w:rsidRPr="008619FD">
        <w:rPr>
          <w:rFonts w:ascii="Book Antiqua" w:eastAsia="宋体" w:hAnsi="Book Antiqua" w:cs="宋体"/>
          <w:sz w:val="24"/>
          <w:szCs w:val="24"/>
        </w:rPr>
        <w:t xml:space="preserve"> W, van </w:t>
      </w:r>
      <w:proofErr w:type="spellStart"/>
      <w:r w:rsidRPr="008619FD">
        <w:rPr>
          <w:rFonts w:ascii="Book Antiqua" w:eastAsia="宋体" w:hAnsi="Book Antiqua" w:cs="宋体"/>
          <w:sz w:val="24"/>
          <w:szCs w:val="24"/>
        </w:rPr>
        <w:t>Driel</w:t>
      </w:r>
      <w:proofErr w:type="spellEnd"/>
      <w:r w:rsidRPr="008619FD">
        <w:rPr>
          <w:rFonts w:ascii="Book Antiqua" w:eastAsia="宋体" w:hAnsi="Book Antiqua" w:cs="宋体"/>
          <w:sz w:val="24"/>
          <w:szCs w:val="24"/>
        </w:rPr>
        <w:t xml:space="preserve"> R, </w:t>
      </w:r>
      <w:proofErr w:type="spellStart"/>
      <w:r w:rsidRPr="008619FD">
        <w:rPr>
          <w:rFonts w:ascii="Book Antiqua" w:eastAsia="宋体" w:hAnsi="Book Antiqua" w:cs="宋体"/>
          <w:sz w:val="24"/>
          <w:szCs w:val="24"/>
        </w:rPr>
        <w:t>Höfer</w:t>
      </w:r>
      <w:proofErr w:type="spellEnd"/>
      <w:r w:rsidRPr="008619FD">
        <w:rPr>
          <w:rFonts w:ascii="Book Antiqua" w:eastAsia="宋体" w:hAnsi="Book Antiqua" w:cs="宋体"/>
          <w:sz w:val="24"/>
          <w:szCs w:val="24"/>
        </w:rPr>
        <w:t xml:space="preserve"> T. Stochastic and reversible assembly of a </w:t>
      </w:r>
      <w:proofErr w:type="spellStart"/>
      <w:r w:rsidRPr="008619FD">
        <w:rPr>
          <w:rFonts w:ascii="Book Antiqua" w:eastAsia="宋体" w:hAnsi="Book Antiqua" w:cs="宋体"/>
          <w:sz w:val="24"/>
          <w:szCs w:val="24"/>
        </w:rPr>
        <w:t>multiprotein</w:t>
      </w:r>
      <w:proofErr w:type="spellEnd"/>
      <w:r w:rsidRPr="008619FD">
        <w:rPr>
          <w:rFonts w:ascii="Book Antiqua" w:eastAsia="宋体" w:hAnsi="Book Antiqua" w:cs="宋体"/>
          <w:sz w:val="24"/>
          <w:szCs w:val="24"/>
        </w:rPr>
        <w:t xml:space="preserve"> DNA repair complex ensures accurate target site recognition and efficient repair. </w:t>
      </w:r>
      <w:r w:rsidRPr="008619FD">
        <w:rPr>
          <w:rFonts w:ascii="Book Antiqua" w:eastAsia="宋体" w:hAnsi="Book Antiqua" w:cs="宋体"/>
          <w:i/>
          <w:iCs/>
          <w:sz w:val="24"/>
          <w:szCs w:val="24"/>
        </w:rPr>
        <w:t xml:space="preserve">J Cell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sz w:val="24"/>
          <w:szCs w:val="24"/>
        </w:rPr>
        <w:t xml:space="preserve"> 2010; </w:t>
      </w:r>
      <w:r w:rsidRPr="008619FD">
        <w:rPr>
          <w:rFonts w:ascii="Book Antiqua" w:eastAsia="宋体" w:hAnsi="Book Antiqua" w:cs="宋体"/>
          <w:b/>
          <w:bCs/>
          <w:sz w:val="24"/>
          <w:szCs w:val="24"/>
        </w:rPr>
        <w:t>189</w:t>
      </w:r>
      <w:r w:rsidRPr="008619FD">
        <w:rPr>
          <w:rFonts w:ascii="Book Antiqua" w:eastAsia="宋体" w:hAnsi="Book Antiqua" w:cs="宋体"/>
          <w:sz w:val="24"/>
          <w:szCs w:val="24"/>
        </w:rPr>
        <w:t>: 445-463 [PMID: 20439997 DOI: 10.1083/jcb.200909175]</w:t>
      </w:r>
    </w:p>
    <w:p w14:paraId="7666E028"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14 </w:t>
      </w:r>
      <w:r w:rsidRPr="008619FD">
        <w:rPr>
          <w:rFonts w:ascii="Book Antiqua" w:eastAsia="宋体" w:hAnsi="Book Antiqua" w:cs="宋体"/>
          <w:b/>
          <w:bCs/>
          <w:sz w:val="24"/>
          <w:szCs w:val="24"/>
        </w:rPr>
        <w:t>Evans E</w:t>
      </w:r>
      <w:r w:rsidRPr="008619FD">
        <w:rPr>
          <w:rFonts w:ascii="Book Antiqua" w:eastAsia="宋体" w:hAnsi="Book Antiqua" w:cs="宋体"/>
          <w:sz w:val="24"/>
          <w:szCs w:val="24"/>
        </w:rPr>
        <w:t xml:space="preserve">, Fellows J, Coffer A, Wood RD. Open complex formation around a lesion during nucleotide excision repair provides a structure for cleavage by human XPG protein. </w:t>
      </w:r>
      <w:r w:rsidRPr="008619FD">
        <w:rPr>
          <w:rFonts w:ascii="Book Antiqua" w:eastAsia="宋体" w:hAnsi="Book Antiqua" w:cs="宋体"/>
          <w:i/>
          <w:iCs/>
          <w:sz w:val="24"/>
          <w:szCs w:val="24"/>
        </w:rPr>
        <w:t>EMBO J</w:t>
      </w:r>
      <w:r w:rsidRPr="008619FD">
        <w:rPr>
          <w:rFonts w:ascii="Book Antiqua" w:eastAsia="宋体" w:hAnsi="Book Antiqua" w:cs="宋体"/>
          <w:sz w:val="24"/>
          <w:szCs w:val="24"/>
        </w:rPr>
        <w:t xml:space="preserve"> 1997; </w:t>
      </w:r>
      <w:r w:rsidRPr="008619FD">
        <w:rPr>
          <w:rFonts w:ascii="Book Antiqua" w:eastAsia="宋体" w:hAnsi="Book Antiqua" w:cs="宋体"/>
          <w:b/>
          <w:bCs/>
          <w:sz w:val="24"/>
          <w:szCs w:val="24"/>
        </w:rPr>
        <w:t>16</w:t>
      </w:r>
      <w:r w:rsidRPr="008619FD">
        <w:rPr>
          <w:rFonts w:ascii="Book Antiqua" w:eastAsia="宋体" w:hAnsi="Book Antiqua" w:cs="宋体"/>
          <w:sz w:val="24"/>
          <w:szCs w:val="24"/>
        </w:rPr>
        <w:t>: 625-638 [PMID: 9034344 DOI: 10.1093/</w:t>
      </w:r>
      <w:proofErr w:type="spellStart"/>
      <w:r w:rsidRPr="008619FD">
        <w:rPr>
          <w:rFonts w:ascii="Book Antiqua" w:eastAsia="宋体" w:hAnsi="Book Antiqua" w:cs="宋体"/>
          <w:sz w:val="24"/>
          <w:szCs w:val="24"/>
        </w:rPr>
        <w:t>emboj</w:t>
      </w:r>
      <w:proofErr w:type="spellEnd"/>
      <w:r w:rsidRPr="008619FD">
        <w:rPr>
          <w:rFonts w:ascii="Book Antiqua" w:eastAsia="宋体" w:hAnsi="Book Antiqua" w:cs="宋体"/>
          <w:sz w:val="24"/>
          <w:szCs w:val="24"/>
        </w:rPr>
        <w:t>/16.3.625]</w:t>
      </w:r>
    </w:p>
    <w:p w14:paraId="63B2494D"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15 </w:t>
      </w:r>
      <w:r w:rsidRPr="008619FD">
        <w:rPr>
          <w:rFonts w:ascii="Book Antiqua" w:eastAsia="宋体" w:hAnsi="Book Antiqua" w:cs="宋体"/>
          <w:b/>
          <w:bCs/>
          <w:sz w:val="24"/>
          <w:szCs w:val="24"/>
        </w:rPr>
        <w:t>Matsunaga T</w:t>
      </w:r>
      <w:r w:rsidRPr="008619FD">
        <w:rPr>
          <w:rFonts w:ascii="Book Antiqua" w:eastAsia="宋体" w:hAnsi="Book Antiqua" w:cs="宋体"/>
          <w:sz w:val="24"/>
          <w:szCs w:val="24"/>
        </w:rPr>
        <w:t xml:space="preserve">, Mu D, Park CH, Reardon JT, </w:t>
      </w:r>
      <w:proofErr w:type="spellStart"/>
      <w:r w:rsidRPr="008619FD">
        <w:rPr>
          <w:rFonts w:ascii="Book Antiqua" w:eastAsia="宋体" w:hAnsi="Book Antiqua" w:cs="宋体"/>
          <w:sz w:val="24"/>
          <w:szCs w:val="24"/>
        </w:rPr>
        <w:t>Sancar</w:t>
      </w:r>
      <w:proofErr w:type="spellEnd"/>
      <w:r w:rsidRPr="008619FD">
        <w:rPr>
          <w:rFonts w:ascii="Book Antiqua" w:eastAsia="宋体" w:hAnsi="Book Antiqua" w:cs="宋体"/>
          <w:sz w:val="24"/>
          <w:szCs w:val="24"/>
        </w:rPr>
        <w:t xml:space="preserve"> A. Human DNA </w:t>
      </w:r>
      <w:proofErr w:type="gramStart"/>
      <w:r w:rsidRPr="008619FD">
        <w:rPr>
          <w:rFonts w:ascii="Book Antiqua" w:eastAsia="宋体" w:hAnsi="Book Antiqua" w:cs="宋体"/>
          <w:sz w:val="24"/>
          <w:szCs w:val="24"/>
        </w:rPr>
        <w:t>repair</w:t>
      </w:r>
      <w:proofErr w:type="gramEnd"/>
      <w:r w:rsidRPr="008619FD">
        <w:rPr>
          <w:rFonts w:ascii="Book Antiqua" w:eastAsia="宋体" w:hAnsi="Book Antiqua" w:cs="宋体"/>
          <w:sz w:val="24"/>
          <w:szCs w:val="24"/>
        </w:rPr>
        <w:t xml:space="preserve"> excision nuclease. </w:t>
      </w:r>
      <w:proofErr w:type="gramStart"/>
      <w:r w:rsidRPr="008619FD">
        <w:rPr>
          <w:rFonts w:ascii="Book Antiqua" w:eastAsia="宋体" w:hAnsi="Book Antiqua" w:cs="宋体"/>
          <w:sz w:val="24"/>
          <w:szCs w:val="24"/>
        </w:rPr>
        <w:t>Analysis of the roles of the subunits involved in dual incisions by using anti-XPG and anti-ERCC1 antibodies.</w:t>
      </w:r>
      <w:proofErr w:type="gramEnd"/>
      <w:r w:rsidRPr="008619FD">
        <w:rPr>
          <w:rFonts w:ascii="Book Antiqua" w:eastAsia="宋体" w:hAnsi="Book Antiqua" w:cs="宋体"/>
          <w:sz w:val="24"/>
          <w:szCs w:val="24"/>
        </w:rPr>
        <w:t xml:space="preserve"> </w:t>
      </w:r>
      <w:r w:rsidRPr="008619FD">
        <w:rPr>
          <w:rFonts w:ascii="Book Antiqua" w:eastAsia="宋体" w:hAnsi="Book Antiqua" w:cs="宋体"/>
          <w:i/>
          <w:iCs/>
          <w:sz w:val="24"/>
          <w:szCs w:val="24"/>
        </w:rPr>
        <w:t xml:space="preserve">J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i/>
          <w:iCs/>
          <w:sz w:val="24"/>
          <w:szCs w:val="24"/>
        </w:rPr>
        <w:t xml:space="preserve"> </w:t>
      </w:r>
      <w:proofErr w:type="spellStart"/>
      <w:r w:rsidRPr="008619FD">
        <w:rPr>
          <w:rFonts w:ascii="Book Antiqua" w:eastAsia="宋体" w:hAnsi="Book Antiqua" w:cs="宋体"/>
          <w:i/>
          <w:iCs/>
          <w:sz w:val="24"/>
          <w:szCs w:val="24"/>
        </w:rPr>
        <w:t>Chem</w:t>
      </w:r>
      <w:proofErr w:type="spellEnd"/>
      <w:r w:rsidRPr="008619FD">
        <w:rPr>
          <w:rFonts w:ascii="Book Antiqua" w:eastAsia="宋体" w:hAnsi="Book Antiqua" w:cs="宋体"/>
          <w:sz w:val="24"/>
          <w:szCs w:val="24"/>
        </w:rPr>
        <w:t xml:space="preserve"> 1995; </w:t>
      </w:r>
      <w:r w:rsidRPr="008619FD">
        <w:rPr>
          <w:rFonts w:ascii="Book Antiqua" w:eastAsia="宋体" w:hAnsi="Book Antiqua" w:cs="宋体"/>
          <w:b/>
          <w:bCs/>
          <w:sz w:val="24"/>
          <w:szCs w:val="24"/>
        </w:rPr>
        <w:t>270</w:t>
      </w:r>
      <w:r w:rsidRPr="008619FD">
        <w:rPr>
          <w:rFonts w:ascii="Book Antiqua" w:eastAsia="宋体" w:hAnsi="Book Antiqua" w:cs="宋体"/>
          <w:sz w:val="24"/>
          <w:szCs w:val="24"/>
        </w:rPr>
        <w:t>: 20862-20869 [PMID: 7657672 DOI: 10.1074/jbc.270.35.20862]</w:t>
      </w:r>
    </w:p>
    <w:p w14:paraId="49B30908" w14:textId="77777777" w:rsidR="006B7F4A" w:rsidRPr="008619FD" w:rsidRDefault="006B7F4A" w:rsidP="000471E2">
      <w:pPr>
        <w:spacing w:line="360" w:lineRule="auto"/>
        <w:rPr>
          <w:rFonts w:ascii="Book Antiqua" w:eastAsia="宋体" w:hAnsi="Book Antiqua" w:cs="宋体"/>
          <w:sz w:val="24"/>
          <w:szCs w:val="24"/>
        </w:rPr>
      </w:pPr>
      <w:proofErr w:type="gramStart"/>
      <w:r w:rsidRPr="008619FD">
        <w:rPr>
          <w:rFonts w:ascii="Book Antiqua" w:eastAsia="宋体" w:hAnsi="Book Antiqua" w:cs="宋体"/>
          <w:sz w:val="24"/>
          <w:szCs w:val="24"/>
        </w:rPr>
        <w:t xml:space="preserve">16 </w:t>
      </w:r>
      <w:proofErr w:type="spellStart"/>
      <w:r w:rsidRPr="008619FD">
        <w:rPr>
          <w:rFonts w:ascii="Book Antiqua" w:eastAsia="宋体" w:hAnsi="Book Antiqua" w:cs="宋体"/>
          <w:b/>
          <w:bCs/>
          <w:sz w:val="24"/>
          <w:szCs w:val="24"/>
        </w:rPr>
        <w:t>Mocquet</w:t>
      </w:r>
      <w:proofErr w:type="spellEnd"/>
      <w:r w:rsidRPr="008619FD">
        <w:rPr>
          <w:rFonts w:ascii="Book Antiqua" w:eastAsia="宋体" w:hAnsi="Book Antiqua" w:cs="宋体"/>
          <w:b/>
          <w:bCs/>
          <w:sz w:val="24"/>
          <w:szCs w:val="24"/>
        </w:rPr>
        <w:t xml:space="preserve"> V</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Lainé</w:t>
      </w:r>
      <w:proofErr w:type="spellEnd"/>
      <w:r w:rsidRPr="008619FD">
        <w:rPr>
          <w:rFonts w:ascii="Book Antiqua" w:eastAsia="宋体" w:hAnsi="Book Antiqua" w:cs="宋体"/>
          <w:sz w:val="24"/>
          <w:szCs w:val="24"/>
        </w:rPr>
        <w:t xml:space="preserve"> JP, </w:t>
      </w:r>
      <w:proofErr w:type="spellStart"/>
      <w:r w:rsidRPr="008619FD">
        <w:rPr>
          <w:rFonts w:ascii="Book Antiqua" w:eastAsia="宋体" w:hAnsi="Book Antiqua" w:cs="宋体"/>
          <w:sz w:val="24"/>
          <w:szCs w:val="24"/>
        </w:rPr>
        <w:t>Riedl</w:t>
      </w:r>
      <w:proofErr w:type="spellEnd"/>
      <w:r w:rsidRPr="008619FD">
        <w:rPr>
          <w:rFonts w:ascii="Book Antiqua" w:eastAsia="宋体" w:hAnsi="Book Antiqua" w:cs="宋体"/>
          <w:sz w:val="24"/>
          <w:szCs w:val="24"/>
        </w:rPr>
        <w:t xml:space="preserve"> T, </w:t>
      </w:r>
      <w:proofErr w:type="spellStart"/>
      <w:r w:rsidRPr="008619FD">
        <w:rPr>
          <w:rFonts w:ascii="Book Antiqua" w:eastAsia="宋体" w:hAnsi="Book Antiqua" w:cs="宋体"/>
          <w:sz w:val="24"/>
          <w:szCs w:val="24"/>
        </w:rPr>
        <w:t>Yajin</w:t>
      </w:r>
      <w:proofErr w:type="spellEnd"/>
      <w:r w:rsidRPr="008619FD">
        <w:rPr>
          <w:rFonts w:ascii="Book Antiqua" w:eastAsia="宋体" w:hAnsi="Book Antiqua" w:cs="宋体"/>
          <w:sz w:val="24"/>
          <w:szCs w:val="24"/>
        </w:rPr>
        <w:t xml:space="preserve"> Z, Lee MY, </w:t>
      </w:r>
      <w:proofErr w:type="spellStart"/>
      <w:r w:rsidRPr="008619FD">
        <w:rPr>
          <w:rFonts w:ascii="Book Antiqua" w:eastAsia="宋体" w:hAnsi="Book Antiqua" w:cs="宋体"/>
          <w:sz w:val="24"/>
          <w:szCs w:val="24"/>
        </w:rPr>
        <w:t>Egly</w:t>
      </w:r>
      <w:proofErr w:type="spellEnd"/>
      <w:r w:rsidRPr="008619FD">
        <w:rPr>
          <w:rFonts w:ascii="Book Antiqua" w:eastAsia="宋体" w:hAnsi="Book Antiqua" w:cs="宋体"/>
          <w:sz w:val="24"/>
          <w:szCs w:val="24"/>
        </w:rPr>
        <w:t xml:space="preserve"> JM.</w:t>
      </w:r>
      <w:proofErr w:type="gramEnd"/>
      <w:r w:rsidRPr="008619FD">
        <w:rPr>
          <w:rFonts w:ascii="Book Antiqua" w:eastAsia="宋体" w:hAnsi="Book Antiqua" w:cs="宋体"/>
          <w:sz w:val="24"/>
          <w:szCs w:val="24"/>
        </w:rPr>
        <w:t xml:space="preserve"> Sequential recruitment of the repair factors during NER: the role of XPG in initiating the </w:t>
      </w:r>
      <w:proofErr w:type="spellStart"/>
      <w:r w:rsidRPr="008619FD">
        <w:rPr>
          <w:rFonts w:ascii="Book Antiqua" w:eastAsia="宋体" w:hAnsi="Book Antiqua" w:cs="宋体"/>
          <w:sz w:val="24"/>
          <w:szCs w:val="24"/>
        </w:rPr>
        <w:t>resynthesis</w:t>
      </w:r>
      <w:proofErr w:type="spellEnd"/>
      <w:r w:rsidRPr="008619FD">
        <w:rPr>
          <w:rFonts w:ascii="Book Antiqua" w:eastAsia="宋体" w:hAnsi="Book Antiqua" w:cs="宋体"/>
          <w:sz w:val="24"/>
          <w:szCs w:val="24"/>
        </w:rPr>
        <w:t xml:space="preserve"> step. </w:t>
      </w:r>
      <w:r w:rsidRPr="008619FD">
        <w:rPr>
          <w:rFonts w:ascii="Book Antiqua" w:eastAsia="宋体" w:hAnsi="Book Antiqua" w:cs="宋体"/>
          <w:i/>
          <w:iCs/>
          <w:sz w:val="24"/>
          <w:szCs w:val="24"/>
        </w:rPr>
        <w:t>EMBO J</w:t>
      </w:r>
      <w:r w:rsidRPr="008619FD">
        <w:rPr>
          <w:rFonts w:ascii="Book Antiqua" w:eastAsia="宋体" w:hAnsi="Book Antiqua" w:cs="宋体"/>
          <w:sz w:val="24"/>
          <w:szCs w:val="24"/>
        </w:rPr>
        <w:t xml:space="preserve"> 2008; </w:t>
      </w:r>
      <w:r w:rsidRPr="008619FD">
        <w:rPr>
          <w:rFonts w:ascii="Book Antiqua" w:eastAsia="宋体" w:hAnsi="Book Antiqua" w:cs="宋体"/>
          <w:b/>
          <w:bCs/>
          <w:sz w:val="24"/>
          <w:szCs w:val="24"/>
        </w:rPr>
        <w:t>27</w:t>
      </w:r>
      <w:r w:rsidRPr="008619FD">
        <w:rPr>
          <w:rFonts w:ascii="Book Antiqua" w:eastAsia="宋体" w:hAnsi="Book Antiqua" w:cs="宋体"/>
          <w:sz w:val="24"/>
          <w:szCs w:val="24"/>
        </w:rPr>
        <w:t>: 155-167 [PMID: 18079701 DOI: 10.1038/sj.emboj.7601948]</w:t>
      </w:r>
    </w:p>
    <w:p w14:paraId="746E4D9F"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17 </w:t>
      </w:r>
      <w:r w:rsidRPr="008619FD">
        <w:rPr>
          <w:rFonts w:ascii="Book Antiqua" w:eastAsia="宋体" w:hAnsi="Book Antiqua" w:cs="宋体"/>
          <w:b/>
          <w:bCs/>
          <w:sz w:val="24"/>
          <w:szCs w:val="24"/>
        </w:rPr>
        <w:t>Cheung-Ong K</w:t>
      </w:r>
      <w:r w:rsidRPr="008619FD">
        <w:rPr>
          <w:rFonts w:ascii="Book Antiqua" w:eastAsia="宋体" w:hAnsi="Book Antiqua" w:cs="宋体"/>
          <w:sz w:val="24"/>
          <w:szCs w:val="24"/>
        </w:rPr>
        <w:t xml:space="preserve">, Giaever G, </w:t>
      </w:r>
      <w:proofErr w:type="spellStart"/>
      <w:r w:rsidRPr="008619FD">
        <w:rPr>
          <w:rFonts w:ascii="Book Antiqua" w:eastAsia="宋体" w:hAnsi="Book Antiqua" w:cs="宋体"/>
          <w:sz w:val="24"/>
          <w:szCs w:val="24"/>
        </w:rPr>
        <w:t>Nislow</w:t>
      </w:r>
      <w:proofErr w:type="spellEnd"/>
      <w:r w:rsidRPr="008619FD">
        <w:rPr>
          <w:rFonts w:ascii="Book Antiqua" w:eastAsia="宋体" w:hAnsi="Book Antiqua" w:cs="宋体"/>
          <w:sz w:val="24"/>
          <w:szCs w:val="24"/>
        </w:rPr>
        <w:t xml:space="preserve"> C. DNA-damaging agents in cancer chemotherapy: serendipity and chemical biology. </w:t>
      </w:r>
      <w:proofErr w:type="spellStart"/>
      <w:r w:rsidRPr="008619FD">
        <w:rPr>
          <w:rFonts w:ascii="Book Antiqua" w:eastAsia="宋体" w:hAnsi="Book Antiqua" w:cs="宋体"/>
          <w:i/>
          <w:iCs/>
          <w:sz w:val="24"/>
          <w:szCs w:val="24"/>
        </w:rPr>
        <w:t>Chem</w:t>
      </w:r>
      <w:proofErr w:type="spellEnd"/>
      <w:r w:rsidRPr="008619FD">
        <w:rPr>
          <w:rFonts w:ascii="Book Antiqua" w:eastAsia="宋体" w:hAnsi="Book Antiqua" w:cs="宋体"/>
          <w:i/>
          <w:iCs/>
          <w:sz w:val="24"/>
          <w:szCs w:val="24"/>
        </w:rPr>
        <w:t xml:space="preserve">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sz w:val="24"/>
          <w:szCs w:val="24"/>
        </w:rPr>
        <w:t xml:space="preserve"> 2013; </w:t>
      </w:r>
      <w:r w:rsidRPr="008619FD">
        <w:rPr>
          <w:rFonts w:ascii="Book Antiqua" w:eastAsia="宋体" w:hAnsi="Book Antiqua" w:cs="宋体"/>
          <w:b/>
          <w:bCs/>
          <w:sz w:val="24"/>
          <w:szCs w:val="24"/>
        </w:rPr>
        <w:t>20</w:t>
      </w:r>
      <w:r w:rsidRPr="008619FD">
        <w:rPr>
          <w:rFonts w:ascii="Book Antiqua" w:eastAsia="宋体" w:hAnsi="Book Antiqua" w:cs="宋体"/>
          <w:sz w:val="24"/>
          <w:szCs w:val="24"/>
        </w:rPr>
        <w:t>: 648-659 [PMID: 23706631 DOI: 10.1016/j.chembiol.2013.04.007]</w:t>
      </w:r>
    </w:p>
    <w:p w14:paraId="46A4C52C"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18 </w:t>
      </w:r>
      <w:proofErr w:type="spellStart"/>
      <w:r w:rsidRPr="008619FD">
        <w:rPr>
          <w:rFonts w:ascii="Book Antiqua" w:eastAsia="宋体" w:hAnsi="Book Antiqua" w:cs="宋体"/>
          <w:b/>
          <w:bCs/>
          <w:sz w:val="24"/>
          <w:szCs w:val="24"/>
        </w:rPr>
        <w:t>Amé</w:t>
      </w:r>
      <w:proofErr w:type="spellEnd"/>
      <w:r w:rsidRPr="008619FD">
        <w:rPr>
          <w:rFonts w:ascii="Book Antiqua" w:eastAsia="宋体" w:hAnsi="Book Antiqua" w:cs="宋体"/>
          <w:b/>
          <w:bCs/>
          <w:sz w:val="24"/>
          <w:szCs w:val="24"/>
        </w:rPr>
        <w:t xml:space="preserve"> JC</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Spenlehauer</w:t>
      </w:r>
      <w:proofErr w:type="spellEnd"/>
      <w:r w:rsidRPr="008619FD">
        <w:rPr>
          <w:rFonts w:ascii="Book Antiqua" w:eastAsia="宋体" w:hAnsi="Book Antiqua" w:cs="宋体"/>
          <w:sz w:val="24"/>
          <w:szCs w:val="24"/>
        </w:rPr>
        <w:t xml:space="preserve"> C, de Murcia G. </w:t>
      </w:r>
      <w:proofErr w:type="gramStart"/>
      <w:r w:rsidRPr="008619FD">
        <w:rPr>
          <w:rFonts w:ascii="Book Antiqua" w:eastAsia="宋体" w:hAnsi="Book Antiqua" w:cs="宋体"/>
          <w:sz w:val="24"/>
          <w:szCs w:val="24"/>
        </w:rPr>
        <w:t>The PARP superfamily.</w:t>
      </w:r>
      <w:proofErr w:type="gramEnd"/>
      <w:r w:rsidRPr="008619FD">
        <w:rPr>
          <w:rFonts w:ascii="Book Antiqua" w:eastAsia="宋体" w:hAnsi="Book Antiqua" w:cs="宋体"/>
          <w:sz w:val="24"/>
          <w:szCs w:val="24"/>
        </w:rPr>
        <w:t xml:space="preserve"> </w:t>
      </w:r>
      <w:proofErr w:type="spellStart"/>
      <w:r w:rsidRPr="008619FD">
        <w:rPr>
          <w:rFonts w:ascii="Book Antiqua" w:eastAsia="宋体" w:hAnsi="Book Antiqua" w:cs="宋体"/>
          <w:i/>
          <w:iCs/>
          <w:sz w:val="24"/>
          <w:szCs w:val="24"/>
        </w:rPr>
        <w:t>Bioessays</w:t>
      </w:r>
      <w:proofErr w:type="spellEnd"/>
      <w:r w:rsidRPr="008619FD">
        <w:rPr>
          <w:rFonts w:ascii="Book Antiqua" w:eastAsia="宋体" w:hAnsi="Book Antiqua" w:cs="宋体"/>
          <w:sz w:val="24"/>
          <w:szCs w:val="24"/>
        </w:rPr>
        <w:t xml:space="preserve"> 2004; </w:t>
      </w:r>
      <w:r w:rsidRPr="008619FD">
        <w:rPr>
          <w:rFonts w:ascii="Book Antiqua" w:eastAsia="宋体" w:hAnsi="Book Antiqua" w:cs="宋体"/>
          <w:b/>
          <w:bCs/>
          <w:sz w:val="24"/>
          <w:szCs w:val="24"/>
        </w:rPr>
        <w:t>26</w:t>
      </w:r>
      <w:r w:rsidRPr="008619FD">
        <w:rPr>
          <w:rFonts w:ascii="Book Antiqua" w:eastAsia="宋体" w:hAnsi="Book Antiqua" w:cs="宋体"/>
          <w:sz w:val="24"/>
          <w:szCs w:val="24"/>
        </w:rPr>
        <w:t>: 882-893 [PMID: 15273990 DOI: 10.1002/bies.20085]</w:t>
      </w:r>
    </w:p>
    <w:p w14:paraId="3A2CFEEE"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19 </w:t>
      </w:r>
      <w:proofErr w:type="spellStart"/>
      <w:r w:rsidRPr="008619FD">
        <w:rPr>
          <w:rFonts w:ascii="Book Antiqua" w:eastAsia="宋体" w:hAnsi="Book Antiqua" w:cs="宋体"/>
          <w:b/>
          <w:bCs/>
          <w:sz w:val="24"/>
          <w:szCs w:val="24"/>
        </w:rPr>
        <w:t>Lavrik</w:t>
      </w:r>
      <w:proofErr w:type="spellEnd"/>
      <w:r w:rsidRPr="008619FD">
        <w:rPr>
          <w:rFonts w:ascii="Book Antiqua" w:eastAsia="宋体" w:hAnsi="Book Antiqua" w:cs="宋体"/>
          <w:b/>
          <w:bCs/>
          <w:sz w:val="24"/>
          <w:szCs w:val="24"/>
        </w:rPr>
        <w:t xml:space="preserve"> OI</w:t>
      </w:r>
      <w:r w:rsidRPr="008619FD">
        <w:rPr>
          <w:rFonts w:ascii="Book Antiqua" w:eastAsia="宋体" w:hAnsi="Book Antiqua" w:cs="宋体"/>
          <w:sz w:val="24"/>
          <w:szCs w:val="24"/>
        </w:rPr>
        <w:t xml:space="preserve">, Prasad R, </w:t>
      </w:r>
      <w:proofErr w:type="spellStart"/>
      <w:r w:rsidRPr="008619FD">
        <w:rPr>
          <w:rFonts w:ascii="Book Antiqua" w:eastAsia="宋体" w:hAnsi="Book Antiqua" w:cs="宋体"/>
          <w:sz w:val="24"/>
          <w:szCs w:val="24"/>
        </w:rPr>
        <w:t>Sobol</w:t>
      </w:r>
      <w:proofErr w:type="spellEnd"/>
      <w:r w:rsidRPr="008619FD">
        <w:rPr>
          <w:rFonts w:ascii="Book Antiqua" w:eastAsia="宋体" w:hAnsi="Book Antiqua" w:cs="宋体"/>
          <w:sz w:val="24"/>
          <w:szCs w:val="24"/>
        </w:rPr>
        <w:t xml:space="preserve"> RW, Horton JK, Ackerman EJ, Wilson SH. </w:t>
      </w:r>
      <w:proofErr w:type="spellStart"/>
      <w:r w:rsidRPr="008619FD">
        <w:rPr>
          <w:rFonts w:ascii="Book Antiqua" w:eastAsia="宋体" w:hAnsi="Book Antiqua" w:cs="宋体"/>
          <w:sz w:val="24"/>
          <w:szCs w:val="24"/>
        </w:rPr>
        <w:t>Photoaffinity</w:t>
      </w:r>
      <w:proofErr w:type="spellEnd"/>
      <w:r w:rsidRPr="008619FD">
        <w:rPr>
          <w:rFonts w:ascii="Book Antiqua" w:eastAsia="宋体" w:hAnsi="Book Antiqua" w:cs="宋体"/>
          <w:sz w:val="24"/>
          <w:szCs w:val="24"/>
        </w:rPr>
        <w:t xml:space="preserve"> labeling of mouse fibroblast enzymes by a base excision repair intermediate. Evidence for the role of </w:t>
      </w:r>
      <w:proofErr w:type="gramStart"/>
      <w:r w:rsidRPr="008619FD">
        <w:rPr>
          <w:rFonts w:ascii="Book Antiqua" w:eastAsia="宋体" w:hAnsi="Book Antiqua" w:cs="宋体"/>
          <w:sz w:val="24"/>
          <w:szCs w:val="24"/>
        </w:rPr>
        <w:t>poly(</w:t>
      </w:r>
      <w:proofErr w:type="gramEnd"/>
      <w:r w:rsidRPr="008619FD">
        <w:rPr>
          <w:rFonts w:ascii="Book Antiqua" w:eastAsia="宋体" w:hAnsi="Book Antiqua" w:cs="宋体"/>
          <w:sz w:val="24"/>
          <w:szCs w:val="24"/>
        </w:rPr>
        <w:t xml:space="preserve">ADP-ribose) polymerase-1 in DNA repair. </w:t>
      </w:r>
      <w:r w:rsidRPr="008619FD">
        <w:rPr>
          <w:rFonts w:ascii="Book Antiqua" w:eastAsia="宋体" w:hAnsi="Book Antiqua" w:cs="宋体"/>
          <w:i/>
          <w:iCs/>
          <w:sz w:val="24"/>
          <w:szCs w:val="24"/>
        </w:rPr>
        <w:t xml:space="preserve">J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i/>
          <w:iCs/>
          <w:sz w:val="24"/>
          <w:szCs w:val="24"/>
        </w:rPr>
        <w:t xml:space="preserve"> </w:t>
      </w:r>
      <w:proofErr w:type="spellStart"/>
      <w:r w:rsidRPr="008619FD">
        <w:rPr>
          <w:rFonts w:ascii="Book Antiqua" w:eastAsia="宋体" w:hAnsi="Book Antiqua" w:cs="宋体"/>
          <w:i/>
          <w:iCs/>
          <w:sz w:val="24"/>
          <w:szCs w:val="24"/>
        </w:rPr>
        <w:t>Chem</w:t>
      </w:r>
      <w:proofErr w:type="spellEnd"/>
      <w:r w:rsidRPr="008619FD">
        <w:rPr>
          <w:rFonts w:ascii="Book Antiqua" w:eastAsia="宋体" w:hAnsi="Book Antiqua" w:cs="宋体"/>
          <w:sz w:val="24"/>
          <w:szCs w:val="24"/>
        </w:rPr>
        <w:t xml:space="preserve"> 2001; </w:t>
      </w:r>
      <w:r w:rsidRPr="008619FD">
        <w:rPr>
          <w:rFonts w:ascii="Book Antiqua" w:eastAsia="宋体" w:hAnsi="Book Antiqua" w:cs="宋体"/>
          <w:b/>
          <w:bCs/>
          <w:sz w:val="24"/>
          <w:szCs w:val="24"/>
        </w:rPr>
        <w:t>276</w:t>
      </w:r>
      <w:r w:rsidRPr="008619FD">
        <w:rPr>
          <w:rFonts w:ascii="Book Antiqua" w:eastAsia="宋体" w:hAnsi="Book Antiqua" w:cs="宋体"/>
          <w:sz w:val="24"/>
          <w:szCs w:val="24"/>
        </w:rPr>
        <w:t>: 25541-25548 [PMID: 11340072 DOI: 10.1074/jbc.M102125200]</w:t>
      </w:r>
    </w:p>
    <w:p w14:paraId="6B3CB10C"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20 </w:t>
      </w:r>
      <w:r w:rsidRPr="008619FD">
        <w:rPr>
          <w:rFonts w:ascii="Book Antiqua" w:eastAsia="宋体" w:hAnsi="Book Antiqua" w:cs="宋体"/>
          <w:b/>
          <w:bCs/>
          <w:sz w:val="24"/>
          <w:szCs w:val="24"/>
        </w:rPr>
        <w:t>Wyman C</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Kanaar</w:t>
      </w:r>
      <w:proofErr w:type="spellEnd"/>
      <w:r w:rsidRPr="008619FD">
        <w:rPr>
          <w:rFonts w:ascii="Book Antiqua" w:eastAsia="宋体" w:hAnsi="Book Antiqua" w:cs="宋体"/>
          <w:sz w:val="24"/>
          <w:szCs w:val="24"/>
        </w:rPr>
        <w:t xml:space="preserve"> R. DNA double-strand break repair: all's well that ends well. </w:t>
      </w:r>
      <w:proofErr w:type="spellStart"/>
      <w:r w:rsidRPr="008619FD">
        <w:rPr>
          <w:rFonts w:ascii="Book Antiqua" w:eastAsia="宋体" w:hAnsi="Book Antiqua" w:cs="宋体"/>
          <w:i/>
          <w:iCs/>
          <w:sz w:val="24"/>
          <w:szCs w:val="24"/>
        </w:rPr>
        <w:t>Annu</w:t>
      </w:r>
      <w:proofErr w:type="spellEnd"/>
      <w:r w:rsidRPr="008619FD">
        <w:rPr>
          <w:rFonts w:ascii="Book Antiqua" w:eastAsia="宋体" w:hAnsi="Book Antiqua" w:cs="宋体"/>
          <w:i/>
          <w:iCs/>
          <w:sz w:val="24"/>
          <w:szCs w:val="24"/>
        </w:rPr>
        <w:t xml:space="preserve"> Rev Genet</w:t>
      </w:r>
      <w:r w:rsidRPr="008619FD">
        <w:rPr>
          <w:rFonts w:ascii="Book Antiqua" w:eastAsia="宋体" w:hAnsi="Book Antiqua" w:cs="宋体"/>
          <w:sz w:val="24"/>
          <w:szCs w:val="24"/>
        </w:rPr>
        <w:t xml:space="preserve"> 2006; </w:t>
      </w:r>
      <w:r w:rsidRPr="008619FD">
        <w:rPr>
          <w:rFonts w:ascii="Book Antiqua" w:eastAsia="宋体" w:hAnsi="Book Antiqua" w:cs="宋体"/>
          <w:b/>
          <w:bCs/>
          <w:sz w:val="24"/>
          <w:szCs w:val="24"/>
        </w:rPr>
        <w:t>40</w:t>
      </w:r>
      <w:r w:rsidRPr="008619FD">
        <w:rPr>
          <w:rFonts w:ascii="Book Antiqua" w:eastAsia="宋体" w:hAnsi="Book Antiqua" w:cs="宋体"/>
          <w:sz w:val="24"/>
          <w:szCs w:val="24"/>
        </w:rPr>
        <w:t>: 363-383 [PMID: 16895466 DOI: 10.1146/annurev.genet.40.110405.090451]</w:t>
      </w:r>
    </w:p>
    <w:p w14:paraId="1261093B"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21 </w:t>
      </w:r>
      <w:proofErr w:type="spellStart"/>
      <w:r w:rsidRPr="008619FD">
        <w:rPr>
          <w:rFonts w:ascii="Book Antiqua" w:eastAsia="宋体" w:hAnsi="Book Antiqua" w:cs="宋体"/>
          <w:b/>
          <w:bCs/>
          <w:sz w:val="24"/>
          <w:szCs w:val="24"/>
        </w:rPr>
        <w:t>Lieber</w:t>
      </w:r>
      <w:proofErr w:type="spellEnd"/>
      <w:r w:rsidRPr="008619FD">
        <w:rPr>
          <w:rFonts w:ascii="Book Antiqua" w:eastAsia="宋体" w:hAnsi="Book Antiqua" w:cs="宋体"/>
          <w:b/>
          <w:bCs/>
          <w:sz w:val="24"/>
          <w:szCs w:val="24"/>
        </w:rPr>
        <w:t xml:space="preserve"> MR</w:t>
      </w:r>
      <w:r w:rsidRPr="008619FD">
        <w:rPr>
          <w:rFonts w:ascii="Book Antiqua" w:eastAsia="宋体" w:hAnsi="Book Antiqua" w:cs="宋体"/>
          <w:sz w:val="24"/>
          <w:szCs w:val="24"/>
        </w:rPr>
        <w:t xml:space="preserve">. </w:t>
      </w:r>
      <w:proofErr w:type="gramStart"/>
      <w:r w:rsidRPr="008619FD">
        <w:rPr>
          <w:rFonts w:ascii="Book Antiqua" w:eastAsia="宋体" w:hAnsi="Book Antiqua" w:cs="宋体"/>
          <w:sz w:val="24"/>
          <w:szCs w:val="24"/>
        </w:rPr>
        <w:t>The</w:t>
      </w:r>
      <w:proofErr w:type="gramEnd"/>
      <w:r w:rsidRPr="008619FD">
        <w:rPr>
          <w:rFonts w:ascii="Book Antiqua" w:eastAsia="宋体" w:hAnsi="Book Antiqua" w:cs="宋体"/>
          <w:sz w:val="24"/>
          <w:szCs w:val="24"/>
        </w:rPr>
        <w:t xml:space="preserve"> mechanism of double-strand DNA break repair by the </w:t>
      </w:r>
      <w:proofErr w:type="spellStart"/>
      <w:r w:rsidRPr="008619FD">
        <w:rPr>
          <w:rFonts w:ascii="Book Antiqua" w:eastAsia="宋体" w:hAnsi="Book Antiqua" w:cs="宋体"/>
          <w:sz w:val="24"/>
          <w:szCs w:val="24"/>
        </w:rPr>
        <w:t>nonhomologous</w:t>
      </w:r>
      <w:proofErr w:type="spellEnd"/>
      <w:r w:rsidRPr="008619FD">
        <w:rPr>
          <w:rFonts w:ascii="Book Antiqua" w:eastAsia="宋体" w:hAnsi="Book Antiqua" w:cs="宋体"/>
          <w:sz w:val="24"/>
          <w:szCs w:val="24"/>
        </w:rPr>
        <w:t xml:space="preserve"> DNA end-joining pathway. </w:t>
      </w:r>
      <w:proofErr w:type="spellStart"/>
      <w:r w:rsidRPr="008619FD">
        <w:rPr>
          <w:rFonts w:ascii="Book Antiqua" w:eastAsia="宋体" w:hAnsi="Book Antiqua" w:cs="宋体"/>
          <w:i/>
          <w:iCs/>
          <w:sz w:val="24"/>
          <w:szCs w:val="24"/>
        </w:rPr>
        <w:t>Annu</w:t>
      </w:r>
      <w:proofErr w:type="spellEnd"/>
      <w:r w:rsidRPr="008619FD">
        <w:rPr>
          <w:rFonts w:ascii="Book Antiqua" w:eastAsia="宋体" w:hAnsi="Book Antiqua" w:cs="宋体"/>
          <w:i/>
          <w:iCs/>
          <w:sz w:val="24"/>
          <w:szCs w:val="24"/>
        </w:rPr>
        <w:t xml:space="preserve"> Rev </w:t>
      </w:r>
      <w:proofErr w:type="spellStart"/>
      <w:r w:rsidRPr="008619FD">
        <w:rPr>
          <w:rFonts w:ascii="Book Antiqua" w:eastAsia="宋体" w:hAnsi="Book Antiqua" w:cs="宋体"/>
          <w:i/>
          <w:iCs/>
          <w:sz w:val="24"/>
          <w:szCs w:val="24"/>
        </w:rPr>
        <w:t>Biochem</w:t>
      </w:r>
      <w:proofErr w:type="spellEnd"/>
      <w:r w:rsidRPr="008619FD">
        <w:rPr>
          <w:rFonts w:ascii="Book Antiqua" w:eastAsia="宋体" w:hAnsi="Book Antiqua" w:cs="宋体"/>
          <w:sz w:val="24"/>
          <w:szCs w:val="24"/>
        </w:rPr>
        <w:t xml:space="preserve"> 2010; </w:t>
      </w:r>
      <w:r w:rsidRPr="008619FD">
        <w:rPr>
          <w:rFonts w:ascii="Book Antiqua" w:eastAsia="宋体" w:hAnsi="Book Antiqua" w:cs="宋体"/>
          <w:b/>
          <w:bCs/>
          <w:sz w:val="24"/>
          <w:szCs w:val="24"/>
        </w:rPr>
        <w:t>79</w:t>
      </w:r>
      <w:r w:rsidRPr="008619FD">
        <w:rPr>
          <w:rFonts w:ascii="Book Antiqua" w:eastAsia="宋体" w:hAnsi="Book Antiqua" w:cs="宋体"/>
          <w:sz w:val="24"/>
          <w:szCs w:val="24"/>
        </w:rPr>
        <w:t>: 181-211 [PMID: 20192759 DOI: 10.1146/annurev.biochem.052308.093131]</w:t>
      </w:r>
    </w:p>
    <w:p w14:paraId="2FABD741"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lastRenderedPageBreak/>
        <w:t xml:space="preserve">22 </w:t>
      </w:r>
      <w:r w:rsidRPr="008619FD">
        <w:rPr>
          <w:rFonts w:ascii="Book Antiqua" w:eastAsia="宋体" w:hAnsi="Book Antiqua" w:cs="宋体"/>
          <w:b/>
          <w:bCs/>
          <w:sz w:val="24"/>
          <w:szCs w:val="24"/>
        </w:rPr>
        <w:t>Symington LS</w:t>
      </w:r>
      <w:r w:rsidRPr="008619FD">
        <w:rPr>
          <w:rFonts w:ascii="Book Antiqua" w:eastAsia="宋体" w:hAnsi="Book Antiqua" w:cs="宋体"/>
          <w:sz w:val="24"/>
          <w:szCs w:val="24"/>
        </w:rPr>
        <w:t xml:space="preserve">, Gautier J. Double-strand break end resection and repair pathway choice. </w:t>
      </w:r>
      <w:proofErr w:type="spellStart"/>
      <w:r w:rsidRPr="008619FD">
        <w:rPr>
          <w:rFonts w:ascii="Book Antiqua" w:eastAsia="宋体" w:hAnsi="Book Antiqua" w:cs="宋体"/>
          <w:i/>
          <w:iCs/>
          <w:sz w:val="24"/>
          <w:szCs w:val="24"/>
        </w:rPr>
        <w:t>Annu</w:t>
      </w:r>
      <w:proofErr w:type="spellEnd"/>
      <w:r w:rsidRPr="008619FD">
        <w:rPr>
          <w:rFonts w:ascii="Book Antiqua" w:eastAsia="宋体" w:hAnsi="Book Antiqua" w:cs="宋体"/>
          <w:i/>
          <w:iCs/>
          <w:sz w:val="24"/>
          <w:szCs w:val="24"/>
        </w:rPr>
        <w:t xml:space="preserve"> Rev Genet</w:t>
      </w:r>
      <w:r w:rsidRPr="008619FD">
        <w:rPr>
          <w:rFonts w:ascii="Book Antiqua" w:eastAsia="宋体" w:hAnsi="Book Antiqua" w:cs="宋体"/>
          <w:sz w:val="24"/>
          <w:szCs w:val="24"/>
        </w:rPr>
        <w:t xml:space="preserve"> 2011; </w:t>
      </w:r>
      <w:r w:rsidRPr="008619FD">
        <w:rPr>
          <w:rFonts w:ascii="Book Antiqua" w:eastAsia="宋体" w:hAnsi="Book Antiqua" w:cs="宋体"/>
          <w:b/>
          <w:bCs/>
          <w:sz w:val="24"/>
          <w:szCs w:val="24"/>
        </w:rPr>
        <w:t>45</w:t>
      </w:r>
      <w:r w:rsidRPr="008619FD">
        <w:rPr>
          <w:rFonts w:ascii="Book Antiqua" w:eastAsia="宋体" w:hAnsi="Book Antiqua" w:cs="宋体"/>
          <w:sz w:val="24"/>
          <w:szCs w:val="24"/>
        </w:rPr>
        <w:t>: 247-271 [PMID: 21910633 DOI: 10.1146/annurev-genet-110410-132435]</w:t>
      </w:r>
    </w:p>
    <w:p w14:paraId="6E6DA2A4"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23 </w:t>
      </w:r>
      <w:r w:rsidRPr="008619FD">
        <w:rPr>
          <w:rFonts w:ascii="Book Antiqua" w:eastAsia="宋体" w:hAnsi="Book Antiqua" w:cs="宋体"/>
          <w:b/>
          <w:bCs/>
          <w:sz w:val="24"/>
          <w:szCs w:val="24"/>
        </w:rPr>
        <w:t>Deans AJ</w:t>
      </w:r>
      <w:r w:rsidRPr="008619FD">
        <w:rPr>
          <w:rFonts w:ascii="Book Antiqua" w:eastAsia="宋体" w:hAnsi="Book Antiqua" w:cs="宋体"/>
          <w:sz w:val="24"/>
          <w:szCs w:val="24"/>
        </w:rPr>
        <w:t xml:space="preserve">, West SC. DNA </w:t>
      </w:r>
      <w:proofErr w:type="spellStart"/>
      <w:r w:rsidRPr="008619FD">
        <w:rPr>
          <w:rFonts w:ascii="Book Antiqua" w:eastAsia="宋体" w:hAnsi="Book Antiqua" w:cs="宋体"/>
          <w:sz w:val="24"/>
          <w:szCs w:val="24"/>
        </w:rPr>
        <w:t>interstrand</w:t>
      </w:r>
      <w:proofErr w:type="spellEnd"/>
      <w:r w:rsidRPr="008619FD">
        <w:rPr>
          <w:rFonts w:ascii="Book Antiqua" w:eastAsia="宋体" w:hAnsi="Book Antiqua" w:cs="宋体"/>
          <w:sz w:val="24"/>
          <w:szCs w:val="24"/>
        </w:rPr>
        <w:t xml:space="preserve"> crosslink repair and cancer. </w:t>
      </w:r>
      <w:r w:rsidRPr="008619FD">
        <w:rPr>
          <w:rFonts w:ascii="Book Antiqua" w:eastAsia="宋体" w:hAnsi="Book Antiqua" w:cs="宋体"/>
          <w:i/>
          <w:iCs/>
          <w:sz w:val="24"/>
          <w:szCs w:val="24"/>
        </w:rPr>
        <w:t>Nat Rev Cancer</w:t>
      </w:r>
      <w:r w:rsidRPr="008619FD">
        <w:rPr>
          <w:rFonts w:ascii="Book Antiqua" w:eastAsia="宋体" w:hAnsi="Book Antiqua" w:cs="宋体"/>
          <w:sz w:val="24"/>
          <w:szCs w:val="24"/>
        </w:rPr>
        <w:t xml:space="preserve"> 2011; </w:t>
      </w:r>
      <w:r w:rsidRPr="008619FD">
        <w:rPr>
          <w:rFonts w:ascii="Book Antiqua" w:eastAsia="宋体" w:hAnsi="Book Antiqua" w:cs="宋体"/>
          <w:b/>
          <w:bCs/>
          <w:sz w:val="24"/>
          <w:szCs w:val="24"/>
        </w:rPr>
        <w:t>11</w:t>
      </w:r>
      <w:r w:rsidRPr="008619FD">
        <w:rPr>
          <w:rFonts w:ascii="Book Antiqua" w:eastAsia="宋体" w:hAnsi="Book Antiqua" w:cs="宋体"/>
          <w:sz w:val="24"/>
          <w:szCs w:val="24"/>
        </w:rPr>
        <w:t>: 467-480 [PMID: 21701511 DOI: 10.1038/nrc3088]</w:t>
      </w:r>
    </w:p>
    <w:p w14:paraId="7F055919"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24 </w:t>
      </w:r>
      <w:r w:rsidRPr="008619FD">
        <w:rPr>
          <w:rFonts w:ascii="Book Antiqua" w:eastAsia="宋体" w:hAnsi="Book Antiqua" w:cs="宋体"/>
          <w:b/>
          <w:bCs/>
          <w:sz w:val="24"/>
          <w:szCs w:val="24"/>
        </w:rPr>
        <w:t>Williams HL</w:t>
      </w:r>
      <w:r w:rsidRPr="008619FD">
        <w:rPr>
          <w:rFonts w:ascii="Book Antiqua" w:eastAsia="宋体" w:hAnsi="Book Antiqua" w:cs="宋体"/>
          <w:sz w:val="24"/>
          <w:szCs w:val="24"/>
        </w:rPr>
        <w:t xml:space="preserve">, Gottesman ME, Gautier J. The differences between ICL repair during and outside of S phase. </w:t>
      </w:r>
      <w:r w:rsidRPr="008619FD">
        <w:rPr>
          <w:rFonts w:ascii="Book Antiqua" w:eastAsia="宋体" w:hAnsi="Book Antiqua" w:cs="宋体"/>
          <w:i/>
          <w:iCs/>
          <w:sz w:val="24"/>
          <w:szCs w:val="24"/>
        </w:rPr>
        <w:t xml:space="preserve">Trends </w:t>
      </w:r>
      <w:proofErr w:type="spellStart"/>
      <w:r w:rsidRPr="008619FD">
        <w:rPr>
          <w:rFonts w:ascii="Book Antiqua" w:eastAsia="宋体" w:hAnsi="Book Antiqua" w:cs="宋体"/>
          <w:i/>
          <w:iCs/>
          <w:sz w:val="24"/>
          <w:szCs w:val="24"/>
        </w:rPr>
        <w:t>Biochem</w:t>
      </w:r>
      <w:proofErr w:type="spellEnd"/>
      <w:r w:rsidRPr="008619FD">
        <w:rPr>
          <w:rFonts w:ascii="Book Antiqua" w:eastAsia="宋体" w:hAnsi="Book Antiqua" w:cs="宋体"/>
          <w:i/>
          <w:iCs/>
          <w:sz w:val="24"/>
          <w:szCs w:val="24"/>
        </w:rPr>
        <w:t xml:space="preserve"> </w:t>
      </w:r>
      <w:proofErr w:type="spellStart"/>
      <w:r w:rsidRPr="008619FD">
        <w:rPr>
          <w:rFonts w:ascii="Book Antiqua" w:eastAsia="宋体" w:hAnsi="Book Antiqua" w:cs="宋体"/>
          <w:i/>
          <w:iCs/>
          <w:sz w:val="24"/>
          <w:szCs w:val="24"/>
        </w:rPr>
        <w:t>Sci</w:t>
      </w:r>
      <w:proofErr w:type="spellEnd"/>
      <w:r w:rsidRPr="008619FD">
        <w:rPr>
          <w:rFonts w:ascii="Book Antiqua" w:eastAsia="宋体" w:hAnsi="Book Antiqua" w:cs="宋体"/>
          <w:sz w:val="24"/>
          <w:szCs w:val="24"/>
        </w:rPr>
        <w:t xml:space="preserve"> 2013; </w:t>
      </w:r>
      <w:r w:rsidRPr="008619FD">
        <w:rPr>
          <w:rFonts w:ascii="Book Antiqua" w:eastAsia="宋体" w:hAnsi="Book Antiqua" w:cs="宋体"/>
          <w:b/>
          <w:bCs/>
          <w:sz w:val="24"/>
          <w:szCs w:val="24"/>
        </w:rPr>
        <w:t>38</w:t>
      </w:r>
      <w:r w:rsidRPr="008619FD">
        <w:rPr>
          <w:rFonts w:ascii="Book Antiqua" w:eastAsia="宋体" w:hAnsi="Book Antiqua" w:cs="宋体"/>
          <w:sz w:val="24"/>
          <w:szCs w:val="24"/>
        </w:rPr>
        <w:t>: 386-393 [PMID: 23830640 DOI: 10.1016/j.tibs.2013.05.004]</w:t>
      </w:r>
    </w:p>
    <w:p w14:paraId="0B38071A"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25 </w:t>
      </w:r>
      <w:r w:rsidRPr="008619FD">
        <w:rPr>
          <w:rFonts w:ascii="Book Antiqua" w:eastAsia="宋体" w:hAnsi="Book Antiqua" w:cs="宋体"/>
          <w:b/>
          <w:bCs/>
          <w:sz w:val="24"/>
          <w:szCs w:val="24"/>
        </w:rPr>
        <w:t>Sale JE</w:t>
      </w:r>
      <w:r w:rsidRPr="008619FD">
        <w:rPr>
          <w:rFonts w:ascii="Book Antiqua" w:eastAsia="宋体" w:hAnsi="Book Antiqua" w:cs="宋体"/>
          <w:sz w:val="24"/>
          <w:szCs w:val="24"/>
        </w:rPr>
        <w:t xml:space="preserve">, Lehmann AR, </w:t>
      </w:r>
      <w:proofErr w:type="spellStart"/>
      <w:r w:rsidRPr="008619FD">
        <w:rPr>
          <w:rFonts w:ascii="Book Antiqua" w:eastAsia="宋体" w:hAnsi="Book Antiqua" w:cs="宋体"/>
          <w:sz w:val="24"/>
          <w:szCs w:val="24"/>
        </w:rPr>
        <w:t>Woodgate</w:t>
      </w:r>
      <w:proofErr w:type="spellEnd"/>
      <w:r w:rsidRPr="008619FD">
        <w:rPr>
          <w:rFonts w:ascii="Book Antiqua" w:eastAsia="宋体" w:hAnsi="Book Antiqua" w:cs="宋体"/>
          <w:sz w:val="24"/>
          <w:szCs w:val="24"/>
        </w:rPr>
        <w:t xml:space="preserve"> R. Y-family DNA polymerases and their role in tolerance of cellular DNA damage. </w:t>
      </w:r>
      <w:r w:rsidRPr="008619FD">
        <w:rPr>
          <w:rFonts w:ascii="Book Antiqua" w:eastAsia="宋体" w:hAnsi="Book Antiqua" w:cs="宋体"/>
          <w:i/>
          <w:iCs/>
          <w:sz w:val="24"/>
          <w:szCs w:val="24"/>
        </w:rPr>
        <w:t xml:space="preserve">Nat Rev </w:t>
      </w:r>
      <w:proofErr w:type="spellStart"/>
      <w:r w:rsidRPr="008619FD">
        <w:rPr>
          <w:rFonts w:ascii="Book Antiqua" w:eastAsia="宋体" w:hAnsi="Book Antiqua" w:cs="宋体"/>
          <w:i/>
          <w:iCs/>
          <w:sz w:val="24"/>
          <w:szCs w:val="24"/>
        </w:rPr>
        <w:t>Mol</w:t>
      </w:r>
      <w:proofErr w:type="spellEnd"/>
      <w:r w:rsidRPr="008619FD">
        <w:rPr>
          <w:rFonts w:ascii="Book Antiqua" w:eastAsia="宋体" w:hAnsi="Book Antiqua" w:cs="宋体"/>
          <w:i/>
          <w:iCs/>
          <w:sz w:val="24"/>
          <w:szCs w:val="24"/>
        </w:rPr>
        <w:t xml:space="preserve"> Cell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sz w:val="24"/>
          <w:szCs w:val="24"/>
        </w:rPr>
        <w:t xml:space="preserve"> 2012; </w:t>
      </w:r>
      <w:r w:rsidRPr="008619FD">
        <w:rPr>
          <w:rFonts w:ascii="Book Antiqua" w:eastAsia="宋体" w:hAnsi="Book Antiqua" w:cs="宋体"/>
          <w:b/>
          <w:bCs/>
          <w:sz w:val="24"/>
          <w:szCs w:val="24"/>
        </w:rPr>
        <w:t>13</w:t>
      </w:r>
      <w:r w:rsidRPr="008619FD">
        <w:rPr>
          <w:rFonts w:ascii="Book Antiqua" w:eastAsia="宋体" w:hAnsi="Book Antiqua" w:cs="宋体"/>
          <w:sz w:val="24"/>
          <w:szCs w:val="24"/>
        </w:rPr>
        <w:t>: 141-152 [PMID: 22358330 DOI: 10.1038/nrm3289]</w:t>
      </w:r>
    </w:p>
    <w:p w14:paraId="7F751D06"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26 </w:t>
      </w:r>
      <w:proofErr w:type="spellStart"/>
      <w:r w:rsidRPr="008619FD">
        <w:rPr>
          <w:rFonts w:ascii="Book Antiqua" w:eastAsia="宋体" w:hAnsi="Book Antiqua" w:cs="宋体"/>
          <w:b/>
          <w:bCs/>
          <w:sz w:val="24"/>
          <w:szCs w:val="24"/>
        </w:rPr>
        <w:t>Hoege</w:t>
      </w:r>
      <w:proofErr w:type="spellEnd"/>
      <w:r w:rsidRPr="008619FD">
        <w:rPr>
          <w:rFonts w:ascii="Book Antiqua" w:eastAsia="宋体" w:hAnsi="Book Antiqua" w:cs="宋体"/>
          <w:b/>
          <w:bCs/>
          <w:sz w:val="24"/>
          <w:szCs w:val="24"/>
        </w:rPr>
        <w:t xml:space="preserve"> C</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Pfander</w:t>
      </w:r>
      <w:proofErr w:type="spellEnd"/>
      <w:r w:rsidRPr="008619FD">
        <w:rPr>
          <w:rFonts w:ascii="Book Antiqua" w:eastAsia="宋体" w:hAnsi="Book Antiqua" w:cs="宋体"/>
          <w:sz w:val="24"/>
          <w:szCs w:val="24"/>
        </w:rPr>
        <w:t xml:space="preserve"> B, Moldovan GL, </w:t>
      </w:r>
      <w:proofErr w:type="spellStart"/>
      <w:r w:rsidRPr="008619FD">
        <w:rPr>
          <w:rFonts w:ascii="Book Antiqua" w:eastAsia="宋体" w:hAnsi="Book Antiqua" w:cs="宋体"/>
          <w:sz w:val="24"/>
          <w:szCs w:val="24"/>
        </w:rPr>
        <w:t>Pyrowolakis</w:t>
      </w:r>
      <w:proofErr w:type="spellEnd"/>
      <w:r w:rsidRPr="008619FD">
        <w:rPr>
          <w:rFonts w:ascii="Book Antiqua" w:eastAsia="宋体" w:hAnsi="Book Antiqua" w:cs="宋体"/>
          <w:sz w:val="24"/>
          <w:szCs w:val="24"/>
        </w:rPr>
        <w:t xml:space="preserve"> G, </w:t>
      </w:r>
      <w:proofErr w:type="spellStart"/>
      <w:r w:rsidRPr="008619FD">
        <w:rPr>
          <w:rFonts w:ascii="Book Antiqua" w:eastAsia="宋体" w:hAnsi="Book Antiqua" w:cs="宋体"/>
          <w:sz w:val="24"/>
          <w:szCs w:val="24"/>
        </w:rPr>
        <w:t>Jentsch</w:t>
      </w:r>
      <w:proofErr w:type="spellEnd"/>
      <w:r w:rsidRPr="008619FD">
        <w:rPr>
          <w:rFonts w:ascii="Book Antiqua" w:eastAsia="宋体" w:hAnsi="Book Antiqua" w:cs="宋体"/>
          <w:sz w:val="24"/>
          <w:szCs w:val="24"/>
        </w:rPr>
        <w:t xml:space="preserve"> S. RAD6-dependent DNA repair is linked to modification of PCNA by ubiquitin and SUMO. </w:t>
      </w:r>
      <w:r w:rsidRPr="008619FD">
        <w:rPr>
          <w:rFonts w:ascii="Book Antiqua" w:eastAsia="宋体" w:hAnsi="Book Antiqua" w:cs="宋体"/>
          <w:i/>
          <w:iCs/>
          <w:sz w:val="24"/>
          <w:szCs w:val="24"/>
        </w:rPr>
        <w:t>Nature</w:t>
      </w:r>
      <w:r w:rsidRPr="008619FD">
        <w:rPr>
          <w:rFonts w:ascii="Book Antiqua" w:eastAsia="宋体" w:hAnsi="Book Antiqua" w:cs="宋体"/>
          <w:sz w:val="24"/>
          <w:szCs w:val="24"/>
        </w:rPr>
        <w:t xml:space="preserve"> 2002; </w:t>
      </w:r>
      <w:r w:rsidRPr="008619FD">
        <w:rPr>
          <w:rFonts w:ascii="Book Antiqua" w:eastAsia="宋体" w:hAnsi="Book Antiqua" w:cs="宋体"/>
          <w:b/>
          <w:bCs/>
          <w:sz w:val="24"/>
          <w:szCs w:val="24"/>
        </w:rPr>
        <w:t>419</w:t>
      </w:r>
      <w:r w:rsidRPr="008619FD">
        <w:rPr>
          <w:rFonts w:ascii="Book Antiqua" w:eastAsia="宋体" w:hAnsi="Book Antiqua" w:cs="宋体"/>
          <w:sz w:val="24"/>
          <w:szCs w:val="24"/>
        </w:rPr>
        <w:t>: 135-141 [PMID: 12226657 DOI: 10.1038/nature00991]</w:t>
      </w:r>
    </w:p>
    <w:p w14:paraId="4AE7724E"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27 </w:t>
      </w:r>
      <w:proofErr w:type="spellStart"/>
      <w:r w:rsidRPr="008619FD">
        <w:rPr>
          <w:rFonts w:ascii="Book Antiqua" w:eastAsia="宋体" w:hAnsi="Book Antiqua" w:cs="宋体"/>
          <w:b/>
          <w:bCs/>
          <w:sz w:val="24"/>
          <w:szCs w:val="24"/>
        </w:rPr>
        <w:t>Shiomi</w:t>
      </w:r>
      <w:proofErr w:type="spellEnd"/>
      <w:r w:rsidRPr="008619FD">
        <w:rPr>
          <w:rFonts w:ascii="Book Antiqua" w:eastAsia="宋体" w:hAnsi="Book Antiqua" w:cs="宋体"/>
          <w:b/>
          <w:bCs/>
          <w:sz w:val="24"/>
          <w:szCs w:val="24"/>
        </w:rPr>
        <w:t xml:space="preserve"> N</w:t>
      </w:r>
      <w:r w:rsidRPr="008619FD">
        <w:rPr>
          <w:rFonts w:ascii="Book Antiqua" w:eastAsia="宋体" w:hAnsi="Book Antiqua" w:cs="宋体"/>
          <w:sz w:val="24"/>
          <w:szCs w:val="24"/>
        </w:rPr>
        <w:t xml:space="preserve">, Mori M, Tsuji H, Imai T, Inoue H, </w:t>
      </w:r>
      <w:proofErr w:type="spellStart"/>
      <w:r w:rsidRPr="008619FD">
        <w:rPr>
          <w:rFonts w:ascii="Book Antiqua" w:eastAsia="宋体" w:hAnsi="Book Antiqua" w:cs="宋体"/>
          <w:sz w:val="24"/>
          <w:szCs w:val="24"/>
        </w:rPr>
        <w:t>Tateishi</w:t>
      </w:r>
      <w:proofErr w:type="spellEnd"/>
      <w:r w:rsidRPr="008619FD">
        <w:rPr>
          <w:rFonts w:ascii="Book Antiqua" w:eastAsia="宋体" w:hAnsi="Book Antiqua" w:cs="宋体"/>
          <w:sz w:val="24"/>
          <w:szCs w:val="24"/>
        </w:rPr>
        <w:t xml:space="preserve"> S, </w:t>
      </w:r>
      <w:proofErr w:type="spellStart"/>
      <w:r w:rsidRPr="008619FD">
        <w:rPr>
          <w:rFonts w:ascii="Book Antiqua" w:eastAsia="宋体" w:hAnsi="Book Antiqua" w:cs="宋体"/>
          <w:sz w:val="24"/>
          <w:szCs w:val="24"/>
        </w:rPr>
        <w:t>Yamaizumi</w:t>
      </w:r>
      <w:proofErr w:type="spellEnd"/>
      <w:r w:rsidRPr="008619FD">
        <w:rPr>
          <w:rFonts w:ascii="Book Antiqua" w:eastAsia="宋体" w:hAnsi="Book Antiqua" w:cs="宋体"/>
          <w:sz w:val="24"/>
          <w:szCs w:val="24"/>
        </w:rPr>
        <w:t xml:space="preserve"> M, </w:t>
      </w:r>
      <w:proofErr w:type="spellStart"/>
      <w:r w:rsidRPr="008619FD">
        <w:rPr>
          <w:rFonts w:ascii="Book Antiqua" w:eastAsia="宋体" w:hAnsi="Book Antiqua" w:cs="宋体"/>
          <w:sz w:val="24"/>
          <w:szCs w:val="24"/>
        </w:rPr>
        <w:t>Shiomi</w:t>
      </w:r>
      <w:proofErr w:type="spellEnd"/>
      <w:r w:rsidRPr="008619FD">
        <w:rPr>
          <w:rFonts w:ascii="Book Antiqua" w:eastAsia="宋体" w:hAnsi="Book Antiqua" w:cs="宋体"/>
          <w:sz w:val="24"/>
          <w:szCs w:val="24"/>
        </w:rPr>
        <w:t xml:space="preserve"> T. Human RAD18 is involved in S phase-specific single-strand break repair without PCNA </w:t>
      </w:r>
      <w:proofErr w:type="spellStart"/>
      <w:r w:rsidRPr="008619FD">
        <w:rPr>
          <w:rFonts w:ascii="Book Antiqua" w:eastAsia="宋体" w:hAnsi="Book Antiqua" w:cs="宋体"/>
          <w:sz w:val="24"/>
          <w:szCs w:val="24"/>
        </w:rPr>
        <w:t>monoubiquitination</w:t>
      </w:r>
      <w:proofErr w:type="spellEnd"/>
      <w:r w:rsidRPr="008619FD">
        <w:rPr>
          <w:rFonts w:ascii="Book Antiqua" w:eastAsia="宋体" w:hAnsi="Book Antiqua" w:cs="宋体"/>
          <w:sz w:val="24"/>
          <w:szCs w:val="24"/>
        </w:rPr>
        <w:t xml:space="preserve">. </w:t>
      </w:r>
      <w:r w:rsidRPr="008619FD">
        <w:rPr>
          <w:rFonts w:ascii="Book Antiqua" w:eastAsia="宋体" w:hAnsi="Book Antiqua" w:cs="宋体"/>
          <w:i/>
          <w:iCs/>
          <w:sz w:val="24"/>
          <w:szCs w:val="24"/>
        </w:rPr>
        <w:t>Nucleic Acids Res</w:t>
      </w:r>
      <w:r w:rsidRPr="008619FD">
        <w:rPr>
          <w:rFonts w:ascii="Book Antiqua" w:eastAsia="宋体" w:hAnsi="Book Antiqua" w:cs="宋体"/>
          <w:sz w:val="24"/>
          <w:szCs w:val="24"/>
        </w:rPr>
        <w:t xml:space="preserve"> 2007; </w:t>
      </w:r>
      <w:r w:rsidRPr="008619FD">
        <w:rPr>
          <w:rFonts w:ascii="Book Antiqua" w:eastAsia="宋体" w:hAnsi="Book Antiqua" w:cs="宋体"/>
          <w:b/>
          <w:bCs/>
          <w:sz w:val="24"/>
          <w:szCs w:val="24"/>
        </w:rPr>
        <w:t>35</w:t>
      </w:r>
      <w:r w:rsidRPr="008619FD">
        <w:rPr>
          <w:rFonts w:ascii="Book Antiqua" w:eastAsia="宋体" w:hAnsi="Book Antiqua" w:cs="宋体"/>
          <w:sz w:val="24"/>
          <w:szCs w:val="24"/>
        </w:rPr>
        <w:t>: e9 [PMID: 17158148 DOI: 10.1093/</w:t>
      </w:r>
      <w:proofErr w:type="spellStart"/>
      <w:r w:rsidRPr="008619FD">
        <w:rPr>
          <w:rFonts w:ascii="Book Antiqua" w:eastAsia="宋体" w:hAnsi="Book Antiqua" w:cs="宋体"/>
          <w:sz w:val="24"/>
          <w:szCs w:val="24"/>
        </w:rPr>
        <w:t>nar</w:t>
      </w:r>
      <w:proofErr w:type="spellEnd"/>
      <w:r w:rsidRPr="008619FD">
        <w:rPr>
          <w:rFonts w:ascii="Book Antiqua" w:eastAsia="宋体" w:hAnsi="Book Antiqua" w:cs="宋体"/>
          <w:sz w:val="24"/>
          <w:szCs w:val="24"/>
        </w:rPr>
        <w:t>/gkl979]</w:t>
      </w:r>
    </w:p>
    <w:p w14:paraId="2C18EF3B"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28 </w:t>
      </w:r>
      <w:r w:rsidRPr="008619FD">
        <w:rPr>
          <w:rFonts w:ascii="Book Antiqua" w:eastAsia="宋体" w:hAnsi="Book Antiqua" w:cs="宋体"/>
          <w:b/>
          <w:bCs/>
          <w:sz w:val="24"/>
          <w:szCs w:val="24"/>
        </w:rPr>
        <w:t>Huang TT</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Nijman</w:t>
      </w:r>
      <w:proofErr w:type="spellEnd"/>
      <w:r w:rsidRPr="008619FD">
        <w:rPr>
          <w:rFonts w:ascii="Book Antiqua" w:eastAsia="宋体" w:hAnsi="Book Antiqua" w:cs="宋体"/>
          <w:sz w:val="24"/>
          <w:szCs w:val="24"/>
        </w:rPr>
        <w:t xml:space="preserve"> SM, </w:t>
      </w:r>
      <w:proofErr w:type="spellStart"/>
      <w:r w:rsidRPr="008619FD">
        <w:rPr>
          <w:rFonts w:ascii="Book Antiqua" w:eastAsia="宋体" w:hAnsi="Book Antiqua" w:cs="宋体"/>
          <w:sz w:val="24"/>
          <w:szCs w:val="24"/>
        </w:rPr>
        <w:t>Mirchandani</w:t>
      </w:r>
      <w:proofErr w:type="spellEnd"/>
      <w:r w:rsidRPr="008619FD">
        <w:rPr>
          <w:rFonts w:ascii="Book Antiqua" w:eastAsia="宋体" w:hAnsi="Book Antiqua" w:cs="宋体"/>
          <w:sz w:val="24"/>
          <w:szCs w:val="24"/>
        </w:rPr>
        <w:t xml:space="preserve"> KD, </w:t>
      </w:r>
      <w:proofErr w:type="spellStart"/>
      <w:r w:rsidRPr="008619FD">
        <w:rPr>
          <w:rFonts w:ascii="Book Antiqua" w:eastAsia="宋体" w:hAnsi="Book Antiqua" w:cs="宋体"/>
          <w:sz w:val="24"/>
          <w:szCs w:val="24"/>
        </w:rPr>
        <w:t>Galardy</w:t>
      </w:r>
      <w:proofErr w:type="spellEnd"/>
      <w:r w:rsidRPr="008619FD">
        <w:rPr>
          <w:rFonts w:ascii="Book Antiqua" w:eastAsia="宋体" w:hAnsi="Book Antiqua" w:cs="宋体"/>
          <w:sz w:val="24"/>
          <w:szCs w:val="24"/>
        </w:rPr>
        <w:t xml:space="preserve"> PJ, Cohn MA, Haas W, </w:t>
      </w:r>
      <w:proofErr w:type="spellStart"/>
      <w:r w:rsidRPr="008619FD">
        <w:rPr>
          <w:rFonts w:ascii="Book Antiqua" w:eastAsia="宋体" w:hAnsi="Book Antiqua" w:cs="宋体"/>
          <w:sz w:val="24"/>
          <w:szCs w:val="24"/>
        </w:rPr>
        <w:t>Gygi</w:t>
      </w:r>
      <w:proofErr w:type="spellEnd"/>
      <w:r w:rsidRPr="008619FD">
        <w:rPr>
          <w:rFonts w:ascii="Book Antiqua" w:eastAsia="宋体" w:hAnsi="Book Antiqua" w:cs="宋体"/>
          <w:sz w:val="24"/>
          <w:szCs w:val="24"/>
        </w:rPr>
        <w:t xml:space="preserve"> SP, </w:t>
      </w:r>
      <w:proofErr w:type="spellStart"/>
      <w:r w:rsidRPr="008619FD">
        <w:rPr>
          <w:rFonts w:ascii="Book Antiqua" w:eastAsia="宋体" w:hAnsi="Book Antiqua" w:cs="宋体"/>
          <w:sz w:val="24"/>
          <w:szCs w:val="24"/>
        </w:rPr>
        <w:t>Ploegh</w:t>
      </w:r>
      <w:proofErr w:type="spellEnd"/>
      <w:r w:rsidRPr="008619FD">
        <w:rPr>
          <w:rFonts w:ascii="Book Antiqua" w:eastAsia="宋体" w:hAnsi="Book Antiqua" w:cs="宋体"/>
          <w:sz w:val="24"/>
          <w:szCs w:val="24"/>
        </w:rPr>
        <w:t xml:space="preserve"> HL, </w:t>
      </w:r>
      <w:proofErr w:type="spellStart"/>
      <w:r w:rsidRPr="008619FD">
        <w:rPr>
          <w:rFonts w:ascii="Book Antiqua" w:eastAsia="宋体" w:hAnsi="Book Antiqua" w:cs="宋体"/>
          <w:sz w:val="24"/>
          <w:szCs w:val="24"/>
        </w:rPr>
        <w:t>Bernards</w:t>
      </w:r>
      <w:proofErr w:type="spellEnd"/>
      <w:r w:rsidRPr="008619FD">
        <w:rPr>
          <w:rFonts w:ascii="Book Antiqua" w:eastAsia="宋体" w:hAnsi="Book Antiqua" w:cs="宋体"/>
          <w:sz w:val="24"/>
          <w:szCs w:val="24"/>
        </w:rPr>
        <w:t xml:space="preserve"> R, </w:t>
      </w:r>
      <w:proofErr w:type="spellStart"/>
      <w:r w:rsidRPr="008619FD">
        <w:rPr>
          <w:rFonts w:ascii="Book Antiqua" w:eastAsia="宋体" w:hAnsi="Book Antiqua" w:cs="宋体"/>
          <w:sz w:val="24"/>
          <w:szCs w:val="24"/>
        </w:rPr>
        <w:t>D'Andrea</w:t>
      </w:r>
      <w:proofErr w:type="spellEnd"/>
      <w:r w:rsidRPr="008619FD">
        <w:rPr>
          <w:rFonts w:ascii="Book Antiqua" w:eastAsia="宋体" w:hAnsi="Book Antiqua" w:cs="宋体"/>
          <w:sz w:val="24"/>
          <w:szCs w:val="24"/>
        </w:rPr>
        <w:t xml:space="preserve"> AD. </w:t>
      </w:r>
      <w:proofErr w:type="gramStart"/>
      <w:r w:rsidRPr="008619FD">
        <w:rPr>
          <w:rFonts w:ascii="Book Antiqua" w:eastAsia="宋体" w:hAnsi="Book Antiqua" w:cs="宋体"/>
          <w:sz w:val="24"/>
          <w:szCs w:val="24"/>
        </w:rPr>
        <w:t xml:space="preserve">Regulation of </w:t>
      </w:r>
      <w:proofErr w:type="spellStart"/>
      <w:r w:rsidRPr="008619FD">
        <w:rPr>
          <w:rFonts w:ascii="Book Antiqua" w:eastAsia="宋体" w:hAnsi="Book Antiqua" w:cs="宋体"/>
          <w:sz w:val="24"/>
          <w:szCs w:val="24"/>
        </w:rPr>
        <w:t>monoubiquitinated</w:t>
      </w:r>
      <w:proofErr w:type="spellEnd"/>
      <w:r w:rsidRPr="008619FD">
        <w:rPr>
          <w:rFonts w:ascii="Book Antiqua" w:eastAsia="宋体" w:hAnsi="Book Antiqua" w:cs="宋体"/>
          <w:sz w:val="24"/>
          <w:szCs w:val="24"/>
        </w:rPr>
        <w:t xml:space="preserve"> PCNA by DUB </w:t>
      </w:r>
      <w:proofErr w:type="spellStart"/>
      <w:r w:rsidRPr="008619FD">
        <w:rPr>
          <w:rFonts w:ascii="Book Antiqua" w:eastAsia="宋体" w:hAnsi="Book Antiqua" w:cs="宋体"/>
          <w:sz w:val="24"/>
          <w:szCs w:val="24"/>
        </w:rPr>
        <w:t>autocleavage</w:t>
      </w:r>
      <w:proofErr w:type="spellEnd"/>
      <w:r w:rsidRPr="008619FD">
        <w:rPr>
          <w:rFonts w:ascii="Book Antiqua" w:eastAsia="宋体" w:hAnsi="Book Antiqua" w:cs="宋体"/>
          <w:sz w:val="24"/>
          <w:szCs w:val="24"/>
        </w:rPr>
        <w:t>.</w:t>
      </w:r>
      <w:proofErr w:type="gramEnd"/>
      <w:r w:rsidRPr="008619FD">
        <w:rPr>
          <w:rFonts w:ascii="Book Antiqua" w:eastAsia="宋体" w:hAnsi="Book Antiqua" w:cs="宋体"/>
          <w:sz w:val="24"/>
          <w:szCs w:val="24"/>
        </w:rPr>
        <w:t xml:space="preserve"> </w:t>
      </w:r>
      <w:r w:rsidRPr="008619FD">
        <w:rPr>
          <w:rFonts w:ascii="Book Antiqua" w:eastAsia="宋体" w:hAnsi="Book Antiqua" w:cs="宋体"/>
          <w:i/>
          <w:iCs/>
          <w:sz w:val="24"/>
          <w:szCs w:val="24"/>
        </w:rPr>
        <w:t xml:space="preserve">Nat Cell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sz w:val="24"/>
          <w:szCs w:val="24"/>
        </w:rPr>
        <w:t xml:space="preserve"> 2006; </w:t>
      </w:r>
      <w:r w:rsidRPr="008619FD">
        <w:rPr>
          <w:rFonts w:ascii="Book Antiqua" w:eastAsia="宋体" w:hAnsi="Book Antiqua" w:cs="宋体"/>
          <w:b/>
          <w:bCs/>
          <w:sz w:val="24"/>
          <w:szCs w:val="24"/>
        </w:rPr>
        <w:t>8</w:t>
      </w:r>
      <w:r w:rsidRPr="008619FD">
        <w:rPr>
          <w:rFonts w:ascii="Book Antiqua" w:eastAsia="宋体" w:hAnsi="Book Antiqua" w:cs="宋体"/>
          <w:sz w:val="24"/>
          <w:szCs w:val="24"/>
        </w:rPr>
        <w:t>: 339-347 [PMID: 16531995 DOI: 10.1038/ncb1378]</w:t>
      </w:r>
    </w:p>
    <w:p w14:paraId="539E7C8E" w14:textId="307C0AD3" w:rsidR="006B7F4A" w:rsidRPr="008619FD" w:rsidRDefault="006B7F4A" w:rsidP="000471E2">
      <w:pPr>
        <w:spacing w:line="360" w:lineRule="auto"/>
        <w:rPr>
          <w:rFonts w:ascii="Book Antiqua" w:eastAsia="宋体" w:hAnsi="Book Antiqua" w:cs="宋体"/>
          <w:sz w:val="24"/>
          <w:szCs w:val="24"/>
        </w:rPr>
      </w:pPr>
      <w:proofErr w:type="gramStart"/>
      <w:r w:rsidRPr="008619FD">
        <w:rPr>
          <w:rFonts w:ascii="Book Antiqua" w:eastAsia="宋体" w:hAnsi="Book Antiqua" w:cs="宋体"/>
          <w:sz w:val="24"/>
          <w:szCs w:val="24"/>
        </w:rPr>
        <w:t xml:space="preserve">29 </w:t>
      </w:r>
      <w:proofErr w:type="spellStart"/>
      <w:r w:rsidRPr="008619FD">
        <w:rPr>
          <w:rFonts w:ascii="Book Antiqua" w:hAnsi="Book Antiqua"/>
          <w:b/>
          <w:bCs/>
          <w:sz w:val="24"/>
          <w:szCs w:val="24"/>
        </w:rPr>
        <w:t>Xie</w:t>
      </w:r>
      <w:proofErr w:type="spellEnd"/>
      <w:r w:rsidRPr="008619FD">
        <w:rPr>
          <w:rFonts w:ascii="Book Antiqua" w:hAnsi="Book Antiqua"/>
          <w:b/>
          <w:bCs/>
          <w:sz w:val="24"/>
          <w:szCs w:val="24"/>
        </w:rPr>
        <w:t xml:space="preserve"> K</w:t>
      </w:r>
      <w:r w:rsidRPr="008619FD">
        <w:rPr>
          <w:rFonts w:ascii="Book Antiqua" w:hAnsi="Book Antiqua"/>
          <w:sz w:val="24"/>
          <w:szCs w:val="24"/>
        </w:rPr>
        <w:t xml:space="preserve">, Doles J, </w:t>
      </w:r>
      <w:proofErr w:type="spellStart"/>
      <w:r w:rsidRPr="008619FD">
        <w:rPr>
          <w:rFonts w:ascii="Book Antiqua" w:hAnsi="Book Antiqua"/>
          <w:sz w:val="24"/>
          <w:szCs w:val="24"/>
        </w:rPr>
        <w:t>Hemann</w:t>
      </w:r>
      <w:proofErr w:type="spellEnd"/>
      <w:r w:rsidRPr="008619FD">
        <w:rPr>
          <w:rFonts w:ascii="Book Antiqua" w:hAnsi="Book Antiqua"/>
          <w:sz w:val="24"/>
          <w:szCs w:val="24"/>
        </w:rPr>
        <w:t xml:space="preserve"> MT, Walker GC.</w:t>
      </w:r>
      <w:proofErr w:type="gramEnd"/>
      <w:r w:rsidRPr="008619FD">
        <w:rPr>
          <w:rFonts w:ascii="Book Antiqua" w:hAnsi="Book Antiqua"/>
          <w:sz w:val="24"/>
          <w:szCs w:val="24"/>
        </w:rPr>
        <w:t xml:space="preserve"> Error-prone translesion synthesis mediates acquired chemoresistance. </w:t>
      </w:r>
      <w:proofErr w:type="spellStart"/>
      <w:r w:rsidR="00422F18" w:rsidRPr="008619FD">
        <w:rPr>
          <w:rFonts w:ascii="Book Antiqua" w:hAnsi="Book Antiqua"/>
          <w:i/>
          <w:iCs/>
          <w:sz w:val="24"/>
          <w:szCs w:val="24"/>
        </w:rPr>
        <w:t>Proc</w:t>
      </w:r>
      <w:proofErr w:type="spellEnd"/>
      <w:r w:rsidR="00422F18" w:rsidRPr="008619FD">
        <w:rPr>
          <w:rFonts w:ascii="Book Antiqua" w:hAnsi="Book Antiqua"/>
          <w:i/>
          <w:iCs/>
          <w:sz w:val="24"/>
          <w:szCs w:val="24"/>
        </w:rPr>
        <w:t xml:space="preserve"> </w:t>
      </w:r>
      <w:proofErr w:type="spellStart"/>
      <w:r w:rsidR="00422F18" w:rsidRPr="008619FD">
        <w:rPr>
          <w:rFonts w:ascii="Book Antiqua" w:hAnsi="Book Antiqua"/>
          <w:i/>
          <w:iCs/>
          <w:sz w:val="24"/>
          <w:szCs w:val="24"/>
        </w:rPr>
        <w:t>Natl</w:t>
      </w:r>
      <w:proofErr w:type="spellEnd"/>
      <w:r w:rsidR="00422F18" w:rsidRPr="008619FD">
        <w:rPr>
          <w:rFonts w:ascii="Book Antiqua" w:hAnsi="Book Antiqua"/>
          <w:i/>
          <w:iCs/>
          <w:sz w:val="24"/>
          <w:szCs w:val="24"/>
        </w:rPr>
        <w:t xml:space="preserve"> </w:t>
      </w:r>
      <w:proofErr w:type="spellStart"/>
      <w:r w:rsidR="00422F18" w:rsidRPr="008619FD">
        <w:rPr>
          <w:rFonts w:ascii="Book Antiqua" w:hAnsi="Book Antiqua"/>
          <w:i/>
          <w:iCs/>
          <w:sz w:val="24"/>
          <w:szCs w:val="24"/>
        </w:rPr>
        <w:t>Acad</w:t>
      </w:r>
      <w:proofErr w:type="spellEnd"/>
      <w:r w:rsidR="00422F18" w:rsidRPr="008619FD">
        <w:rPr>
          <w:rFonts w:ascii="Book Antiqua" w:hAnsi="Book Antiqua"/>
          <w:i/>
          <w:iCs/>
          <w:sz w:val="24"/>
          <w:szCs w:val="24"/>
        </w:rPr>
        <w:t xml:space="preserve"> </w:t>
      </w:r>
      <w:proofErr w:type="spellStart"/>
      <w:r w:rsidR="00422F18" w:rsidRPr="008619FD">
        <w:rPr>
          <w:rFonts w:ascii="Book Antiqua" w:hAnsi="Book Antiqua"/>
          <w:i/>
          <w:iCs/>
          <w:sz w:val="24"/>
          <w:szCs w:val="24"/>
        </w:rPr>
        <w:t>Sci</w:t>
      </w:r>
      <w:proofErr w:type="spellEnd"/>
      <w:r w:rsidR="00422F18" w:rsidRPr="008619FD">
        <w:rPr>
          <w:rFonts w:ascii="Book Antiqua" w:hAnsi="Book Antiqua"/>
          <w:i/>
          <w:iCs/>
          <w:sz w:val="24"/>
          <w:szCs w:val="24"/>
        </w:rPr>
        <w:t xml:space="preserve"> US</w:t>
      </w:r>
      <w:r w:rsidRPr="008619FD">
        <w:rPr>
          <w:rFonts w:ascii="Book Antiqua" w:hAnsi="Book Antiqua"/>
          <w:i/>
          <w:iCs/>
          <w:sz w:val="24"/>
          <w:szCs w:val="24"/>
        </w:rPr>
        <w:t>A</w:t>
      </w:r>
      <w:r w:rsidRPr="008619FD">
        <w:rPr>
          <w:rFonts w:ascii="Book Antiqua" w:hAnsi="Book Antiqua"/>
          <w:sz w:val="24"/>
          <w:szCs w:val="24"/>
        </w:rPr>
        <w:t xml:space="preserve"> 2010; </w:t>
      </w:r>
      <w:r w:rsidRPr="008619FD">
        <w:rPr>
          <w:rFonts w:ascii="Book Antiqua" w:hAnsi="Book Antiqua"/>
          <w:b/>
          <w:bCs/>
          <w:sz w:val="24"/>
          <w:szCs w:val="24"/>
        </w:rPr>
        <w:t>107</w:t>
      </w:r>
      <w:r w:rsidRPr="008619FD">
        <w:rPr>
          <w:rFonts w:ascii="Book Antiqua" w:hAnsi="Book Antiqua"/>
          <w:sz w:val="24"/>
          <w:szCs w:val="24"/>
        </w:rPr>
        <w:t>: 20792-20797 [PMID: 21068378 DOI: 10.1073/pnas.1011412107]</w:t>
      </w:r>
    </w:p>
    <w:p w14:paraId="021D306D"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30 </w:t>
      </w:r>
      <w:proofErr w:type="spellStart"/>
      <w:r w:rsidRPr="008619FD">
        <w:rPr>
          <w:rFonts w:ascii="Book Antiqua" w:eastAsia="宋体" w:hAnsi="Book Antiqua" w:cs="宋体"/>
          <w:b/>
          <w:bCs/>
          <w:sz w:val="24"/>
          <w:szCs w:val="24"/>
        </w:rPr>
        <w:t>Bartek</w:t>
      </w:r>
      <w:proofErr w:type="spellEnd"/>
      <w:r w:rsidRPr="008619FD">
        <w:rPr>
          <w:rFonts w:ascii="Book Antiqua" w:eastAsia="宋体" w:hAnsi="Book Antiqua" w:cs="宋体"/>
          <w:b/>
          <w:bCs/>
          <w:sz w:val="24"/>
          <w:szCs w:val="24"/>
        </w:rPr>
        <w:t xml:space="preserve"> J</w:t>
      </w:r>
      <w:r w:rsidRPr="008619FD">
        <w:rPr>
          <w:rFonts w:ascii="Book Antiqua" w:eastAsia="宋体" w:hAnsi="Book Antiqua" w:cs="宋体"/>
          <w:sz w:val="24"/>
          <w:szCs w:val="24"/>
        </w:rPr>
        <w:t xml:space="preserve">, Lukas J. Pathways governing G1/S transition and their response to DNA damage. </w:t>
      </w:r>
      <w:r w:rsidRPr="008619FD">
        <w:rPr>
          <w:rFonts w:ascii="Book Antiqua" w:eastAsia="宋体" w:hAnsi="Book Antiqua" w:cs="宋体"/>
          <w:i/>
          <w:iCs/>
          <w:sz w:val="24"/>
          <w:szCs w:val="24"/>
        </w:rPr>
        <w:t>FEBS Lett</w:t>
      </w:r>
      <w:r w:rsidRPr="008619FD">
        <w:rPr>
          <w:rFonts w:ascii="Book Antiqua" w:eastAsia="宋体" w:hAnsi="Book Antiqua" w:cs="宋体"/>
          <w:sz w:val="24"/>
          <w:szCs w:val="24"/>
        </w:rPr>
        <w:t xml:space="preserve"> 2001; </w:t>
      </w:r>
      <w:r w:rsidRPr="008619FD">
        <w:rPr>
          <w:rFonts w:ascii="Book Antiqua" w:eastAsia="宋体" w:hAnsi="Book Antiqua" w:cs="宋体"/>
          <w:b/>
          <w:bCs/>
          <w:sz w:val="24"/>
          <w:szCs w:val="24"/>
        </w:rPr>
        <w:t>490</w:t>
      </w:r>
      <w:r w:rsidRPr="008619FD">
        <w:rPr>
          <w:rFonts w:ascii="Book Antiqua" w:eastAsia="宋体" w:hAnsi="Book Antiqua" w:cs="宋体"/>
          <w:sz w:val="24"/>
          <w:szCs w:val="24"/>
        </w:rPr>
        <w:t>: 117-122 [PMID: 11223026 DOI: 10.1016/S0014-5793(01)02114-7]</w:t>
      </w:r>
    </w:p>
    <w:p w14:paraId="34D77B19" w14:textId="77777777" w:rsidR="006B7F4A" w:rsidRPr="008619FD" w:rsidRDefault="006B7F4A" w:rsidP="000471E2">
      <w:pPr>
        <w:spacing w:line="360" w:lineRule="auto"/>
        <w:rPr>
          <w:rFonts w:ascii="Book Antiqua" w:eastAsia="宋体" w:hAnsi="Book Antiqua" w:cs="宋体"/>
          <w:sz w:val="24"/>
          <w:szCs w:val="24"/>
        </w:rPr>
      </w:pPr>
      <w:proofErr w:type="gramStart"/>
      <w:r w:rsidRPr="008619FD">
        <w:rPr>
          <w:rFonts w:ascii="Book Antiqua" w:eastAsia="宋体" w:hAnsi="Book Antiqua" w:cs="宋体"/>
          <w:sz w:val="24"/>
          <w:szCs w:val="24"/>
        </w:rPr>
        <w:t xml:space="preserve">31 </w:t>
      </w:r>
      <w:proofErr w:type="spellStart"/>
      <w:r w:rsidRPr="008619FD">
        <w:rPr>
          <w:rFonts w:ascii="Book Antiqua" w:eastAsia="宋体" w:hAnsi="Book Antiqua" w:cs="宋体"/>
          <w:b/>
          <w:bCs/>
          <w:sz w:val="24"/>
          <w:szCs w:val="24"/>
        </w:rPr>
        <w:t>Hickson</w:t>
      </w:r>
      <w:proofErr w:type="spellEnd"/>
      <w:r w:rsidRPr="008619FD">
        <w:rPr>
          <w:rFonts w:ascii="Book Antiqua" w:eastAsia="宋体" w:hAnsi="Book Antiqua" w:cs="宋体"/>
          <w:b/>
          <w:bCs/>
          <w:sz w:val="24"/>
          <w:szCs w:val="24"/>
        </w:rPr>
        <w:t xml:space="preserve"> I</w:t>
      </w:r>
      <w:r w:rsidRPr="008619FD">
        <w:rPr>
          <w:rFonts w:ascii="Book Antiqua" w:eastAsia="宋体" w:hAnsi="Book Antiqua" w:cs="宋体"/>
          <w:sz w:val="24"/>
          <w:szCs w:val="24"/>
        </w:rPr>
        <w:t>, Zhao Y, Richardson CJ, Green SJ, Martin NM, Orr AI, Reaper PM, Jackson SP, Curtin NJ, Smith GC.</w:t>
      </w:r>
      <w:proofErr w:type="gramEnd"/>
      <w:r w:rsidRPr="008619FD">
        <w:rPr>
          <w:rFonts w:ascii="Book Antiqua" w:eastAsia="宋体" w:hAnsi="Book Antiqua" w:cs="宋体"/>
          <w:sz w:val="24"/>
          <w:szCs w:val="24"/>
        </w:rPr>
        <w:t xml:space="preserve"> Identification and characterization of a novel and specific </w:t>
      </w:r>
      <w:r w:rsidRPr="008619FD">
        <w:rPr>
          <w:rFonts w:ascii="Book Antiqua" w:eastAsia="宋体" w:hAnsi="Book Antiqua" w:cs="宋体"/>
          <w:sz w:val="24"/>
          <w:szCs w:val="24"/>
        </w:rPr>
        <w:lastRenderedPageBreak/>
        <w:t xml:space="preserve">inhibitor of the ataxia-telangiectasia mutated kinase ATM. </w:t>
      </w:r>
      <w:r w:rsidRPr="008619FD">
        <w:rPr>
          <w:rFonts w:ascii="Book Antiqua" w:eastAsia="宋体" w:hAnsi="Book Antiqua" w:cs="宋体"/>
          <w:i/>
          <w:iCs/>
          <w:sz w:val="24"/>
          <w:szCs w:val="24"/>
        </w:rPr>
        <w:t>Cancer Res</w:t>
      </w:r>
      <w:r w:rsidRPr="008619FD">
        <w:rPr>
          <w:rFonts w:ascii="Book Antiqua" w:eastAsia="宋体" w:hAnsi="Book Antiqua" w:cs="宋体"/>
          <w:sz w:val="24"/>
          <w:szCs w:val="24"/>
        </w:rPr>
        <w:t xml:space="preserve"> 2004; </w:t>
      </w:r>
      <w:r w:rsidRPr="008619FD">
        <w:rPr>
          <w:rFonts w:ascii="Book Antiqua" w:eastAsia="宋体" w:hAnsi="Book Antiqua" w:cs="宋体"/>
          <w:b/>
          <w:bCs/>
          <w:sz w:val="24"/>
          <w:szCs w:val="24"/>
        </w:rPr>
        <w:t>64</w:t>
      </w:r>
      <w:r w:rsidRPr="008619FD">
        <w:rPr>
          <w:rFonts w:ascii="Book Antiqua" w:eastAsia="宋体" w:hAnsi="Book Antiqua" w:cs="宋体"/>
          <w:sz w:val="24"/>
          <w:szCs w:val="24"/>
        </w:rPr>
        <w:t>: 9152-9159 [PMID: 15604286 DOI: 10.1158/0008-5472.CAN-04-2727]</w:t>
      </w:r>
    </w:p>
    <w:p w14:paraId="499A3C16" w14:textId="77777777" w:rsidR="006B7F4A" w:rsidRPr="008619FD" w:rsidRDefault="006B7F4A" w:rsidP="000471E2">
      <w:pPr>
        <w:spacing w:line="360" w:lineRule="auto"/>
        <w:rPr>
          <w:rFonts w:ascii="Book Antiqua" w:eastAsia="宋体" w:hAnsi="Book Antiqua" w:cs="宋体"/>
          <w:sz w:val="24"/>
          <w:szCs w:val="24"/>
        </w:rPr>
      </w:pPr>
      <w:proofErr w:type="gramStart"/>
      <w:r w:rsidRPr="008619FD">
        <w:rPr>
          <w:rFonts w:ascii="Book Antiqua" w:eastAsia="宋体" w:hAnsi="Book Antiqua" w:cs="宋体"/>
          <w:sz w:val="24"/>
          <w:szCs w:val="24"/>
        </w:rPr>
        <w:t xml:space="preserve">32 </w:t>
      </w:r>
      <w:proofErr w:type="spellStart"/>
      <w:r w:rsidRPr="008619FD">
        <w:rPr>
          <w:rFonts w:ascii="Book Antiqua" w:eastAsia="宋体" w:hAnsi="Book Antiqua" w:cs="宋体"/>
          <w:b/>
          <w:bCs/>
          <w:sz w:val="24"/>
          <w:szCs w:val="24"/>
        </w:rPr>
        <w:t>Darzynkiewicz</w:t>
      </w:r>
      <w:proofErr w:type="spellEnd"/>
      <w:r w:rsidRPr="008619FD">
        <w:rPr>
          <w:rFonts w:ascii="Book Antiqua" w:eastAsia="宋体" w:hAnsi="Book Antiqua" w:cs="宋体"/>
          <w:b/>
          <w:bCs/>
          <w:sz w:val="24"/>
          <w:szCs w:val="24"/>
        </w:rPr>
        <w:t xml:space="preserve"> Z</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Traganos</w:t>
      </w:r>
      <w:proofErr w:type="spellEnd"/>
      <w:r w:rsidRPr="008619FD">
        <w:rPr>
          <w:rFonts w:ascii="Book Antiqua" w:eastAsia="宋体" w:hAnsi="Book Antiqua" w:cs="宋体"/>
          <w:sz w:val="24"/>
          <w:szCs w:val="24"/>
        </w:rPr>
        <w:t xml:space="preserve"> F, </w:t>
      </w:r>
      <w:proofErr w:type="spellStart"/>
      <w:r w:rsidRPr="008619FD">
        <w:rPr>
          <w:rFonts w:ascii="Book Antiqua" w:eastAsia="宋体" w:hAnsi="Book Antiqua" w:cs="宋体"/>
          <w:sz w:val="24"/>
          <w:szCs w:val="24"/>
        </w:rPr>
        <w:t>Wlodkowic</w:t>
      </w:r>
      <w:proofErr w:type="spellEnd"/>
      <w:r w:rsidRPr="008619FD">
        <w:rPr>
          <w:rFonts w:ascii="Book Antiqua" w:eastAsia="宋体" w:hAnsi="Book Antiqua" w:cs="宋体"/>
          <w:sz w:val="24"/>
          <w:szCs w:val="24"/>
        </w:rPr>
        <w:t xml:space="preserve"> D. Impaired DNA damage response--an Achilles' heel sensitizing cancer to chemotherapy and radiotherapy.</w:t>
      </w:r>
      <w:proofErr w:type="gramEnd"/>
      <w:r w:rsidRPr="008619FD">
        <w:rPr>
          <w:rFonts w:ascii="Book Antiqua" w:eastAsia="宋体" w:hAnsi="Book Antiqua" w:cs="宋体"/>
          <w:sz w:val="24"/>
          <w:szCs w:val="24"/>
        </w:rPr>
        <w:t xml:space="preserve"> </w:t>
      </w:r>
      <w:proofErr w:type="spellStart"/>
      <w:r w:rsidRPr="008619FD">
        <w:rPr>
          <w:rFonts w:ascii="Book Antiqua" w:eastAsia="宋体" w:hAnsi="Book Antiqua" w:cs="宋体"/>
          <w:i/>
          <w:iCs/>
          <w:sz w:val="24"/>
          <w:szCs w:val="24"/>
        </w:rPr>
        <w:t>Eur</w:t>
      </w:r>
      <w:proofErr w:type="spellEnd"/>
      <w:r w:rsidRPr="008619FD">
        <w:rPr>
          <w:rFonts w:ascii="Book Antiqua" w:eastAsia="宋体" w:hAnsi="Book Antiqua" w:cs="宋体"/>
          <w:i/>
          <w:iCs/>
          <w:sz w:val="24"/>
          <w:szCs w:val="24"/>
        </w:rPr>
        <w:t xml:space="preserve"> J </w:t>
      </w:r>
      <w:proofErr w:type="spellStart"/>
      <w:r w:rsidRPr="008619FD">
        <w:rPr>
          <w:rFonts w:ascii="Book Antiqua" w:eastAsia="宋体" w:hAnsi="Book Antiqua" w:cs="宋体"/>
          <w:i/>
          <w:iCs/>
          <w:sz w:val="24"/>
          <w:szCs w:val="24"/>
        </w:rPr>
        <w:t>Pharmacol</w:t>
      </w:r>
      <w:proofErr w:type="spellEnd"/>
      <w:r w:rsidRPr="008619FD">
        <w:rPr>
          <w:rFonts w:ascii="Book Antiqua" w:eastAsia="宋体" w:hAnsi="Book Antiqua" w:cs="宋体"/>
          <w:sz w:val="24"/>
          <w:szCs w:val="24"/>
        </w:rPr>
        <w:t xml:space="preserve"> 2009; </w:t>
      </w:r>
      <w:r w:rsidRPr="008619FD">
        <w:rPr>
          <w:rFonts w:ascii="Book Antiqua" w:eastAsia="宋体" w:hAnsi="Book Antiqua" w:cs="宋体"/>
          <w:b/>
          <w:bCs/>
          <w:sz w:val="24"/>
          <w:szCs w:val="24"/>
        </w:rPr>
        <w:t>625</w:t>
      </w:r>
      <w:r w:rsidRPr="008619FD">
        <w:rPr>
          <w:rFonts w:ascii="Book Antiqua" w:eastAsia="宋体" w:hAnsi="Book Antiqua" w:cs="宋体"/>
          <w:sz w:val="24"/>
          <w:szCs w:val="24"/>
        </w:rPr>
        <w:t>: 143-150 [PMID: 19836377 DOI: 10.1016/j.ejphar.2009.05.032]</w:t>
      </w:r>
    </w:p>
    <w:p w14:paraId="3CFFE5D8"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33 </w:t>
      </w:r>
      <w:r w:rsidRPr="008619FD">
        <w:rPr>
          <w:rFonts w:ascii="Book Antiqua" w:eastAsia="宋体" w:hAnsi="Book Antiqua" w:cs="宋体"/>
          <w:b/>
          <w:bCs/>
          <w:sz w:val="24"/>
          <w:szCs w:val="24"/>
        </w:rPr>
        <w:t>Maynard S</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Swistowska</w:t>
      </w:r>
      <w:proofErr w:type="spellEnd"/>
      <w:r w:rsidRPr="008619FD">
        <w:rPr>
          <w:rFonts w:ascii="Book Antiqua" w:eastAsia="宋体" w:hAnsi="Book Antiqua" w:cs="宋体"/>
          <w:sz w:val="24"/>
          <w:szCs w:val="24"/>
        </w:rPr>
        <w:t xml:space="preserve"> AM, Lee JW, Liu Y, Liu ST, Da Cruz AB, Rao M, de Souza-Pinto NC, Zeng X, Bohr VA. Human embryonic stem cells have enhanced repair of multiple forms of DNA damage. </w:t>
      </w:r>
      <w:r w:rsidRPr="008619FD">
        <w:rPr>
          <w:rFonts w:ascii="Book Antiqua" w:eastAsia="宋体" w:hAnsi="Book Antiqua" w:cs="宋体"/>
          <w:i/>
          <w:iCs/>
          <w:sz w:val="24"/>
          <w:szCs w:val="24"/>
        </w:rPr>
        <w:t>Stem Cells</w:t>
      </w:r>
      <w:r w:rsidRPr="008619FD">
        <w:rPr>
          <w:rFonts w:ascii="Book Antiqua" w:eastAsia="宋体" w:hAnsi="Book Antiqua" w:cs="宋体"/>
          <w:sz w:val="24"/>
          <w:szCs w:val="24"/>
        </w:rPr>
        <w:t xml:space="preserve"> 2008; </w:t>
      </w:r>
      <w:r w:rsidRPr="008619FD">
        <w:rPr>
          <w:rFonts w:ascii="Book Antiqua" w:eastAsia="宋体" w:hAnsi="Book Antiqua" w:cs="宋体"/>
          <w:b/>
          <w:bCs/>
          <w:sz w:val="24"/>
          <w:szCs w:val="24"/>
        </w:rPr>
        <w:t>26</w:t>
      </w:r>
      <w:r w:rsidRPr="008619FD">
        <w:rPr>
          <w:rFonts w:ascii="Book Antiqua" w:eastAsia="宋体" w:hAnsi="Book Antiqua" w:cs="宋体"/>
          <w:sz w:val="24"/>
          <w:szCs w:val="24"/>
        </w:rPr>
        <w:t>: 2266-2274 [PMID: 18566332 DOI: 10.1634/stemcells.2007-1041]</w:t>
      </w:r>
    </w:p>
    <w:p w14:paraId="40215EBE"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34 </w:t>
      </w:r>
      <w:proofErr w:type="spellStart"/>
      <w:r w:rsidRPr="008619FD">
        <w:rPr>
          <w:rFonts w:ascii="Book Antiqua" w:eastAsia="宋体" w:hAnsi="Book Antiqua" w:cs="宋体"/>
          <w:b/>
          <w:bCs/>
          <w:sz w:val="24"/>
          <w:szCs w:val="24"/>
        </w:rPr>
        <w:t>Simonatto</w:t>
      </w:r>
      <w:proofErr w:type="spellEnd"/>
      <w:r w:rsidRPr="008619FD">
        <w:rPr>
          <w:rFonts w:ascii="Book Antiqua" w:eastAsia="宋体" w:hAnsi="Book Antiqua" w:cs="宋体"/>
          <w:b/>
          <w:bCs/>
          <w:sz w:val="24"/>
          <w:szCs w:val="24"/>
        </w:rPr>
        <w:t xml:space="preserve"> M</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Latella</w:t>
      </w:r>
      <w:proofErr w:type="spellEnd"/>
      <w:r w:rsidRPr="008619FD">
        <w:rPr>
          <w:rFonts w:ascii="Book Antiqua" w:eastAsia="宋体" w:hAnsi="Book Antiqua" w:cs="宋体"/>
          <w:sz w:val="24"/>
          <w:szCs w:val="24"/>
        </w:rPr>
        <w:t xml:space="preserve"> L, </w:t>
      </w:r>
      <w:proofErr w:type="spellStart"/>
      <w:r w:rsidRPr="008619FD">
        <w:rPr>
          <w:rFonts w:ascii="Book Antiqua" w:eastAsia="宋体" w:hAnsi="Book Antiqua" w:cs="宋体"/>
          <w:sz w:val="24"/>
          <w:szCs w:val="24"/>
        </w:rPr>
        <w:t>Puri</w:t>
      </w:r>
      <w:proofErr w:type="spellEnd"/>
      <w:r w:rsidRPr="008619FD">
        <w:rPr>
          <w:rFonts w:ascii="Book Antiqua" w:eastAsia="宋体" w:hAnsi="Book Antiqua" w:cs="宋体"/>
          <w:sz w:val="24"/>
          <w:szCs w:val="24"/>
        </w:rPr>
        <w:t xml:space="preserve"> PL. DNA damage and cellular differentiation: more questions than responses. </w:t>
      </w:r>
      <w:r w:rsidRPr="008619FD">
        <w:rPr>
          <w:rFonts w:ascii="Book Antiqua" w:eastAsia="宋体" w:hAnsi="Book Antiqua" w:cs="宋体"/>
          <w:i/>
          <w:iCs/>
          <w:sz w:val="24"/>
          <w:szCs w:val="24"/>
        </w:rPr>
        <w:t xml:space="preserve">J Cell </w:t>
      </w:r>
      <w:proofErr w:type="spellStart"/>
      <w:r w:rsidRPr="008619FD">
        <w:rPr>
          <w:rFonts w:ascii="Book Antiqua" w:eastAsia="宋体" w:hAnsi="Book Antiqua" w:cs="宋体"/>
          <w:i/>
          <w:iCs/>
          <w:sz w:val="24"/>
          <w:szCs w:val="24"/>
        </w:rPr>
        <w:t>Physiol</w:t>
      </w:r>
      <w:proofErr w:type="spellEnd"/>
      <w:r w:rsidRPr="008619FD">
        <w:rPr>
          <w:rFonts w:ascii="Book Antiqua" w:eastAsia="宋体" w:hAnsi="Book Antiqua" w:cs="宋体"/>
          <w:sz w:val="24"/>
          <w:szCs w:val="24"/>
        </w:rPr>
        <w:t xml:space="preserve"> 2007; </w:t>
      </w:r>
      <w:r w:rsidRPr="008619FD">
        <w:rPr>
          <w:rFonts w:ascii="Book Antiqua" w:eastAsia="宋体" w:hAnsi="Book Antiqua" w:cs="宋体"/>
          <w:b/>
          <w:bCs/>
          <w:sz w:val="24"/>
          <w:szCs w:val="24"/>
        </w:rPr>
        <w:t>213</w:t>
      </w:r>
      <w:r w:rsidRPr="008619FD">
        <w:rPr>
          <w:rFonts w:ascii="Book Antiqua" w:eastAsia="宋体" w:hAnsi="Book Antiqua" w:cs="宋体"/>
          <w:sz w:val="24"/>
          <w:szCs w:val="24"/>
        </w:rPr>
        <w:t>: 642-648 [PMID: 17894406 DOI: 10.1002/jcp.21275]</w:t>
      </w:r>
    </w:p>
    <w:p w14:paraId="5B3C7F9B"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35 </w:t>
      </w:r>
      <w:proofErr w:type="spellStart"/>
      <w:r w:rsidRPr="008619FD">
        <w:rPr>
          <w:rFonts w:ascii="Book Antiqua" w:eastAsia="宋体" w:hAnsi="Book Antiqua" w:cs="宋体"/>
          <w:b/>
          <w:bCs/>
          <w:sz w:val="24"/>
          <w:szCs w:val="24"/>
        </w:rPr>
        <w:t>Hyka-Nouspikel</w:t>
      </w:r>
      <w:proofErr w:type="spellEnd"/>
      <w:r w:rsidRPr="008619FD">
        <w:rPr>
          <w:rFonts w:ascii="Book Antiqua" w:eastAsia="宋体" w:hAnsi="Book Antiqua" w:cs="宋体"/>
          <w:b/>
          <w:bCs/>
          <w:sz w:val="24"/>
          <w:szCs w:val="24"/>
        </w:rPr>
        <w:t xml:space="preserve"> N</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Desmarais</w:t>
      </w:r>
      <w:proofErr w:type="spellEnd"/>
      <w:r w:rsidRPr="008619FD">
        <w:rPr>
          <w:rFonts w:ascii="Book Antiqua" w:eastAsia="宋体" w:hAnsi="Book Antiqua" w:cs="宋体"/>
          <w:sz w:val="24"/>
          <w:szCs w:val="24"/>
        </w:rPr>
        <w:t xml:space="preserve"> J, </w:t>
      </w:r>
      <w:proofErr w:type="spellStart"/>
      <w:r w:rsidRPr="008619FD">
        <w:rPr>
          <w:rFonts w:ascii="Book Antiqua" w:eastAsia="宋体" w:hAnsi="Book Antiqua" w:cs="宋体"/>
          <w:sz w:val="24"/>
          <w:szCs w:val="24"/>
        </w:rPr>
        <w:t>Gokhale</w:t>
      </w:r>
      <w:proofErr w:type="spellEnd"/>
      <w:r w:rsidRPr="008619FD">
        <w:rPr>
          <w:rFonts w:ascii="Book Antiqua" w:eastAsia="宋体" w:hAnsi="Book Antiqua" w:cs="宋体"/>
          <w:sz w:val="24"/>
          <w:szCs w:val="24"/>
        </w:rPr>
        <w:t xml:space="preserve"> PJ, Jones M, </w:t>
      </w:r>
      <w:proofErr w:type="spellStart"/>
      <w:r w:rsidRPr="008619FD">
        <w:rPr>
          <w:rFonts w:ascii="Book Antiqua" w:eastAsia="宋体" w:hAnsi="Book Antiqua" w:cs="宋体"/>
          <w:sz w:val="24"/>
          <w:szCs w:val="24"/>
        </w:rPr>
        <w:t>Meuth</w:t>
      </w:r>
      <w:proofErr w:type="spellEnd"/>
      <w:r w:rsidRPr="008619FD">
        <w:rPr>
          <w:rFonts w:ascii="Book Antiqua" w:eastAsia="宋体" w:hAnsi="Book Antiqua" w:cs="宋体"/>
          <w:sz w:val="24"/>
          <w:szCs w:val="24"/>
        </w:rPr>
        <w:t xml:space="preserve"> M, Andrews PW, </w:t>
      </w:r>
      <w:proofErr w:type="spellStart"/>
      <w:r w:rsidRPr="008619FD">
        <w:rPr>
          <w:rFonts w:ascii="Book Antiqua" w:eastAsia="宋体" w:hAnsi="Book Antiqua" w:cs="宋体"/>
          <w:sz w:val="24"/>
          <w:szCs w:val="24"/>
        </w:rPr>
        <w:t>Nouspikel</w:t>
      </w:r>
      <w:proofErr w:type="spellEnd"/>
      <w:r w:rsidRPr="008619FD">
        <w:rPr>
          <w:rFonts w:ascii="Book Antiqua" w:eastAsia="宋体" w:hAnsi="Book Antiqua" w:cs="宋体"/>
          <w:sz w:val="24"/>
          <w:szCs w:val="24"/>
        </w:rPr>
        <w:t xml:space="preserve"> T. Deficient DNA damage response and cell cycle checkpoints lead to accumulation of point mutations in human embryonic stem cells. </w:t>
      </w:r>
      <w:r w:rsidRPr="008619FD">
        <w:rPr>
          <w:rFonts w:ascii="Book Antiqua" w:eastAsia="宋体" w:hAnsi="Book Antiqua" w:cs="宋体"/>
          <w:i/>
          <w:iCs/>
          <w:sz w:val="24"/>
          <w:szCs w:val="24"/>
        </w:rPr>
        <w:t>Stem Cells</w:t>
      </w:r>
      <w:r w:rsidRPr="008619FD">
        <w:rPr>
          <w:rFonts w:ascii="Book Antiqua" w:eastAsia="宋体" w:hAnsi="Book Antiqua" w:cs="宋体"/>
          <w:sz w:val="24"/>
          <w:szCs w:val="24"/>
        </w:rPr>
        <w:t xml:space="preserve"> 2012; </w:t>
      </w:r>
      <w:r w:rsidRPr="008619FD">
        <w:rPr>
          <w:rFonts w:ascii="Book Antiqua" w:eastAsia="宋体" w:hAnsi="Book Antiqua" w:cs="宋体"/>
          <w:b/>
          <w:bCs/>
          <w:sz w:val="24"/>
          <w:szCs w:val="24"/>
        </w:rPr>
        <w:t>30</w:t>
      </w:r>
      <w:r w:rsidRPr="008619FD">
        <w:rPr>
          <w:rFonts w:ascii="Book Antiqua" w:eastAsia="宋体" w:hAnsi="Book Antiqua" w:cs="宋体"/>
          <w:sz w:val="24"/>
          <w:szCs w:val="24"/>
        </w:rPr>
        <w:t>: 1901-1910 [PMID: 22821732 DOI: 10.1002/stem.1177]</w:t>
      </w:r>
    </w:p>
    <w:p w14:paraId="3AF83C51"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36 </w:t>
      </w:r>
      <w:r w:rsidRPr="008619FD">
        <w:rPr>
          <w:rFonts w:ascii="Book Antiqua" w:eastAsia="宋体" w:hAnsi="Book Antiqua" w:cs="宋体"/>
          <w:b/>
          <w:bCs/>
          <w:sz w:val="24"/>
          <w:szCs w:val="24"/>
        </w:rPr>
        <w:t>Cheng L</w:t>
      </w:r>
      <w:r w:rsidRPr="008619FD">
        <w:rPr>
          <w:rFonts w:ascii="Book Antiqua" w:eastAsia="宋体" w:hAnsi="Book Antiqua" w:cs="宋体"/>
          <w:sz w:val="24"/>
          <w:szCs w:val="24"/>
        </w:rPr>
        <w:t xml:space="preserve">, Wu Q, Huang Z, </w:t>
      </w:r>
      <w:proofErr w:type="spellStart"/>
      <w:r w:rsidRPr="008619FD">
        <w:rPr>
          <w:rFonts w:ascii="Book Antiqua" w:eastAsia="宋体" w:hAnsi="Book Antiqua" w:cs="宋体"/>
          <w:sz w:val="24"/>
          <w:szCs w:val="24"/>
        </w:rPr>
        <w:t>Guryanova</w:t>
      </w:r>
      <w:proofErr w:type="spellEnd"/>
      <w:r w:rsidRPr="008619FD">
        <w:rPr>
          <w:rFonts w:ascii="Book Antiqua" w:eastAsia="宋体" w:hAnsi="Book Antiqua" w:cs="宋体"/>
          <w:sz w:val="24"/>
          <w:szCs w:val="24"/>
        </w:rPr>
        <w:t xml:space="preserve"> OA, Huang Q, </w:t>
      </w:r>
      <w:proofErr w:type="spellStart"/>
      <w:r w:rsidRPr="008619FD">
        <w:rPr>
          <w:rFonts w:ascii="Book Antiqua" w:eastAsia="宋体" w:hAnsi="Book Antiqua" w:cs="宋体"/>
          <w:sz w:val="24"/>
          <w:szCs w:val="24"/>
        </w:rPr>
        <w:t>Shou</w:t>
      </w:r>
      <w:proofErr w:type="spellEnd"/>
      <w:r w:rsidRPr="008619FD">
        <w:rPr>
          <w:rFonts w:ascii="Book Antiqua" w:eastAsia="宋体" w:hAnsi="Book Antiqua" w:cs="宋体"/>
          <w:sz w:val="24"/>
          <w:szCs w:val="24"/>
        </w:rPr>
        <w:t xml:space="preserve"> W, Rich JN, </w:t>
      </w:r>
      <w:proofErr w:type="spellStart"/>
      <w:r w:rsidRPr="008619FD">
        <w:rPr>
          <w:rFonts w:ascii="Book Antiqua" w:eastAsia="宋体" w:hAnsi="Book Antiqua" w:cs="宋体"/>
          <w:sz w:val="24"/>
          <w:szCs w:val="24"/>
        </w:rPr>
        <w:t>Bao</w:t>
      </w:r>
      <w:proofErr w:type="spellEnd"/>
      <w:r w:rsidRPr="008619FD">
        <w:rPr>
          <w:rFonts w:ascii="Book Antiqua" w:eastAsia="宋体" w:hAnsi="Book Antiqua" w:cs="宋体"/>
          <w:sz w:val="24"/>
          <w:szCs w:val="24"/>
        </w:rPr>
        <w:t xml:space="preserve"> S. L1CAM regulates DNA damage checkpoint response of glioblastoma stem cells through NBS1. </w:t>
      </w:r>
      <w:r w:rsidRPr="008619FD">
        <w:rPr>
          <w:rFonts w:ascii="Book Antiqua" w:eastAsia="宋体" w:hAnsi="Book Antiqua" w:cs="宋体"/>
          <w:i/>
          <w:iCs/>
          <w:sz w:val="24"/>
          <w:szCs w:val="24"/>
        </w:rPr>
        <w:t>EMBO J</w:t>
      </w:r>
      <w:r w:rsidRPr="008619FD">
        <w:rPr>
          <w:rFonts w:ascii="Book Antiqua" w:eastAsia="宋体" w:hAnsi="Book Antiqua" w:cs="宋体"/>
          <w:sz w:val="24"/>
          <w:szCs w:val="24"/>
        </w:rPr>
        <w:t xml:space="preserve"> 2011; </w:t>
      </w:r>
      <w:r w:rsidRPr="008619FD">
        <w:rPr>
          <w:rFonts w:ascii="Book Antiqua" w:eastAsia="宋体" w:hAnsi="Book Antiqua" w:cs="宋体"/>
          <w:b/>
          <w:bCs/>
          <w:sz w:val="24"/>
          <w:szCs w:val="24"/>
        </w:rPr>
        <w:t>30</w:t>
      </w:r>
      <w:r w:rsidRPr="008619FD">
        <w:rPr>
          <w:rFonts w:ascii="Book Antiqua" w:eastAsia="宋体" w:hAnsi="Book Antiqua" w:cs="宋体"/>
          <w:sz w:val="24"/>
          <w:szCs w:val="24"/>
        </w:rPr>
        <w:t>: 800-813 [PMID: 21297581 DOI: 10.1038/emboj.2011.10]</w:t>
      </w:r>
    </w:p>
    <w:p w14:paraId="602ED58D"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37 </w:t>
      </w:r>
      <w:proofErr w:type="spellStart"/>
      <w:r w:rsidRPr="008619FD">
        <w:rPr>
          <w:rFonts w:ascii="Book Antiqua" w:eastAsia="宋体" w:hAnsi="Book Antiqua" w:cs="宋体"/>
          <w:b/>
          <w:bCs/>
          <w:sz w:val="24"/>
          <w:szCs w:val="24"/>
        </w:rPr>
        <w:t>Venere</w:t>
      </w:r>
      <w:proofErr w:type="spellEnd"/>
      <w:r w:rsidRPr="008619FD">
        <w:rPr>
          <w:rFonts w:ascii="Book Antiqua" w:eastAsia="宋体" w:hAnsi="Book Antiqua" w:cs="宋体"/>
          <w:b/>
          <w:bCs/>
          <w:sz w:val="24"/>
          <w:szCs w:val="24"/>
        </w:rPr>
        <w:t xml:space="preserve"> M</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Hamerlik</w:t>
      </w:r>
      <w:proofErr w:type="spellEnd"/>
      <w:r w:rsidRPr="008619FD">
        <w:rPr>
          <w:rFonts w:ascii="Book Antiqua" w:eastAsia="宋体" w:hAnsi="Book Antiqua" w:cs="宋体"/>
          <w:sz w:val="24"/>
          <w:szCs w:val="24"/>
        </w:rPr>
        <w:t xml:space="preserve"> P, Wu Q, Rasmussen RD, Song LA, </w:t>
      </w:r>
      <w:proofErr w:type="spellStart"/>
      <w:r w:rsidRPr="008619FD">
        <w:rPr>
          <w:rFonts w:ascii="Book Antiqua" w:eastAsia="宋体" w:hAnsi="Book Antiqua" w:cs="宋体"/>
          <w:sz w:val="24"/>
          <w:szCs w:val="24"/>
        </w:rPr>
        <w:t>Vasanji</w:t>
      </w:r>
      <w:proofErr w:type="spellEnd"/>
      <w:r w:rsidRPr="008619FD">
        <w:rPr>
          <w:rFonts w:ascii="Book Antiqua" w:eastAsia="宋体" w:hAnsi="Book Antiqua" w:cs="宋体"/>
          <w:sz w:val="24"/>
          <w:szCs w:val="24"/>
        </w:rPr>
        <w:t xml:space="preserve"> A, </w:t>
      </w:r>
      <w:proofErr w:type="spellStart"/>
      <w:r w:rsidRPr="008619FD">
        <w:rPr>
          <w:rFonts w:ascii="Book Antiqua" w:eastAsia="宋体" w:hAnsi="Book Antiqua" w:cs="宋体"/>
          <w:sz w:val="24"/>
          <w:szCs w:val="24"/>
        </w:rPr>
        <w:t>Tenley</w:t>
      </w:r>
      <w:proofErr w:type="spellEnd"/>
      <w:r w:rsidRPr="008619FD">
        <w:rPr>
          <w:rFonts w:ascii="Book Antiqua" w:eastAsia="宋体" w:hAnsi="Book Antiqua" w:cs="宋体"/>
          <w:sz w:val="24"/>
          <w:szCs w:val="24"/>
        </w:rPr>
        <w:t xml:space="preserve"> N, </w:t>
      </w:r>
      <w:proofErr w:type="spellStart"/>
      <w:r w:rsidRPr="008619FD">
        <w:rPr>
          <w:rFonts w:ascii="Book Antiqua" w:eastAsia="宋体" w:hAnsi="Book Antiqua" w:cs="宋体"/>
          <w:sz w:val="24"/>
          <w:szCs w:val="24"/>
        </w:rPr>
        <w:t>Flavahan</w:t>
      </w:r>
      <w:proofErr w:type="spellEnd"/>
      <w:r w:rsidRPr="008619FD">
        <w:rPr>
          <w:rFonts w:ascii="Book Antiqua" w:eastAsia="宋体" w:hAnsi="Book Antiqua" w:cs="宋体"/>
          <w:sz w:val="24"/>
          <w:szCs w:val="24"/>
        </w:rPr>
        <w:t xml:space="preserve"> WA, </w:t>
      </w:r>
      <w:proofErr w:type="spellStart"/>
      <w:r w:rsidRPr="008619FD">
        <w:rPr>
          <w:rFonts w:ascii="Book Antiqua" w:eastAsia="宋体" w:hAnsi="Book Antiqua" w:cs="宋体"/>
          <w:sz w:val="24"/>
          <w:szCs w:val="24"/>
        </w:rPr>
        <w:t>Hjelmeland</w:t>
      </w:r>
      <w:proofErr w:type="spellEnd"/>
      <w:r w:rsidRPr="008619FD">
        <w:rPr>
          <w:rFonts w:ascii="Book Antiqua" w:eastAsia="宋体" w:hAnsi="Book Antiqua" w:cs="宋体"/>
          <w:sz w:val="24"/>
          <w:szCs w:val="24"/>
        </w:rPr>
        <w:t xml:space="preserve"> AB, </w:t>
      </w:r>
      <w:proofErr w:type="spellStart"/>
      <w:r w:rsidRPr="008619FD">
        <w:rPr>
          <w:rFonts w:ascii="Book Antiqua" w:eastAsia="宋体" w:hAnsi="Book Antiqua" w:cs="宋体"/>
          <w:sz w:val="24"/>
          <w:szCs w:val="24"/>
        </w:rPr>
        <w:t>Bartek</w:t>
      </w:r>
      <w:proofErr w:type="spellEnd"/>
      <w:r w:rsidRPr="008619FD">
        <w:rPr>
          <w:rFonts w:ascii="Book Antiqua" w:eastAsia="宋体" w:hAnsi="Book Antiqua" w:cs="宋体"/>
          <w:sz w:val="24"/>
          <w:szCs w:val="24"/>
        </w:rPr>
        <w:t xml:space="preserve"> J, Rich JN. Therapeutic targeting of constitutive PARP activation compromises stem cell phenotype and survival of glioblastoma-initiating cells. </w:t>
      </w:r>
      <w:r w:rsidRPr="008619FD">
        <w:rPr>
          <w:rFonts w:ascii="Book Antiqua" w:eastAsia="宋体" w:hAnsi="Book Antiqua" w:cs="宋体"/>
          <w:i/>
          <w:iCs/>
          <w:sz w:val="24"/>
          <w:szCs w:val="24"/>
        </w:rPr>
        <w:t>Cell Death Differ</w:t>
      </w:r>
      <w:r w:rsidRPr="008619FD">
        <w:rPr>
          <w:rFonts w:ascii="Book Antiqua" w:eastAsia="宋体" w:hAnsi="Book Antiqua" w:cs="宋体"/>
          <w:sz w:val="24"/>
          <w:szCs w:val="24"/>
        </w:rPr>
        <w:t xml:space="preserve"> 2014; </w:t>
      </w:r>
      <w:r w:rsidRPr="008619FD">
        <w:rPr>
          <w:rFonts w:ascii="Book Antiqua" w:eastAsia="宋体" w:hAnsi="Book Antiqua" w:cs="宋体"/>
          <w:b/>
          <w:bCs/>
          <w:sz w:val="24"/>
          <w:szCs w:val="24"/>
        </w:rPr>
        <w:t>21</w:t>
      </w:r>
      <w:r w:rsidRPr="008619FD">
        <w:rPr>
          <w:rFonts w:ascii="Book Antiqua" w:eastAsia="宋体" w:hAnsi="Book Antiqua" w:cs="宋体"/>
          <w:sz w:val="24"/>
          <w:szCs w:val="24"/>
        </w:rPr>
        <w:t>: 258-269 [PMID: 24121277 DOI: 10.1038/cdd.2013.136]</w:t>
      </w:r>
    </w:p>
    <w:p w14:paraId="7FC37229"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38 </w:t>
      </w:r>
      <w:proofErr w:type="spellStart"/>
      <w:r w:rsidRPr="008619FD">
        <w:rPr>
          <w:rFonts w:ascii="Book Antiqua" w:eastAsia="宋体" w:hAnsi="Book Antiqua" w:cs="宋体"/>
          <w:b/>
          <w:bCs/>
          <w:sz w:val="24"/>
          <w:szCs w:val="24"/>
        </w:rPr>
        <w:t>Sciuscio</w:t>
      </w:r>
      <w:proofErr w:type="spellEnd"/>
      <w:r w:rsidRPr="008619FD">
        <w:rPr>
          <w:rFonts w:ascii="Book Antiqua" w:eastAsia="宋体" w:hAnsi="Book Antiqua" w:cs="宋体"/>
          <w:b/>
          <w:bCs/>
          <w:sz w:val="24"/>
          <w:szCs w:val="24"/>
        </w:rPr>
        <w:t xml:space="preserve"> D</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Diserens</w:t>
      </w:r>
      <w:proofErr w:type="spellEnd"/>
      <w:r w:rsidRPr="008619FD">
        <w:rPr>
          <w:rFonts w:ascii="Book Antiqua" w:eastAsia="宋体" w:hAnsi="Book Antiqua" w:cs="宋体"/>
          <w:sz w:val="24"/>
          <w:szCs w:val="24"/>
        </w:rPr>
        <w:t xml:space="preserve"> AC, van </w:t>
      </w:r>
      <w:proofErr w:type="spellStart"/>
      <w:r w:rsidRPr="008619FD">
        <w:rPr>
          <w:rFonts w:ascii="Book Antiqua" w:eastAsia="宋体" w:hAnsi="Book Antiqua" w:cs="宋体"/>
          <w:sz w:val="24"/>
          <w:szCs w:val="24"/>
        </w:rPr>
        <w:t>Dommelen</w:t>
      </w:r>
      <w:proofErr w:type="spellEnd"/>
      <w:r w:rsidRPr="008619FD">
        <w:rPr>
          <w:rFonts w:ascii="Book Antiqua" w:eastAsia="宋体" w:hAnsi="Book Antiqua" w:cs="宋体"/>
          <w:sz w:val="24"/>
          <w:szCs w:val="24"/>
        </w:rPr>
        <w:t xml:space="preserve"> K, Martinet D, Jones G, </w:t>
      </w:r>
      <w:proofErr w:type="spellStart"/>
      <w:r w:rsidRPr="008619FD">
        <w:rPr>
          <w:rFonts w:ascii="Book Antiqua" w:eastAsia="宋体" w:hAnsi="Book Antiqua" w:cs="宋体"/>
          <w:sz w:val="24"/>
          <w:szCs w:val="24"/>
        </w:rPr>
        <w:t>Janzer</w:t>
      </w:r>
      <w:proofErr w:type="spellEnd"/>
      <w:r w:rsidRPr="008619FD">
        <w:rPr>
          <w:rFonts w:ascii="Book Antiqua" w:eastAsia="宋体" w:hAnsi="Book Antiqua" w:cs="宋体"/>
          <w:sz w:val="24"/>
          <w:szCs w:val="24"/>
        </w:rPr>
        <w:t xml:space="preserve"> RC, </w:t>
      </w:r>
      <w:proofErr w:type="spellStart"/>
      <w:r w:rsidRPr="008619FD">
        <w:rPr>
          <w:rFonts w:ascii="Book Antiqua" w:eastAsia="宋体" w:hAnsi="Book Antiqua" w:cs="宋体"/>
          <w:sz w:val="24"/>
          <w:szCs w:val="24"/>
        </w:rPr>
        <w:t>Pollo</w:t>
      </w:r>
      <w:proofErr w:type="spellEnd"/>
      <w:r w:rsidRPr="008619FD">
        <w:rPr>
          <w:rFonts w:ascii="Book Antiqua" w:eastAsia="宋体" w:hAnsi="Book Antiqua" w:cs="宋体"/>
          <w:sz w:val="24"/>
          <w:szCs w:val="24"/>
        </w:rPr>
        <w:t xml:space="preserve"> C, </w:t>
      </w:r>
      <w:proofErr w:type="spellStart"/>
      <w:r w:rsidRPr="008619FD">
        <w:rPr>
          <w:rFonts w:ascii="Book Antiqua" w:eastAsia="宋体" w:hAnsi="Book Antiqua" w:cs="宋体"/>
          <w:sz w:val="24"/>
          <w:szCs w:val="24"/>
        </w:rPr>
        <w:t>Hamou</w:t>
      </w:r>
      <w:proofErr w:type="spellEnd"/>
      <w:r w:rsidRPr="008619FD">
        <w:rPr>
          <w:rFonts w:ascii="Book Antiqua" w:eastAsia="宋体" w:hAnsi="Book Antiqua" w:cs="宋体"/>
          <w:sz w:val="24"/>
          <w:szCs w:val="24"/>
        </w:rPr>
        <w:t xml:space="preserve"> MF, </w:t>
      </w:r>
      <w:proofErr w:type="spellStart"/>
      <w:r w:rsidRPr="008619FD">
        <w:rPr>
          <w:rFonts w:ascii="Book Antiqua" w:eastAsia="宋体" w:hAnsi="Book Antiqua" w:cs="宋体"/>
          <w:sz w:val="24"/>
          <w:szCs w:val="24"/>
        </w:rPr>
        <w:t>Kaina</w:t>
      </w:r>
      <w:proofErr w:type="spellEnd"/>
      <w:r w:rsidRPr="008619FD">
        <w:rPr>
          <w:rFonts w:ascii="Book Antiqua" w:eastAsia="宋体" w:hAnsi="Book Antiqua" w:cs="宋体"/>
          <w:sz w:val="24"/>
          <w:szCs w:val="24"/>
        </w:rPr>
        <w:t xml:space="preserve"> B, </w:t>
      </w:r>
      <w:proofErr w:type="spellStart"/>
      <w:r w:rsidRPr="008619FD">
        <w:rPr>
          <w:rFonts w:ascii="Book Antiqua" w:eastAsia="宋体" w:hAnsi="Book Antiqua" w:cs="宋体"/>
          <w:sz w:val="24"/>
          <w:szCs w:val="24"/>
        </w:rPr>
        <w:t>Stupp</w:t>
      </w:r>
      <w:proofErr w:type="spellEnd"/>
      <w:r w:rsidRPr="008619FD">
        <w:rPr>
          <w:rFonts w:ascii="Book Antiqua" w:eastAsia="宋体" w:hAnsi="Book Antiqua" w:cs="宋体"/>
          <w:sz w:val="24"/>
          <w:szCs w:val="24"/>
        </w:rPr>
        <w:t xml:space="preserve"> R, </w:t>
      </w:r>
      <w:proofErr w:type="spellStart"/>
      <w:r w:rsidRPr="008619FD">
        <w:rPr>
          <w:rFonts w:ascii="Book Antiqua" w:eastAsia="宋体" w:hAnsi="Book Antiqua" w:cs="宋体"/>
          <w:sz w:val="24"/>
          <w:szCs w:val="24"/>
        </w:rPr>
        <w:t>Levivier</w:t>
      </w:r>
      <w:proofErr w:type="spellEnd"/>
      <w:r w:rsidRPr="008619FD">
        <w:rPr>
          <w:rFonts w:ascii="Book Antiqua" w:eastAsia="宋体" w:hAnsi="Book Antiqua" w:cs="宋体"/>
          <w:sz w:val="24"/>
          <w:szCs w:val="24"/>
        </w:rPr>
        <w:t xml:space="preserve"> M, </w:t>
      </w:r>
      <w:proofErr w:type="spellStart"/>
      <w:r w:rsidRPr="008619FD">
        <w:rPr>
          <w:rFonts w:ascii="Book Antiqua" w:eastAsia="宋体" w:hAnsi="Book Antiqua" w:cs="宋体"/>
          <w:sz w:val="24"/>
          <w:szCs w:val="24"/>
        </w:rPr>
        <w:t>Hegi</w:t>
      </w:r>
      <w:proofErr w:type="spellEnd"/>
      <w:r w:rsidRPr="008619FD">
        <w:rPr>
          <w:rFonts w:ascii="Book Antiqua" w:eastAsia="宋体" w:hAnsi="Book Antiqua" w:cs="宋体"/>
          <w:sz w:val="24"/>
          <w:szCs w:val="24"/>
        </w:rPr>
        <w:t xml:space="preserve"> ME. </w:t>
      </w:r>
      <w:proofErr w:type="gramStart"/>
      <w:r w:rsidRPr="008619FD">
        <w:rPr>
          <w:rFonts w:ascii="Book Antiqua" w:eastAsia="宋体" w:hAnsi="Book Antiqua" w:cs="宋体"/>
          <w:sz w:val="24"/>
          <w:szCs w:val="24"/>
        </w:rPr>
        <w:t>Extent and patterns of MGMT promoter methylation in glioblastoma- and respective glioblastoma-derived spheres.</w:t>
      </w:r>
      <w:proofErr w:type="gramEnd"/>
      <w:r w:rsidRPr="008619FD">
        <w:rPr>
          <w:rFonts w:ascii="Book Antiqua" w:eastAsia="宋体" w:hAnsi="Book Antiqua" w:cs="宋体"/>
          <w:sz w:val="24"/>
          <w:szCs w:val="24"/>
        </w:rPr>
        <w:t xml:space="preserve"> </w:t>
      </w:r>
      <w:proofErr w:type="spellStart"/>
      <w:r w:rsidRPr="008619FD">
        <w:rPr>
          <w:rFonts w:ascii="Book Antiqua" w:eastAsia="宋体" w:hAnsi="Book Antiqua" w:cs="宋体"/>
          <w:i/>
          <w:iCs/>
          <w:sz w:val="24"/>
          <w:szCs w:val="24"/>
        </w:rPr>
        <w:t>Clin</w:t>
      </w:r>
      <w:proofErr w:type="spellEnd"/>
      <w:r w:rsidRPr="008619FD">
        <w:rPr>
          <w:rFonts w:ascii="Book Antiqua" w:eastAsia="宋体" w:hAnsi="Book Antiqua" w:cs="宋体"/>
          <w:i/>
          <w:iCs/>
          <w:sz w:val="24"/>
          <w:szCs w:val="24"/>
        </w:rPr>
        <w:t xml:space="preserve"> Cancer Res</w:t>
      </w:r>
      <w:r w:rsidRPr="008619FD">
        <w:rPr>
          <w:rFonts w:ascii="Book Antiqua" w:eastAsia="宋体" w:hAnsi="Book Antiqua" w:cs="宋体"/>
          <w:sz w:val="24"/>
          <w:szCs w:val="24"/>
        </w:rPr>
        <w:t xml:space="preserve"> 2011; </w:t>
      </w:r>
      <w:r w:rsidRPr="008619FD">
        <w:rPr>
          <w:rFonts w:ascii="Book Antiqua" w:eastAsia="宋体" w:hAnsi="Book Antiqua" w:cs="宋体"/>
          <w:b/>
          <w:bCs/>
          <w:sz w:val="24"/>
          <w:szCs w:val="24"/>
        </w:rPr>
        <w:t>17</w:t>
      </w:r>
      <w:r w:rsidRPr="008619FD">
        <w:rPr>
          <w:rFonts w:ascii="Book Antiqua" w:eastAsia="宋体" w:hAnsi="Book Antiqua" w:cs="宋体"/>
          <w:sz w:val="24"/>
          <w:szCs w:val="24"/>
        </w:rPr>
        <w:t>: 255-266 [PMID: 21097691 DOI: 10.1158/1078-0432.CCR-10-1931]</w:t>
      </w:r>
    </w:p>
    <w:p w14:paraId="07FF9D56"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39 </w:t>
      </w:r>
      <w:r w:rsidRPr="008619FD">
        <w:rPr>
          <w:rFonts w:ascii="Book Antiqua" w:eastAsia="宋体" w:hAnsi="Book Antiqua" w:cs="宋体"/>
          <w:b/>
          <w:bCs/>
          <w:sz w:val="24"/>
          <w:szCs w:val="24"/>
        </w:rPr>
        <w:t>Gerson SL</w:t>
      </w:r>
      <w:r w:rsidRPr="008619FD">
        <w:rPr>
          <w:rFonts w:ascii="Book Antiqua" w:eastAsia="宋体" w:hAnsi="Book Antiqua" w:cs="宋体"/>
          <w:sz w:val="24"/>
          <w:szCs w:val="24"/>
        </w:rPr>
        <w:t xml:space="preserve">. MGMT: its role in cancer </w:t>
      </w:r>
      <w:proofErr w:type="spellStart"/>
      <w:r w:rsidRPr="008619FD">
        <w:rPr>
          <w:rFonts w:ascii="Book Antiqua" w:eastAsia="宋体" w:hAnsi="Book Antiqua" w:cs="宋体"/>
          <w:sz w:val="24"/>
          <w:szCs w:val="24"/>
        </w:rPr>
        <w:t>aetiology</w:t>
      </w:r>
      <w:proofErr w:type="spellEnd"/>
      <w:r w:rsidRPr="008619FD">
        <w:rPr>
          <w:rFonts w:ascii="Book Antiqua" w:eastAsia="宋体" w:hAnsi="Book Antiqua" w:cs="宋体"/>
          <w:sz w:val="24"/>
          <w:szCs w:val="24"/>
        </w:rPr>
        <w:t xml:space="preserve"> and cancer therapeutics. </w:t>
      </w:r>
      <w:r w:rsidRPr="008619FD">
        <w:rPr>
          <w:rFonts w:ascii="Book Antiqua" w:eastAsia="宋体" w:hAnsi="Book Antiqua" w:cs="宋体"/>
          <w:i/>
          <w:iCs/>
          <w:sz w:val="24"/>
          <w:szCs w:val="24"/>
        </w:rPr>
        <w:t>Nat Rev Cancer</w:t>
      </w:r>
      <w:r w:rsidRPr="008619FD">
        <w:rPr>
          <w:rFonts w:ascii="Book Antiqua" w:eastAsia="宋体" w:hAnsi="Book Antiqua" w:cs="宋体"/>
          <w:sz w:val="24"/>
          <w:szCs w:val="24"/>
        </w:rPr>
        <w:t xml:space="preserve"> 2004; </w:t>
      </w:r>
      <w:r w:rsidRPr="008619FD">
        <w:rPr>
          <w:rFonts w:ascii="Book Antiqua" w:eastAsia="宋体" w:hAnsi="Book Antiqua" w:cs="宋体"/>
          <w:b/>
          <w:bCs/>
          <w:sz w:val="24"/>
          <w:szCs w:val="24"/>
        </w:rPr>
        <w:t>4</w:t>
      </w:r>
      <w:r w:rsidRPr="008619FD">
        <w:rPr>
          <w:rFonts w:ascii="Book Antiqua" w:eastAsia="宋体" w:hAnsi="Book Antiqua" w:cs="宋体"/>
          <w:sz w:val="24"/>
          <w:szCs w:val="24"/>
        </w:rPr>
        <w:t>: 296-307 [PMID: 15057289 DOI: 10.1038/nrc1319]</w:t>
      </w:r>
    </w:p>
    <w:p w14:paraId="7443AB41"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lastRenderedPageBreak/>
        <w:t xml:space="preserve">40 </w:t>
      </w:r>
      <w:r w:rsidRPr="008619FD">
        <w:rPr>
          <w:rFonts w:ascii="Book Antiqua" w:eastAsia="宋体" w:hAnsi="Book Antiqua" w:cs="宋体"/>
          <w:b/>
          <w:bCs/>
          <w:sz w:val="24"/>
          <w:szCs w:val="24"/>
        </w:rPr>
        <w:t>Desai A</w:t>
      </w:r>
      <w:r w:rsidRPr="008619FD">
        <w:rPr>
          <w:rFonts w:ascii="Book Antiqua" w:eastAsia="宋体" w:hAnsi="Book Antiqua" w:cs="宋体"/>
          <w:sz w:val="24"/>
          <w:szCs w:val="24"/>
        </w:rPr>
        <w:t xml:space="preserve">, Webb B, Gerson SL. CD133+ cells contribute to </w:t>
      </w:r>
      <w:proofErr w:type="spellStart"/>
      <w:r w:rsidRPr="008619FD">
        <w:rPr>
          <w:rFonts w:ascii="Book Antiqua" w:eastAsia="宋体" w:hAnsi="Book Antiqua" w:cs="宋体"/>
          <w:sz w:val="24"/>
          <w:szCs w:val="24"/>
        </w:rPr>
        <w:t>radioresistance</w:t>
      </w:r>
      <w:proofErr w:type="spellEnd"/>
      <w:r w:rsidRPr="008619FD">
        <w:rPr>
          <w:rFonts w:ascii="Book Antiqua" w:eastAsia="宋体" w:hAnsi="Book Antiqua" w:cs="宋体"/>
          <w:sz w:val="24"/>
          <w:szCs w:val="24"/>
        </w:rPr>
        <w:t xml:space="preserve"> via altered regulation of DNA repair genes in human lung cancer cells. </w:t>
      </w:r>
      <w:proofErr w:type="spellStart"/>
      <w:r w:rsidRPr="008619FD">
        <w:rPr>
          <w:rFonts w:ascii="Book Antiqua" w:eastAsia="宋体" w:hAnsi="Book Antiqua" w:cs="宋体"/>
          <w:i/>
          <w:iCs/>
          <w:sz w:val="24"/>
          <w:szCs w:val="24"/>
        </w:rPr>
        <w:t>Radiother</w:t>
      </w:r>
      <w:proofErr w:type="spellEnd"/>
      <w:r w:rsidRPr="008619FD">
        <w:rPr>
          <w:rFonts w:ascii="Book Antiqua" w:eastAsia="宋体" w:hAnsi="Book Antiqua" w:cs="宋体"/>
          <w:i/>
          <w:iCs/>
          <w:sz w:val="24"/>
          <w:szCs w:val="24"/>
        </w:rPr>
        <w:t xml:space="preserve"> </w:t>
      </w:r>
      <w:proofErr w:type="spellStart"/>
      <w:r w:rsidRPr="008619FD">
        <w:rPr>
          <w:rFonts w:ascii="Book Antiqua" w:eastAsia="宋体" w:hAnsi="Book Antiqua" w:cs="宋体"/>
          <w:i/>
          <w:iCs/>
          <w:sz w:val="24"/>
          <w:szCs w:val="24"/>
        </w:rPr>
        <w:t>Oncol</w:t>
      </w:r>
      <w:proofErr w:type="spellEnd"/>
      <w:r w:rsidRPr="008619FD">
        <w:rPr>
          <w:rFonts w:ascii="Book Antiqua" w:eastAsia="宋体" w:hAnsi="Book Antiqua" w:cs="宋体"/>
          <w:sz w:val="24"/>
          <w:szCs w:val="24"/>
        </w:rPr>
        <w:t xml:space="preserve"> 2014; </w:t>
      </w:r>
      <w:r w:rsidRPr="008619FD">
        <w:rPr>
          <w:rFonts w:ascii="Book Antiqua" w:eastAsia="宋体" w:hAnsi="Book Antiqua" w:cs="宋体"/>
          <w:b/>
          <w:bCs/>
          <w:sz w:val="24"/>
          <w:szCs w:val="24"/>
        </w:rPr>
        <w:t>110</w:t>
      </w:r>
      <w:r w:rsidRPr="008619FD">
        <w:rPr>
          <w:rFonts w:ascii="Book Antiqua" w:eastAsia="宋体" w:hAnsi="Book Antiqua" w:cs="宋体"/>
          <w:sz w:val="24"/>
          <w:szCs w:val="24"/>
        </w:rPr>
        <w:t>: 538-545 [PMID: 24440048]</w:t>
      </w:r>
    </w:p>
    <w:p w14:paraId="630DD399"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41 </w:t>
      </w:r>
      <w:r w:rsidRPr="008619FD">
        <w:rPr>
          <w:rFonts w:ascii="Book Antiqua" w:eastAsia="宋体" w:hAnsi="Book Antiqua" w:cs="宋体"/>
          <w:b/>
          <w:bCs/>
          <w:sz w:val="24"/>
          <w:szCs w:val="24"/>
        </w:rPr>
        <w:t>Zhang M</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Behbod</w:t>
      </w:r>
      <w:proofErr w:type="spellEnd"/>
      <w:r w:rsidRPr="008619FD">
        <w:rPr>
          <w:rFonts w:ascii="Book Antiqua" w:eastAsia="宋体" w:hAnsi="Book Antiqua" w:cs="宋体"/>
          <w:sz w:val="24"/>
          <w:szCs w:val="24"/>
        </w:rPr>
        <w:t xml:space="preserve"> F, Atkinson RL, Landis MD, </w:t>
      </w:r>
      <w:proofErr w:type="spellStart"/>
      <w:r w:rsidRPr="008619FD">
        <w:rPr>
          <w:rFonts w:ascii="Book Antiqua" w:eastAsia="宋体" w:hAnsi="Book Antiqua" w:cs="宋体"/>
          <w:sz w:val="24"/>
          <w:szCs w:val="24"/>
        </w:rPr>
        <w:t>Kittrell</w:t>
      </w:r>
      <w:proofErr w:type="spellEnd"/>
      <w:r w:rsidRPr="008619FD">
        <w:rPr>
          <w:rFonts w:ascii="Book Antiqua" w:eastAsia="宋体" w:hAnsi="Book Antiqua" w:cs="宋体"/>
          <w:sz w:val="24"/>
          <w:szCs w:val="24"/>
        </w:rPr>
        <w:t xml:space="preserve"> F, Edwards D, Medina D, </w:t>
      </w:r>
      <w:proofErr w:type="spellStart"/>
      <w:r w:rsidRPr="008619FD">
        <w:rPr>
          <w:rFonts w:ascii="Book Antiqua" w:eastAsia="宋体" w:hAnsi="Book Antiqua" w:cs="宋体"/>
          <w:sz w:val="24"/>
          <w:szCs w:val="24"/>
        </w:rPr>
        <w:t>Tsimelzon</w:t>
      </w:r>
      <w:proofErr w:type="spellEnd"/>
      <w:r w:rsidRPr="008619FD">
        <w:rPr>
          <w:rFonts w:ascii="Book Antiqua" w:eastAsia="宋体" w:hAnsi="Book Antiqua" w:cs="宋体"/>
          <w:sz w:val="24"/>
          <w:szCs w:val="24"/>
        </w:rPr>
        <w:t xml:space="preserve"> A, </w:t>
      </w:r>
      <w:proofErr w:type="spellStart"/>
      <w:r w:rsidRPr="008619FD">
        <w:rPr>
          <w:rFonts w:ascii="Book Antiqua" w:eastAsia="宋体" w:hAnsi="Book Antiqua" w:cs="宋体"/>
          <w:sz w:val="24"/>
          <w:szCs w:val="24"/>
        </w:rPr>
        <w:t>Hilsenbeck</w:t>
      </w:r>
      <w:proofErr w:type="spellEnd"/>
      <w:r w:rsidRPr="008619FD">
        <w:rPr>
          <w:rFonts w:ascii="Book Antiqua" w:eastAsia="宋体" w:hAnsi="Book Antiqua" w:cs="宋体"/>
          <w:sz w:val="24"/>
          <w:szCs w:val="24"/>
        </w:rPr>
        <w:t xml:space="preserve"> S, Green JE, </w:t>
      </w:r>
      <w:proofErr w:type="spellStart"/>
      <w:r w:rsidRPr="008619FD">
        <w:rPr>
          <w:rFonts w:ascii="Book Antiqua" w:eastAsia="宋体" w:hAnsi="Book Antiqua" w:cs="宋体"/>
          <w:sz w:val="24"/>
          <w:szCs w:val="24"/>
        </w:rPr>
        <w:t>Michalowska</w:t>
      </w:r>
      <w:proofErr w:type="spellEnd"/>
      <w:r w:rsidRPr="008619FD">
        <w:rPr>
          <w:rFonts w:ascii="Book Antiqua" w:eastAsia="宋体" w:hAnsi="Book Antiqua" w:cs="宋体"/>
          <w:sz w:val="24"/>
          <w:szCs w:val="24"/>
        </w:rPr>
        <w:t xml:space="preserve"> AM, Rosen JM. </w:t>
      </w:r>
      <w:proofErr w:type="gramStart"/>
      <w:r w:rsidRPr="008619FD">
        <w:rPr>
          <w:rFonts w:ascii="Book Antiqua" w:eastAsia="宋体" w:hAnsi="Book Antiqua" w:cs="宋体"/>
          <w:sz w:val="24"/>
          <w:szCs w:val="24"/>
        </w:rPr>
        <w:t>Identification of tumor-initiating cells in a p53-null mouse model of breast cancer.</w:t>
      </w:r>
      <w:proofErr w:type="gramEnd"/>
      <w:r w:rsidRPr="008619FD">
        <w:rPr>
          <w:rFonts w:ascii="Book Antiqua" w:eastAsia="宋体" w:hAnsi="Book Antiqua" w:cs="宋体"/>
          <w:sz w:val="24"/>
          <w:szCs w:val="24"/>
        </w:rPr>
        <w:t xml:space="preserve"> </w:t>
      </w:r>
      <w:r w:rsidRPr="008619FD">
        <w:rPr>
          <w:rFonts w:ascii="Book Antiqua" w:eastAsia="宋体" w:hAnsi="Book Antiqua" w:cs="宋体"/>
          <w:i/>
          <w:iCs/>
          <w:sz w:val="24"/>
          <w:szCs w:val="24"/>
        </w:rPr>
        <w:t>Cancer Res</w:t>
      </w:r>
      <w:r w:rsidRPr="008619FD">
        <w:rPr>
          <w:rFonts w:ascii="Book Antiqua" w:eastAsia="宋体" w:hAnsi="Book Antiqua" w:cs="宋体"/>
          <w:sz w:val="24"/>
          <w:szCs w:val="24"/>
        </w:rPr>
        <w:t xml:space="preserve"> 2008; </w:t>
      </w:r>
      <w:r w:rsidRPr="008619FD">
        <w:rPr>
          <w:rFonts w:ascii="Book Antiqua" w:eastAsia="宋体" w:hAnsi="Book Antiqua" w:cs="宋体"/>
          <w:b/>
          <w:bCs/>
          <w:sz w:val="24"/>
          <w:szCs w:val="24"/>
        </w:rPr>
        <w:t>68</w:t>
      </w:r>
      <w:r w:rsidRPr="008619FD">
        <w:rPr>
          <w:rFonts w:ascii="Book Antiqua" w:eastAsia="宋体" w:hAnsi="Book Antiqua" w:cs="宋体"/>
          <w:sz w:val="24"/>
          <w:szCs w:val="24"/>
        </w:rPr>
        <w:t>: 4674-4682 [PMID: 18559513 DOI: 10.1016/j.radonc.2013.10.040]</w:t>
      </w:r>
    </w:p>
    <w:p w14:paraId="247B7F82"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42 </w:t>
      </w:r>
      <w:r w:rsidRPr="008619FD">
        <w:rPr>
          <w:rFonts w:ascii="Book Antiqua" w:eastAsia="宋体" w:hAnsi="Book Antiqua" w:cs="宋体"/>
          <w:b/>
          <w:bCs/>
          <w:sz w:val="24"/>
          <w:szCs w:val="24"/>
        </w:rPr>
        <w:t>Mathews LA</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Cabarcas</w:t>
      </w:r>
      <w:proofErr w:type="spellEnd"/>
      <w:r w:rsidRPr="008619FD">
        <w:rPr>
          <w:rFonts w:ascii="Book Antiqua" w:eastAsia="宋体" w:hAnsi="Book Antiqua" w:cs="宋体"/>
          <w:sz w:val="24"/>
          <w:szCs w:val="24"/>
        </w:rPr>
        <w:t xml:space="preserve"> SM, Hurt EM, Zhang X, </w:t>
      </w:r>
      <w:proofErr w:type="spellStart"/>
      <w:r w:rsidRPr="008619FD">
        <w:rPr>
          <w:rFonts w:ascii="Book Antiqua" w:eastAsia="宋体" w:hAnsi="Book Antiqua" w:cs="宋体"/>
          <w:sz w:val="24"/>
          <w:szCs w:val="24"/>
        </w:rPr>
        <w:t>Jaffee</w:t>
      </w:r>
      <w:proofErr w:type="spellEnd"/>
      <w:r w:rsidRPr="008619FD">
        <w:rPr>
          <w:rFonts w:ascii="Book Antiqua" w:eastAsia="宋体" w:hAnsi="Book Antiqua" w:cs="宋体"/>
          <w:sz w:val="24"/>
          <w:szCs w:val="24"/>
        </w:rPr>
        <w:t xml:space="preserve"> EM, Farrar WL. </w:t>
      </w:r>
      <w:proofErr w:type="gramStart"/>
      <w:r w:rsidRPr="008619FD">
        <w:rPr>
          <w:rFonts w:ascii="Book Antiqua" w:eastAsia="宋体" w:hAnsi="Book Antiqua" w:cs="宋体"/>
          <w:sz w:val="24"/>
          <w:szCs w:val="24"/>
        </w:rPr>
        <w:t>Increased expression of DNA repair genes in invasive human pancreatic cancer cells.</w:t>
      </w:r>
      <w:proofErr w:type="gramEnd"/>
      <w:r w:rsidRPr="008619FD">
        <w:rPr>
          <w:rFonts w:ascii="Book Antiqua" w:eastAsia="宋体" w:hAnsi="Book Antiqua" w:cs="宋体"/>
          <w:sz w:val="24"/>
          <w:szCs w:val="24"/>
        </w:rPr>
        <w:t xml:space="preserve"> </w:t>
      </w:r>
      <w:r w:rsidRPr="008619FD">
        <w:rPr>
          <w:rFonts w:ascii="Book Antiqua" w:eastAsia="宋体" w:hAnsi="Book Antiqua" w:cs="宋体"/>
          <w:i/>
          <w:iCs/>
          <w:sz w:val="24"/>
          <w:szCs w:val="24"/>
        </w:rPr>
        <w:t>Pancreas</w:t>
      </w:r>
      <w:r w:rsidRPr="008619FD">
        <w:rPr>
          <w:rFonts w:ascii="Book Antiqua" w:eastAsia="宋体" w:hAnsi="Book Antiqua" w:cs="宋体"/>
          <w:sz w:val="24"/>
          <w:szCs w:val="24"/>
        </w:rPr>
        <w:t xml:space="preserve"> 2011; </w:t>
      </w:r>
      <w:r w:rsidRPr="008619FD">
        <w:rPr>
          <w:rFonts w:ascii="Book Antiqua" w:eastAsia="宋体" w:hAnsi="Book Antiqua" w:cs="宋体"/>
          <w:b/>
          <w:bCs/>
          <w:sz w:val="24"/>
          <w:szCs w:val="24"/>
        </w:rPr>
        <w:t>40</w:t>
      </w:r>
      <w:r w:rsidRPr="008619FD">
        <w:rPr>
          <w:rFonts w:ascii="Book Antiqua" w:eastAsia="宋体" w:hAnsi="Book Antiqua" w:cs="宋体"/>
          <w:sz w:val="24"/>
          <w:szCs w:val="24"/>
        </w:rPr>
        <w:t>: 730-739 [PMID: 21633318 DOI: 10.1097/MPA.0b013e31821ae25b]</w:t>
      </w:r>
    </w:p>
    <w:p w14:paraId="30D7596C"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43 </w:t>
      </w:r>
      <w:proofErr w:type="spellStart"/>
      <w:r w:rsidRPr="008619FD">
        <w:rPr>
          <w:rFonts w:ascii="Book Antiqua" w:eastAsia="宋体" w:hAnsi="Book Antiqua" w:cs="宋体"/>
          <w:b/>
          <w:bCs/>
          <w:sz w:val="24"/>
          <w:szCs w:val="24"/>
        </w:rPr>
        <w:t>Bartucci</w:t>
      </w:r>
      <w:proofErr w:type="spellEnd"/>
      <w:r w:rsidRPr="008619FD">
        <w:rPr>
          <w:rFonts w:ascii="Book Antiqua" w:eastAsia="宋体" w:hAnsi="Book Antiqua" w:cs="宋体"/>
          <w:b/>
          <w:bCs/>
          <w:sz w:val="24"/>
          <w:szCs w:val="24"/>
        </w:rPr>
        <w:t xml:space="preserve"> M</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Svensson</w:t>
      </w:r>
      <w:proofErr w:type="spellEnd"/>
      <w:r w:rsidRPr="008619FD">
        <w:rPr>
          <w:rFonts w:ascii="Book Antiqua" w:eastAsia="宋体" w:hAnsi="Book Antiqua" w:cs="宋体"/>
          <w:sz w:val="24"/>
          <w:szCs w:val="24"/>
        </w:rPr>
        <w:t xml:space="preserve"> S, Romania P, </w:t>
      </w:r>
      <w:proofErr w:type="spellStart"/>
      <w:r w:rsidRPr="008619FD">
        <w:rPr>
          <w:rFonts w:ascii="Book Antiqua" w:eastAsia="宋体" w:hAnsi="Book Antiqua" w:cs="宋体"/>
          <w:sz w:val="24"/>
          <w:szCs w:val="24"/>
        </w:rPr>
        <w:t>Dattilo</w:t>
      </w:r>
      <w:proofErr w:type="spellEnd"/>
      <w:r w:rsidRPr="008619FD">
        <w:rPr>
          <w:rFonts w:ascii="Book Antiqua" w:eastAsia="宋体" w:hAnsi="Book Antiqua" w:cs="宋体"/>
          <w:sz w:val="24"/>
          <w:szCs w:val="24"/>
        </w:rPr>
        <w:t xml:space="preserve"> R, </w:t>
      </w:r>
      <w:proofErr w:type="spellStart"/>
      <w:r w:rsidRPr="008619FD">
        <w:rPr>
          <w:rFonts w:ascii="Book Antiqua" w:eastAsia="宋体" w:hAnsi="Book Antiqua" w:cs="宋体"/>
          <w:sz w:val="24"/>
          <w:szCs w:val="24"/>
        </w:rPr>
        <w:t>Patrizii</w:t>
      </w:r>
      <w:proofErr w:type="spellEnd"/>
      <w:r w:rsidRPr="008619FD">
        <w:rPr>
          <w:rFonts w:ascii="Book Antiqua" w:eastAsia="宋体" w:hAnsi="Book Antiqua" w:cs="宋体"/>
          <w:sz w:val="24"/>
          <w:szCs w:val="24"/>
        </w:rPr>
        <w:t xml:space="preserve"> M, Signore M, Navarra S, </w:t>
      </w:r>
      <w:proofErr w:type="spellStart"/>
      <w:r w:rsidRPr="008619FD">
        <w:rPr>
          <w:rFonts w:ascii="Book Antiqua" w:eastAsia="宋体" w:hAnsi="Book Antiqua" w:cs="宋体"/>
          <w:sz w:val="24"/>
          <w:szCs w:val="24"/>
        </w:rPr>
        <w:t>Lotti</w:t>
      </w:r>
      <w:proofErr w:type="spellEnd"/>
      <w:r w:rsidRPr="008619FD">
        <w:rPr>
          <w:rFonts w:ascii="Book Antiqua" w:eastAsia="宋体" w:hAnsi="Book Antiqua" w:cs="宋体"/>
          <w:sz w:val="24"/>
          <w:szCs w:val="24"/>
        </w:rPr>
        <w:t xml:space="preserve"> F, </w:t>
      </w:r>
      <w:proofErr w:type="spellStart"/>
      <w:r w:rsidRPr="008619FD">
        <w:rPr>
          <w:rFonts w:ascii="Book Antiqua" w:eastAsia="宋体" w:hAnsi="Book Antiqua" w:cs="宋体"/>
          <w:sz w:val="24"/>
          <w:szCs w:val="24"/>
        </w:rPr>
        <w:t>Biffoni</w:t>
      </w:r>
      <w:proofErr w:type="spellEnd"/>
      <w:r w:rsidRPr="008619FD">
        <w:rPr>
          <w:rFonts w:ascii="Book Antiqua" w:eastAsia="宋体" w:hAnsi="Book Antiqua" w:cs="宋体"/>
          <w:sz w:val="24"/>
          <w:szCs w:val="24"/>
        </w:rPr>
        <w:t xml:space="preserve"> M, </w:t>
      </w:r>
      <w:proofErr w:type="spellStart"/>
      <w:r w:rsidRPr="008619FD">
        <w:rPr>
          <w:rFonts w:ascii="Book Antiqua" w:eastAsia="宋体" w:hAnsi="Book Antiqua" w:cs="宋体"/>
          <w:sz w:val="24"/>
          <w:szCs w:val="24"/>
        </w:rPr>
        <w:t>Pilozzi</w:t>
      </w:r>
      <w:proofErr w:type="spellEnd"/>
      <w:r w:rsidRPr="008619FD">
        <w:rPr>
          <w:rFonts w:ascii="Book Antiqua" w:eastAsia="宋体" w:hAnsi="Book Antiqua" w:cs="宋体"/>
          <w:sz w:val="24"/>
          <w:szCs w:val="24"/>
        </w:rPr>
        <w:t xml:space="preserve"> E, </w:t>
      </w:r>
      <w:proofErr w:type="spellStart"/>
      <w:r w:rsidRPr="008619FD">
        <w:rPr>
          <w:rFonts w:ascii="Book Antiqua" w:eastAsia="宋体" w:hAnsi="Book Antiqua" w:cs="宋体"/>
          <w:sz w:val="24"/>
          <w:szCs w:val="24"/>
        </w:rPr>
        <w:t>Duranti</w:t>
      </w:r>
      <w:proofErr w:type="spellEnd"/>
      <w:r w:rsidRPr="008619FD">
        <w:rPr>
          <w:rFonts w:ascii="Book Antiqua" w:eastAsia="宋体" w:hAnsi="Book Antiqua" w:cs="宋体"/>
          <w:sz w:val="24"/>
          <w:szCs w:val="24"/>
        </w:rPr>
        <w:t xml:space="preserve"> E, </w:t>
      </w:r>
      <w:proofErr w:type="spellStart"/>
      <w:r w:rsidRPr="008619FD">
        <w:rPr>
          <w:rFonts w:ascii="Book Antiqua" w:eastAsia="宋体" w:hAnsi="Book Antiqua" w:cs="宋体"/>
          <w:sz w:val="24"/>
          <w:szCs w:val="24"/>
        </w:rPr>
        <w:t>Martinelli</w:t>
      </w:r>
      <w:proofErr w:type="spellEnd"/>
      <w:r w:rsidRPr="008619FD">
        <w:rPr>
          <w:rFonts w:ascii="Book Antiqua" w:eastAsia="宋体" w:hAnsi="Book Antiqua" w:cs="宋体"/>
          <w:sz w:val="24"/>
          <w:szCs w:val="24"/>
        </w:rPr>
        <w:t xml:space="preserve"> S, </w:t>
      </w:r>
      <w:proofErr w:type="spellStart"/>
      <w:r w:rsidRPr="008619FD">
        <w:rPr>
          <w:rFonts w:ascii="Book Antiqua" w:eastAsia="宋体" w:hAnsi="Book Antiqua" w:cs="宋体"/>
          <w:sz w:val="24"/>
          <w:szCs w:val="24"/>
        </w:rPr>
        <w:t>Rinaldo</w:t>
      </w:r>
      <w:proofErr w:type="spellEnd"/>
      <w:r w:rsidRPr="008619FD">
        <w:rPr>
          <w:rFonts w:ascii="Book Antiqua" w:eastAsia="宋体" w:hAnsi="Book Antiqua" w:cs="宋体"/>
          <w:sz w:val="24"/>
          <w:szCs w:val="24"/>
        </w:rPr>
        <w:t xml:space="preserve"> C, </w:t>
      </w:r>
      <w:proofErr w:type="spellStart"/>
      <w:r w:rsidRPr="008619FD">
        <w:rPr>
          <w:rFonts w:ascii="Book Antiqua" w:eastAsia="宋体" w:hAnsi="Book Antiqua" w:cs="宋体"/>
          <w:sz w:val="24"/>
          <w:szCs w:val="24"/>
        </w:rPr>
        <w:t>Zeuner</w:t>
      </w:r>
      <w:proofErr w:type="spellEnd"/>
      <w:r w:rsidRPr="008619FD">
        <w:rPr>
          <w:rFonts w:ascii="Book Antiqua" w:eastAsia="宋体" w:hAnsi="Book Antiqua" w:cs="宋体"/>
          <w:sz w:val="24"/>
          <w:szCs w:val="24"/>
        </w:rPr>
        <w:t xml:space="preserve"> A, </w:t>
      </w:r>
      <w:proofErr w:type="spellStart"/>
      <w:r w:rsidRPr="008619FD">
        <w:rPr>
          <w:rFonts w:ascii="Book Antiqua" w:eastAsia="宋体" w:hAnsi="Book Antiqua" w:cs="宋体"/>
          <w:sz w:val="24"/>
          <w:szCs w:val="24"/>
        </w:rPr>
        <w:t>Maugeri-Saccà</w:t>
      </w:r>
      <w:proofErr w:type="spellEnd"/>
      <w:r w:rsidRPr="008619FD">
        <w:rPr>
          <w:rFonts w:ascii="Book Antiqua" w:eastAsia="宋体" w:hAnsi="Book Antiqua" w:cs="宋体"/>
          <w:sz w:val="24"/>
          <w:szCs w:val="24"/>
        </w:rPr>
        <w:t xml:space="preserve"> M, </w:t>
      </w:r>
      <w:proofErr w:type="spellStart"/>
      <w:r w:rsidRPr="008619FD">
        <w:rPr>
          <w:rFonts w:ascii="Book Antiqua" w:eastAsia="宋体" w:hAnsi="Book Antiqua" w:cs="宋体"/>
          <w:sz w:val="24"/>
          <w:szCs w:val="24"/>
        </w:rPr>
        <w:t>Eramo</w:t>
      </w:r>
      <w:proofErr w:type="spellEnd"/>
      <w:r w:rsidRPr="008619FD">
        <w:rPr>
          <w:rFonts w:ascii="Book Antiqua" w:eastAsia="宋体" w:hAnsi="Book Antiqua" w:cs="宋体"/>
          <w:sz w:val="24"/>
          <w:szCs w:val="24"/>
        </w:rPr>
        <w:t xml:space="preserve"> A, De Maria R. Therapeutic targeting of Chk1 in NSCLC stem cells during chemotherapy. </w:t>
      </w:r>
      <w:r w:rsidRPr="008619FD">
        <w:rPr>
          <w:rFonts w:ascii="Book Antiqua" w:eastAsia="宋体" w:hAnsi="Book Antiqua" w:cs="宋体"/>
          <w:i/>
          <w:iCs/>
          <w:sz w:val="24"/>
          <w:szCs w:val="24"/>
        </w:rPr>
        <w:t>Cell Death Differ</w:t>
      </w:r>
      <w:r w:rsidRPr="008619FD">
        <w:rPr>
          <w:rFonts w:ascii="Book Antiqua" w:eastAsia="宋体" w:hAnsi="Book Antiqua" w:cs="宋体"/>
          <w:sz w:val="24"/>
          <w:szCs w:val="24"/>
        </w:rPr>
        <w:t xml:space="preserve"> 2012; </w:t>
      </w:r>
      <w:r w:rsidRPr="008619FD">
        <w:rPr>
          <w:rFonts w:ascii="Book Antiqua" w:eastAsia="宋体" w:hAnsi="Book Antiqua" w:cs="宋体"/>
          <w:b/>
          <w:bCs/>
          <w:sz w:val="24"/>
          <w:szCs w:val="24"/>
        </w:rPr>
        <w:t>19</w:t>
      </w:r>
      <w:r w:rsidRPr="008619FD">
        <w:rPr>
          <w:rFonts w:ascii="Book Antiqua" w:eastAsia="宋体" w:hAnsi="Book Antiqua" w:cs="宋体"/>
          <w:sz w:val="24"/>
          <w:szCs w:val="24"/>
        </w:rPr>
        <w:t>: 768-778 [PMID: 22117197 DOI: 10.1038/cdd.2011.170]</w:t>
      </w:r>
    </w:p>
    <w:p w14:paraId="508E4ABE"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44 </w:t>
      </w:r>
      <w:r w:rsidRPr="008619FD">
        <w:rPr>
          <w:rFonts w:ascii="Book Antiqua" w:eastAsia="宋体" w:hAnsi="Book Antiqua" w:cs="宋体"/>
          <w:b/>
          <w:bCs/>
          <w:sz w:val="24"/>
          <w:szCs w:val="24"/>
        </w:rPr>
        <w:t>McCord AM</w:t>
      </w:r>
      <w:r w:rsidRPr="008619FD">
        <w:rPr>
          <w:rFonts w:ascii="Book Antiqua" w:eastAsia="宋体" w:hAnsi="Book Antiqua" w:cs="宋体"/>
          <w:sz w:val="24"/>
          <w:szCs w:val="24"/>
        </w:rPr>
        <w:t xml:space="preserve">, Jamal M, Williams ES, </w:t>
      </w:r>
      <w:proofErr w:type="spellStart"/>
      <w:r w:rsidRPr="008619FD">
        <w:rPr>
          <w:rFonts w:ascii="Book Antiqua" w:eastAsia="宋体" w:hAnsi="Book Antiqua" w:cs="宋体"/>
          <w:sz w:val="24"/>
          <w:szCs w:val="24"/>
        </w:rPr>
        <w:t>Camphausen</w:t>
      </w:r>
      <w:proofErr w:type="spellEnd"/>
      <w:r w:rsidRPr="008619FD">
        <w:rPr>
          <w:rFonts w:ascii="Book Antiqua" w:eastAsia="宋体" w:hAnsi="Book Antiqua" w:cs="宋体"/>
          <w:sz w:val="24"/>
          <w:szCs w:val="24"/>
        </w:rPr>
        <w:t xml:space="preserve"> K, </w:t>
      </w:r>
      <w:proofErr w:type="spellStart"/>
      <w:r w:rsidRPr="008619FD">
        <w:rPr>
          <w:rFonts w:ascii="Book Antiqua" w:eastAsia="宋体" w:hAnsi="Book Antiqua" w:cs="宋体"/>
          <w:sz w:val="24"/>
          <w:szCs w:val="24"/>
        </w:rPr>
        <w:t>Tofilon</w:t>
      </w:r>
      <w:proofErr w:type="spellEnd"/>
      <w:r w:rsidRPr="008619FD">
        <w:rPr>
          <w:rFonts w:ascii="Book Antiqua" w:eastAsia="宋体" w:hAnsi="Book Antiqua" w:cs="宋体"/>
          <w:sz w:val="24"/>
          <w:szCs w:val="24"/>
        </w:rPr>
        <w:t xml:space="preserve"> PJ. CD133+ glioblastoma stem-like cells are radiosensitive with a defective DNA damage response compared with established cell lines. </w:t>
      </w:r>
      <w:proofErr w:type="spellStart"/>
      <w:r w:rsidRPr="008619FD">
        <w:rPr>
          <w:rFonts w:ascii="Book Antiqua" w:eastAsia="宋体" w:hAnsi="Book Antiqua" w:cs="宋体"/>
          <w:i/>
          <w:iCs/>
          <w:sz w:val="24"/>
          <w:szCs w:val="24"/>
        </w:rPr>
        <w:t>Clin</w:t>
      </w:r>
      <w:proofErr w:type="spellEnd"/>
      <w:r w:rsidRPr="008619FD">
        <w:rPr>
          <w:rFonts w:ascii="Book Antiqua" w:eastAsia="宋体" w:hAnsi="Book Antiqua" w:cs="宋体"/>
          <w:i/>
          <w:iCs/>
          <w:sz w:val="24"/>
          <w:szCs w:val="24"/>
        </w:rPr>
        <w:t xml:space="preserve"> Cancer Res</w:t>
      </w:r>
      <w:r w:rsidRPr="008619FD">
        <w:rPr>
          <w:rFonts w:ascii="Book Antiqua" w:eastAsia="宋体" w:hAnsi="Book Antiqua" w:cs="宋体"/>
          <w:sz w:val="24"/>
          <w:szCs w:val="24"/>
        </w:rPr>
        <w:t xml:space="preserve"> 2009; </w:t>
      </w:r>
      <w:r w:rsidRPr="008619FD">
        <w:rPr>
          <w:rFonts w:ascii="Book Antiqua" w:eastAsia="宋体" w:hAnsi="Book Antiqua" w:cs="宋体"/>
          <w:b/>
          <w:bCs/>
          <w:sz w:val="24"/>
          <w:szCs w:val="24"/>
        </w:rPr>
        <w:t>15</w:t>
      </w:r>
      <w:r w:rsidRPr="008619FD">
        <w:rPr>
          <w:rFonts w:ascii="Book Antiqua" w:eastAsia="宋体" w:hAnsi="Book Antiqua" w:cs="宋体"/>
          <w:sz w:val="24"/>
          <w:szCs w:val="24"/>
        </w:rPr>
        <w:t>: 5145-5153 [PMID: 19671863 DOI: 10.1158/1078-0432.CCR-09-0263]</w:t>
      </w:r>
    </w:p>
    <w:p w14:paraId="7DD631F0"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45 </w:t>
      </w:r>
      <w:proofErr w:type="spellStart"/>
      <w:r w:rsidRPr="008619FD">
        <w:rPr>
          <w:rFonts w:ascii="Book Antiqua" w:eastAsia="宋体" w:hAnsi="Book Antiqua" w:cs="宋体"/>
          <w:b/>
          <w:bCs/>
          <w:sz w:val="24"/>
          <w:szCs w:val="24"/>
        </w:rPr>
        <w:t>Ropolo</w:t>
      </w:r>
      <w:proofErr w:type="spellEnd"/>
      <w:r w:rsidRPr="008619FD">
        <w:rPr>
          <w:rFonts w:ascii="Book Antiqua" w:eastAsia="宋体" w:hAnsi="Book Antiqua" w:cs="宋体"/>
          <w:b/>
          <w:bCs/>
          <w:sz w:val="24"/>
          <w:szCs w:val="24"/>
        </w:rPr>
        <w:t xml:space="preserve"> M</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Daga</w:t>
      </w:r>
      <w:proofErr w:type="spellEnd"/>
      <w:r w:rsidRPr="008619FD">
        <w:rPr>
          <w:rFonts w:ascii="Book Antiqua" w:eastAsia="宋体" w:hAnsi="Book Antiqua" w:cs="宋体"/>
          <w:sz w:val="24"/>
          <w:szCs w:val="24"/>
        </w:rPr>
        <w:t xml:space="preserve"> A, </w:t>
      </w:r>
      <w:proofErr w:type="spellStart"/>
      <w:r w:rsidRPr="008619FD">
        <w:rPr>
          <w:rFonts w:ascii="Book Antiqua" w:eastAsia="宋体" w:hAnsi="Book Antiqua" w:cs="宋体"/>
          <w:sz w:val="24"/>
          <w:szCs w:val="24"/>
        </w:rPr>
        <w:t>Griffero</w:t>
      </w:r>
      <w:proofErr w:type="spellEnd"/>
      <w:r w:rsidRPr="008619FD">
        <w:rPr>
          <w:rFonts w:ascii="Book Antiqua" w:eastAsia="宋体" w:hAnsi="Book Antiqua" w:cs="宋体"/>
          <w:sz w:val="24"/>
          <w:szCs w:val="24"/>
        </w:rPr>
        <w:t xml:space="preserve"> F, </w:t>
      </w:r>
      <w:proofErr w:type="spellStart"/>
      <w:r w:rsidRPr="008619FD">
        <w:rPr>
          <w:rFonts w:ascii="Book Antiqua" w:eastAsia="宋体" w:hAnsi="Book Antiqua" w:cs="宋体"/>
          <w:sz w:val="24"/>
          <w:szCs w:val="24"/>
        </w:rPr>
        <w:t>Foresta</w:t>
      </w:r>
      <w:proofErr w:type="spellEnd"/>
      <w:r w:rsidRPr="008619FD">
        <w:rPr>
          <w:rFonts w:ascii="Book Antiqua" w:eastAsia="宋体" w:hAnsi="Book Antiqua" w:cs="宋体"/>
          <w:sz w:val="24"/>
          <w:szCs w:val="24"/>
        </w:rPr>
        <w:t xml:space="preserve"> M, </w:t>
      </w:r>
      <w:proofErr w:type="spellStart"/>
      <w:r w:rsidRPr="008619FD">
        <w:rPr>
          <w:rFonts w:ascii="Book Antiqua" w:eastAsia="宋体" w:hAnsi="Book Antiqua" w:cs="宋体"/>
          <w:sz w:val="24"/>
          <w:szCs w:val="24"/>
        </w:rPr>
        <w:t>Casartelli</w:t>
      </w:r>
      <w:proofErr w:type="spellEnd"/>
      <w:r w:rsidRPr="008619FD">
        <w:rPr>
          <w:rFonts w:ascii="Book Antiqua" w:eastAsia="宋体" w:hAnsi="Book Antiqua" w:cs="宋体"/>
          <w:sz w:val="24"/>
          <w:szCs w:val="24"/>
        </w:rPr>
        <w:t xml:space="preserve"> G, </w:t>
      </w:r>
      <w:proofErr w:type="spellStart"/>
      <w:r w:rsidRPr="008619FD">
        <w:rPr>
          <w:rFonts w:ascii="Book Antiqua" w:eastAsia="宋体" w:hAnsi="Book Antiqua" w:cs="宋体"/>
          <w:sz w:val="24"/>
          <w:szCs w:val="24"/>
        </w:rPr>
        <w:t>Zunino</w:t>
      </w:r>
      <w:proofErr w:type="spellEnd"/>
      <w:r w:rsidRPr="008619FD">
        <w:rPr>
          <w:rFonts w:ascii="Book Antiqua" w:eastAsia="宋体" w:hAnsi="Book Antiqua" w:cs="宋体"/>
          <w:sz w:val="24"/>
          <w:szCs w:val="24"/>
        </w:rPr>
        <w:t xml:space="preserve"> A, </w:t>
      </w:r>
      <w:proofErr w:type="spellStart"/>
      <w:r w:rsidRPr="008619FD">
        <w:rPr>
          <w:rFonts w:ascii="Book Antiqua" w:eastAsia="宋体" w:hAnsi="Book Antiqua" w:cs="宋体"/>
          <w:sz w:val="24"/>
          <w:szCs w:val="24"/>
        </w:rPr>
        <w:t>Poggi</w:t>
      </w:r>
      <w:proofErr w:type="spellEnd"/>
      <w:r w:rsidRPr="008619FD">
        <w:rPr>
          <w:rFonts w:ascii="Book Antiqua" w:eastAsia="宋体" w:hAnsi="Book Antiqua" w:cs="宋体"/>
          <w:sz w:val="24"/>
          <w:szCs w:val="24"/>
        </w:rPr>
        <w:t xml:space="preserve"> A, </w:t>
      </w:r>
      <w:proofErr w:type="spellStart"/>
      <w:r w:rsidRPr="008619FD">
        <w:rPr>
          <w:rFonts w:ascii="Book Antiqua" w:eastAsia="宋体" w:hAnsi="Book Antiqua" w:cs="宋体"/>
          <w:sz w:val="24"/>
          <w:szCs w:val="24"/>
        </w:rPr>
        <w:t>Cappelli</w:t>
      </w:r>
      <w:proofErr w:type="spellEnd"/>
      <w:r w:rsidRPr="008619FD">
        <w:rPr>
          <w:rFonts w:ascii="Book Antiqua" w:eastAsia="宋体" w:hAnsi="Book Antiqua" w:cs="宋体"/>
          <w:sz w:val="24"/>
          <w:szCs w:val="24"/>
        </w:rPr>
        <w:t xml:space="preserve"> E, </w:t>
      </w:r>
      <w:proofErr w:type="spellStart"/>
      <w:r w:rsidRPr="008619FD">
        <w:rPr>
          <w:rFonts w:ascii="Book Antiqua" w:eastAsia="宋体" w:hAnsi="Book Antiqua" w:cs="宋体"/>
          <w:sz w:val="24"/>
          <w:szCs w:val="24"/>
        </w:rPr>
        <w:t>Zona</w:t>
      </w:r>
      <w:proofErr w:type="spellEnd"/>
      <w:r w:rsidRPr="008619FD">
        <w:rPr>
          <w:rFonts w:ascii="Book Antiqua" w:eastAsia="宋体" w:hAnsi="Book Antiqua" w:cs="宋体"/>
          <w:sz w:val="24"/>
          <w:szCs w:val="24"/>
        </w:rPr>
        <w:t xml:space="preserve"> G, </w:t>
      </w:r>
      <w:proofErr w:type="spellStart"/>
      <w:r w:rsidRPr="008619FD">
        <w:rPr>
          <w:rFonts w:ascii="Book Antiqua" w:eastAsia="宋体" w:hAnsi="Book Antiqua" w:cs="宋体"/>
          <w:sz w:val="24"/>
          <w:szCs w:val="24"/>
        </w:rPr>
        <w:t>Spaziante</w:t>
      </w:r>
      <w:proofErr w:type="spellEnd"/>
      <w:r w:rsidRPr="008619FD">
        <w:rPr>
          <w:rFonts w:ascii="Book Antiqua" w:eastAsia="宋体" w:hAnsi="Book Antiqua" w:cs="宋体"/>
          <w:sz w:val="24"/>
          <w:szCs w:val="24"/>
        </w:rPr>
        <w:t xml:space="preserve"> R, Corte G, </w:t>
      </w:r>
      <w:proofErr w:type="spellStart"/>
      <w:r w:rsidRPr="008619FD">
        <w:rPr>
          <w:rFonts w:ascii="Book Antiqua" w:eastAsia="宋体" w:hAnsi="Book Antiqua" w:cs="宋体"/>
          <w:sz w:val="24"/>
          <w:szCs w:val="24"/>
        </w:rPr>
        <w:t>Frosina</w:t>
      </w:r>
      <w:proofErr w:type="spellEnd"/>
      <w:r w:rsidRPr="008619FD">
        <w:rPr>
          <w:rFonts w:ascii="Book Antiqua" w:eastAsia="宋体" w:hAnsi="Book Antiqua" w:cs="宋体"/>
          <w:sz w:val="24"/>
          <w:szCs w:val="24"/>
        </w:rPr>
        <w:t xml:space="preserve"> G. Comparative analysis of DNA repair in stem and </w:t>
      </w:r>
      <w:proofErr w:type="spellStart"/>
      <w:r w:rsidRPr="008619FD">
        <w:rPr>
          <w:rFonts w:ascii="Book Antiqua" w:eastAsia="宋体" w:hAnsi="Book Antiqua" w:cs="宋体"/>
          <w:sz w:val="24"/>
          <w:szCs w:val="24"/>
        </w:rPr>
        <w:t>nonstem</w:t>
      </w:r>
      <w:proofErr w:type="spellEnd"/>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glioma</w:t>
      </w:r>
      <w:proofErr w:type="spellEnd"/>
      <w:r w:rsidRPr="008619FD">
        <w:rPr>
          <w:rFonts w:ascii="Book Antiqua" w:eastAsia="宋体" w:hAnsi="Book Antiqua" w:cs="宋体"/>
          <w:sz w:val="24"/>
          <w:szCs w:val="24"/>
        </w:rPr>
        <w:t xml:space="preserve"> cell cultures. </w:t>
      </w:r>
      <w:proofErr w:type="spellStart"/>
      <w:r w:rsidRPr="008619FD">
        <w:rPr>
          <w:rFonts w:ascii="Book Antiqua" w:eastAsia="宋体" w:hAnsi="Book Antiqua" w:cs="宋体"/>
          <w:i/>
          <w:iCs/>
          <w:sz w:val="24"/>
          <w:szCs w:val="24"/>
        </w:rPr>
        <w:t>Mol</w:t>
      </w:r>
      <w:proofErr w:type="spellEnd"/>
      <w:r w:rsidRPr="008619FD">
        <w:rPr>
          <w:rFonts w:ascii="Book Antiqua" w:eastAsia="宋体" w:hAnsi="Book Antiqua" w:cs="宋体"/>
          <w:i/>
          <w:iCs/>
          <w:sz w:val="24"/>
          <w:szCs w:val="24"/>
        </w:rPr>
        <w:t xml:space="preserve"> Cancer Res</w:t>
      </w:r>
      <w:r w:rsidRPr="008619FD">
        <w:rPr>
          <w:rFonts w:ascii="Book Antiqua" w:eastAsia="宋体" w:hAnsi="Book Antiqua" w:cs="宋体"/>
          <w:sz w:val="24"/>
          <w:szCs w:val="24"/>
        </w:rPr>
        <w:t xml:space="preserve"> 2009; </w:t>
      </w:r>
      <w:r w:rsidRPr="008619FD">
        <w:rPr>
          <w:rFonts w:ascii="Book Antiqua" w:eastAsia="宋体" w:hAnsi="Book Antiqua" w:cs="宋体"/>
          <w:b/>
          <w:bCs/>
          <w:sz w:val="24"/>
          <w:szCs w:val="24"/>
        </w:rPr>
        <w:t>7</w:t>
      </w:r>
      <w:r w:rsidRPr="008619FD">
        <w:rPr>
          <w:rFonts w:ascii="Book Antiqua" w:eastAsia="宋体" w:hAnsi="Book Antiqua" w:cs="宋体"/>
          <w:sz w:val="24"/>
          <w:szCs w:val="24"/>
        </w:rPr>
        <w:t>: 383-392 [PMID: 19276180 DOI: 10.1158/1541-7786.MCR-08-0409]</w:t>
      </w:r>
    </w:p>
    <w:p w14:paraId="1D46B901"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46 </w:t>
      </w:r>
      <w:r w:rsidRPr="008619FD">
        <w:rPr>
          <w:rFonts w:ascii="Book Antiqua" w:eastAsia="宋体" w:hAnsi="Book Antiqua" w:cs="宋体"/>
          <w:b/>
          <w:bCs/>
          <w:sz w:val="24"/>
          <w:szCs w:val="24"/>
        </w:rPr>
        <w:t>Lim YC</w:t>
      </w:r>
      <w:r w:rsidRPr="008619FD">
        <w:rPr>
          <w:rFonts w:ascii="Book Antiqua" w:eastAsia="宋体" w:hAnsi="Book Antiqua" w:cs="宋体"/>
          <w:sz w:val="24"/>
          <w:szCs w:val="24"/>
        </w:rPr>
        <w:t xml:space="preserve">, Roberts TL, Day BW, Harding A, </w:t>
      </w:r>
      <w:proofErr w:type="spellStart"/>
      <w:r w:rsidRPr="008619FD">
        <w:rPr>
          <w:rFonts w:ascii="Book Antiqua" w:eastAsia="宋体" w:hAnsi="Book Antiqua" w:cs="宋体"/>
          <w:sz w:val="24"/>
          <w:szCs w:val="24"/>
        </w:rPr>
        <w:t>Kozlov</w:t>
      </w:r>
      <w:proofErr w:type="spellEnd"/>
      <w:r w:rsidRPr="008619FD">
        <w:rPr>
          <w:rFonts w:ascii="Book Antiqua" w:eastAsia="宋体" w:hAnsi="Book Antiqua" w:cs="宋体"/>
          <w:sz w:val="24"/>
          <w:szCs w:val="24"/>
        </w:rPr>
        <w:t xml:space="preserve"> S, </w:t>
      </w:r>
      <w:proofErr w:type="spellStart"/>
      <w:r w:rsidRPr="008619FD">
        <w:rPr>
          <w:rFonts w:ascii="Book Antiqua" w:eastAsia="宋体" w:hAnsi="Book Antiqua" w:cs="宋体"/>
          <w:sz w:val="24"/>
          <w:szCs w:val="24"/>
        </w:rPr>
        <w:t>Kijas</w:t>
      </w:r>
      <w:proofErr w:type="spellEnd"/>
      <w:r w:rsidRPr="008619FD">
        <w:rPr>
          <w:rFonts w:ascii="Book Antiqua" w:eastAsia="宋体" w:hAnsi="Book Antiqua" w:cs="宋体"/>
          <w:sz w:val="24"/>
          <w:szCs w:val="24"/>
        </w:rPr>
        <w:t xml:space="preserve"> AW, </w:t>
      </w:r>
      <w:proofErr w:type="spellStart"/>
      <w:r w:rsidRPr="008619FD">
        <w:rPr>
          <w:rFonts w:ascii="Book Antiqua" w:eastAsia="宋体" w:hAnsi="Book Antiqua" w:cs="宋体"/>
          <w:sz w:val="24"/>
          <w:szCs w:val="24"/>
        </w:rPr>
        <w:t>Ensbey</w:t>
      </w:r>
      <w:proofErr w:type="spellEnd"/>
      <w:r w:rsidRPr="008619FD">
        <w:rPr>
          <w:rFonts w:ascii="Book Antiqua" w:eastAsia="宋体" w:hAnsi="Book Antiqua" w:cs="宋体"/>
          <w:sz w:val="24"/>
          <w:szCs w:val="24"/>
        </w:rPr>
        <w:t xml:space="preserve"> KS, Walker DG, Lavin MF. </w:t>
      </w:r>
      <w:proofErr w:type="gramStart"/>
      <w:r w:rsidRPr="008619FD">
        <w:rPr>
          <w:rFonts w:ascii="Book Antiqua" w:eastAsia="宋体" w:hAnsi="Book Antiqua" w:cs="宋体"/>
          <w:sz w:val="24"/>
          <w:szCs w:val="24"/>
        </w:rPr>
        <w:t xml:space="preserve">A role for homologous recombination and abnormal cell-cycle progression in </w:t>
      </w:r>
      <w:proofErr w:type="spellStart"/>
      <w:r w:rsidRPr="008619FD">
        <w:rPr>
          <w:rFonts w:ascii="Book Antiqua" w:eastAsia="宋体" w:hAnsi="Book Antiqua" w:cs="宋体"/>
          <w:sz w:val="24"/>
          <w:szCs w:val="24"/>
        </w:rPr>
        <w:t>radioresistance</w:t>
      </w:r>
      <w:proofErr w:type="spellEnd"/>
      <w:r w:rsidRPr="008619FD">
        <w:rPr>
          <w:rFonts w:ascii="Book Antiqua" w:eastAsia="宋体" w:hAnsi="Book Antiqua" w:cs="宋体"/>
          <w:sz w:val="24"/>
          <w:szCs w:val="24"/>
        </w:rPr>
        <w:t xml:space="preserve"> of </w:t>
      </w:r>
      <w:proofErr w:type="spellStart"/>
      <w:r w:rsidRPr="008619FD">
        <w:rPr>
          <w:rFonts w:ascii="Book Antiqua" w:eastAsia="宋体" w:hAnsi="Book Antiqua" w:cs="宋体"/>
          <w:sz w:val="24"/>
          <w:szCs w:val="24"/>
        </w:rPr>
        <w:t>glioma</w:t>
      </w:r>
      <w:proofErr w:type="spellEnd"/>
      <w:r w:rsidRPr="008619FD">
        <w:rPr>
          <w:rFonts w:ascii="Book Antiqua" w:eastAsia="宋体" w:hAnsi="Book Antiqua" w:cs="宋体"/>
          <w:sz w:val="24"/>
          <w:szCs w:val="24"/>
        </w:rPr>
        <w:t>-initiating cells.</w:t>
      </w:r>
      <w:proofErr w:type="gramEnd"/>
      <w:r w:rsidRPr="008619FD">
        <w:rPr>
          <w:rFonts w:ascii="Book Antiqua" w:eastAsia="宋体" w:hAnsi="Book Antiqua" w:cs="宋体"/>
          <w:sz w:val="24"/>
          <w:szCs w:val="24"/>
        </w:rPr>
        <w:t xml:space="preserve"> </w:t>
      </w:r>
      <w:proofErr w:type="spellStart"/>
      <w:r w:rsidRPr="008619FD">
        <w:rPr>
          <w:rFonts w:ascii="Book Antiqua" w:eastAsia="宋体" w:hAnsi="Book Antiqua" w:cs="宋体"/>
          <w:i/>
          <w:iCs/>
          <w:sz w:val="24"/>
          <w:szCs w:val="24"/>
        </w:rPr>
        <w:t>Mol</w:t>
      </w:r>
      <w:proofErr w:type="spellEnd"/>
      <w:r w:rsidRPr="008619FD">
        <w:rPr>
          <w:rFonts w:ascii="Book Antiqua" w:eastAsia="宋体" w:hAnsi="Book Antiqua" w:cs="宋体"/>
          <w:i/>
          <w:iCs/>
          <w:sz w:val="24"/>
          <w:szCs w:val="24"/>
        </w:rPr>
        <w:t xml:space="preserve"> Cancer </w:t>
      </w:r>
      <w:proofErr w:type="spellStart"/>
      <w:r w:rsidRPr="008619FD">
        <w:rPr>
          <w:rFonts w:ascii="Book Antiqua" w:eastAsia="宋体" w:hAnsi="Book Antiqua" w:cs="宋体"/>
          <w:i/>
          <w:iCs/>
          <w:sz w:val="24"/>
          <w:szCs w:val="24"/>
        </w:rPr>
        <w:t>Ther</w:t>
      </w:r>
      <w:proofErr w:type="spellEnd"/>
      <w:r w:rsidRPr="008619FD">
        <w:rPr>
          <w:rFonts w:ascii="Book Antiqua" w:eastAsia="宋体" w:hAnsi="Book Antiqua" w:cs="宋体"/>
          <w:sz w:val="24"/>
          <w:szCs w:val="24"/>
        </w:rPr>
        <w:t xml:space="preserve"> 2012; </w:t>
      </w:r>
      <w:r w:rsidRPr="008619FD">
        <w:rPr>
          <w:rFonts w:ascii="Book Antiqua" w:eastAsia="宋体" w:hAnsi="Book Antiqua" w:cs="宋体"/>
          <w:b/>
          <w:bCs/>
          <w:sz w:val="24"/>
          <w:szCs w:val="24"/>
        </w:rPr>
        <w:t>11</w:t>
      </w:r>
      <w:r w:rsidRPr="008619FD">
        <w:rPr>
          <w:rFonts w:ascii="Book Antiqua" w:eastAsia="宋体" w:hAnsi="Book Antiqua" w:cs="宋体"/>
          <w:sz w:val="24"/>
          <w:szCs w:val="24"/>
        </w:rPr>
        <w:t>: 1863-1872 [PMID: 22772423 DOI: 10.1158/1535-7163.MCT-11-1044]</w:t>
      </w:r>
    </w:p>
    <w:p w14:paraId="3D3415BC"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47 </w:t>
      </w:r>
      <w:r w:rsidRPr="008619FD">
        <w:rPr>
          <w:rFonts w:ascii="Book Antiqua" w:eastAsia="宋体" w:hAnsi="Book Antiqua" w:cs="宋体"/>
          <w:b/>
          <w:bCs/>
          <w:sz w:val="24"/>
          <w:szCs w:val="24"/>
        </w:rPr>
        <w:t>Chen Y</w:t>
      </w:r>
      <w:r w:rsidRPr="008619FD">
        <w:rPr>
          <w:rFonts w:ascii="Book Antiqua" w:eastAsia="宋体" w:hAnsi="Book Antiqua" w:cs="宋体"/>
          <w:sz w:val="24"/>
          <w:szCs w:val="24"/>
        </w:rPr>
        <w:t xml:space="preserve">, Li D, Wang D, Liu X, Yin N, Song Y, Lu SH, </w:t>
      </w:r>
      <w:proofErr w:type="spellStart"/>
      <w:r w:rsidRPr="008619FD">
        <w:rPr>
          <w:rFonts w:ascii="Book Antiqua" w:eastAsia="宋体" w:hAnsi="Book Antiqua" w:cs="宋体"/>
          <w:sz w:val="24"/>
          <w:szCs w:val="24"/>
        </w:rPr>
        <w:t>Ju</w:t>
      </w:r>
      <w:proofErr w:type="spellEnd"/>
      <w:r w:rsidRPr="008619FD">
        <w:rPr>
          <w:rFonts w:ascii="Book Antiqua" w:eastAsia="宋体" w:hAnsi="Book Antiqua" w:cs="宋体"/>
          <w:sz w:val="24"/>
          <w:szCs w:val="24"/>
        </w:rPr>
        <w:t xml:space="preserve"> Z, Zhan Q. Quiescence and attenuated DNA damage response promote survival of esophageal cancer stem cells. </w:t>
      </w:r>
      <w:r w:rsidRPr="008619FD">
        <w:rPr>
          <w:rFonts w:ascii="Book Antiqua" w:eastAsia="宋体" w:hAnsi="Book Antiqua" w:cs="宋体"/>
          <w:i/>
          <w:iCs/>
          <w:sz w:val="24"/>
          <w:szCs w:val="24"/>
        </w:rPr>
        <w:t xml:space="preserve">J Cell </w:t>
      </w:r>
      <w:proofErr w:type="spellStart"/>
      <w:r w:rsidRPr="008619FD">
        <w:rPr>
          <w:rFonts w:ascii="Book Antiqua" w:eastAsia="宋体" w:hAnsi="Book Antiqua" w:cs="宋体"/>
          <w:i/>
          <w:iCs/>
          <w:sz w:val="24"/>
          <w:szCs w:val="24"/>
        </w:rPr>
        <w:t>Biochem</w:t>
      </w:r>
      <w:proofErr w:type="spellEnd"/>
      <w:r w:rsidRPr="008619FD">
        <w:rPr>
          <w:rFonts w:ascii="Book Antiqua" w:eastAsia="宋体" w:hAnsi="Book Antiqua" w:cs="宋体"/>
          <w:sz w:val="24"/>
          <w:szCs w:val="24"/>
        </w:rPr>
        <w:t xml:space="preserve"> 2012; </w:t>
      </w:r>
      <w:r w:rsidRPr="008619FD">
        <w:rPr>
          <w:rFonts w:ascii="Book Antiqua" w:eastAsia="宋体" w:hAnsi="Book Antiqua" w:cs="宋体"/>
          <w:b/>
          <w:bCs/>
          <w:sz w:val="24"/>
          <w:szCs w:val="24"/>
        </w:rPr>
        <w:t>113</w:t>
      </w:r>
      <w:r w:rsidRPr="008619FD">
        <w:rPr>
          <w:rFonts w:ascii="Book Antiqua" w:eastAsia="宋体" w:hAnsi="Book Antiqua" w:cs="宋体"/>
          <w:sz w:val="24"/>
          <w:szCs w:val="24"/>
        </w:rPr>
        <w:t>: 3643-3652 [PMID: 22711554 DOI: 10.1002/jcb.24228]</w:t>
      </w:r>
    </w:p>
    <w:p w14:paraId="123293E2"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lastRenderedPageBreak/>
        <w:t xml:space="preserve">48 </w:t>
      </w:r>
      <w:proofErr w:type="spellStart"/>
      <w:r w:rsidRPr="008619FD">
        <w:rPr>
          <w:rFonts w:ascii="Book Antiqua" w:eastAsia="宋体" w:hAnsi="Book Antiqua" w:cs="宋体"/>
          <w:b/>
          <w:bCs/>
          <w:sz w:val="24"/>
          <w:szCs w:val="24"/>
        </w:rPr>
        <w:t>Lundholm</w:t>
      </w:r>
      <w:proofErr w:type="spellEnd"/>
      <w:r w:rsidRPr="008619FD">
        <w:rPr>
          <w:rFonts w:ascii="Book Antiqua" w:eastAsia="宋体" w:hAnsi="Book Antiqua" w:cs="宋体"/>
          <w:b/>
          <w:bCs/>
          <w:sz w:val="24"/>
          <w:szCs w:val="24"/>
        </w:rPr>
        <w:t xml:space="preserve"> L</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Hååg</w:t>
      </w:r>
      <w:proofErr w:type="spellEnd"/>
      <w:r w:rsidRPr="008619FD">
        <w:rPr>
          <w:rFonts w:ascii="Book Antiqua" w:eastAsia="宋体" w:hAnsi="Book Antiqua" w:cs="宋体"/>
          <w:sz w:val="24"/>
          <w:szCs w:val="24"/>
        </w:rPr>
        <w:t xml:space="preserve"> P, </w:t>
      </w:r>
      <w:proofErr w:type="spellStart"/>
      <w:r w:rsidRPr="008619FD">
        <w:rPr>
          <w:rFonts w:ascii="Book Antiqua" w:eastAsia="宋体" w:hAnsi="Book Antiqua" w:cs="宋体"/>
          <w:sz w:val="24"/>
          <w:szCs w:val="24"/>
        </w:rPr>
        <w:t>Zong</w:t>
      </w:r>
      <w:proofErr w:type="spellEnd"/>
      <w:r w:rsidRPr="008619FD">
        <w:rPr>
          <w:rFonts w:ascii="Book Antiqua" w:eastAsia="宋体" w:hAnsi="Book Antiqua" w:cs="宋体"/>
          <w:sz w:val="24"/>
          <w:szCs w:val="24"/>
        </w:rPr>
        <w:t xml:space="preserve"> D, </w:t>
      </w:r>
      <w:proofErr w:type="spellStart"/>
      <w:r w:rsidRPr="008619FD">
        <w:rPr>
          <w:rFonts w:ascii="Book Antiqua" w:eastAsia="宋体" w:hAnsi="Book Antiqua" w:cs="宋体"/>
          <w:sz w:val="24"/>
          <w:szCs w:val="24"/>
        </w:rPr>
        <w:t>Juntti</w:t>
      </w:r>
      <w:proofErr w:type="spellEnd"/>
      <w:r w:rsidRPr="008619FD">
        <w:rPr>
          <w:rFonts w:ascii="Book Antiqua" w:eastAsia="宋体" w:hAnsi="Book Antiqua" w:cs="宋体"/>
          <w:sz w:val="24"/>
          <w:szCs w:val="24"/>
        </w:rPr>
        <w:t xml:space="preserve"> T, </w:t>
      </w:r>
      <w:proofErr w:type="spellStart"/>
      <w:r w:rsidRPr="008619FD">
        <w:rPr>
          <w:rFonts w:ascii="Book Antiqua" w:eastAsia="宋体" w:hAnsi="Book Antiqua" w:cs="宋体"/>
          <w:sz w:val="24"/>
          <w:szCs w:val="24"/>
        </w:rPr>
        <w:t>Mörk</w:t>
      </w:r>
      <w:proofErr w:type="spellEnd"/>
      <w:r w:rsidRPr="008619FD">
        <w:rPr>
          <w:rFonts w:ascii="Book Antiqua" w:eastAsia="宋体" w:hAnsi="Book Antiqua" w:cs="宋体"/>
          <w:sz w:val="24"/>
          <w:szCs w:val="24"/>
        </w:rPr>
        <w:t xml:space="preserve"> B, </w:t>
      </w:r>
      <w:proofErr w:type="spellStart"/>
      <w:r w:rsidRPr="008619FD">
        <w:rPr>
          <w:rFonts w:ascii="Book Antiqua" w:eastAsia="宋体" w:hAnsi="Book Antiqua" w:cs="宋体"/>
          <w:sz w:val="24"/>
          <w:szCs w:val="24"/>
        </w:rPr>
        <w:t>Lewensohn</w:t>
      </w:r>
      <w:proofErr w:type="spellEnd"/>
      <w:r w:rsidRPr="008619FD">
        <w:rPr>
          <w:rFonts w:ascii="Book Antiqua" w:eastAsia="宋体" w:hAnsi="Book Antiqua" w:cs="宋体"/>
          <w:sz w:val="24"/>
          <w:szCs w:val="24"/>
        </w:rPr>
        <w:t xml:space="preserve"> R, </w:t>
      </w:r>
      <w:proofErr w:type="spellStart"/>
      <w:r w:rsidRPr="008619FD">
        <w:rPr>
          <w:rFonts w:ascii="Book Antiqua" w:eastAsia="宋体" w:hAnsi="Book Antiqua" w:cs="宋体"/>
          <w:sz w:val="24"/>
          <w:szCs w:val="24"/>
        </w:rPr>
        <w:t>Viktorsson</w:t>
      </w:r>
      <w:proofErr w:type="spellEnd"/>
      <w:r w:rsidRPr="008619FD">
        <w:rPr>
          <w:rFonts w:ascii="Book Antiqua" w:eastAsia="宋体" w:hAnsi="Book Antiqua" w:cs="宋体"/>
          <w:sz w:val="24"/>
          <w:szCs w:val="24"/>
        </w:rPr>
        <w:t xml:space="preserve"> K. Resistance to DNA-damaging treatment in non-small cell lung cancer tumor-initiating cells involves reduced DNA-PK/ATM activation and diminished cell cycle arrest. </w:t>
      </w:r>
      <w:r w:rsidRPr="008619FD">
        <w:rPr>
          <w:rFonts w:ascii="Book Antiqua" w:eastAsia="宋体" w:hAnsi="Book Antiqua" w:cs="宋体"/>
          <w:i/>
          <w:iCs/>
          <w:sz w:val="24"/>
          <w:szCs w:val="24"/>
        </w:rPr>
        <w:t>Cell Death Dis</w:t>
      </w:r>
      <w:r w:rsidRPr="008619FD">
        <w:rPr>
          <w:rFonts w:ascii="Book Antiqua" w:eastAsia="宋体" w:hAnsi="Book Antiqua" w:cs="宋体"/>
          <w:sz w:val="24"/>
          <w:szCs w:val="24"/>
        </w:rPr>
        <w:t xml:space="preserve"> 2013; </w:t>
      </w:r>
      <w:r w:rsidRPr="008619FD">
        <w:rPr>
          <w:rFonts w:ascii="Book Antiqua" w:eastAsia="宋体" w:hAnsi="Book Antiqua" w:cs="宋体"/>
          <w:b/>
          <w:bCs/>
          <w:sz w:val="24"/>
          <w:szCs w:val="24"/>
        </w:rPr>
        <w:t>4</w:t>
      </w:r>
      <w:r w:rsidRPr="008619FD">
        <w:rPr>
          <w:rFonts w:ascii="Book Antiqua" w:eastAsia="宋体" w:hAnsi="Book Antiqua" w:cs="宋体"/>
          <w:sz w:val="24"/>
          <w:szCs w:val="24"/>
        </w:rPr>
        <w:t>: e478 [PMID: 23370278 DOI: 10.1038/cddis.2012.211]</w:t>
      </w:r>
    </w:p>
    <w:p w14:paraId="395FFCA0" w14:textId="07C3B0C8"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49 </w:t>
      </w:r>
      <w:r w:rsidRPr="008619FD">
        <w:rPr>
          <w:rFonts w:ascii="Book Antiqua" w:eastAsia="宋体" w:hAnsi="Book Antiqua" w:cs="宋体"/>
          <w:b/>
          <w:bCs/>
          <w:sz w:val="24"/>
          <w:szCs w:val="24"/>
        </w:rPr>
        <w:t>Srivastava AK</w:t>
      </w:r>
      <w:r w:rsidRPr="008619FD">
        <w:rPr>
          <w:rFonts w:ascii="Book Antiqua" w:eastAsia="宋体" w:hAnsi="Book Antiqua" w:cs="宋体"/>
          <w:sz w:val="24"/>
          <w:szCs w:val="24"/>
        </w:rPr>
        <w:t xml:space="preserve">, Han C, Zhao R, Cui T, Dai Y, Mao C, Zhao W, Zhang X, Yu J, Wang QE. Enhanced expression of DNA polymerase eta contributes to cisplatin resistance of ovarian cancer stem cells. </w:t>
      </w:r>
      <w:proofErr w:type="spellStart"/>
      <w:r w:rsidR="00422F18" w:rsidRPr="008619FD">
        <w:rPr>
          <w:rFonts w:ascii="Book Antiqua" w:eastAsia="宋体" w:hAnsi="Book Antiqua" w:cs="宋体"/>
          <w:i/>
          <w:iCs/>
          <w:sz w:val="24"/>
          <w:szCs w:val="24"/>
        </w:rPr>
        <w:t>Proc</w:t>
      </w:r>
      <w:proofErr w:type="spellEnd"/>
      <w:r w:rsidR="00422F18" w:rsidRPr="008619FD">
        <w:rPr>
          <w:rFonts w:ascii="Book Antiqua" w:eastAsia="宋体" w:hAnsi="Book Antiqua" w:cs="宋体"/>
          <w:i/>
          <w:iCs/>
          <w:sz w:val="24"/>
          <w:szCs w:val="24"/>
        </w:rPr>
        <w:t xml:space="preserve"> </w:t>
      </w:r>
      <w:proofErr w:type="spellStart"/>
      <w:r w:rsidR="00422F18" w:rsidRPr="008619FD">
        <w:rPr>
          <w:rFonts w:ascii="Book Antiqua" w:eastAsia="宋体" w:hAnsi="Book Antiqua" w:cs="宋体"/>
          <w:i/>
          <w:iCs/>
          <w:sz w:val="24"/>
          <w:szCs w:val="24"/>
        </w:rPr>
        <w:t>Natl</w:t>
      </w:r>
      <w:proofErr w:type="spellEnd"/>
      <w:r w:rsidR="00422F18" w:rsidRPr="008619FD">
        <w:rPr>
          <w:rFonts w:ascii="Book Antiqua" w:eastAsia="宋体" w:hAnsi="Book Antiqua" w:cs="宋体"/>
          <w:i/>
          <w:iCs/>
          <w:sz w:val="24"/>
          <w:szCs w:val="24"/>
        </w:rPr>
        <w:t xml:space="preserve"> </w:t>
      </w:r>
      <w:proofErr w:type="spellStart"/>
      <w:r w:rsidR="00422F18" w:rsidRPr="008619FD">
        <w:rPr>
          <w:rFonts w:ascii="Book Antiqua" w:eastAsia="宋体" w:hAnsi="Book Antiqua" w:cs="宋体"/>
          <w:i/>
          <w:iCs/>
          <w:sz w:val="24"/>
          <w:szCs w:val="24"/>
        </w:rPr>
        <w:t>Acad</w:t>
      </w:r>
      <w:proofErr w:type="spellEnd"/>
      <w:r w:rsidR="00422F18" w:rsidRPr="008619FD">
        <w:rPr>
          <w:rFonts w:ascii="Book Antiqua" w:eastAsia="宋体" w:hAnsi="Book Antiqua" w:cs="宋体"/>
          <w:i/>
          <w:iCs/>
          <w:sz w:val="24"/>
          <w:szCs w:val="24"/>
        </w:rPr>
        <w:t xml:space="preserve"> </w:t>
      </w:r>
      <w:proofErr w:type="spellStart"/>
      <w:r w:rsidR="00422F18" w:rsidRPr="008619FD">
        <w:rPr>
          <w:rFonts w:ascii="Book Antiqua" w:eastAsia="宋体" w:hAnsi="Book Antiqua" w:cs="宋体"/>
          <w:i/>
          <w:iCs/>
          <w:sz w:val="24"/>
          <w:szCs w:val="24"/>
        </w:rPr>
        <w:t>Sci</w:t>
      </w:r>
      <w:proofErr w:type="spellEnd"/>
      <w:r w:rsidR="00422F18" w:rsidRPr="008619FD">
        <w:rPr>
          <w:rFonts w:ascii="Book Antiqua" w:eastAsia="宋体" w:hAnsi="Book Antiqua" w:cs="宋体"/>
          <w:i/>
          <w:iCs/>
          <w:sz w:val="24"/>
          <w:szCs w:val="24"/>
        </w:rPr>
        <w:t xml:space="preserve"> US</w:t>
      </w:r>
      <w:r w:rsidRPr="008619FD">
        <w:rPr>
          <w:rFonts w:ascii="Book Antiqua" w:eastAsia="宋体" w:hAnsi="Book Antiqua" w:cs="宋体"/>
          <w:i/>
          <w:iCs/>
          <w:sz w:val="24"/>
          <w:szCs w:val="24"/>
        </w:rPr>
        <w:t>A</w:t>
      </w:r>
      <w:r w:rsidRPr="008619FD">
        <w:rPr>
          <w:rFonts w:ascii="Book Antiqua" w:eastAsia="宋体" w:hAnsi="Book Antiqua" w:cs="宋体"/>
          <w:sz w:val="24"/>
          <w:szCs w:val="24"/>
        </w:rPr>
        <w:t xml:space="preserve"> 2015; </w:t>
      </w:r>
      <w:r w:rsidRPr="008619FD">
        <w:rPr>
          <w:rFonts w:ascii="Book Antiqua" w:eastAsia="宋体" w:hAnsi="Book Antiqua" w:cs="宋体"/>
          <w:b/>
          <w:bCs/>
          <w:sz w:val="24"/>
          <w:szCs w:val="24"/>
        </w:rPr>
        <w:t>112</w:t>
      </w:r>
      <w:r w:rsidRPr="008619FD">
        <w:rPr>
          <w:rFonts w:ascii="Book Antiqua" w:eastAsia="宋体" w:hAnsi="Book Antiqua" w:cs="宋体"/>
          <w:sz w:val="24"/>
          <w:szCs w:val="24"/>
        </w:rPr>
        <w:t>: 4411-4416 [PMID: 25831546 DOI: 10.1073/pnas.1421365112]</w:t>
      </w:r>
    </w:p>
    <w:p w14:paraId="326B5074"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0 </w:t>
      </w:r>
      <w:r w:rsidRPr="008619FD">
        <w:rPr>
          <w:rFonts w:ascii="Book Antiqua" w:eastAsia="宋体" w:hAnsi="Book Antiqua" w:cs="宋体"/>
          <w:b/>
          <w:bCs/>
          <w:sz w:val="24"/>
          <w:szCs w:val="24"/>
        </w:rPr>
        <w:t>Magee JA</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Piskounova</w:t>
      </w:r>
      <w:proofErr w:type="spellEnd"/>
      <w:r w:rsidRPr="008619FD">
        <w:rPr>
          <w:rFonts w:ascii="Book Antiqua" w:eastAsia="宋体" w:hAnsi="Book Antiqua" w:cs="宋体"/>
          <w:sz w:val="24"/>
          <w:szCs w:val="24"/>
        </w:rPr>
        <w:t xml:space="preserve"> E, Morrison SJ. Cancer stem cells: impact, heterogeneity, and uncertainty. </w:t>
      </w:r>
      <w:r w:rsidRPr="008619FD">
        <w:rPr>
          <w:rFonts w:ascii="Book Antiqua" w:eastAsia="宋体" w:hAnsi="Book Antiqua" w:cs="宋体"/>
          <w:i/>
          <w:iCs/>
          <w:sz w:val="24"/>
          <w:szCs w:val="24"/>
        </w:rPr>
        <w:t>Cancer Cell</w:t>
      </w:r>
      <w:r w:rsidRPr="008619FD">
        <w:rPr>
          <w:rFonts w:ascii="Book Antiqua" w:eastAsia="宋体" w:hAnsi="Book Antiqua" w:cs="宋体"/>
          <w:sz w:val="24"/>
          <w:szCs w:val="24"/>
        </w:rPr>
        <w:t xml:space="preserve"> 2012; </w:t>
      </w:r>
      <w:r w:rsidRPr="008619FD">
        <w:rPr>
          <w:rFonts w:ascii="Book Antiqua" w:eastAsia="宋体" w:hAnsi="Book Antiqua" w:cs="宋体"/>
          <w:b/>
          <w:bCs/>
          <w:sz w:val="24"/>
          <w:szCs w:val="24"/>
        </w:rPr>
        <w:t>21</w:t>
      </w:r>
      <w:r w:rsidRPr="008619FD">
        <w:rPr>
          <w:rFonts w:ascii="Book Antiqua" w:eastAsia="宋体" w:hAnsi="Book Antiqua" w:cs="宋体"/>
          <w:sz w:val="24"/>
          <w:szCs w:val="24"/>
        </w:rPr>
        <w:t>: 283-296 [PMID: 22439924 DOI: 10.1016/j.ccr.2012.03.003]</w:t>
      </w:r>
    </w:p>
    <w:p w14:paraId="59FA532C"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1 </w:t>
      </w:r>
      <w:r w:rsidRPr="008619FD">
        <w:rPr>
          <w:rFonts w:ascii="Book Antiqua" w:eastAsia="宋体" w:hAnsi="Book Antiqua" w:cs="宋体"/>
          <w:b/>
          <w:bCs/>
          <w:sz w:val="24"/>
          <w:szCs w:val="24"/>
        </w:rPr>
        <w:t>Gaspar-Maia A</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Alajem</w:t>
      </w:r>
      <w:proofErr w:type="spellEnd"/>
      <w:r w:rsidRPr="008619FD">
        <w:rPr>
          <w:rFonts w:ascii="Book Antiqua" w:eastAsia="宋体" w:hAnsi="Book Antiqua" w:cs="宋体"/>
          <w:sz w:val="24"/>
          <w:szCs w:val="24"/>
        </w:rPr>
        <w:t xml:space="preserve"> A, </w:t>
      </w:r>
      <w:proofErr w:type="spellStart"/>
      <w:r w:rsidRPr="008619FD">
        <w:rPr>
          <w:rFonts w:ascii="Book Antiqua" w:eastAsia="宋体" w:hAnsi="Book Antiqua" w:cs="宋体"/>
          <w:sz w:val="24"/>
          <w:szCs w:val="24"/>
        </w:rPr>
        <w:t>Meshorer</w:t>
      </w:r>
      <w:proofErr w:type="spellEnd"/>
      <w:r w:rsidRPr="008619FD">
        <w:rPr>
          <w:rFonts w:ascii="Book Antiqua" w:eastAsia="宋体" w:hAnsi="Book Antiqua" w:cs="宋体"/>
          <w:sz w:val="24"/>
          <w:szCs w:val="24"/>
        </w:rPr>
        <w:t xml:space="preserve"> E, </w:t>
      </w:r>
      <w:proofErr w:type="spellStart"/>
      <w:r w:rsidRPr="008619FD">
        <w:rPr>
          <w:rFonts w:ascii="Book Antiqua" w:eastAsia="宋体" w:hAnsi="Book Antiqua" w:cs="宋体"/>
          <w:sz w:val="24"/>
          <w:szCs w:val="24"/>
        </w:rPr>
        <w:t>Ramalho</w:t>
      </w:r>
      <w:proofErr w:type="spellEnd"/>
      <w:r w:rsidRPr="008619FD">
        <w:rPr>
          <w:rFonts w:ascii="Book Antiqua" w:eastAsia="宋体" w:hAnsi="Book Antiqua" w:cs="宋体"/>
          <w:sz w:val="24"/>
          <w:szCs w:val="24"/>
        </w:rPr>
        <w:t xml:space="preserve">-Santos M. Open chromatin in </w:t>
      </w:r>
      <w:proofErr w:type="spellStart"/>
      <w:r w:rsidRPr="008619FD">
        <w:rPr>
          <w:rFonts w:ascii="Book Antiqua" w:eastAsia="宋体" w:hAnsi="Book Antiqua" w:cs="宋体"/>
          <w:sz w:val="24"/>
          <w:szCs w:val="24"/>
        </w:rPr>
        <w:t>pluripotency</w:t>
      </w:r>
      <w:proofErr w:type="spellEnd"/>
      <w:r w:rsidRPr="008619FD">
        <w:rPr>
          <w:rFonts w:ascii="Book Antiqua" w:eastAsia="宋体" w:hAnsi="Book Antiqua" w:cs="宋体"/>
          <w:sz w:val="24"/>
          <w:szCs w:val="24"/>
        </w:rPr>
        <w:t xml:space="preserve"> and reprogramming. </w:t>
      </w:r>
      <w:r w:rsidRPr="008619FD">
        <w:rPr>
          <w:rFonts w:ascii="Book Antiqua" w:eastAsia="宋体" w:hAnsi="Book Antiqua" w:cs="宋体"/>
          <w:i/>
          <w:iCs/>
          <w:sz w:val="24"/>
          <w:szCs w:val="24"/>
        </w:rPr>
        <w:t xml:space="preserve">Nat Rev </w:t>
      </w:r>
      <w:proofErr w:type="spellStart"/>
      <w:r w:rsidRPr="008619FD">
        <w:rPr>
          <w:rFonts w:ascii="Book Antiqua" w:eastAsia="宋体" w:hAnsi="Book Antiqua" w:cs="宋体"/>
          <w:i/>
          <w:iCs/>
          <w:sz w:val="24"/>
          <w:szCs w:val="24"/>
        </w:rPr>
        <w:t>Mol</w:t>
      </w:r>
      <w:proofErr w:type="spellEnd"/>
      <w:r w:rsidRPr="008619FD">
        <w:rPr>
          <w:rFonts w:ascii="Book Antiqua" w:eastAsia="宋体" w:hAnsi="Book Antiqua" w:cs="宋体"/>
          <w:i/>
          <w:iCs/>
          <w:sz w:val="24"/>
          <w:szCs w:val="24"/>
        </w:rPr>
        <w:t xml:space="preserve"> Cell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sz w:val="24"/>
          <w:szCs w:val="24"/>
        </w:rPr>
        <w:t xml:space="preserve"> 2011; </w:t>
      </w:r>
      <w:r w:rsidRPr="008619FD">
        <w:rPr>
          <w:rFonts w:ascii="Book Antiqua" w:eastAsia="宋体" w:hAnsi="Book Antiqua" w:cs="宋体"/>
          <w:b/>
          <w:bCs/>
          <w:sz w:val="24"/>
          <w:szCs w:val="24"/>
        </w:rPr>
        <w:t>12</w:t>
      </w:r>
      <w:r w:rsidRPr="008619FD">
        <w:rPr>
          <w:rFonts w:ascii="Book Antiqua" w:eastAsia="宋体" w:hAnsi="Book Antiqua" w:cs="宋体"/>
          <w:sz w:val="24"/>
          <w:szCs w:val="24"/>
        </w:rPr>
        <w:t>: 36-47 [PMID: 21179060 DOI: 10.1038/nrm3036]</w:t>
      </w:r>
    </w:p>
    <w:p w14:paraId="7355A170"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2 </w:t>
      </w:r>
      <w:proofErr w:type="spellStart"/>
      <w:r w:rsidRPr="008619FD">
        <w:rPr>
          <w:rFonts w:ascii="Book Antiqua" w:eastAsia="宋体" w:hAnsi="Book Antiqua" w:cs="宋体"/>
          <w:b/>
          <w:bCs/>
          <w:sz w:val="24"/>
          <w:szCs w:val="24"/>
        </w:rPr>
        <w:t>Efroni</w:t>
      </w:r>
      <w:proofErr w:type="spellEnd"/>
      <w:r w:rsidRPr="008619FD">
        <w:rPr>
          <w:rFonts w:ascii="Book Antiqua" w:eastAsia="宋体" w:hAnsi="Book Antiqua" w:cs="宋体"/>
          <w:b/>
          <w:bCs/>
          <w:sz w:val="24"/>
          <w:szCs w:val="24"/>
        </w:rPr>
        <w:t xml:space="preserve"> S</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Duttagupta</w:t>
      </w:r>
      <w:proofErr w:type="spellEnd"/>
      <w:r w:rsidRPr="008619FD">
        <w:rPr>
          <w:rFonts w:ascii="Book Antiqua" w:eastAsia="宋体" w:hAnsi="Book Antiqua" w:cs="宋体"/>
          <w:sz w:val="24"/>
          <w:szCs w:val="24"/>
        </w:rPr>
        <w:t xml:space="preserve"> R, Cheng J, </w:t>
      </w:r>
      <w:proofErr w:type="spellStart"/>
      <w:r w:rsidRPr="008619FD">
        <w:rPr>
          <w:rFonts w:ascii="Book Antiqua" w:eastAsia="宋体" w:hAnsi="Book Antiqua" w:cs="宋体"/>
          <w:sz w:val="24"/>
          <w:szCs w:val="24"/>
        </w:rPr>
        <w:t>Dehghani</w:t>
      </w:r>
      <w:proofErr w:type="spellEnd"/>
      <w:r w:rsidRPr="008619FD">
        <w:rPr>
          <w:rFonts w:ascii="Book Antiqua" w:eastAsia="宋体" w:hAnsi="Book Antiqua" w:cs="宋体"/>
          <w:sz w:val="24"/>
          <w:szCs w:val="24"/>
        </w:rPr>
        <w:t xml:space="preserve"> H, </w:t>
      </w:r>
      <w:proofErr w:type="spellStart"/>
      <w:r w:rsidRPr="008619FD">
        <w:rPr>
          <w:rFonts w:ascii="Book Antiqua" w:eastAsia="宋体" w:hAnsi="Book Antiqua" w:cs="宋体"/>
          <w:sz w:val="24"/>
          <w:szCs w:val="24"/>
        </w:rPr>
        <w:t>Hoeppner</w:t>
      </w:r>
      <w:proofErr w:type="spellEnd"/>
      <w:r w:rsidRPr="008619FD">
        <w:rPr>
          <w:rFonts w:ascii="Book Antiqua" w:eastAsia="宋体" w:hAnsi="Book Antiqua" w:cs="宋体"/>
          <w:sz w:val="24"/>
          <w:szCs w:val="24"/>
        </w:rPr>
        <w:t xml:space="preserve"> DJ, Dash C, </w:t>
      </w:r>
      <w:proofErr w:type="spellStart"/>
      <w:r w:rsidRPr="008619FD">
        <w:rPr>
          <w:rFonts w:ascii="Book Antiqua" w:eastAsia="宋体" w:hAnsi="Book Antiqua" w:cs="宋体"/>
          <w:sz w:val="24"/>
          <w:szCs w:val="24"/>
        </w:rPr>
        <w:t>Bazett</w:t>
      </w:r>
      <w:proofErr w:type="spellEnd"/>
      <w:r w:rsidRPr="008619FD">
        <w:rPr>
          <w:rFonts w:ascii="Book Antiqua" w:eastAsia="宋体" w:hAnsi="Book Antiqua" w:cs="宋体"/>
          <w:sz w:val="24"/>
          <w:szCs w:val="24"/>
        </w:rPr>
        <w:t xml:space="preserve">-Jones DP, Le Grice S, McKay RD, </w:t>
      </w:r>
      <w:proofErr w:type="spellStart"/>
      <w:r w:rsidRPr="008619FD">
        <w:rPr>
          <w:rFonts w:ascii="Book Antiqua" w:eastAsia="宋体" w:hAnsi="Book Antiqua" w:cs="宋体"/>
          <w:sz w:val="24"/>
          <w:szCs w:val="24"/>
        </w:rPr>
        <w:t>Buetow</w:t>
      </w:r>
      <w:proofErr w:type="spellEnd"/>
      <w:r w:rsidRPr="008619FD">
        <w:rPr>
          <w:rFonts w:ascii="Book Antiqua" w:eastAsia="宋体" w:hAnsi="Book Antiqua" w:cs="宋体"/>
          <w:sz w:val="24"/>
          <w:szCs w:val="24"/>
        </w:rPr>
        <w:t xml:space="preserve"> KH, </w:t>
      </w:r>
      <w:proofErr w:type="spellStart"/>
      <w:r w:rsidRPr="008619FD">
        <w:rPr>
          <w:rFonts w:ascii="Book Antiqua" w:eastAsia="宋体" w:hAnsi="Book Antiqua" w:cs="宋体"/>
          <w:sz w:val="24"/>
          <w:szCs w:val="24"/>
        </w:rPr>
        <w:t>Gingeras</w:t>
      </w:r>
      <w:proofErr w:type="spellEnd"/>
      <w:r w:rsidRPr="008619FD">
        <w:rPr>
          <w:rFonts w:ascii="Book Antiqua" w:eastAsia="宋体" w:hAnsi="Book Antiqua" w:cs="宋体"/>
          <w:sz w:val="24"/>
          <w:szCs w:val="24"/>
        </w:rPr>
        <w:t xml:space="preserve"> TR, </w:t>
      </w:r>
      <w:proofErr w:type="spellStart"/>
      <w:r w:rsidRPr="008619FD">
        <w:rPr>
          <w:rFonts w:ascii="Book Antiqua" w:eastAsia="宋体" w:hAnsi="Book Antiqua" w:cs="宋体"/>
          <w:sz w:val="24"/>
          <w:szCs w:val="24"/>
        </w:rPr>
        <w:t>Misteli</w:t>
      </w:r>
      <w:proofErr w:type="spellEnd"/>
      <w:r w:rsidRPr="008619FD">
        <w:rPr>
          <w:rFonts w:ascii="Book Antiqua" w:eastAsia="宋体" w:hAnsi="Book Antiqua" w:cs="宋体"/>
          <w:sz w:val="24"/>
          <w:szCs w:val="24"/>
        </w:rPr>
        <w:t xml:space="preserve"> T, </w:t>
      </w:r>
      <w:proofErr w:type="spellStart"/>
      <w:r w:rsidRPr="008619FD">
        <w:rPr>
          <w:rFonts w:ascii="Book Antiqua" w:eastAsia="宋体" w:hAnsi="Book Antiqua" w:cs="宋体"/>
          <w:sz w:val="24"/>
          <w:szCs w:val="24"/>
        </w:rPr>
        <w:t>Meshorer</w:t>
      </w:r>
      <w:proofErr w:type="spellEnd"/>
      <w:r w:rsidRPr="008619FD">
        <w:rPr>
          <w:rFonts w:ascii="Book Antiqua" w:eastAsia="宋体" w:hAnsi="Book Antiqua" w:cs="宋体"/>
          <w:sz w:val="24"/>
          <w:szCs w:val="24"/>
        </w:rPr>
        <w:t xml:space="preserve"> E. Global transcription in pluripotent embryonic stem cells. </w:t>
      </w:r>
      <w:r w:rsidRPr="008619FD">
        <w:rPr>
          <w:rFonts w:ascii="Book Antiqua" w:eastAsia="宋体" w:hAnsi="Book Antiqua" w:cs="宋体"/>
          <w:i/>
          <w:iCs/>
          <w:sz w:val="24"/>
          <w:szCs w:val="24"/>
        </w:rPr>
        <w:t>Cell Stem Cell</w:t>
      </w:r>
      <w:r w:rsidRPr="008619FD">
        <w:rPr>
          <w:rFonts w:ascii="Book Antiqua" w:eastAsia="宋体" w:hAnsi="Book Antiqua" w:cs="宋体"/>
          <w:sz w:val="24"/>
          <w:szCs w:val="24"/>
        </w:rPr>
        <w:t xml:space="preserve"> 2008; </w:t>
      </w:r>
      <w:r w:rsidRPr="008619FD">
        <w:rPr>
          <w:rFonts w:ascii="Book Antiqua" w:eastAsia="宋体" w:hAnsi="Book Antiqua" w:cs="宋体"/>
          <w:b/>
          <w:bCs/>
          <w:sz w:val="24"/>
          <w:szCs w:val="24"/>
        </w:rPr>
        <w:t>2</w:t>
      </w:r>
      <w:r w:rsidRPr="008619FD">
        <w:rPr>
          <w:rFonts w:ascii="Book Antiqua" w:eastAsia="宋体" w:hAnsi="Book Antiqua" w:cs="宋体"/>
          <w:sz w:val="24"/>
          <w:szCs w:val="24"/>
        </w:rPr>
        <w:t>: 437-447 [PMID: 18462694 DOI: 10.1016/j.stem.2008.03.021]</w:t>
      </w:r>
    </w:p>
    <w:p w14:paraId="371F3974"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3 </w:t>
      </w:r>
      <w:r w:rsidRPr="008619FD">
        <w:rPr>
          <w:rFonts w:ascii="Book Antiqua" w:eastAsia="宋体" w:hAnsi="Book Antiqua" w:cs="宋体"/>
          <w:b/>
          <w:bCs/>
          <w:sz w:val="24"/>
          <w:szCs w:val="24"/>
        </w:rPr>
        <w:t>Hawkins RD</w:t>
      </w:r>
      <w:r w:rsidRPr="008619FD">
        <w:rPr>
          <w:rFonts w:ascii="Book Antiqua" w:eastAsia="宋体" w:hAnsi="Book Antiqua" w:cs="宋体"/>
          <w:sz w:val="24"/>
          <w:szCs w:val="24"/>
        </w:rPr>
        <w:t xml:space="preserve">, Hon GC, Lee LK, Ngo Q, Lister R, </w:t>
      </w:r>
      <w:proofErr w:type="spellStart"/>
      <w:r w:rsidRPr="008619FD">
        <w:rPr>
          <w:rFonts w:ascii="Book Antiqua" w:eastAsia="宋体" w:hAnsi="Book Antiqua" w:cs="宋体"/>
          <w:sz w:val="24"/>
          <w:szCs w:val="24"/>
        </w:rPr>
        <w:t>Pelizzola</w:t>
      </w:r>
      <w:proofErr w:type="spellEnd"/>
      <w:r w:rsidRPr="008619FD">
        <w:rPr>
          <w:rFonts w:ascii="Book Antiqua" w:eastAsia="宋体" w:hAnsi="Book Antiqua" w:cs="宋体"/>
          <w:sz w:val="24"/>
          <w:szCs w:val="24"/>
        </w:rPr>
        <w:t xml:space="preserve"> M, </w:t>
      </w:r>
      <w:proofErr w:type="spellStart"/>
      <w:r w:rsidRPr="008619FD">
        <w:rPr>
          <w:rFonts w:ascii="Book Antiqua" w:eastAsia="宋体" w:hAnsi="Book Antiqua" w:cs="宋体"/>
          <w:sz w:val="24"/>
          <w:szCs w:val="24"/>
        </w:rPr>
        <w:t>Edsall</w:t>
      </w:r>
      <w:proofErr w:type="spellEnd"/>
      <w:r w:rsidRPr="008619FD">
        <w:rPr>
          <w:rFonts w:ascii="Book Antiqua" w:eastAsia="宋体" w:hAnsi="Book Antiqua" w:cs="宋体"/>
          <w:sz w:val="24"/>
          <w:szCs w:val="24"/>
        </w:rPr>
        <w:t xml:space="preserve"> LE, </w:t>
      </w:r>
      <w:proofErr w:type="spellStart"/>
      <w:r w:rsidRPr="008619FD">
        <w:rPr>
          <w:rFonts w:ascii="Book Antiqua" w:eastAsia="宋体" w:hAnsi="Book Antiqua" w:cs="宋体"/>
          <w:sz w:val="24"/>
          <w:szCs w:val="24"/>
        </w:rPr>
        <w:t>Kuan</w:t>
      </w:r>
      <w:proofErr w:type="spellEnd"/>
      <w:r w:rsidRPr="008619FD">
        <w:rPr>
          <w:rFonts w:ascii="Book Antiqua" w:eastAsia="宋体" w:hAnsi="Book Antiqua" w:cs="宋体"/>
          <w:sz w:val="24"/>
          <w:szCs w:val="24"/>
        </w:rPr>
        <w:t xml:space="preserve"> S, </w:t>
      </w:r>
      <w:proofErr w:type="spellStart"/>
      <w:r w:rsidRPr="008619FD">
        <w:rPr>
          <w:rFonts w:ascii="Book Antiqua" w:eastAsia="宋体" w:hAnsi="Book Antiqua" w:cs="宋体"/>
          <w:sz w:val="24"/>
          <w:szCs w:val="24"/>
        </w:rPr>
        <w:t>Luu</w:t>
      </w:r>
      <w:proofErr w:type="spellEnd"/>
      <w:r w:rsidRPr="008619FD">
        <w:rPr>
          <w:rFonts w:ascii="Book Antiqua" w:eastAsia="宋体" w:hAnsi="Book Antiqua" w:cs="宋体"/>
          <w:sz w:val="24"/>
          <w:szCs w:val="24"/>
        </w:rPr>
        <w:t xml:space="preserve"> Y, </w:t>
      </w:r>
      <w:proofErr w:type="spellStart"/>
      <w:r w:rsidRPr="008619FD">
        <w:rPr>
          <w:rFonts w:ascii="Book Antiqua" w:eastAsia="宋体" w:hAnsi="Book Antiqua" w:cs="宋体"/>
          <w:sz w:val="24"/>
          <w:szCs w:val="24"/>
        </w:rPr>
        <w:t>Klugman</w:t>
      </w:r>
      <w:proofErr w:type="spellEnd"/>
      <w:r w:rsidRPr="008619FD">
        <w:rPr>
          <w:rFonts w:ascii="Book Antiqua" w:eastAsia="宋体" w:hAnsi="Book Antiqua" w:cs="宋体"/>
          <w:sz w:val="24"/>
          <w:szCs w:val="24"/>
        </w:rPr>
        <w:t xml:space="preserve"> S, </w:t>
      </w:r>
      <w:proofErr w:type="spellStart"/>
      <w:r w:rsidRPr="008619FD">
        <w:rPr>
          <w:rFonts w:ascii="Book Antiqua" w:eastAsia="宋体" w:hAnsi="Book Antiqua" w:cs="宋体"/>
          <w:sz w:val="24"/>
          <w:szCs w:val="24"/>
        </w:rPr>
        <w:t>Antosiewicz</w:t>
      </w:r>
      <w:proofErr w:type="spellEnd"/>
      <w:r w:rsidRPr="008619FD">
        <w:rPr>
          <w:rFonts w:ascii="Book Antiqua" w:eastAsia="宋体" w:hAnsi="Book Antiqua" w:cs="宋体"/>
          <w:sz w:val="24"/>
          <w:szCs w:val="24"/>
        </w:rPr>
        <w:t xml:space="preserve">-Bourget J, Ye Z, Espinoza C, </w:t>
      </w:r>
      <w:proofErr w:type="spellStart"/>
      <w:r w:rsidRPr="008619FD">
        <w:rPr>
          <w:rFonts w:ascii="Book Antiqua" w:eastAsia="宋体" w:hAnsi="Book Antiqua" w:cs="宋体"/>
          <w:sz w:val="24"/>
          <w:szCs w:val="24"/>
        </w:rPr>
        <w:t>Agarwahl</w:t>
      </w:r>
      <w:proofErr w:type="spellEnd"/>
      <w:r w:rsidRPr="008619FD">
        <w:rPr>
          <w:rFonts w:ascii="Book Antiqua" w:eastAsia="宋体" w:hAnsi="Book Antiqua" w:cs="宋体"/>
          <w:sz w:val="24"/>
          <w:szCs w:val="24"/>
        </w:rPr>
        <w:t xml:space="preserve"> S, </w:t>
      </w:r>
      <w:proofErr w:type="spellStart"/>
      <w:r w:rsidRPr="008619FD">
        <w:rPr>
          <w:rFonts w:ascii="Book Antiqua" w:eastAsia="宋体" w:hAnsi="Book Antiqua" w:cs="宋体"/>
          <w:sz w:val="24"/>
          <w:szCs w:val="24"/>
        </w:rPr>
        <w:t>Shen</w:t>
      </w:r>
      <w:proofErr w:type="spellEnd"/>
      <w:r w:rsidRPr="008619FD">
        <w:rPr>
          <w:rFonts w:ascii="Book Antiqua" w:eastAsia="宋体" w:hAnsi="Book Antiqua" w:cs="宋体"/>
          <w:sz w:val="24"/>
          <w:szCs w:val="24"/>
        </w:rPr>
        <w:t xml:space="preserve"> L, </w:t>
      </w:r>
      <w:proofErr w:type="spellStart"/>
      <w:r w:rsidRPr="008619FD">
        <w:rPr>
          <w:rFonts w:ascii="Book Antiqua" w:eastAsia="宋体" w:hAnsi="Book Antiqua" w:cs="宋体"/>
          <w:sz w:val="24"/>
          <w:szCs w:val="24"/>
        </w:rPr>
        <w:t>Ruotti</w:t>
      </w:r>
      <w:proofErr w:type="spellEnd"/>
      <w:r w:rsidRPr="008619FD">
        <w:rPr>
          <w:rFonts w:ascii="Book Antiqua" w:eastAsia="宋体" w:hAnsi="Book Antiqua" w:cs="宋体"/>
          <w:sz w:val="24"/>
          <w:szCs w:val="24"/>
        </w:rPr>
        <w:t xml:space="preserve"> V, Wang W, Stewart R, Thomson JA, </w:t>
      </w:r>
      <w:proofErr w:type="spellStart"/>
      <w:r w:rsidRPr="008619FD">
        <w:rPr>
          <w:rFonts w:ascii="Book Antiqua" w:eastAsia="宋体" w:hAnsi="Book Antiqua" w:cs="宋体"/>
          <w:sz w:val="24"/>
          <w:szCs w:val="24"/>
        </w:rPr>
        <w:t>Ecker</w:t>
      </w:r>
      <w:proofErr w:type="spellEnd"/>
      <w:r w:rsidRPr="008619FD">
        <w:rPr>
          <w:rFonts w:ascii="Book Antiqua" w:eastAsia="宋体" w:hAnsi="Book Antiqua" w:cs="宋体"/>
          <w:sz w:val="24"/>
          <w:szCs w:val="24"/>
        </w:rPr>
        <w:t xml:space="preserve"> JR, </w:t>
      </w:r>
      <w:proofErr w:type="spellStart"/>
      <w:r w:rsidRPr="008619FD">
        <w:rPr>
          <w:rFonts w:ascii="Book Antiqua" w:eastAsia="宋体" w:hAnsi="Book Antiqua" w:cs="宋体"/>
          <w:sz w:val="24"/>
          <w:szCs w:val="24"/>
        </w:rPr>
        <w:t>Ren</w:t>
      </w:r>
      <w:proofErr w:type="spellEnd"/>
      <w:r w:rsidRPr="008619FD">
        <w:rPr>
          <w:rFonts w:ascii="Book Antiqua" w:eastAsia="宋体" w:hAnsi="Book Antiqua" w:cs="宋体"/>
          <w:sz w:val="24"/>
          <w:szCs w:val="24"/>
        </w:rPr>
        <w:t xml:space="preserve"> B. Distinct </w:t>
      </w:r>
      <w:proofErr w:type="spellStart"/>
      <w:r w:rsidRPr="008619FD">
        <w:rPr>
          <w:rFonts w:ascii="Book Antiqua" w:eastAsia="宋体" w:hAnsi="Book Antiqua" w:cs="宋体"/>
          <w:sz w:val="24"/>
          <w:szCs w:val="24"/>
        </w:rPr>
        <w:t>epigenomic</w:t>
      </w:r>
      <w:proofErr w:type="spellEnd"/>
      <w:r w:rsidRPr="008619FD">
        <w:rPr>
          <w:rFonts w:ascii="Book Antiqua" w:eastAsia="宋体" w:hAnsi="Book Antiqua" w:cs="宋体"/>
          <w:sz w:val="24"/>
          <w:szCs w:val="24"/>
        </w:rPr>
        <w:t xml:space="preserve"> landscapes of pluripotent and lineage-committed human cells. </w:t>
      </w:r>
      <w:r w:rsidRPr="008619FD">
        <w:rPr>
          <w:rFonts w:ascii="Book Antiqua" w:eastAsia="宋体" w:hAnsi="Book Antiqua" w:cs="宋体"/>
          <w:i/>
          <w:iCs/>
          <w:sz w:val="24"/>
          <w:szCs w:val="24"/>
        </w:rPr>
        <w:t>Cell Stem Cell</w:t>
      </w:r>
      <w:r w:rsidRPr="008619FD">
        <w:rPr>
          <w:rFonts w:ascii="Book Antiqua" w:eastAsia="宋体" w:hAnsi="Book Antiqua" w:cs="宋体"/>
          <w:sz w:val="24"/>
          <w:szCs w:val="24"/>
        </w:rPr>
        <w:t xml:space="preserve"> 2010; </w:t>
      </w:r>
      <w:r w:rsidRPr="008619FD">
        <w:rPr>
          <w:rFonts w:ascii="Book Antiqua" w:eastAsia="宋体" w:hAnsi="Book Antiqua" w:cs="宋体"/>
          <w:b/>
          <w:bCs/>
          <w:sz w:val="24"/>
          <w:szCs w:val="24"/>
        </w:rPr>
        <w:t>6</w:t>
      </w:r>
      <w:r w:rsidRPr="008619FD">
        <w:rPr>
          <w:rFonts w:ascii="Book Antiqua" w:eastAsia="宋体" w:hAnsi="Book Antiqua" w:cs="宋体"/>
          <w:sz w:val="24"/>
          <w:szCs w:val="24"/>
        </w:rPr>
        <w:t>: 479-491 [PMID: 20452322 DOI: 10.1016/j.stem.2010.03.018]</w:t>
      </w:r>
    </w:p>
    <w:p w14:paraId="43EBE30B"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4 </w:t>
      </w:r>
      <w:proofErr w:type="spellStart"/>
      <w:r w:rsidRPr="008619FD">
        <w:rPr>
          <w:rFonts w:ascii="Book Antiqua" w:eastAsia="宋体" w:hAnsi="Book Antiqua" w:cs="宋体"/>
          <w:b/>
          <w:bCs/>
          <w:sz w:val="24"/>
          <w:szCs w:val="24"/>
        </w:rPr>
        <w:t>Banáth</w:t>
      </w:r>
      <w:proofErr w:type="spellEnd"/>
      <w:r w:rsidRPr="008619FD">
        <w:rPr>
          <w:rFonts w:ascii="Book Antiqua" w:eastAsia="宋体" w:hAnsi="Book Antiqua" w:cs="宋体"/>
          <w:b/>
          <w:bCs/>
          <w:sz w:val="24"/>
          <w:szCs w:val="24"/>
        </w:rPr>
        <w:t xml:space="preserve"> JP</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Bañuelos</w:t>
      </w:r>
      <w:proofErr w:type="spellEnd"/>
      <w:r w:rsidRPr="008619FD">
        <w:rPr>
          <w:rFonts w:ascii="Book Antiqua" w:eastAsia="宋体" w:hAnsi="Book Antiqua" w:cs="宋体"/>
          <w:sz w:val="24"/>
          <w:szCs w:val="24"/>
        </w:rPr>
        <w:t xml:space="preserve"> CA, </w:t>
      </w:r>
      <w:proofErr w:type="spellStart"/>
      <w:r w:rsidRPr="008619FD">
        <w:rPr>
          <w:rFonts w:ascii="Book Antiqua" w:eastAsia="宋体" w:hAnsi="Book Antiqua" w:cs="宋体"/>
          <w:sz w:val="24"/>
          <w:szCs w:val="24"/>
        </w:rPr>
        <w:t>Klokov</w:t>
      </w:r>
      <w:proofErr w:type="spellEnd"/>
      <w:r w:rsidRPr="008619FD">
        <w:rPr>
          <w:rFonts w:ascii="Book Antiqua" w:eastAsia="宋体" w:hAnsi="Book Antiqua" w:cs="宋体"/>
          <w:sz w:val="24"/>
          <w:szCs w:val="24"/>
        </w:rPr>
        <w:t xml:space="preserve"> D, </w:t>
      </w:r>
      <w:proofErr w:type="spellStart"/>
      <w:r w:rsidRPr="008619FD">
        <w:rPr>
          <w:rFonts w:ascii="Book Antiqua" w:eastAsia="宋体" w:hAnsi="Book Antiqua" w:cs="宋体"/>
          <w:sz w:val="24"/>
          <w:szCs w:val="24"/>
        </w:rPr>
        <w:t>MacPhail</w:t>
      </w:r>
      <w:proofErr w:type="spellEnd"/>
      <w:r w:rsidRPr="008619FD">
        <w:rPr>
          <w:rFonts w:ascii="Book Antiqua" w:eastAsia="宋体" w:hAnsi="Book Antiqua" w:cs="宋体"/>
          <w:sz w:val="24"/>
          <w:szCs w:val="24"/>
        </w:rPr>
        <w:t xml:space="preserve"> SM, </w:t>
      </w:r>
      <w:proofErr w:type="spellStart"/>
      <w:r w:rsidRPr="008619FD">
        <w:rPr>
          <w:rFonts w:ascii="Book Antiqua" w:eastAsia="宋体" w:hAnsi="Book Antiqua" w:cs="宋体"/>
          <w:sz w:val="24"/>
          <w:szCs w:val="24"/>
        </w:rPr>
        <w:t>Lansdorp</w:t>
      </w:r>
      <w:proofErr w:type="spellEnd"/>
      <w:r w:rsidRPr="008619FD">
        <w:rPr>
          <w:rFonts w:ascii="Book Antiqua" w:eastAsia="宋体" w:hAnsi="Book Antiqua" w:cs="宋体"/>
          <w:sz w:val="24"/>
          <w:szCs w:val="24"/>
        </w:rPr>
        <w:t xml:space="preserve"> PM, Olive PL. Explanation for excessive DNA single-strand breaks and endogenous repair foci in pluripotent mouse embryonic stem cells. </w:t>
      </w:r>
      <w:proofErr w:type="spellStart"/>
      <w:r w:rsidRPr="008619FD">
        <w:rPr>
          <w:rFonts w:ascii="Book Antiqua" w:eastAsia="宋体" w:hAnsi="Book Antiqua" w:cs="宋体"/>
          <w:i/>
          <w:iCs/>
          <w:sz w:val="24"/>
          <w:szCs w:val="24"/>
        </w:rPr>
        <w:t>Exp</w:t>
      </w:r>
      <w:proofErr w:type="spellEnd"/>
      <w:r w:rsidRPr="008619FD">
        <w:rPr>
          <w:rFonts w:ascii="Book Antiqua" w:eastAsia="宋体" w:hAnsi="Book Antiqua" w:cs="宋体"/>
          <w:i/>
          <w:iCs/>
          <w:sz w:val="24"/>
          <w:szCs w:val="24"/>
        </w:rPr>
        <w:t xml:space="preserve"> Cell Res</w:t>
      </w:r>
      <w:r w:rsidRPr="008619FD">
        <w:rPr>
          <w:rFonts w:ascii="Book Antiqua" w:eastAsia="宋体" w:hAnsi="Book Antiqua" w:cs="宋体"/>
          <w:sz w:val="24"/>
          <w:szCs w:val="24"/>
        </w:rPr>
        <w:t xml:space="preserve"> 2009; </w:t>
      </w:r>
      <w:r w:rsidRPr="008619FD">
        <w:rPr>
          <w:rFonts w:ascii="Book Antiqua" w:eastAsia="宋体" w:hAnsi="Book Antiqua" w:cs="宋体"/>
          <w:b/>
          <w:bCs/>
          <w:sz w:val="24"/>
          <w:szCs w:val="24"/>
        </w:rPr>
        <w:t>315</w:t>
      </w:r>
      <w:r w:rsidRPr="008619FD">
        <w:rPr>
          <w:rFonts w:ascii="Book Antiqua" w:eastAsia="宋体" w:hAnsi="Book Antiqua" w:cs="宋体"/>
          <w:sz w:val="24"/>
          <w:szCs w:val="24"/>
        </w:rPr>
        <w:t>: 1505-1520 [PMID: 19154734 DOI: 10.1016/j.yexcr.2008.12.007]</w:t>
      </w:r>
    </w:p>
    <w:p w14:paraId="4B71F6E9"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5 </w:t>
      </w:r>
      <w:proofErr w:type="spellStart"/>
      <w:r w:rsidRPr="008619FD">
        <w:rPr>
          <w:rFonts w:ascii="Book Antiqua" w:eastAsia="宋体" w:hAnsi="Book Antiqua" w:cs="宋体"/>
          <w:b/>
          <w:bCs/>
          <w:sz w:val="24"/>
          <w:szCs w:val="24"/>
        </w:rPr>
        <w:t>Murga</w:t>
      </w:r>
      <w:proofErr w:type="spellEnd"/>
      <w:r w:rsidRPr="008619FD">
        <w:rPr>
          <w:rFonts w:ascii="Book Antiqua" w:eastAsia="宋体" w:hAnsi="Book Antiqua" w:cs="宋体"/>
          <w:b/>
          <w:bCs/>
          <w:sz w:val="24"/>
          <w:szCs w:val="24"/>
        </w:rPr>
        <w:t xml:space="preserve"> M</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Jaco</w:t>
      </w:r>
      <w:proofErr w:type="spellEnd"/>
      <w:r w:rsidRPr="008619FD">
        <w:rPr>
          <w:rFonts w:ascii="Book Antiqua" w:eastAsia="宋体" w:hAnsi="Book Antiqua" w:cs="宋体"/>
          <w:sz w:val="24"/>
          <w:szCs w:val="24"/>
        </w:rPr>
        <w:t xml:space="preserve"> I, Fan Y, Soria R, Martinez-Pastor B, </w:t>
      </w:r>
      <w:proofErr w:type="spellStart"/>
      <w:r w:rsidRPr="008619FD">
        <w:rPr>
          <w:rFonts w:ascii="Book Antiqua" w:eastAsia="宋体" w:hAnsi="Book Antiqua" w:cs="宋体"/>
          <w:sz w:val="24"/>
          <w:szCs w:val="24"/>
        </w:rPr>
        <w:t>Cuadrado</w:t>
      </w:r>
      <w:proofErr w:type="spellEnd"/>
      <w:r w:rsidRPr="008619FD">
        <w:rPr>
          <w:rFonts w:ascii="Book Antiqua" w:eastAsia="宋体" w:hAnsi="Book Antiqua" w:cs="宋体"/>
          <w:sz w:val="24"/>
          <w:szCs w:val="24"/>
        </w:rPr>
        <w:t xml:space="preserve"> M, Yang SM, </w:t>
      </w:r>
      <w:proofErr w:type="spellStart"/>
      <w:r w:rsidRPr="008619FD">
        <w:rPr>
          <w:rFonts w:ascii="Book Antiqua" w:eastAsia="宋体" w:hAnsi="Book Antiqua" w:cs="宋体"/>
          <w:sz w:val="24"/>
          <w:szCs w:val="24"/>
        </w:rPr>
        <w:t>Blasco</w:t>
      </w:r>
      <w:proofErr w:type="spellEnd"/>
      <w:r w:rsidRPr="008619FD">
        <w:rPr>
          <w:rFonts w:ascii="Book Antiqua" w:eastAsia="宋体" w:hAnsi="Book Antiqua" w:cs="宋体"/>
          <w:sz w:val="24"/>
          <w:szCs w:val="24"/>
        </w:rPr>
        <w:t xml:space="preserve"> MA, </w:t>
      </w:r>
      <w:proofErr w:type="spellStart"/>
      <w:r w:rsidRPr="008619FD">
        <w:rPr>
          <w:rFonts w:ascii="Book Antiqua" w:eastAsia="宋体" w:hAnsi="Book Antiqua" w:cs="宋体"/>
          <w:sz w:val="24"/>
          <w:szCs w:val="24"/>
        </w:rPr>
        <w:t>Skoultchi</w:t>
      </w:r>
      <w:proofErr w:type="spellEnd"/>
      <w:r w:rsidRPr="008619FD">
        <w:rPr>
          <w:rFonts w:ascii="Book Antiqua" w:eastAsia="宋体" w:hAnsi="Book Antiqua" w:cs="宋体"/>
          <w:sz w:val="24"/>
          <w:szCs w:val="24"/>
        </w:rPr>
        <w:t xml:space="preserve"> AI, Fernandez-</w:t>
      </w:r>
      <w:proofErr w:type="spellStart"/>
      <w:r w:rsidRPr="008619FD">
        <w:rPr>
          <w:rFonts w:ascii="Book Antiqua" w:eastAsia="宋体" w:hAnsi="Book Antiqua" w:cs="宋体"/>
          <w:sz w:val="24"/>
          <w:szCs w:val="24"/>
        </w:rPr>
        <w:t>Capetillo</w:t>
      </w:r>
      <w:proofErr w:type="spellEnd"/>
      <w:r w:rsidRPr="008619FD">
        <w:rPr>
          <w:rFonts w:ascii="Book Antiqua" w:eastAsia="宋体" w:hAnsi="Book Antiqua" w:cs="宋体"/>
          <w:sz w:val="24"/>
          <w:szCs w:val="24"/>
        </w:rPr>
        <w:t xml:space="preserve"> O. Global chromatin compaction limits the </w:t>
      </w:r>
      <w:r w:rsidRPr="008619FD">
        <w:rPr>
          <w:rFonts w:ascii="Book Antiqua" w:eastAsia="宋体" w:hAnsi="Book Antiqua" w:cs="宋体"/>
          <w:sz w:val="24"/>
          <w:szCs w:val="24"/>
        </w:rPr>
        <w:lastRenderedPageBreak/>
        <w:t xml:space="preserve">strength of the DNA damage response. </w:t>
      </w:r>
      <w:r w:rsidRPr="008619FD">
        <w:rPr>
          <w:rFonts w:ascii="Book Antiqua" w:eastAsia="宋体" w:hAnsi="Book Antiqua" w:cs="宋体"/>
          <w:i/>
          <w:iCs/>
          <w:sz w:val="24"/>
          <w:szCs w:val="24"/>
        </w:rPr>
        <w:t xml:space="preserve">J Cell </w:t>
      </w:r>
      <w:proofErr w:type="spellStart"/>
      <w:r w:rsidRPr="008619FD">
        <w:rPr>
          <w:rFonts w:ascii="Book Antiqua" w:eastAsia="宋体" w:hAnsi="Book Antiqua" w:cs="宋体"/>
          <w:i/>
          <w:iCs/>
          <w:sz w:val="24"/>
          <w:szCs w:val="24"/>
        </w:rPr>
        <w:t>Biol</w:t>
      </w:r>
      <w:proofErr w:type="spellEnd"/>
      <w:r w:rsidRPr="008619FD">
        <w:rPr>
          <w:rFonts w:ascii="Book Antiqua" w:eastAsia="宋体" w:hAnsi="Book Antiqua" w:cs="宋体"/>
          <w:sz w:val="24"/>
          <w:szCs w:val="24"/>
        </w:rPr>
        <w:t xml:space="preserve"> 2007; </w:t>
      </w:r>
      <w:r w:rsidRPr="008619FD">
        <w:rPr>
          <w:rFonts w:ascii="Book Antiqua" w:eastAsia="宋体" w:hAnsi="Book Antiqua" w:cs="宋体"/>
          <w:b/>
          <w:bCs/>
          <w:sz w:val="24"/>
          <w:szCs w:val="24"/>
        </w:rPr>
        <w:t>178</w:t>
      </w:r>
      <w:r w:rsidRPr="008619FD">
        <w:rPr>
          <w:rFonts w:ascii="Book Antiqua" w:eastAsia="宋体" w:hAnsi="Book Antiqua" w:cs="宋体"/>
          <w:sz w:val="24"/>
          <w:szCs w:val="24"/>
        </w:rPr>
        <w:t>: 1101-1108 [PMID: 17893239 DOI: 10.1083/jcb.200704140]</w:t>
      </w:r>
    </w:p>
    <w:p w14:paraId="6E1A2148"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6 </w:t>
      </w:r>
      <w:proofErr w:type="spellStart"/>
      <w:r w:rsidRPr="008619FD">
        <w:rPr>
          <w:rFonts w:ascii="Book Antiqua" w:eastAsia="宋体" w:hAnsi="Book Antiqua" w:cs="宋体"/>
          <w:b/>
          <w:bCs/>
          <w:sz w:val="24"/>
          <w:szCs w:val="24"/>
        </w:rPr>
        <w:t>Momcilovic</w:t>
      </w:r>
      <w:proofErr w:type="spellEnd"/>
      <w:r w:rsidRPr="008619FD">
        <w:rPr>
          <w:rFonts w:ascii="Book Antiqua" w:eastAsia="宋体" w:hAnsi="Book Antiqua" w:cs="宋体"/>
          <w:b/>
          <w:bCs/>
          <w:sz w:val="24"/>
          <w:szCs w:val="24"/>
        </w:rPr>
        <w:t xml:space="preserve"> O</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Knobloch</w:t>
      </w:r>
      <w:proofErr w:type="spellEnd"/>
      <w:r w:rsidRPr="008619FD">
        <w:rPr>
          <w:rFonts w:ascii="Book Antiqua" w:eastAsia="宋体" w:hAnsi="Book Antiqua" w:cs="宋体"/>
          <w:sz w:val="24"/>
          <w:szCs w:val="24"/>
        </w:rPr>
        <w:t xml:space="preserve"> L, </w:t>
      </w:r>
      <w:proofErr w:type="spellStart"/>
      <w:r w:rsidRPr="008619FD">
        <w:rPr>
          <w:rFonts w:ascii="Book Antiqua" w:eastAsia="宋体" w:hAnsi="Book Antiqua" w:cs="宋体"/>
          <w:sz w:val="24"/>
          <w:szCs w:val="24"/>
        </w:rPr>
        <w:t>Fornsaglio</w:t>
      </w:r>
      <w:proofErr w:type="spellEnd"/>
      <w:r w:rsidRPr="008619FD">
        <w:rPr>
          <w:rFonts w:ascii="Book Antiqua" w:eastAsia="宋体" w:hAnsi="Book Antiqua" w:cs="宋体"/>
          <w:sz w:val="24"/>
          <w:szCs w:val="24"/>
        </w:rPr>
        <w:t xml:space="preserve"> J, </w:t>
      </w:r>
      <w:proofErr w:type="spellStart"/>
      <w:r w:rsidRPr="008619FD">
        <w:rPr>
          <w:rFonts w:ascii="Book Antiqua" w:eastAsia="宋体" w:hAnsi="Book Antiqua" w:cs="宋体"/>
          <w:sz w:val="24"/>
          <w:szCs w:val="24"/>
        </w:rPr>
        <w:t>Varum</w:t>
      </w:r>
      <w:proofErr w:type="spellEnd"/>
      <w:r w:rsidRPr="008619FD">
        <w:rPr>
          <w:rFonts w:ascii="Book Antiqua" w:eastAsia="宋体" w:hAnsi="Book Antiqua" w:cs="宋体"/>
          <w:sz w:val="24"/>
          <w:szCs w:val="24"/>
        </w:rPr>
        <w:t xml:space="preserve"> S, Easley C, </w:t>
      </w:r>
      <w:proofErr w:type="spellStart"/>
      <w:r w:rsidRPr="008619FD">
        <w:rPr>
          <w:rFonts w:ascii="Book Antiqua" w:eastAsia="宋体" w:hAnsi="Book Antiqua" w:cs="宋体"/>
          <w:sz w:val="24"/>
          <w:szCs w:val="24"/>
        </w:rPr>
        <w:t>Schatten</w:t>
      </w:r>
      <w:proofErr w:type="spellEnd"/>
      <w:r w:rsidRPr="008619FD">
        <w:rPr>
          <w:rFonts w:ascii="Book Antiqua" w:eastAsia="宋体" w:hAnsi="Book Antiqua" w:cs="宋体"/>
          <w:sz w:val="24"/>
          <w:szCs w:val="24"/>
        </w:rPr>
        <w:t xml:space="preserve"> G. DNA damage responses in human induced pluripotent stem cells and embryonic stem cells. </w:t>
      </w:r>
      <w:proofErr w:type="spellStart"/>
      <w:r w:rsidRPr="008619FD">
        <w:rPr>
          <w:rFonts w:ascii="Book Antiqua" w:eastAsia="宋体" w:hAnsi="Book Antiqua" w:cs="宋体"/>
          <w:i/>
          <w:iCs/>
          <w:sz w:val="24"/>
          <w:szCs w:val="24"/>
        </w:rPr>
        <w:t>PLoS</w:t>
      </w:r>
      <w:proofErr w:type="spellEnd"/>
      <w:r w:rsidRPr="008619FD">
        <w:rPr>
          <w:rFonts w:ascii="Book Antiqua" w:eastAsia="宋体" w:hAnsi="Book Antiqua" w:cs="宋体"/>
          <w:i/>
          <w:iCs/>
          <w:sz w:val="24"/>
          <w:szCs w:val="24"/>
        </w:rPr>
        <w:t xml:space="preserve"> One</w:t>
      </w:r>
      <w:r w:rsidRPr="008619FD">
        <w:rPr>
          <w:rFonts w:ascii="Book Antiqua" w:eastAsia="宋体" w:hAnsi="Book Antiqua" w:cs="宋体"/>
          <w:sz w:val="24"/>
          <w:szCs w:val="24"/>
        </w:rPr>
        <w:t xml:space="preserve"> 2010; </w:t>
      </w:r>
      <w:r w:rsidRPr="008619FD">
        <w:rPr>
          <w:rFonts w:ascii="Book Antiqua" w:eastAsia="宋体" w:hAnsi="Book Antiqua" w:cs="宋体"/>
          <w:b/>
          <w:bCs/>
          <w:sz w:val="24"/>
          <w:szCs w:val="24"/>
        </w:rPr>
        <w:t>5</w:t>
      </w:r>
      <w:r w:rsidRPr="008619FD">
        <w:rPr>
          <w:rFonts w:ascii="Book Antiqua" w:eastAsia="宋体" w:hAnsi="Book Antiqua" w:cs="宋体"/>
          <w:sz w:val="24"/>
          <w:szCs w:val="24"/>
        </w:rPr>
        <w:t>: e13410 [PMID: 20976220 DOI: 10.1371/journal.pone.0013410]</w:t>
      </w:r>
    </w:p>
    <w:p w14:paraId="7B7BC2C9"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7 </w:t>
      </w:r>
      <w:proofErr w:type="spellStart"/>
      <w:r w:rsidRPr="008619FD">
        <w:rPr>
          <w:rFonts w:ascii="Book Antiqua" w:eastAsia="宋体" w:hAnsi="Book Antiqua" w:cs="宋体"/>
          <w:b/>
          <w:bCs/>
          <w:sz w:val="24"/>
          <w:szCs w:val="24"/>
        </w:rPr>
        <w:t>Mohrin</w:t>
      </w:r>
      <w:proofErr w:type="spellEnd"/>
      <w:r w:rsidRPr="008619FD">
        <w:rPr>
          <w:rFonts w:ascii="Book Antiqua" w:eastAsia="宋体" w:hAnsi="Book Antiqua" w:cs="宋体"/>
          <w:b/>
          <w:bCs/>
          <w:sz w:val="24"/>
          <w:szCs w:val="24"/>
        </w:rPr>
        <w:t xml:space="preserve"> M</w:t>
      </w:r>
      <w:r w:rsidRPr="008619FD">
        <w:rPr>
          <w:rFonts w:ascii="Book Antiqua" w:eastAsia="宋体" w:hAnsi="Book Antiqua" w:cs="宋体"/>
          <w:sz w:val="24"/>
          <w:szCs w:val="24"/>
        </w:rPr>
        <w:t xml:space="preserve">, Bourke E, Alexander D, </w:t>
      </w:r>
      <w:proofErr w:type="spellStart"/>
      <w:r w:rsidRPr="008619FD">
        <w:rPr>
          <w:rFonts w:ascii="Book Antiqua" w:eastAsia="宋体" w:hAnsi="Book Antiqua" w:cs="宋体"/>
          <w:sz w:val="24"/>
          <w:szCs w:val="24"/>
        </w:rPr>
        <w:t>Warr</w:t>
      </w:r>
      <w:proofErr w:type="spellEnd"/>
      <w:r w:rsidRPr="008619FD">
        <w:rPr>
          <w:rFonts w:ascii="Book Antiqua" w:eastAsia="宋体" w:hAnsi="Book Antiqua" w:cs="宋体"/>
          <w:sz w:val="24"/>
          <w:szCs w:val="24"/>
        </w:rPr>
        <w:t xml:space="preserve"> MR, Barry-</w:t>
      </w:r>
      <w:proofErr w:type="spellStart"/>
      <w:r w:rsidRPr="008619FD">
        <w:rPr>
          <w:rFonts w:ascii="Book Antiqua" w:eastAsia="宋体" w:hAnsi="Book Antiqua" w:cs="宋体"/>
          <w:sz w:val="24"/>
          <w:szCs w:val="24"/>
        </w:rPr>
        <w:t>Holson</w:t>
      </w:r>
      <w:proofErr w:type="spellEnd"/>
      <w:r w:rsidRPr="008619FD">
        <w:rPr>
          <w:rFonts w:ascii="Book Antiqua" w:eastAsia="宋体" w:hAnsi="Book Antiqua" w:cs="宋体"/>
          <w:sz w:val="24"/>
          <w:szCs w:val="24"/>
        </w:rPr>
        <w:t xml:space="preserve"> K, Le Beau MM, Morrison CG, </w:t>
      </w:r>
      <w:proofErr w:type="spellStart"/>
      <w:r w:rsidRPr="008619FD">
        <w:rPr>
          <w:rFonts w:ascii="Book Antiqua" w:eastAsia="宋体" w:hAnsi="Book Antiqua" w:cs="宋体"/>
          <w:sz w:val="24"/>
          <w:szCs w:val="24"/>
        </w:rPr>
        <w:t>Passegué</w:t>
      </w:r>
      <w:proofErr w:type="spellEnd"/>
      <w:r w:rsidRPr="008619FD">
        <w:rPr>
          <w:rFonts w:ascii="Book Antiqua" w:eastAsia="宋体" w:hAnsi="Book Antiqua" w:cs="宋体"/>
          <w:sz w:val="24"/>
          <w:szCs w:val="24"/>
        </w:rPr>
        <w:t xml:space="preserve"> E. Hematopoietic stem cell quiescence promotes error-prone DNA repair and mutagenesis. </w:t>
      </w:r>
      <w:r w:rsidRPr="008619FD">
        <w:rPr>
          <w:rFonts w:ascii="Book Antiqua" w:eastAsia="宋体" w:hAnsi="Book Antiqua" w:cs="宋体"/>
          <w:i/>
          <w:iCs/>
          <w:sz w:val="24"/>
          <w:szCs w:val="24"/>
        </w:rPr>
        <w:t>Cell Stem Cell</w:t>
      </w:r>
      <w:r w:rsidRPr="008619FD">
        <w:rPr>
          <w:rFonts w:ascii="Book Antiqua" w:eastAsia="宋体" w:hAnsi="Book Antiqua" w:cs="宋体"/>
          <w:sz w:val="24"/>
          <w:szCs w:val="24"/>
        </w:rPr>
        <w:t xml:space="preserve"> 2010; </w:t>
      </w:r>
      <w:r w:rsidRPr="008619FD">
        <w:rPr>
          <w:rFonts w:ascii="Book Antiqua" w:eastAsia="宋体" w:hAnsi="Book Antiqua" w:cs="宋体"/>
          <w:b/>
          <w:bCs/>
          <w:sz w:val="24"/>
          <w:szCs w:val="24"/>
        </w:rPr>
        <w:t>7</w:t>
      </w:r>
      <w:r w:rsidRPr="008619FD">
        <w:rPr>
          <w:rFonts w:ascii="Book Antiqua" w:eastAsia="宋体" w:hAnsi="Book Antiqua" w:cs="宋体"/>
          <w:sz w:val="24"/>
          <w:szCs w:val="24"/>
        </w:rPr>
        <w:t>: 174-185 [PMID: 20619762 DOI: 10.1016/j.stem.2010.06.014]</w:t>
      </w:r>
    </w:p>
    <w:p w14:paraId="55EC8DFB"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8 </w:t>
      </w:r>
      <w:r w:rsidRPr="008619FD">
        <w:rPr>
          <w:rFonts w:ascii="Book Antiqua" w:eastAsia="宋体" w:hAnsi="Book Antiqua" w:cs="宋体"/>
          <w:b/>
          <w:bCs/>
          <w:sz w:val="24"/>
          <w:szCs w:val="24"/>
        </w:rPr>
        <w:t>Pearl LH</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Schierz</w:t>
      </w:r>
      <w:proofErr w:type="spellEnd"/>
      <w:r w:rsidRPr="008619FD">
        <w:rPr>
          <w:rFonts w:ascii="Book Antiqua" w:eastAsia="宋体" w:hAnsi="Book Antiqua" w:cs="宋体"/>
          <w:sz w:val="24"/>
          <w:szCs w:val="24"/>
        </w:rPr>
        <w:t xml:space="preserve"> AC, Ward SE, Al-</w:t>
      </w:r>
      <w:proofErr w:type="spellStart"/>
      <w:r w:rsidRPr="008619FD">
        <w:rPr>
          <w:rFonts w:ascii="Book Antiqua" w:eastAsia="宋体" w:hAnsi="Book Antiqua" w:cs="宋体"/>
          <w:sz w:val="24"/>
          <w:szCs w:val="24"/>
        </w:rPr>
        <w:t>Lazikani</w:t>
      </w:r>
      <w:proofErr w:type="spellEnd"/>
      <w:r w:rsidRPr="008619FD">
        <w:rPr>
          <w:rFonts w:ascii="Book Antiqua" w:eastAsia="宋体" w:hAnsi="Book Antiqua" w:cs="宋体"/>
          <w:sz w:val="24"/>
          <w:szCs w:val="24"/>
        </w:rPr>
        <w:t xml:space="preserve"> B, Pearl FM. Therapeutic opportunities within the DNA damage response. </w:t>
      </w:r>
      <w:r w:rsidRPr="008619FD">
        <w:rPr>
          <w:rFonts w:ascii="Book Antiqua" w:eastAsia="宋体" w:hAnsi="Book Antiqua" w:cs="宋体"/>
          <w:i/>
          <w:iCs/>
          <w:sz w:val="24"/>
          <w:szCs w:val="24"/>
        </w:rPr>
        <w:t>Nat Rev Cancer</w:t>
      </w:r>
      <w:r w:rsidRPr="008619FD">
        <w:rPr>
          <w:rFonts w:ascii="Book Antiqua" w:eastAsia="宋体" w:hAnsi="Book Antiqua" w:cs="宋体"/>
          <w:sz w:val="24"/>
          <w:szCs w:val="24"/>
        </w:rPr>
        <w:t xml:space="preserve"> 2015; </w:t>
      </w:r>
      <w:r w:rsidRPr="008619FD">
        <w:rPr>
          <w:rFonts w:ascii="Book Antiqua" w:eastAsia="宋体" w:hAnsi="Book Antiqua" w:cs="宋体"/>
          <w:b/>
          <w:bCs/>
          <w:sz w:val="24"/>
          <w:szCs w:val="24"/>
        </w:rPr>
        <w:t>15</w:t>
      </w:r>
      <w:r w:rsidRPr="008619FD">
        <w:rPr>
          <w:rFonts w:ascii="Book Antiqua" w:eastAsia="宋体" w:hAnsi="Book Antiqua" w:cs="宋体"/>
          <w:sz w:val="24"/>
          <w:szCs w:val="24"/>
        </w:rPr>
        <w:t>: 166-180 [PMID: 25709118 DOI: 10.1038/nrc3891]</w:t>
      </w:r>
    </w:p>
    <w:p w14:paraId="6F0FC4DA"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59 </w:t>
      </w:r>
      <w:r w:rsidRPr="008619FD">
        <w:rPr>
          <w:rFonts w:ascii="Book Antiqua" w:eastAsia="宋体" w:hAnsi="Book Antiqua" w:cs="宋体"/>
          <w:b/>
          <w:bCs/>
          <w:sz w:val="24"/>
          <w:szCs w:val="24"/>
        </w:rPr>
        <w:t>Vogelstein B</w:t>
      </w:r>
      <w:r w:rsidRPr="008619FD">
        <w:rPr>
          <w:rFonts w:ascii="Book Antiqua" w:eastAsia="宋体" w:hAnsi="Book Antiqua" w:cs="宋体"/>
          <w:sz w:val="24"/>
          <w:szCs w:val="24"/>
        </w:rPr>
        <w:t xml:space="preserve">, Papadopoulos N, </w:t>
      </w:r>
      <w:proofErr w:type="spellStart"/>
      <w:r w:rsidRPr="008619FD">
        <w:rPr>
          <w:rFonts w:ascii="Book Antiqua" w:eastAsia="宋体" w:hAnsi="Book Antiqua" w:cs="宋体"/>
          <w:sz w:val="24"/>
          <w:szCs w:val="24"/>
        </w:rPr>
        <w:t>Velculescu</w:t>
      </w:r>
      <w:proofErr w:type="spellEnd"/>
      <w:r w:rsidRPr="008619FD">
        <w:rPr>
          <w:rFonts w:ascii="Book Antiqua" w:eastAsia="宋体" w:hAnsi="Book Antiqua" w:cs="宋体"/>
          <w:sz w:val="24"/>
          <w:szCs w:val="24"/>
        </w:rPr>
        <w:t xml:space="preserve"> VE, Zhou S, Diaz LA, </w:t>
      </w:r>
      <w:proofErr w:type="spellStart"/>
      <w:r w:rsidRPr="008619FD">
        <w:rPr>
          <w:rFonts w:ascii="Book Antiqua" w:eastAsia="宋体" w:hAnsi="Book Antiqua" w:cs="宋体"/>
          <w:sz w:val="24"/>
          <w:szCs w:val="24"/>
        </w:rPr>
        <w:t>Kinzler</w:t>
      </w:r>
      <w:proofErr w:type="spellEnd"/>
      <w:r w:rsidRPr="008619FD">
        <w:rPr>
          <w:rFonts w:ascii="Book Antiqua" w:eastAsia="宋体" w:hAnsi="Book Antiqua" w:cs="宋体"/>
          <w:sz w:val="24"/>
          <w:szCs w:val="24"/>
        </w:rPr>
        <w:t xml:space="preserve"> KW. </w:t>
      </w:r>
      <w:proofErr w:type="gramStart"/>
      <w:r w:rsidRPr="008619FD">
        <w:rPr>
          <w:rFonts w:ascii="Book Antiqua" w:eastAsia="宋体" w:hAnsi="Book Antiqua" w:cs="宋体"/>
          <w:sz w:val="24"/>
          <w:szCs w:val="24"/>
        </w:rPr>
        <w:t>Cancer genome landscapes.</w:t>
      </w:r>
      <w:proofErr w:type="gramEnd"/>
      <w:r w:rsidRPr="008619FD">
        <w:rPr>
          <w:rFonts w:ascii="Book Antiqua" w:eastAsia="宋体" w:hAnsi="Book Antiqua" w:cs="宋体"/>
          <w:sz w:val="24"/>
          <w:szCs w:val="24"/>
        </w:rPr>
        <w:t xml:space="preserve"> </w:t>
      </w:r>
      <w:r w:rsidRPr="008619FD">
        <w:rPr>
          <w:rFonts w:ascii="Book Antiqua" w:eastAsia="宋体" w:hAnsi="Book Antiqua" w:cs="宋体"/>
          <w:i/>
          <w:iCs/>
          <w:sz w:val="24"/>
          <w:szCs w:val="24"/>
        </w:rPr>
        <w:t>Science</w:t>
      </w:r>
      <w:r w:rsidRPr="008619FD">
        <w:rPr>
          <w:rFonts w:ascii="Book Antiqua" w:eastAsia="宋体" w:hAnsi="Book Antiqua" w:cs="宋体"/>
          <w:sz w:val="24"/>
          <w:szCs w:val="24"/>
        </w:rPr>
        <w:t xml:space="preserve"> 2013; </w:t>
      </w:r>
      <w:r w:rsidRPr="008619FD">
        <w:rPr>
          <w:rFonts w:ascii="Book Antiqua" w:eastAsia="宋体" w:hAnsi="Book Antiqua" w:cs="宋体"/>
          <w:b/>
          <w:bCs/>
          <w:sz w:val="24"/>
          <w:szCs w:val="24"/>
        </w:rPr>
        <w:t>339</w:t>
      </w:r>
      <w:r w:rsidRPr="008619FD">
        <w:rPr>
          <w:rFonts w:ascii="Book Antiqua" w:eastAsia="宋体" w:hAnsi="Book Antiqua" w:cs="宋体"/>
          <w:sz w:val="24"/>
          <w:szCs w:val="24"/>
        </w:rPr>
        <w:t>: 1546-1558 [PMID: 23539594 DOI: 10.1126/science.1235122]</w:t>
      </w:r>
    </w:p>
    <w:p w14:paraId="4AFFC3E6" w14:textId="77777777" w:rsidR="006B7F4A" w:rsidRPr="008619FD" w:rsidRDefault="006B7F4A" w:rsidP="000471E2">
      <w:pPr>
        <w:spacing w:line="360" w:lineRule="auto"/>
        <w:rPr>
          <w:rFonts w:ascii="Book Antiqua" w:eastAsia="宋体" w:hAnsi="Book Antiqua" w:cs="宋体"/>
          <w:sz w:val="24"/>
          <w:szCs w:val="24"/>
        </w:rPr>
      </w:pPr>
      <w:proofErr w:type="gramStart"/>
      <w:r w:rsidRPr="008619FD">
        <w:rPr>
          <w:rFonts w:ascii="Book Antiqua" w:eastAsia="宋体" w:hAnsi="Book Antiqua" w:cs="宋体"/>
          <w:sz w:val="24"/>
          <w:szCs w:val="24"/>
        </w:rPr>
        <w:t xml:space="preserve">60 </w:t>
      </w:r>
      <w:r w:rsidRPr="008619FD">
        <w:rPr>
          <w:rFonts w:ascii="Book Antiqua" w:eastAsia="宋体" w:hAnsi="Book Antiqua" w:cs="宋体"/>
          <w:b/>
          <w:bCs/>
          <w:sz w:val="24"/>
          <w:szCs w:val="24"/>
        </w:rPr>
        <w:t>Lord CJ</w:t>
      </w:r>
      <w:r w:rsidRPr="008619FD">
        <w:rPr>
          <w:rFonts w:ascii="Book Antiqua" w:eastAsia="宋体" w:hAnsi="Book Antiqua" w:cs="宋体"/>
          <w:sz w:val="24"/>
          <w:szCs w:val="24"/>
        </w:rPr>
        <w:t>, Ashworth A.</w:t>
      </w:r>
      <w:proofErr w:type="gramEnd"/>
      <w:r w:rsidRPr="008619FD">
        <w:rPr>
          <w:rFonts w:ascii="Book Antiqua" w:eastAsia="宋体" w:hAnsi="Book Antiqua" w:cs="宋体"/>
          <w:sz w:val="24"/>
          <w:szCs w:val="24"/>
        </w:rPr>
        <w:t xml:space="preserve"> </w:t>
      </w:r>
      <w:proofErr w:type="gramStart"/>
      <w:r w:rsidRPr="008619FD">
        <w:rPr>
          <w:rFonts w:ascii="Book Antiqua" w:eastAsia="宋体" w:hAnsi="Book Antiqua" w:cs="宋体"/>
          <w:sz w:val="24"/>
          <w:szCs w:val="24"/>
        </w:rPr>
        <w:t>The DNA damage response and cancer therapy.</w:t>
      </w:r>
      <w:proofErr w:type="gramEnd"/>
      <w:r w:rsidRPr="008619FD">
        <w:rPr>
          <w:rFonts w:ascii="Book Antiqua" w:eastAsia="宋体" w:hAnsi="Book Antiqua" w:cs="宋体"/>
          <w:sz w:val="24"/>
          <w:szCs w:val="24"/>
        </w:rPr>
        <w:t xml:space="preserve"> </w:t>
      </w:r>
      <w:r w:rsidRPr="008619FD">
        <w:rPr>
          <w:rFonts w:ascii="Book Antiqua" w:eastAsia="宋体" w:hAnsi="Book Antiqua" w:cs="宋体"/>
          <w:i/>
          <w:iCs/>
          <w:sz w:val="24"/>
          <w:szCs w:val="24"/>
        </w:rPr>
        <w:t>Nature</w:t>
      </w:r>
      <w:r w:rsidRPr="008619FD">
        <w:rPr>
          <w:rFonts w:ascii="Book Antiqua" w:eastAsia="宋体" w:hAnsi="Book Antiqua" w:cs="宋体"/>
          <w:sz w:val="24"/>
          <w:szCs w:val="24"/>
        </w:rPr>
        <w:t xml:space="preserve"> 2012; </w:t>
      </w:r>
      <w:r w:rsidRPr="008619FD">
        <w:rPr>
          <w:rFonts w:ascii="Book Antiqua" w:eastAsia="宋体" w:hAnsi="Book Antiqua" w:cs="宋体"/>
          <w:b/>
          <w:bCs/>
          <w:sz w:val="24"/>
          <w:szCs w:val="24"/>
        </w:rPr>
        <w:t>481</w:t>
      </w:r>
      <w:r w:rsidRPr="008619FD">
        <w:rPr>
          <w:rFonts w:ascii="Book Antiqua" w:eastAsia="宋体" w:hAnsi="Book Antiqua" w:cs="宋体"/>
          <w:sz w:val="24"/>
          <w:szCs w:val="24"/>
        </w:rPr>
        <w:t>: 287-294 [PMID: 22258607 DOI: 10.1038/nature10760]</w:t>
      </w:r>
    </w:p>
    <w:p w14:paraId="510B2D30" w14:textId="77777777" w:rsidR="006B7F4A" w:rsidRPr="008619FD" w:rsidRDefault="006B7F4A" w:rsidP="000471E2">
      <w:pPr>
        <w:spacing w:line="360" w:lineRule="auto"/>
        <w:rPr>
          <w:rFonts w:ascii="Book Antiqua" w:eastAsia="宋体" w:hAnsi="Book Antiqua" w:cs="宋体"/>
          <w:sz w:val="24"/>
          <w:szCs w:val="24"/>
        </w:rPr>
      </w:pPr>
      <w:proofErr w:type="gramStart"/>
      <w:r w:rsidRPr="008619FD">
        <w:rPr>
          <w:rFonts w:ascii="Book Antiqua" w:eastAsia="宋体" w:hAnsi="Book Antiqua" w:cs="宋体"/>
          <w:sz w:val="24"/>
          <w:szCs w:val="24"/>
        </w:rPr>
        <w:t xml:space="preserve">61 </w:t>
      </w:r>
      <w:proofErr w:type="spellStart"/>
      <w:r w:rsidRPr="008619FD">
        <w:rPr>
          <w:rFonts w:ascii="Book Antiqua" w:eastAsia="宋体" w:hAnsi="Book Antiqua" w:cs="宋体"/>
          <w:b/>
          <w:bCs/>
          <w:sz w:val="24"/>
          <w:szCs w:val="24"/>
        </w:rPr>
        <w:t>Bouwman</w:t>
      </w:r>
      <w:proofErr w:type="spellEnd"/>
      <w:r w:rsidRPr="008619FD">
        <w:rPr>
          <w:rFonts w:ascii="Book Antiqua" w:eastAsia="宋体" w:hAnsi="Book Antiqua" w:cs="宋体"/>
          <w:b/>
          <w:bCs/>
          <w:sz w:val="24"/>
          <w:szCs w:val="24"/>
        </w:rPr>
        <w:t xml:space="preserve"> P</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Jonkers</w:t>
      </w:r>
      <w:proofErr w:type="spellEnd"/>
      <w:r w:rsidRPr="008619FD">
        <w:rPr>
          <w:rFonts w:ascii="Book Antiqua" w:eastAsia="宋体" w:hAnsi="Book Antiqua" w:cs="宋体"/>
          <w:sz w:val="24"/>
          <w:szCs w:val="24"/>
        </w:rPr>
        <w:t xml:space="preserve"> J.</w:t>
      </w:r>
      <w:proofErr w:type="gramEnd"/>
      <w:r w:rsidRPr="008619FD">
        <w:rPr>
          <w:rFonts w:ascii="Book Antiqua" w:eastAsia="宋体" w:hAnsi="Book Antiqua" w:cs="宋体"/>
          <w:sz w:val="24"/>
          <w:szCs w:val="24"/>
        </w:rPr>
        <w:t xml:space="preserve"> The effects of deregulated DNA damage </w:t>
      </w:r>
      <w:proofErr w:type="spellStart"/>
      <w:r w:rsidRPr="008619FD">
        <w:rPr>
          <w:rFonts w:ascii="Book Antiqua" w:eastAsia="宋体" w:hAnsi="Book Antiqua" w:cs="宋体"/>
          <w:sz w:val="24"/>
          <w:szCs w:val="24"/>
        </w:rPr>
        <w:t>signalling</w:t>
      </w:r>
      <w:proofErr w:type="spellEnd"/>
      <w:r w:rsidRPr="008619FD">
        <w:rPr>
          <w:rFonts w:ascii="Book Antiqua" w:eastAsia="宋体" w:hAnsi="Book Antiqua" w:cs="宋体"/>
          <w:sz w:val="24"/>
          <w:szCs w:val="24"/>
        </w:rPr>
        <w:t xml:space="preserve"> on cancer chemotherapy response and resistance. </w:t>
      </w:r>
      <w:r w:rsidRPr="008619FD">
        <w:rPr>
          <w:rFonts w:ascii="Book Antiqua" w:eastAsia="宋体" w:hAnsi="Book Antiqua" w:cs="宋体"/>
          <w:i/>
          <w:iCs/>
          <w:sz w:val="24"/>
          <w:szCs w:val="24"/>
        </w:rPr>
        <w:t>Nat Rev Cancer</w:t>
      </w:r>
      <w:r w:rsidRPr="008619FD">
        <w:rPr>
          <w:rFonts w:ascii="Book Antiqua" w:eastAsia="宋体" w:hAnsi="Book Antiqua" w:cs="宋体"/>
          <w:sz w:val="24"/>
          <w:szCs w:val="24"/>
        </w:rPr>
        <w:t xml:space="preserve"> 2012; </w:t>
      </w:r>
      <w:r w:rsidRPr="008619FD">
        <w:rPr>
          <w:rFonts w:ascii="Book Antiqua" w:eastAsia="宋体" w:hAnsi="Book Antiqua" w:cs="宋体"/>
          <w:b/>
          <w:bCs/>
          <w:sz w:val="24"/>
          <w:szCs w:val="24"/>
        </w:rPr>
        <w:t>12</w:t>
      </w:r>
      <w:r w:rsidRPr="008619FD">
        <w:rPr>
          <w:rFonts w:ascii="Book Antiqua" w:eastAsia="宋体" w:hAnsi="Book Antiqua" w:cs="宋体"/>
          <w:sz w:val="24"/>
          <w:szCs w:val="24"/>
        </w:rPr>
        <w:t>: 587-598 [PMID: 22918414 DOI: 10.1038/nrc3342]</w:t>
      </w:r>
    </w:p>
    <w:p w14:paraId="34D17416" w14:textId="77777777" w:rsidR="006B7F4A" w:rsidRPr="008619FD" w:rsidRDefault="006B7F4A" w:rsidP="000471E2">
      <w:pPr>
        <w:spacing w:line="360" w:lineRule="auto"/>
        <w:rPr>
          <w:rFonts w:ascii="Book Antiqua" w:eastAsia="宋体" w:hAnsi="Book Antiqua" w:cs="宋体"/>
          <w:sz w:val="24"/>
          <w:szCs w:val="24"/>
        </w:rPr>
      </w:pPr>
      <w:proofErr w:type="gramStart"/>
      <w:r w:rsidRPr="008619FD">
        <w:rPr>
          <w:rFonts w:ascii="Book Antiqua" w:eastAsia="宋体" w:hAnsi="Book Antiqua" w:cs="宋体"/>
          <w:sz w:val="24"/>
          <w:szCs w:val="24"/>
        </w:rPr>
        <w:t xml:space="preserve">62 </w:t>
      </w:r>
      <w:r w:rsidRPr="008619FD">
        <w:rPr>
          <w:rFonts w:ascii="Book Antiqua" w:eastAsia="宋体" w:hAnsi="Book Antiqua" w:cs="宋体"/>
          <w:b/>
          <w:bCs/>
          <w:sz w:val="24"/>
          <w:szCs w:val="24"/>
        </w:rPr>
        <w:t>Curtin NJ</w:t>
      </w:r>
      <w:r w:rsidRPr="008619FD">
        <w:rPr>
          <w:rFonts w:ascii="Book Antiqua" w:eastAsia="宋体" w:hAnsi="Book Antiqua" w:cs="宋体"/>
          <w:sz w:val="24"/>
          <w:szCs w:val="24"/>
        </w:rPr>
        <w:t>.</w:t>
      </w:r>
      <w:proofErr w:type="gramEnd"/>
      <w:r w:rsidRPr="008619FD">
        <w:rPr>
          <w:rFonts w:ascii="Book Antiqua" w:eastAsia="宋体" w:hAnsi="Book Antiqua" w:cs="宋体"/>
          <w:sz w:val="24"/>
          <w:szCs w:val="24"/>
        </w:rPr>
        <w:t xml:space="preserve"> DNA repair dysregulation from cancer driver to therapeutic target. </w:t>
      </w:r>
      <w:r w:rsidRPr="008619FD">
        <w:rPr>
          <w:rFonts w:ascii="Book Antiqua" w:eastAsia="宋体" w:hAnsi="Book Antiqua" w:cs="宋体"/>
          <w:i/>
          <w:iCs/>
          <w:sz w:val="24"/>
          <w:szCs w:val="24"/>
        </w:rPr>
        <w:t>Nat Rev Cancer</w:t>
      </w:r>
      <w:r w:rsidRPr="008619FD">
        <w:rPr>
          <w:rFonts w:ascii="Book Antiqua" w:eastAsia="宋体" w:hAnsi="Book Antiqua" w:cs="宋体"/>
          <w:sz w:val="24"/>
          <w:szCs w:val="24"/>
        </w:rPr>
        <w:t xml:space="preserve"> 2012; </w:t>
      </w:r>
      <w:r w:rsidRPr="008619FD">
        <w:rPr>
          <w:rFonts w:ascii="Book Antiqua" w:eastAsia="宋体" w:hAnsi="Book Antiqua" w:cs="宋体"/>
          <w:b/>
          <w:bCs/>
          <w:sz w:val="24"/>
          <w:szCs w:val="24"/>
        </w:rPr>
        <w:t>12</w:t>
      </w:r>
      <w:r w:rsidRPr="008619FD">
        <w:rPr>
          <w:rFonts w:ascii="Book Antiqua" w:eastAsia="宋体" w:hAnsi="Book Antiqua" w:cs="宋体"/>
          <w:sz w:val="24"/>
          <w:szCs w:val="24"/>
        </w:rPr>
        <w:t>: 801-817 [PMID: 23175119 DOI: 10.1038/nrc3399]</w:t>
      </w:r>
    </w:p>
    <w:p w14:paraId="625F4E2D" w14:textId="77777777"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t xml:space="preserve">63 </w:t>
      </w:r>
      <w:proofErr w:type="spellStart"/>
      <w:r w:rsidRPr="008619FD">
        <w:rPr>
          <w:rFonts w:ascii="Book Antiqua" w:eastAsia="宋体" w:hAnsi="Book Antiqua" w:cs="宋体"/>
          <w:b/>
          <w:bCs/>
          <w:sz w:val="24"/>
          <w:szCs w:val="24"/>
        </w:rPr>
        <w:t>Helleday</w:t>
      </w:r>
      <w:proofErr w:type="spellEnd"/>
      <w:r w:rsidRPr="008619FD">
        <w:rPr>
          <w:rFonts w:ascii="Book Antiqua" w:eastAsia="宋体" w:hAnsi="Book Antiqua" w:cs="宋体"/>
          <w:b/>
          <w:bCs/>
          <w:sz w:val="24"/>
          <w:szCs w:val="24"/>
        </w:rPr>
        <w:t xml:space="preserve"> T</w:t>
      </w:r>
      <w:r w:rsidRPr="008619FD">
        <w:rPr>
          <w:rFonts w:ascii="Book Antiqua" w:eastAsia="宋体" w:hAnsi="Book Antiqua" w:cs="宋体"/>
          <w:sz w:val="24"/>
          <w:szCs w:val="24"/>
        </w:rPr>
        <w:t xml:space="preserve">, </w:t>
      </w:r>
      <w:proofErr w:type="spellStart"/>
      <w:r w:rsidRPr="008619FD">
        <w:rPr>
          <w:rFonts w:ascii="Book Antiqua" w:eastAsia="宋体" w:hAnsi="Book Antiqua" w:cs="宋体"/>
          <w:sz w:val="24"/>
          <w:szCs w:val="24"/>
        </w:rPr>
        <w:t>Petermann</w:t>
      </w:r>
      <w:proofErr w:type="spellEnd"/>
      <w:r w:rsidRPr="008619FD">
        <w:rPr>
          <w:rFonts w:ascii="Book Antiqua" w:eastAsia="宋体" w:hAnsi="Book Antiqua" w:cs="宋体"/>
          <w:sz w:val="24"/>
          <w:szCs w:val="24"/>
        </w:rPr>
        <w:t xml:space="preserve"> E, Lundin C, Hodgson B, Sharma RA. DNA repair pathways as targets for cancer therapy. </w:t>
      </w:r>
      <w:r w:rsidRPr="008619FD">
        <w:rPr>
          <w:rFonts w:ascii="Book Antiqua" w:eastAsia="宋体" w:hAnsi="Book Antiqua" w:cs="宋体"/>
          <w:i/>
          <w:iCs/>
          <w:sz w:val="24"/>
          <w:szCs w:val="24"/>
        </w:rPr>
        <w:t>Nat Rev Cancer</w:t>
      </w:r>
      <w:r w:rsidRPr="008619FD">
        <w:rPr>
          <w:rFonts w:ascii="Book Antiqua" w:eastAsia="宋体" w:hAnsi="Book Antiqua" w:cs="宋体"/>
          <w:sz w:val="24"/>
          <w:szCs w:val="24"/>
        </w:rPr>
        <w:t xml:space="preserve"> 2008; </w:t>
      </w:r>
      <w:r w:rsidRPr="008619FD">
        <w:rPr>
          <w:rFonts w:ascii="Book Antiqua" w:eastAsia="宋体" w:hAnsi="Book Antiqua" w:cs="宋体"/>
          <w:b/>
          <w:bCs/>
          <w:sz w:val="24"/>
          <w:szCs w:val="24"/>
        </w:rPr>
        <w:t>8</w:t>
      </w:r>
      <w:r w:rsidRPr="008619FD">
        <w:rPr>
          <w:rFonts w:ascii="Book Antiqua" w:eastAsia="宋体" w:hAnsi="Book Antiqua" w:cs="宋体"/>
          <w:sz w:val="24"/>
          <w:szCs w:val="24"/>
        </w:rPr>
        <w:t>: 193-204 [PMID: 18256616 DOI: 10.1038/nrc2342]</w:t>
      </w:r>
    </w:p>
    <w:p w14:paraId="7D46FA8C" w14:textId="77777777" w:rsidR="006B7F4A" w:rsidRPr="008619FD" w:rsidRDefault="006B7F4A" w:rsidP="000471E2">
      <w:pPr>
        <w:spacing w:line="360" w:lineRule="auto"/>
        <w:rPr>
          <w:rFonts w:ascii="Book Antiqua" w:eastAsia="宋体" w:hAnsi="Book Antiqua" w:cs="宋体"/>
          <w:sz w:val="24"/>
          <w:szCs w:val="24"/>
        </w:rPr>
      </w:pPr>
      <w:proofErr w:type="gramStart"/>
      <w:r w:rsidRPr="008619FD">
        <w:rPr>
          <w:rFonts w:ascii="Book Antiqua" w:eastAsia="宋体" w:hAnsi="Book Antiqua" w:cs="宋体"/>
          <w:sz w:val="24"/>
          <w:szCs w:val="24"/>
        </w:rPr>
        <w:t xml:space="preserve">64 </w:t>
      </w:r>
      <w:proofErr w:type="spellStart"/>
      <w:r w:rsidRPr="008619FD">
        <w:rPr>
          <w:rFonts w:ascii="Book Antiqua" w:eastAsia="宋体" w:hAnsi="Book Antiqua" w:cs="宋体"/>
          <w:b/>
          <w:bCs/>
          <w:sz w:val="24"/>
          <w:szCs w:val="24"/>
        </w:rPr>
        <w:t>Borovski</w:t>
      </w:r>
      <w:proofErr w:type="spellEnd"/>
      <w:r w:rsidRPr="008619FD">
        <w:rPr>
          <w:rFonts w:ascii="Book Antiqua" w:eastAsia="宋体" w:hAnsi="Book Antiqua" w:cs="宋体"/>
          <w:b/>
          <w:bCs/>
          <w:sz w:val="24"/>
          <w:szCs w:val="24"/>
        </w:rPr>
        <w:t xml:space="preserve"> T</w:t>
      </w:r>
      <w:r w:rsidRPr="008619FD">
        <w:rPr>
          <w:rFonts w:ascii="Book Antiqua" w:eastAsia="宋体" w:hAnsi="Book Antiqua" w:cs="宋体"/>
          <w:sz w:val="24"/>
          <w:szCs w:val="24"/>
        </w:rPr>
        <w:t xml:space="preserve">, De Sousa E </w:t>
      </w:r>
      <w:proofErr w:type="spellStart"/>
      <w:r w:rsidRPr="008619FD">
        <w:rPr>
          <w:rFonts w:ascii="Book Antiqua" w:eastAsia="宋体" w:hAnsi="Book Antiqua" w:cs="宋体"/>
          <w:sz w:val="24"/>
          <w:szCs w:val="24"/>
        </w:rPr>
        <w:t>Melo</w:t>
      </w:r>
      <w:proofErr w:type="spellEnd"/>
      <w:r w:rsidRPr="008619FD">
        <w:rPr>
          <w:rFonts w:ascii="Book Antiqua" w:eastAsia="宋体" w:hAnsi="Book Antiqua" w:cs="宋体"/>
          <w:sz w:val="24"/>
          <w:szCs w:val="24"/>
        </w:rPr>
        <w:t xml:space="preserve"> F, </w:t>
      </w:r>
      <w:proofErr w:type="spellStart"/>
      <w:r w:rsidRPr="008619FD">
        <w:rPr>
          <w:rFonts w:ascii="Book Antiqua" w:eastAsia="宋体" w:hAnsi="Book Antiqua" w:cs="宋体"/>
          <w:sz w:val="24"/>
          <w:szCs w:val="24"/>
        </w:rPr>
        <w:t>Vermeulen</w:t>
      </w:r>
      <w:proofErr w:type="spellEnd"/>
      <w:r w:rsidRPr="008619FD">
        <w:rPr>
          <w:rFonts w:ascii="Book Antiqua" w:eastAsia="宋体" w:hAnsi="Book Antiqua" w:cs="宋体"/>
          <w:sz w:val="24"/>
          <w:szCs w:val="24"/>
        </w:rPr>
        <w:t xml:space="preserve"> L, </w:t>
      </w:r>
      <w:proofErr w:type="spellStart"/>
      <w:r w:rsidRPr="008619FD">
        <w:rPr>
          <w:rFonts w:ascii="Book Antiqua" w:eastAsia="宋体" w:hAnsi="Book Antiqua" w:cs="宋体"/>
          <w:sz w:val="24"/>
          <w:szCs w:val="24"/>
        </w:rPr>
        <w:t>Medema</w:t>
      </w:r>
      <w:proofErr w:type="spellEnd"/>
      <w:r w:rsidRPr="008619FD">
        <w:rPr>
          <w:rFonts w:ascii="Book Antiqua" w:eastAsia="宋体" w:hAnsi="Book Antiqua" w:cs="宋体"/>
          <w:sz w:val="24"/>
          <w:szCs w:val="24"/>
        </w:rPr>
        <w:t xml:space="preserve"> JP.</w:t>
      </w:r>
      <w:proofErr w:type="gramEnd"/>
      <w:r w:rsidRPr="008619FD">
        <w:rPr>
          <w:rFonts w:ascii="Book Antiqua" w:eastAsia="宋体" w:hAnsi="Book Antiqua" w:cs="宋体"/>
          <w:sz w:val="24"/>
          <w:szCs w:val="24"/>
        </w:rPr>
        <w:t xml:space="preserve"> Cancer stem cell niche: the place to be. </w:t>
      </w:r>
      <w:r w:rsidRPr="008619FD">
        <w:rPr>
          <w:rFonts w:ascii="Book Antiqua" w:eastAsia="宋体" w:hAnsi="Book Antiqua" w:cs="宋体"/>
          <w:i/>
          <w:iCs/>
          <w:sz w:val="24"/>
          <w:szCs w:val="24"/>
        </w:rPr>
        <w:t>Cancer Res</w:t>
      </w:r>
      <w:r w:rsidRPr="008619FD">
        <w:rPr>
          <w:rFonts w:ascii="Book Antiqua" w:eastAsia="宋体" w:hAnsi="Book Antiqua" w:cs="宋体"/>
          <w:sz w:val="24"/>
          <w:szCs w:val="24"/>
        </w:rPr>
        <w:t xml:space="preserve"> 2011; </w:t>
      </w:r>
      <w:r w:rsidRPr="008619FD">
        <w:rPr>
          <w:rFonts w:ascii="Book Antiqua" w:eastAsia="宋体" w:hAnsi="Book Antiqua" w:cs="宋体"/>
          <w:b/>
          <w:bCs/>
          <w:sz w:val="24"/>
          <w:szCs w:val="24"/>
        </w:rPr>
        <w:t>71</w:t>
      </w:r>
      <w:r w:rsidRPr="008619FD">
        <w:rPr>
          <w:rFonts w:ascii="Book Antiqua" w:eastAsia="宋体" w:hAnsi="Book Antiqua" w:cs="宋体"/>
          <w:sz w:val="24"/>
          <w:szCs w:val="24"/>
        </w:rPr>
        <w:t>: 634-639 [PMID: 21266356 DOI: 10.1158/0008-5472.CAN-10-3220]</w:t>
      </w:r>
    </w:p>
    <w:p w14:paraId="2706C3C6" w14:textId="3648FEAE" w:rsidR="006B7F4A" w:rsidRPr="008619FD" w:rsidRDefault="006B7F4A" w:rsidP="000471E2">
      <w:pPr>
        <w:spacing w:line="360" w:lineRule="auto"/>
        <w:rPr>
          <w:rFonts w:ascii="Book Antiqua" w:eastAsia="宋体" w:hAnsi="Book Antiqua" w:cs="宋体"/>
          <w:sz w:val="24"/>
          <w:szCs w:val="24"/>
        </w:rPr>
      </w:pPr>
      <w:r w:rsidRPr="008619FD">
        <w:rPr>
          <w:rFonts w:ascii="Book Antiqua" w:eastAsia="宋体" w:hAnsi="Book Antiqua" w:cs="宋体"/>
          <w:sz w:val="24"/>
          <w:szCs w:val="24"/>
        </w:rPr>
        <w:lastRenderedPageBreak/>
        <w:t xml:space="preserve">65 </w:t>
      </w:r>
      <w:r w:rsidRPr="008619FD">
        <w:rPr>
          <w:rFonts w:ascii="Book Antiqua" w:hAnsi="Book Antiqua"/>
          <w:b/>
          <w:bCs/>
          <w:sz w:val="24"/>
          <w:szCs w:val="24"/>
        </w:rPr>
        <w:t>Stewart JM</w:t>
      </w:r>
      <w:r w:rsidRPr="008619FD">
        <w:rPr>
          <w:rFonts w:ascii="Book Antiqua" w:hAnsi="Book Antiqua"/>
          <w:sz w:val="24"/>
          <w:szCs w:val="24"/>
        </w:rPr>
        <w:t xml:space="preserve">, Shaw PA, </w:t>
      </w:r>
      <w:proofErr w:type="spellStart"/>
      <w:r w:rsidRPr="008619FD">
        <w:rPr>
          <w:rFonts w:ascii="Book Antiqua" w:hAnsi="Book Antiqua"/>
          <w:sz w:val="24"/>
          <w:szCs w:val="24"/>
        </w:rPr>
        <w:t>Gedye</w:t>
      </w:r>
      <w:proofErr w:type="spellEnd"/>
      <w:r w:rsidRPr="008619FD">
        <w:rPr>
          <w:rFonts w:ascii="Book Antiqua" w:hAnsi="Book Antiqua"/>
          <w:sz w:val="24"/>
          <w:szCs w:val="24"/>
        </w:rPr>
        <w:t xml:space="preserve"> C, </w:t>
      </w:r>
      <w:proofErr w:type="spellStart"/>
      <w:r w:rsidRPr="008619FD">
        <w:rPr>
          <w:rFonts w:ascii="Book Antiqua" w:hAnsi="Book Antiqua"/>
          <w:sz w:val="24"/>
          <w:szCs w:val="24"/>
        </w:rPr>
        <w:t>Bernardini</w:t>
      </w:r>
      <w:proofErr w:type="spellEnd"/>
      <w:r w:rsidRPr="008619FD">
        <w:rPr>
          <w:rFonts w:ascii="Book Antiqua" w:hAnsi="Book Antiqua"/>
          <w:sz w:val="24"/>
          <w:szCs w:val="24"/>
        </w:rPr>
        <w:t xml:space="preserve"> MQ, Neel BG, </w:t>
      </w:r>
      <w:proofErr w:type="spellStart"/>
      <w:r w:rsidRPr="008619FD">
        <w:rPr>
          <w:rFonts w:ascii="Book Antiqua" w:hAnsi="Book Antiqua"/>
          <w:sz w:val="24"/>
          <w:szCs w:val="24"/>
        </w:rPr>
        <w:t>Ailles</w:t>
      </w:r>
      <w:proofErr w:type="spellEnd"/>
      <w:r w:rsidRPr="008619FD">
        <w:rPr>
          <w:rFonts w:ascii="Book Antiqua" w:hAnsi="Book Antiqua"/>
          <w:sz w:val="24"/>
          <w:szCs w:val="24"/>
        </w:rPr>
        <w:t xml:space="preserve"> LE. </w:t>
      </w:r>
      <w:proofErr w:type="gramStart"/>
      <w:r w:rsidRPr="008619FD">
        <w:rPr>
          <w:rFonts w:ascii="Book Antiqua" w:hAnsi="Book Antiqua"/>
          <w:sz w:val="24"/>
          <w:szCs w:val="24"/>
        </w:rPr>
        <w:t>Phenotypic heterogeneity and instability of human ovarian tumor-initiating cells.</w:t>
      </w:r>
      <w:proofErr w:type="gramEnd"/>
      <w:r w:rsidRPr="008619FD">
        <w:rPr>
          <w:rFonts w:ascii="Book Antiqua" w:hAnsi="Book Antiqua"/>
          <w:sz w:val="24"/>
          <w:szCs w:val="24"/>
        </w:rPr>
        <w:t xml:space="preserve"> </w:t>
      </w:r>
      <w:proofErr w:type="spellStart"/>
      <w:r w:rsidR="00422F18" w:rsidRPr="008619FD">
        <w:rPr>
          <w:rFonts w:ascii="Book Antiqua" w:hAnsi="Book Antiqua"/>
          <w:i/>
          <w:iCs/>
          <w:sz w:val="24"/>
          <w:szCs w:val="24"/>
        </w:rPr>
        <w:t>Proc</w:t>
      </w:r>
      <w:proofErr w:type="spellEnd"/>
      <w:r w:rsidR="00422F18" w:rsidRPr="008619FD">
        <w:rPr>
          <w:rFonts w:ascii="Book Antiqua" w:hAnsi="Book Antiqua"/>
          <w:i/>
          <w:iCs/>
          <w:sz w:val="24"/>
          <w:szCs w:val="24"/>
        </w:rPr>
        <w:t xml:space="preserve"> </w:t>
      </w:r>
      <w:proofErr w:type="spellStart"/>
      <w:r w:rsidR="00422F18" w:rsidRPr="008619FD">
        <w:rPr>
          <w:rFonts w:ascii="Book Antiqua" w:hAnsi="Book Antiqua"/>
          <w:i/>
          <w:iCs/>
          <w:sz w:val="24"/>
          <w:szCs w:val="24"/>
        </w:rPr>
        <w:t>Natl</w:t>
      </w:r>
      <w:proofErr w:type="spellEnd"/>
      <w:r w:rsidR="00422F18" w:rsidRPr="008619FD">
        <w:rPr>
          <w:rFonts w:ascii="Book Antiqua" w:hAnsi="Book Antiqua"/>
          <w:i/>
          <w:iCs/>
          <w:sz w:val="24"/>
          <w:szCs w:val="24"/>
        </w:rPr>
        <w:t xml:space="preserve"> </w:t>
      </w:r>
      <w:proofErr w:type="spellStart"/>
      <w:r w:rsidR="00422F18" w:rsidRPr="008619FD">
        <w:rPr>
          <w:rFonts w:ascii="Book Antiqua" w:hAnsi="Book Antiqua"/>
          <w:i/>
          <w:iCs/>
          <w:sz w:val="24"/>
          <w:szCs w:val="24"/>
        </w:rPr>
        <w:t>Acad</w:t>
      </w:r>
      <w:proofErr w:type="spellEnd"/>
      <w:r w:rsidR="00422F18" w:rsidRPr="008619FD">
        <w:rPr>
          <w:rFonts w:ascii="Book Antiqua" w:hAnsi="Book Antiqua"/>
          <w:i/>
          <w:iCs/>
          <w:sz w:val="24"/>
          <w:szCs w:val="24"/>
        </w:rPr>
        <w:t xml:space="preserve"> </w:t>
      </w:r>
      <w:proofErr w:type="spellStart"/>
      <w:r w:rsidR="00422F18" w:rsidRPr="008619FD">
        <w:rPr>
          <w:rFonts w:ascii="Book Antiqua" w:hAnsi="Book Antiqua"/>
          <w:i/>
          <w:iCs/>
          <w:sz w:val="24"/>
          <w:szCs w:val="24"/>
        </w:rPr>
        <w:t>Sci</w:t>
      </w:r>
      <w:proofErr w:type="spellEnd"/>
      <w:r w:rsidR="00422F18" w:rsidRPr="008619FD">
        <w:rPr>
          <w:rFonts w:ascii="Book Antiqua" w:hAnsi="Book Antiqua"/>
          <w:i/>
          <w:iCs/>
          <w:sz w:val="24"/>
          <w:szCs w:val="24"/>
        </w:rPr>
        <w:t xml:space="preserve"> US</w:t>
      </w:r>
      <w:r w:rsidRPr="008619FD">
        <w:rPr>
          <w:rFonts w:ascii="Book Antiqua" w:hAnsi="Book Antiqua"/>
          <w:i/>
          <w:iCs/>
          <w:sz w:val="24"/>
          <w:szCs w:val="24"/>
        </w:rPr>
        <w:t>A</w:t>
      </w:r>
      <w:r w:rsidRPr="008619FD">
        <w:rPr>
          <w:rFonts w:ascii="Book Antiqua" w:hAnsi="Book Antiqua"/>
          <w:sz w:val="24"/>
          <w:szCs w:val="24"/>
        </w:rPr>
        <w:t xml:space="preserve"> 2011; </w:t>
      </w:r>
      <w:r w:rsidRPr="008619FD">
        <w:rPr>
          <w:rFonts w:ascii="Book Antiqua" w:hAnsi="Book Antiqua"/>
          <w:b/>
          <w:bCs/>
          <w:sz w:val="24"/>
          <w:szCs w:val="24"/>
        </w:rPr>
        <w:t>108</w:t>
      </w:r>
      <w:r w:rsidRPr="008619FD">
        <w:rPr>
          <w:rFonts w:ascii="Book Antiqua" w:hAnsi="Book Antiqua"/>
          <w:sz w:val="24"/>
          <w:szCs w:val="24"/>
        </w:rPr>
        <w:t>: 6468-6473 [PMID: 21451132 DOI: 10.1073/pnas.1005529108]</w:t>
      </w:r>
    </w:p>
    <w:p w14:paraId="7C18D5CE" w14:textId="77777777" w:rsidR="00684EAF" w:rsidRPr="008619FD" w:rsidRDefault="00684EAF" w:rsidP="000471E2">
      <w:pPr>
        <w:spacing w:line="360" w:lineRule="auto"/>
        <w:rPr>
          <w:rFonts w:ascii="Book Antiqua" w:hAnsi="Book Antiqua"/>
          <w:sz w:val="24"/>
          <w:szCs w:val="24"/>
        </w:rPr>
      </w:pPr>
    </w:p>
    <w:p w14:paraId="224C6562" w14:textId="4A03C704" w:rsidR="00684EAF" w:rsidRPr="008619FD" w:rsidRDefault="00684EAF" w:rsidP="008619FD">
      <w:pPr>
        <w:spacing w:line="360" w:lineRule="auto"/>
        <w:jc w:val="right"/>
        <w:rPr>
          <w:rFonts w:ascii="Book Antiqua" w:hAnsi="Book Antiqua"/>
          <w:b/>
          <w:sz w:val="24"/>
          <w:szCs w:val="24"/>
        </w:rPr>
      </w:pPr>
      <w:r w:rsidRPr="008619FD">
        <w:rPr>
          <w:rFonts w:ascii="Book Antiqua" w:hAnsi="Book Antiqua"/>
          <w:b/>
          <w:sz w:val="24"/>
          <w:szCs w:val="24"/>
        </w:rPr>
        <w:t xml:space="preserve">P-Reviewer: </w:t>
      </w:r>
      <w:r w:rsidRPr="008619FD">
        <w:rPr>
          <w:rFonts w:ascii="Book Antiqua" w:hAnsi="Book Antiqua" w:cs="Tahoma"/>
          <w:sz w:val="24"/>
          <w:szCs w:val="24"/>
        </w:rPr>
        <w:t xml:space="preserve">Cui YP, </w:t>
      </w:r>
      <w:proofErr w:type="spellStart"/>
      <w:r w:rsidRPr="008619FD">
        <w:rPr>
          <w:rFonts w:ascii="Book Antiqua" w:hAnsi="Book Antiqua" w:cs="Tahoma"/>
          <w:sz w:val="24"/>
          <w:szCs w:val="24"/>
        </w:rPr>
        <w:t>Kiselev</w:t>
      </w:r>
      <w:proofErr w:type="spellEnd"/>
      <w:r w:rsidRPr="008619FD">
        <w:rPr>
          <w:rFonts w:ascii="Book Antiqua" w:hAnsi="Book Antiqua" w:cs="Tahoma"/>
          <w:sz w:val="24"/>
          <w:szCs w:val="24"/>
        </w:rPr>
        <w:t xml:space="preserve"> SL, Lee Y, </w:t>
      </w:r>
      <w:proofErr w:type="spellStart"/>
      <w:r w:rsidRPr="008619FD">
        <w:rPr>
          <w:rFonts w:ascii="Book Antiqua" w:hAnsi="Book Antiqua" w:cs="Tahoma"/>
          <w:sz w:val="24"/>
          <w:szCs w:val="24"/>
        </w:rPr>
        <w:t>Zaravinos</w:t>
      </w:r>
      <w:proofErr w:type="spellEnd"/>
      <w:r w:rsidRPr="008619FD">
        <w:rPr>
          <w:rFonts w:ascii="Book Antiqua" w:hAnsi="Book Antiqua" w:cs="Tahoma"/>
          <w:sz w:val="24"/>
          <w:szCs w:val="24"/>
        </w:rPr>
        <w:t xml:space="preserve"> A </w:t>
      </w:r>
      <w:r w:rsidRPr="008619FD">
        <w:rPr>
          <w:rFonts w:ascii="Book Antiqua" w:hAnsi="Book Antiqua"/>
          <w:b/>
          <w:sz w:val="24"/>
          <w:szCs w:val="24"/>
        </w:rPr>
        <w:t xml:space="preserve">S-Editor: </w:t>
      </w:r>
      <w:proofErr w:type="spellStart"/>
      <w:r w:rsidRPr="008619FD">
        <w:rPr>
          <w:rFonts w:ascii="Book Antiqua" w:hAnsi="Book Antiqua"/>
          <w:sz w:val="24"/>
          <w:szCs w:val="24"/>
        </w:rPr>
        <w:t>Ji</w:t>
      </w:r>
      <w:proofErr w:type="spellEnd"/>
      <w:r w:rsidRPr="008619FD">
        <w:rPr>
          <w:rFonts w:ascii="Book Antiqua" w:hAnsi="Book Antiqua"/>
          <w:sz w:val="24"/>
          <w:szCs w:val="24"/>
        </w:rPr>
        <w:t xml:space="preserve"> FF</w:t>
      </w:r>
      <w:r w:rsidRPr="008619FD">
        <w:rPr>
          <w:rFonts w:ascii="Book Antiqua" w:hAnsi="Book Antiqua"/>
          <w:b/>
          <w:sz w:val="24"/>
          <w:szCs w:val="24"/>
        </w:rPr>
        <w:t xml:space="preserve"> L-Editor: E-Editor:  </w:t>
      </w:r>
    </w:p>
    <w:p w14:paraId="165CBF4D" w14:textId="7F23B0B4" w:rsidR="001B2E20" w:rsidRPr="008619FD" w:rsidRDefault="001B2E20" w:rsidP="000471E2">
      <w:pPr>
        <w:spacing w:line="360" w:lineRule="auto"/>
        <w:rPr>
          <w:rFonts w:ascii="Book Antiqua" w:hAnsi="Book Antiqua"/>
          <w:b/>
          <w:sz w:val="24"/>
          <w:szCs w:val="24"/>
        </w:rPr>
      </w:pPr>
      <w:r w:rsidRPr="008619FD">
        <w:rPr>
          <w:rFonts w:ascii="Book Antiqua" w:hAnsi="Book Antiqua"/>
          <w:b/>
          <w:sz w:val="24"/>
          <w:szCs w:val="24"/>
        </w:rPr>
        <w:br w:type="page"/>
      </w:r>
    </w:p>
    <w:p w14:paraId="77486E08" w14:textId="130C24F1" w:rsidR="001B2E20" w:rsidRPr="008619FD" w:rsidRDefault="00837EA3" w:rsidP="000471E2">
      <w:pPr>
        <w:spacing w:line="360" w:lineRule="auto"/>
        <w:rPr>
          <w:rFonts w:ascii="Book Antiqua" w:hAnsi="Book Antiqua" w:cs="Arial"/>
          <w:sz w:val="24"/>
          <w:szCs w:val="24"/>
        </w:rPr>
      </w:pPr>
      <w:r w:rsidRPr="008619FD">
        <w:rPr>
          <w:rFonts w:ascii="Book Antiqua" w:hAnsi="Book Antiqua" w:cs="Arial"/>
          <w:noProof/>
          <w:sz w:val="24"/>
          <w:szCs w:val="24"/>
          <w:lang w:eastAsia="en-US"/>
        </w:rPr>
        <w:lastRenderedPageBreak/>
        <w:drawing>
          <wp:inline distT="0" distB="0" distL="0" distR="0" wp14:anchorId="28CBDFFE" wp14:editId="0EA7BC56">
            <wp:extent cx="5943600" cy="4460177"/>
            <wp:effectExtent l="0" t="0" r="0" b="0"/>
            <wp:docPr id="1" name="图片 1" descr="E:\jifangfang\送修稿\2015-4-15\17442\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4-15\17442\Slide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60177"/>
                    </a:xfrm>
                    <a:prstGeom prst="rect">
                      <a:avLst/>
                    </a:prstGeom>
                    <a:noFill/>
                    <a:ln>
                      <a:noFill/>
                    </a:ln>
                  </pic:spPr>
                </pic:pic>
              </a:graphicData>
            </a:graphic>
          </wp:inline>
        </w:drawing>
      </w:r>
    </w:p>
    <w:p w14:paraId="538FAB0F" w14:textId="2D2BB898" w:rsidR="001B2E20" w:rsidRPr="008619FD" w:rsidRDefault="00837EA3" w:rsidP="000471E2">
      <w:pPr>
        <w:spacing w:line="360" w:lineRule="auto"/>
        <w:rPr>
          <w:rFonts w:ascii="Book Antiqua" w:hAnsi="Book Antiqua"/>
          <w:sz w:val="24"/>
          <w:szCs w:val="24"/>
        </w:rPr>
      </w:pPr>
      <w:r w:rsidRPr="008619FD">
        <w:rPr>
          <w:rFonts w:ascii="Book Antiqua" w:hAnsi="Book Antiqua"/>
          <w:b/>
          <w:sz w:val="24"/>
          <w:szCs w:val="24"/>
        </w:rPr>
        <w:t xml:space="preserve">Figure 1 </w:t>
      </w:r>
      <w:r w:rsidR="001B2E20" w:rsidRPr="008619FD">
        <w:rPr>
          <w:rFonts w:ascii="Book Antiqua" w:hAnsi="Book Antiqua"/>
          <w:b/>
          <w:sz w:val="24"/>
          <w:szCs w:val="24"/>
        </w:rPr>
        <w:t xml:space="preserve">DNA damage responses and consequences in cancer treatment with DNA-damaging agents. </w:t>
      </w:r>
      <w:r w:rsidR="001B2E20" w:rsidRPr="008619FD">
        <w:rPr>
          <w:rFonts w:ascii="Book Antiqua" w:hAnsi="Book Antiqua"/>
          <w:sz w:val="24"/>
          <w:szCs w:val="24"/>
        </w:rPr>
        <w:t>DNA-damaging agent-induced DNA lesions can (</w:t>
      </w:r>
      <w:r w:rsidRPr="008619FD">
        <w:rPr>
          <w:rFonts w:ascii="Book Antiqua" w:hAnsi="Book Antiqua"/>
          <w:sz w:val="24"/>
          <w:szCs w:val="24"/>
        </w:rPr>
        <w:t>1</w:t>
      </w:r>
      <w:r w:rsidR="001B2E20" w:rsidRPr="008619FD">
        <w:rPr>
          <w:rFonts w:ascii="Book Antiqua" w:hAnsi="Book Antiqua"/>
          <w:sz w:val="24"/>
          <w:szCs w:val="24"/>
        </w:rPr>
        <w:t>) activate cell cycle checkpoint to arrest the cell cycle progression to allow time for repair before the damage is passed on to daughter cells; (</w:t>
      </w:r>
      <w:r w:rsidRPr="008619FD">
        <w:rPr>
          <w:rFonts w:ascii="Book Antiqua" w:hAnsi="Book Antiqua"/>
          <w:sz w:val="24"/>
          <w:szCs w:val="24"/>
        </w:rPr>
        <w:t>2</w:t>
      </w:r>
      <w:r w:rsidR="001B2E20" w:rsidRPr="008619FD">
        <w:rPr>
          <w:rFonts w:ascii="Book Antiqua" w:hAnsi="Book Antiqua"/>
          <w:sz w:val="24"/>
          <w:szCs w:val="24"/>
        </w:rPr>
        <w:t>) activate specific DNA repair pathways to remove the lesions; (</w:t>
      </w:r>
      <w:r w:rsidRPr="008619FD">
        <w:rPr>
          <w:rFonts w:ascii="Book Antiqua" w:hAnsi="Book Antiqua"/>
          <w:sz w:val="24"/>
          <w:szCs w:val="24"/>
        </w:rPr>
        <w:t>3</w:t>
      </w:r>
      <w:r w:rsidR="001B2E20" w:rsidRPr="008619FD">
        <w:rPr>
          <w:rFonts w:ascii="Book Antiqua" w:hAnsi="Book Antiqua"/>
          <w:sz w:val="24"/>
          <w:szCs w:val="24"/>
        </w:rPr>
        <w:t>) or enables continuous functioning of replication by bypassing the DNA lesions through translesion DNA synthesis. Thus, highly efficient DDR can promote the survival of cancer cells upon DNA-damaging agent treatment.</w:t>
      </w:r>
    </w:p>
    <w:p w14:paraId="64BF3084" w14:textId="77777777" w:rsidR="001B2E20" w:rsidRPr="008619FD" w:rsidRDefault="001B2E20" w:rsidP="000471E2">
      <w:pPr>
        <w:spacing w:line="360" w:lineRule="auto"/>
        <w:rPr>
          <w:rFonts w:ascii="Book Antiqua" w:hAnsi="Book Antiqua" w:cs="Arial"/>
          <w:sz w:val="24"/>
          <w:szCs w:val="24"/>
        </w:rPr>
      </w:pPr>
    </w:p>
    <w:sectPr w:rsidR="001B2E20" w:rsidRPr="008619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D96BF8" w14:textId="77777777" w:rsidR="00501782" w:rsidRDefault="00501782" w:rsidP="00453E1B">
      <w:r>
        <w:separator/>
      </w:r>
    </w:p>
  </w:endnote>
  <w:endnote w:type="continuationSeparator" w:id="0">
    <w:p w14:paraId="78CCA4A4" w14:textId="77777777" w:rsidR="00501782" w:rsidRDefault="00501782" w:rsidP="00453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Diverda Sans Com">
    <w:altName w:val="Diverda Sans Com"/>
    <w:panose1 w:val="00000000000000000000"/>
    <w:charset w:val="4D"/>
    <w:family w:val="swiss"/>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dvTT5843c571">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CA398D" w14:textId="77777777" w:rsidR="00501782" w:rsidRDefault="00501782" w:rsidP="00453E1B">
      <w:r>
        <w:separator/>
      </w:r>
    </w:p>
  </w:footnote>
  <w:footnote w:type="continuationSeparator" w:id="0">
    <w:p w14:paraId="642E68D5" w14:textId="77777777" w:rsidR="00501782" w:rsidRDefault="00501782" w:rsidP="00453E1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DB292E"/>
    <w:multiLevelType w:val="hybridMultilevel"/>
    <w:tmpl w:val="2A5A0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3387DEF"/>
    <w:multiLevelType w:val="hybridMultilevel"/>
    <w:tmpl w:val="E39EB5EA"/>
    <w:lvl w:ilvl="0" w:tplc="2570A11A">
      <w:start w:val="1"/>
      <w:numFmt w:val="decimal"/>
      <w:lvlText w:val="%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Surgery&lt;/Style&gt;&lt;LeftDelim&gt;{&lt;/LeftDelim&gt;&lt;RightDelim&gt;}&lt;/RightDelim&gt;&lt;FontName&gt;Times New Roman&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na-wang-v12&lt;/item&gt;&lt;/Libraries&gt;&lt;/ENLibraries&gt;"/>
  </w:docVars>
  <w:rsids>
    <w:rsidRoot w:val="00F9715D"/>
    <w:rsid w:val="0000146A"/>
    <w:rsid w:val="00005B1D"/>
    <w:rsid w:val="000179C5"/>
    <w:rsid w:val="00027D5B"/>
    <w:rsid w:val="00034A5F"/>
    <w:rsid w:val="00043F38"/>
    <w:rsid w:val="000471E2"/>
    <w:rsid w:val="00052862"/>
    <w:rsid w:val="000618F5"/>
    <w:rsid w:val="000644F5"/>
    <w:rsid w:val="00074816"/>
    <w:rsid w:val="000749A0"/>
    <w:rsid w:val="00096221"/>
    <w:rsid w:val="000B079A"/>
    <w:rsid w:val="000C5423"/>
    <w:rsid w:val="000D46EA"/>
    <w:rsid w:val="000D6B34"/>
    <w:rsid w:val="000E1B97"/>
    <w:rsid w:val="0010676C"/>
    <w:rsid w:val="001122AC"/>
    <w:rsid w:val="00113543"/>
    <w:rsid w:val="0012084C"/>
    <w:rsid w:val="00123967"/>
    <w:rsid w:val="001347B6"/>
    <w:rsid w:val="001348CC"/>
    <w:rsid w:val="00140A26"/>
    <w:rsid w:val="00143E47"/>
    <w:rsid w:val="00151168"/>
    <w:rsid w:val="0018049D"/>
    <w:rsid w:val="001A20E2"/>
    <w:rsid w:val="001A2FCE"/>
    <w:rsid w:val="001A6C71"/>
    <w:rsid w:val="001B2E20"/>
    <w:rsid w:val="001B5A5B"/>
    <w:rsid w:val="001D0662"/>
    <w:rsid w:val="001D1187"/>
    <w:rsid w:val="001D3B36"/>
    <w:rsid w:val="001F5C48"/>
    <w:rsid w:val="00202C0F"/>
    <w:rsid w:val="00203126"/>
    <w:rsid w:val="00204019"/>
    <w:rsid w:val="0023444C"/>
    <w:rsid w:val="002478FF"/>
    <w:rsid w:val="002511DD"/>
    <w:rsid w:val="00251300"/>
    <w:rsid w:val="00252111"/>
    <w:rsid w:val="00254696"/>
    <w:rsid w:val="0026468D"/>
    <w:rsid w:val="00271424"/>
    <w:rsid w:val="00276D08"/>
    <w:rsid w:val="002C0832"/>
    <w:rsid w:val="002C357F"/>
    <w:rsid w:val="002D267A"/>
    <w:rsid w:val="002F79B7"/>
    <w:rsid w:val="003000E1"/>
    <w:rsid w:val="003124F2"/>
    <w:rsid w:val="00312697"/>
    <w:rsid w:val="00337E0E"/>
    <w:rsid w:val="003403F4"/>
    <w:rsid w:val="00352190"/>
    <w:rsid w:val="00353604"/>
    <w:rsid w:val="00366503"/>
    <w:rsid w:val="003723DD"/>
    <w:rsid w:val="003726CA"/>
    <w:rsid w:val="003810CE"/>
    <w:rsid w:val="00381CFC"/>
    <w:rsid w:val="003927A7"/>
    <w:rsid w:val="003A0969"/>
    <w:rsid w:val="003A22AD"/>
    <w:rsid w:val="003A7D05"/>
    <w:rsid w:val="003C1607"/>
    <w:rsid w:val="003E228E"/>
    <w:rsid w:val="003E5D61"/>
    <w:rsid w:val="004065EA"/>
    <w:rsid w:val="004221DF"/>
    <w:rsid w:val="00422F18"/>
    <w:rsid w:val="0043012A"/>
    <w:rsid w:val="0044158D"/>
    <w:rsid w:val="00446AE3"/>
    <w:rsid w:val="0045086E"/>
    <w:rsid w:val="00453E1B"/>
    <w:rsid w:val="00454912"/>
    <w:rsid w:val="00471EB2"/>
    <w:rsid w:val="004830FC"/>
    <w:rsid w:val="0048695B"/>
    <w:rsid w:val="00486A48"/>
    <w:rsid w:val="004958E9"/>
    <w:rsid w:val="00497382"/>
    <w:rsid w:val="004A0060"/>
    <w:rsid w:val="004A7F2C"/>
    <w:rsid w:val="004B1525"/>
    <w:rsid w:val="004B1B1C"/>
    <w:rsid w:val="004B2D0F"/>
    <w:rsid w:val="004B34CD"/>
    <w:rsid w:val="004C0806"/>
    <w:rsid w:val="004D1F33"/>
    <w:rsid w:val="004D2149"/>
    <w:rsid w:val="004D7851"/>
    <w:rsid w:val="004E2719"/>
    <w:rsid w:val="00501782"/>
    <w:rsid w:val="00501B20"/>
    <w:rsid w:val="00504636"/>
    <w:rsid w:val="00517BDE"/>
    <w:rsid w:val="00535345"/>
    <w:rsid w:val="00566E11"/>
    <w:rsid w:val="00583411"/>
    <w:rsid w:val="00605D37"/>
    <w:rsid w:val="006111F0"/>
    <w:rsid w:val="00612729"/>
    <w:rsid w:val="00614C64"/>
    <w:rsid w:val="006226AF"/>
    <w:rsid w:val="00652182"/>
    <w:rsid w:val="006553A4"/>
    <w:rsid w:val="00666901"/>
    <w:rsid w:val="00671F1D"/>
    <w:rsid w:val="0068442D"/>
    <w:rsid w:val="00684EAF"/>
    <w:rsid w:val="00693E4D"/>
    <w:rsid w:val="00696D05"/>
    <w:rsid w:val="006B578A"/>
    <w:rsid w:val="006B7F4A"/>
    <w:rsid w:val="006C1115"/>
    <w:rsid w:val="006C22D3"/>
    <w:rsid w:val="006C2E57"/>
    <w:rsid w:val="006E1F29"/>
    <w:rsid w:val="006F130E"/>
    <w:rsid w:val="006F55C6"/>
    <w:rsid w:val="00701417"/>
    <w:rsid w:val="00701B44"/>
    <w:rsid w:val="00710F24"/>
    <w:rsid w:val="00714C7F"/>
    <w:rsid w:val="007226B1"/>
    <w:rsid w:val="00764E03"/>
    <w:rsid w:val="007718AE"/>
    <w:rsid w:val="00784613"/>
    <w:rsid w:val="00797A03"/>
    <w:rsid w:val="007A013A"/>
    <w:rsid w:val="007A0EA0"/>
    <w:rsid w:val="007B6A9D"/>
    <w:rsid w:val="007C327B"/>
    <w:rsid w:val="007E216F"/>
    <w:rsid w:val="007E4502"/>
    <w:rsid w:val="007F1F3C"/>
    <w:rsid w:val="008053E9"/>
    <w:rsid w:val="00815B9D"/>
    <w:rsid w:val="0082297B"/>
    <w:rsid w:val="00823ABD"/>
    <w:rsid w:val="00823F9F"/>
    <w:rsid w:val="0082744F"/>
    <w:rsid w:val="008313E7"/>
    <w:rsid w:val="00837EA3"/>
    <w:rsid w:val="00841AEE"/>
    <w:rsid w:val="00852047"/>
    <w:rsid w:val="00852B61"/>
    <w:rsid w:val="008619FD"/>
    <w:rsid w:val="00861D37"/>
    <w:rsid w:val="00862BCF"/>
    <w:rsid w:val="0087116A"/>
    <w:rsid w:val="00872FEA"/>
    <w:rsid w:val="00873F6B"/>
    <w:rsid w:val="00885654"/>
    <w:rsid w:val="008A0FFE"/>
    <w:rsid w:val="008F0589"/>
    <w:rsid w:val="008F603B"/>
    <w:rsid w:val="0091334B"/>
    <w:rsid w:val="00932A13"/>
    <w:rsid w:val="009347AB"/>
    <w:rsid w:val="00935916"/>
    <w:rsid w:val="00947C30"/>
    <w:rsid w:val="009569A1"/>
    <w:rsid w:val="00970316"/>
    <w:rsid w:val="00971FFA"/>
    <w:rsid w:val="00973CB2"/>
    <w:rsid w:val="00974CE3"/>
    <w:rsid w:val="00976B06"/>
    <w:rsid w:val="00985689"/>
    <w:rsid w:val="00994F2B"/>
    <w:rsid w:val="0099617B"/>
    <w:rsid w:val="009A2D13"/>
    <w:rsid w:val="009A6A85"/>
    <w:rsid w:val="009B25E1"/>
    <w:rsid w:val="009B3CC9"/>
    <w:rsid w:val="009B56B8"/>
    <w:rsid w:val="009C6DC9"/>
    <w:rsid w:val="009D2D33"/>
    <w:rsid w:val="009D5425"/>
    <w:rsid w:val="009E2017"/>
    <w:rsid w:val="009E2B48"/>
    <w:rsid w:val="009E489E"/>
    <w:rsid w:val="00A0753B"/>
    <w:rsid w:val="00A10653"/>
    <w:rsid w:val="00A61D48"/>
    <w:rsid w:val="00A66FA7"/>
    <w:rsid w:val="00A93452"/>
    <w:rsid w:val="00AB4141"/>
    <w:rsid w:val="00AC112D"/>
    <w:rsid w:val="00AC491B"/>
    <w:rsid w:val="00AC56F3"/>
    <w:rsid w:val="00AD19BB"/>
    <w:rsid w:val="00AE2D2D"/>
    <w:rsid w:val="00AE4176"/>
    <w:rsid w:val="00AF0628"/>
    <w:rsid w:val="00AF218C"/>
    <w:rsid w:val="00AF739C"/>
    <w:rsid w:val="00B018CF"/>
    <w:rsid w:val="00B14132"/>
    <w:rsid w:val="00B326C8"/>
    <w:rsid w:val="00B500D2"/>
    <w:rsid w:val="00B51B45"/>
    <w:rsid w:val="00B629BB"/>
    <w:rsid w:val="00B62D60"/>
    <w:rsid w:val="00B7200C"/>
    <w:rsid w:val="00B75B12"/>
    <w:rsid w:val="00B766A4"/>
    <w:rsid w:val="00B87070"/>
    <w:rsid w:val="00B91800"/>
    <w:rsid w:val="00BA2530"/>
    <w:rsid w:val="00BA46E4"/>
    <w:rsid w:val="00BB0FE4"/>
    <w:rsid w:val="00BB39F7"/>
    <w:rsid w:val="00BB42C1"/>
    <w:rsid w:val="00BB4978"/>
    <w:rsid w:val="00BC40E6"/>
    <w:rsid w:val="00BC4A7B"/>
    <w:rsid w:val="00BD1572"/>
    <w:rsid w:val="00BD47DE"/>
    <w:rsid w:val="00BD7D80"/>
    <w:rsid w:val="00BE38A2"/>
    <w:rsid w:val="00C30964"/>
    <w:rsid w:val="00C34BE5"/>
    <w:rsid w:val="00C46695"/>
    <w:rsid w:val="00C63178"/>
    <w:rsid w:val="00C64AE1"/>
    <w:rsid w:val="00C65ED5"/>
    <w:rsid w:val="00C729DC"/>
    <w:rsid w:val="00C74278"/>
    <w:rsid w:val="00C779A3"/>
    <w:rsid w:val="00C83A22"/>
    <w:rsid w:val="00C92111"/>
    <w:rsid w:val="00C92C20"/>
    <w:rsid w:val="00CC1640"/>
    <w:rsid w:val="00CD0EB4"/>
    <w:rsid w:val="00CE25DE"/>
    <w:rsid w:val="00CE7AB2"/>
    <w:rsid w:val="00CF7ADC"/>
    <w:rsid w:val="00D059F4"/>
    <w:rsid w:val="00D06189"/>
    <w:rsid w:val="00D3110F"/>
    <w:rsid w:val="00D32565"/>
    <w:rsid w:val="00D43FCD"/>
    <w:rsid w:val="00D64CDB"/>
    <w:rsid w:val="00D65FE5"/>
    <w:rsid w:val="00D822FD"/>
    <w:rsid w:val="00D93134"/>
    <w:rsid w:val="00D960A9"/>
    <w:rsid w:val="00DB2763"/>
    <w:rsid w:val="00DB2C43"/>
    <w:rsid w:val="00DB57EB"/>
    <w:rsid w:val="00DC6426"/>
    <w:rsid w:val="00DD5608"/>
    <w:rsid w:val="00DE0A31"/>
    <w:rsid w:val="00DE27BF"/>
    <w:rsid w:val="00E014D6"/>
    <w:rsid w:val="00E11CD7"/>
    <w:rsid w:val="00E23910"/>
    <w:rsid w:val="00E2481A"/>
    <w:rsid w:val="00E2549B"/>
    <w:rsid w:val="00E56750"/>
    <w:rsid w:val="00E60D11"/>
    <w:rsid w:val="00E61927"/>
    <w:rsid w:val="00E64218"/>
    <w:rsid w:val="00E65D16"/>
    <w:rsid w:val="00E77807"/>
    <w:rsid w:val="00E85057"/>
    <w:rsid w:val="00E915D7"/>
    <w:rsid w:val="00E97CA0"/>
    <w:rsid w:val="00E97E13"/>
    <w:rsid w:val="00EC25E0"/>
    <w:rsid w:val="00F04B60"/>
    <w:rsid w:val="00F05A33"/>
    <w:rsid w:val="00F07D4C"/>
    <w:rsid w:val="00F23AC8"/>
    <w:rsid w:val="00F36DD3"/>
    <w:rsid w:val="00F4172E"/>
    <w:rsid w:val="00F45550"/>
    <w:rsid w:val="00F629CF"/>
    <w:rsid w:val="00F6520F"/>
    <w:rsid w:val="00F65977"/>
    <w:rsid w:val="00F65B7A"/>
    <w:rsid w:val="00F8021F"/>
    <w:rsid w:val="00F90F81"/>
    <w:rsid w:val="00F9161E"/>
    <w:rsid w:val="00F92441"/>
    <w:rsid w:val="00F9715D"/>
    <w:rsid w:val="00FA60B0"/>
    <w:rsid w:val="00FB2EEE"/>
    <w:rsid w:val="00FD3D1E"/>
    <w:rsid w:val="00FF68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FA7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zh-CN"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715D"/>
    <w:pPr>
      <w:ind w:left="720"/>
      <w:contextualSpacing/>
    </w:pPr>
  </w:style>
  <w:style w:type="character" w:customStyle="1" w:styleId="apple-converted-space">
    <w:name w:val="apple-converted-space"/>
    <w:basedOn w:val="DefaultParagraphFont"/>
    <w:rsid w:val="00AF218C"/>
  </w:style>
  <w:style w:type="character" w:customStyle="1" w:styleId="A17">
    <w:name w:val="A17"/>
    <w:uiPriority w:val="99"/>
    <w:rsid w:val="004958E9"/>
    <w:rPr>
      <w:rFonts w:cs="Diverda Sans Com"/>
      <w:color w:val="221E1F"/>
      <w:sz w:val="9"/>
      <w:szCs w:val="9"/>
    </w:rPr>
  </w:style>
  <w:style w:type="paragraph" w:customStyle="1" w:styleId="Default">
    <w:name w:val="Default"/>
    <w:rsid w:val="00E56750"/>
    <w:pPr>
      <w:widowControl w:val="0"/>
      <w:autoSpaceDE w:val="0"/>
      <w:autoSpaceDN w:val="0"/>
      <w:adjustRightInd w:val="0"/>
      <w:jc w:val="left"/>
    </w:pPr>
    <w:rPr>
      <w:rFonts w:ascii="Verdana" w:hAnsi="Verdana" w:cs="Verdana"/>
      <w:color w:val="000000"/>
      <w:sz w:val="24"/>
      <w:szCs w:val="24"/>
    </w:rPr>
  </w:style>
  <w:style w:type="paragraph" w:styleId="BalloonText">
    <w:name w:val="Balloon Text"/>
    <w:basedOn w:val="Normal"/>
    <w:link w:val="BalloonTextChar"/>
    <w:uiPriority w:val="99"/>
    <w:semiHidden/>
    <w:unhideWhenUsed/>
    <w:rsid w:val="00985689"/>
    <w:rPr>
      <w:rFonts w:ascii="Tahoma" w:hAnsi="Tahoma" w:cs="Tahoma"/>
      <w:sz w:val="16"/>
      <w:szCs w:val="16"/>
    </w:rPr>
  </w:style>
  <w:style w:type="character" w:customStyle="1" w:styleId="BalloonTextChar">
    <w:name w:val="Balloon Text Char"/>
    <w:basedOn w:val="DefaultParagraphFont"/>
    <w:link w:val="BalloonText"/>
    <w:uiPriority w:val="99"/>
    <w:semiHidden/>
    <w:rsid w:val="00985689"/>
    <w:rPr>
      <w:rFonts w:ascii="Tahoma" w:hAnsi="Tahoma" w:cs="Tahoma"/>
      <w:sz w:val="16"/>
      <w:szCs w:val="16"/>
    </w:rPr>
  </w:style>
  <w:style w:type="character" w:styleId="Hyperlink">
    <w:name w:val="Hyperlink"/>
    <w:basedOn w:val="DefaultParagraphFont"/>
    <w:uiPriority w:val="99"/>
    <w:unhideWhenUsed/>
    <w:rsid w:val="00784613"/>
    <w:rPr>
      <w:color w:val="0000FF"/>
      <w:u w:val="single"/>
    </w:rPr>
  </w:style>
  <w:style w:type="character" w:styleId="CommentReference">
    <w:name w:val="annotation reference"/>
    <w:basedOn w:val="DefaultParagraphFont"/>
    <w:uiPriority w:val="99"/>
    <w:semiHidden/>
    <w:unhideWhenUsed/>
    <w:rsid w:val="004A0060"/>
    <w:rPr>
      <w:sz w:val="21"/>
      <w:szCs w:val="21"/>
    </w:rPr>
  </w:style>
  <w:style w:type="paragraph" w:styleId="CommentText">
    <w:name w:val="annotation text"/>
    <w:basedOn w:val="Normal"/>
    <w:link w:val="CommentTextChar"/>
    <w:uiPriority w:val="99"/>
    <w:semiHidden/>
    <w:unhideWhenUsed/>
    <w:rsid w:val="004A0060"/>
    <w:pPr>
      <w:jc w:val="left"/>
    </w:pPr>
  </w:style>
  <w:style w:type="character" w:customStyle="1" w:styleId="CommentTextChar">
    <w:name w:val="Comment Text Char"/>
    <w:basedOn w:val="DefaultParagraphFont"/>
    <w:link w:val="CommentText"/>
    <w:uiPriority w:val="99"/>
    <w:semiHidden/>
    <w:rsid w:val="004A0060"/>
  </w:style>
  <w:style w:type="paragraph" w:styleId="Header">
    <w:name w:val="header"/>
    <w:basedOn w:val="Normal"/>
    <w:link w:val="HeaderChar"/>
    <w:uiPriority w:val="99"/>
    <w:unhideWhenUsed/>
    <w:rsid w:val="00453E1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53E1B"/>
    <w:rPr>
      <w:sz w:val="18"/>
      <w:szCs w:val="18"/>
    </w:rPr>
  </w:style>
  <w:style w:type="paragraph" w:styleId="Footer">
    <w:name w:val="footer"/>
    <w:basedOn w:val="Normal"/>
    <w:link w:val="FooterChar"/>
    <w:uiPriority w:val="99"/>
    <w:unhideWhenUsed/>
    <w:rsid w:val="00453E1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53E1B"/>
    <w:rPr>
      <w:sz w:val="18"/>
      <w:szCs w:val="18"/>
    </w:rPr>
  </w:style>
  <w:style w:type="paragraph" w:styleId="CommentSubject">
    <w:name w:val="annotation subject"/>
    <w:basedOn w:val="CommentText"/>
    <w:next w:val="CommentText"/>
    <w:link w:val="CommentSubjectChar"/>
    <w:uiPriority w:val="99"/>
    <w:semiHidden/>
    <w:unhideWhenUsed/>
    <w:rsid w:val="00684EAF"/>
    <w:rPr>
      <w:b/>
      <w:bCs/>
    </w:rPr>
  </w:style>
  <w:style w:type="character" w:customStyle="1" w:styleId="CommentSubjectChar">
    <w:name w:val="Comment Subject Char"/>
    <w:basedOn w:val="CommentTextChar"/>
    <w:link w:val="CommentSubject"/>
    <w:uiPriority w:val="99"/>
    <w:semiHidden/>
    <w:rsid w:val="00684EA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zh-CN"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715D"/>
    <w:pPr>
      <w:ind w:left="720"/>
      <w:contextualSpacing/>
    </w:pPr>
  </w:style>
  <w:style w:type="character" w:customStyle="1" w:styleId="apple-converted-space">
    <w:name w:val="apple-converted-space"/>
    <w:basedOn w:val="DefaultParagraphFont"/>
    <w:rsid w:val="00AF218C"/>
  </w:style>
  <w:style w:type="character" w:customStyle="1" w:styleId="A17">
    <w:name w:val="A17"/>
    <w:uiPriority w:val="99"/>
    <w:rsid w:val="004958E9"/>
    <w:rPr>
      <w:rFonts w:cs="Diverda Sans Com"/>
      <w:color w:val="221E1F"/>
      <w:sz w:val="9"/>
      <w:szCs w:val="9"/>
    </w:rPr>
  </w:style>
  <w:style w:type="paragraph" w:customStyle="1" w:styleId="Default">
    <w:name w:val="Default"/>
    <w:rsid w:val="00E56750"/>
    <w:pPr>
      <w:widowControl w:val="0"/>
      <w:autoSpaceDE w:val="0"/>
      <w:autoSpaceDN w:val="0"/>
      <w:adjustRightInd w:val="0"/>
      <w:jc w:val="left"/>
    </w:pPr>
    <w:rPr>
      <w:rFonts w:ascii="Verdana" w:hAnsi="Verdana" w:cs="Verdana"/>
      <w:color w:val="000000"/>
      <w:sz w:val="24"/>
      <w:szCs w:val="24"/>
    </w:rPr>
  </w:style>
  <w:style w:type="paragraph" w:styleId="BalloonText">
    <w:name w:val="Balloon Text"/>
    <w:basedOn w:val="Normal"/>
    <w:link w:val="BalloonTextChar"/>
    <w:uiPriority w:val="99"/>
    <w:semiHidden/>
    <w:unhideWhenUsed/>
    <w:rsid w:val="00985689"/>
    <w:rPr>
      <w:rFonts w:ascii="Tahoma" w:hAnsi="Tahoma" w:cs="Tahoma"/>
      <w:sz w:val="16"/>
      <w:szCs w:val="16"/>
    </w:rPr>
  </w:style>
  <w:style w:type="character" w:customStyle="1" w:styleId="BalloonTextChar">
    <w:name w:val="Balloon Text Char"/>
    <w:basedOn w:val="DefaultParagraphFont"/>
    <w:link w:val="BalloonText"/>
    <w:uiPriority w:val="99"/>
    <w:semiHidden/>
    <w:rsid w:val="00985689"/>
    <w:rPr>
      <w:rFonts w:ascii="Tahoma" w:hAnsi="Tahoma" w:cs="Tahoma"/>
      <w:sz w:val="16"/>
      <w:szCs w:val="16"/>
    </w:rPr>
  </w:style>
  <w:style w:type="character" w:styleId="Hyperlink">
    <w:name w:val="Hyperlink"/>
    <w:basedOn w:val="DefaultParagraphFont"/>
    <w:uiPriority w:val="99"/>
    <w:unhideWhenUsed/>
    <w:rsid w:val="00784613"/>
    <w:rPr>
      <w:color w:val="0000FF"/>
      <w:u w:val="single"/>
    </w:rPr>
  </w:style>
  <w:style w:type="character" w:styleId="CommentReference">
    <w:name w:val="annotation reference"/>
    <w:basedOn w:val="DefaultParagraphFont"/>
    <w:uiPriority w:val="99"/>
    <w:semiHidden/>
    <w:unhideWhenUsed/>
    <w:rsid w:val="004A0060"/>
    <w:rPr>
      <w:sz w:val="21"/>
      <w:szCs w:val="21"/>
    </w:rPr>
  </w:style>
  <w:style w:type="paragraph" w:styleId="CommentText">
    <w:name w:val="annotation text"/>
    <w:basedOn w:val="Normal"/>
    <w:link w:val="CommentTextChar"/>
    <w:uiPriority w:val="99"/>
    <w:semiHidden/>
    <w:unhideWhenUsed/>
    <w:rsid w:val="004A0060"/>
    <w:pPr>
      <w:jc w:val="left"/>
    </w:pPr>
  </w:style>
  <w:style w:type="character" w:customStyle="1" w:styleId="CommentTextChar">
    <w:name w:val="Comment Text Char"/>
    <w:basedOn w:val="DefaultParagraphFont"/>
    <w:link w:val="CommentText"/>
    <w:uiPriority w:val="99"/>
    <w:semiHidden/>
    <w:rsid w:val="004A0060"/>
  </w:style>
  <w:style w:type="paragraph" w:styleId="Header">
    <w:name w:val="header"/>
    <w:basedOn w:val="Normal"/>
    <w:link w:val="HeaderChar"/>
    <w:uiPriority w:val="99"/>
    <w:unhideWhenUsed/>
    <w:rsid w:val="00453E1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53E1B"/>
    <w:rPr>
      <w:sz w:val="18"/>
      <w:szCs w:val="18"/>
    </w:rPr>
  </w:style>
  <w:style w:type="paragraph" w:styleId="Footer">
    <w:name w:val="footer"/>
    <w:basedOn w:val="Normal"/>
    <w:link w:val="FooterChar"/>
    <w:uiPriority w:val="99"/>
    <w:unhideWhenUsed/>
    <w:rsid w:val="00453E1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53E1B"/>
    <w:rPr>
      <w:sz w:val="18"/>
      <w:szCs w:val="18"/>
    </w:rPr>
  </w:style>
  <w:style w:type="paragraph" w:styleId="CommentSubject">
    <w:name w:val="annotation subject"/>
    <w:basedOn w:val="CommentText"/>
    <w:next w:val="CommentText"/>
    <w:link w:val="CommentSubjectChar"/>
    <w:uiPriority w:val="99"/>
    <w:semiHidden/>
    <w:unhideWhenUsed/>
    <w:rsid w:val="00684EAF"/>
    <w:rPr>
      <w:b/>
      <w:bCs/>
    </w:rPr>
  </w:style>
  <w:style w:type="character" w:customStyle="1" w:styleId="CommentSubjectChar">
    <w:name w:val="Comment Subject Char"/>
    <w:basedOn w:val="CommentTextChar"/>
    <w:link w:val="CommentSubject"/>
    <w:uiPriority w:val="99"/>
    <w:semiHidden/>
    <w:rsid w:val="00684E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044904">
      <w:bodyDiv w:val="1"/>
      <w:marLeft w:val="0"/>
      <w:marRight w:val="0"/>
      <w:marTop w:val="0"/>
      <w:marBottom w:val="0"/>
      <w:divBdr>
        <w:top w:val="none" w:sz="0" w:space="0" w:color="auto"/>
        <w:left w:val="none" w:sz="0" w:space="0" w:color="auto"/>
        <w:bottom w:val="none" w:sz="0" w:space="0" w:color="auto"/>
        <w:right w:val="none" w:sz="0" w:space="0" w:color="auto"/>
      </w:divBdr>
      <w:divsChild>
        <w:div w:id="2041279579">
          <w:marLeft w:val="0"/>
          <w:marRight w:val="0"/>
          <w:marTop w:val="0"/>
          <w:marBottom w:val="0"/>
          <w:divBdr>
            <w:top w:val="none" w:sz="0" w:space="0" w:color="auto"/>
            <w:left w:val="none" w:sz="0" w:space="0" w:color="auto"/>
            <w:bottom w:val="none" w:sz="0" w:space="0" w:color="auto"/>
            <w:right w:val="none" w:sz="0" w:space="0" w:color="auto"/>
          </w:divBdr>
          <w:divsChild>
            <w:div w:id="867138509">
              <w:marLeft w:val="0"/>
              <w:marRight w:val="0"/>
              <w:marTop w:val="0"/>
              <w:marBottom w:val="0"/>
              <w:divBdr>
                <w:top w:val="none" w:sz="0" w:space="0" w:color="auto"/>
                <w:left w:val="none" w:sz="0" w:space="0" w:color="auto"/>
                <w:bottom w:val="none" w:sz="0" w:space="0" w:color="auto"/>
                <w:right w:val="none" w:sz="0" w:space="0" w:color="auto"/>
              </w:divBdr>
            </w:div>
            <w:div w:id="114374800">
              <w:marLeft w:val="0"/>
              <w:marRight w:val="0"/>
              <w:marTop w:val="0"/>
              <w:marBottom w:val="0"/>
              <w:divBdr>
                <w:top w:val="none" w:sz="0" w:space="0" w:color="auto"/>
                <w:left w:val="none" w:sz="0" w:space="0" w:color="auto"/>
                <w:bottom w:val="none" w:sz="0" w:space="0" w:color="auto"/>
                <w:right w:val="none" w:sz="0" w:space="0" w:color="auto"/>
              </w:divBdr>
            </w:div>
            <w:div w:id="67726121">
              <w:marLeft w:val="0"/>
              <w:marRight w:val="0"/>
              <w:marTop w:val="0"/>
              <w:marBottom w:val="0"/>
              <w:divBdr>
                <w:top w:val="none" w:sz="0" w:space="0" w:color="auto"/>
                <w:left w:val="none" w:sz="0" w:space="0" w:color="auto"/>
                <w:bottom w:val="none" w:sz="0" w:space="0" w:color="auto"/>
                <w:right w:val="none" w:sz="0" w:space="0" w:color="auto"/>
              </w:divBdr>
            </w:div>
            <w:div w:id="942617838">
              <w:marLeft w:val="0"/>
              <w:marRight w:val="0"/>
              <w:marTop w:val="0"/>
              <w:marBottom w:val="0"/>
              <w:divBdr>
                <w:top w:val="none" w:sz="0" w:space="0" w:color="auto"/>
                <w:left w:val="none" w:sz="0" w:space="0" w:color="auto"/>
                <w:bottom w:val="none" w:sz="0" w:space="0" w:color="auto"/>
                <w:right w:val="none" w:sz="0" w:space="0" w:color="auto"/>
              </w:divBdr>
            </w:div>
            <w:div w:id="610475302">
              <w:marLeft w:val="0"/>
              <w:marRight w:val="0"/>
              <w:marTop w:val="0"/>
              <w:marBottom w:val="0"/>
              <w:divBdr>
                <w:top w:val="none" w:sz="0" w:space="0" w:color="auto"/>
                <w:left w:val="none" w:sz="0" w:space="0" w:color="auto"/>
                <w:bottom w:val="none" w:sz="0" w:space="0" w:color="auto"/>
                <w:right w:val="none" w:sz="0" w:space="0" w:color="auto"/>
              </w:divBdr>
            </w:div>
            <w:div w:id="1542015505">
              <w:marLeft w:val="0"/>
              <w:marRight w:val="0"/>
              <w:marTop w:val="0"/>
              <w:marBottom w:val="0"/>
              <w:divBdr>
                <w:top w:val="none" w:sz="0" w:space="0" w:color="auto"/>
                <w:left w:val="none" w:sz="0" w:space="0" w:color="auto"/>
                <w:bottom w:val="none" w:sz="0" w:space="0" w:color="auto"/>
                <w:right w:val="none" w:sz="0" w:space="0" w:color="auto"/>
              </w:divBdr>
            </w:div>
            <w:div w:id="22174843">
              <w:marLeft w:val="0"/>
              <w:marRight w:val="0"/>
              <w:marTop w:val="0"/>
              <w:marBottom w:val="0"/>
              <w:divBdr>
                <w:top w:val="none" w:sz="0" w:space="0" w:color="auto"/>
                <w:left w:val="none" w:sz="0" w:space="0" w:color="auto"/>
                <w:bottom w:val="none" w:sz="0" w:space="0" w:color="auto"/>
                <w:right w:val="none" w:sz="0" w:space="0" w:color="auto"/>
              </w:divBdr>
            </w:div>
            <w:div w:id="119805522">
              <w:marLeft w:val="0"/>
              <w:marRight w:val="0"/>
              <w:marTop w:val="0"/>
              <w:marBottom w:val="0"/>
              <w:divBdr>
                <w:top w:val="none" w:sz="0" w:space="0" w:color="auto"/>
                <w:left w:val="none" w:sz="0" w:space="0" w:color="auto"/>
                <w:bottom w:val="none" w:sz="0" w:space="0" w:color="auto"/>
                <w:right w:val="none" w:sz="0" w:space="0" w:color="auto"/>
              </w:divBdr>
            </w:div>
            <w:div w:id="1332636657">
              <w:marLeft w:val="0"/>
              <w:marRight w:val="0"/>
              <w:marTop w:val="0"/>
              <w:marBottom w:val="0"/>
              <w:divBdr>
                <w:top w:val="none" w:sz="0" w:space="0" w:color="auto"/>
                <w:left w:val="none" w:sz="0" w:space="0" w:color="auto"/>
                <w:bottom w:val="none" w:sz="0" w:space="0" w:color="auto"/>
                <w:right w:val="none" w:sz="0" w:space="0" w:color="auto"/>
              </w:divBdr>
            </w:div>
            <w:div w:id="432672293">
              <w:marLeft w:val="0"/>
              <w:marRight w:val="0"/>
              <w:marTop w:val="0"/>
              <w:marBottom w:val="0"/>
              <w:divBdr>
                <w:top w:val="none" w:sz="0" w:space="0" w:color="auto"/>
                <w:left w:val="none" w:sz="0" w:space="0" w:color="auto"/>
                <w:bottom w:val="none" w:sz="0" w:space="0" w:color="auto"/>
                <w:right w:val="none" w:sz="0" w:space="0" w:color="auto"/>
              </w:divBdr>
            </w:div>
            <w:div w:id="496195055">
              <w:marLeft w:val="0"/>
              <w:marRight w:val="0"/>
              <w:marTop w:val="0"/>
              <w:marBottom w:val="0"/>
              <w:divBdr>
                <w:top w:val="none" w:sz="0" w:space="0" w:color="auto"/>
                <w:left w:val="none" w:sz="0" w:space="0" w:color="auto"/>
                <w:bottom w:val="none" w:sz="0" w:space="0" w:color="auto"/>
                <w:right w:val="none" w:sz="0" w:space="0" w:color="auto"/>
              </w:divBdr>
            </w:div>
            <w:div w:id="1501775166">
              <w:marLeft w:val="0"/>
              <w:marRight w:val="0"/>
              <w:marTop w:val="0"/>
              <w:marBottom w:val="0"/>
              <w:divBdr>
                <w:top w:val="none" w:sz="0" w:space="0" w:color="auto"/>
                <w:left w:val="none" w:sz="0" w:space="0" w:color="auto"/>
                <w:bottom w:val="none" w:sz="0" w:space="0" w:color="auto"/>
                <w:right w:val="none" w:sz="0" w:space="0" w:color="auto"/>
              </w:divBdr>
            </w:div>
            <w:div w:id="1874347241">
              <w:marLeft w:val="0"/>
              <w:marRight w:val="0"/>
              <w:marTop w:val="0"/>
              <w:marBottom w:val="0"/>
              <w:divBdr>
                <w:top w:val="none" w:sz="0" w:space="0" w:color="auto"/>
                <w:left w:val="none" w:sz="0" w:space="0" w:color="auto"/>
                <w:bottom w:val="none" w:sz="0" w:space="0" w:color="auto"/>
                <w:right w:val="none" w:sz="0" w:space="0" w:color="auto"/>
              </w:divBdr>
            </w:div>
            <w:div w:id="678115772">
              <w:marLeft w:val="0"/>
              <w:marRight w:val="0"/>
              <w:marTop w:val="0"/>
              <w:marBottom w:val="0"/>
              <w:divBdr>
                <w:top w:val="none" w:sz="0" w:space="0" w:color="auto"/>
                <w:left w:val="none" w:sz="0" w:space="0" w:color="auto"/>
                <w:bottom w:val="none" w:sz="0" w:space="0" w:color="auto"/>
                <w:right w:val="none" w:sz="0" w:space="0" w:color="auto"/>
              </w:divBdr>
            </w:div>
            <w:div w:id="1808623309">
              <w:marLeft w:val="0"/>
              <w:marRight w:val="0"/>
              <w:marTop w:val="0"/>
              <w:marBottom w:val="0"/>
              <w:divBdr>
                <w:top w:val="none" w:sz="0" w:space="0" w:color="auto"/>
                <w:left w:val="none" w:sz="0" w:space="0" w:color="auto"/>
                <w:bottom w:val="none" w:sz="0" w:space="0" w:color="auto"/>
                <w:right w:val="none" w:sz="0" w:space="0" w:color="auto"/>
              </w:divBdr>
            </w:div>
            <w:div w:id="1524854748">
              <w:marLeft w:val="0"/>
              <w:marRight w:val="0"/>
              <w:marTop w:val="0"/>
              <w:marBottom w:val="0"/>
              <w:divBdr>
                <w:top w:val="none" w:sz="0" w:space="0" w:color="auto"/>
                <w:left w:val="none" w:sz="0" w:space="0" w:color="auto"/>
                <w:bottom w:val="none" w:sz="0" w:space="0" w:color="auto"/>
                <w:right w:val="none" w:sz="0" w:space="0" w:color="auto"/>
              </w:divBdr>
            </w:div>
            <w:div w:id="22634647">
              <w:marLeft w:val="0"/>
              <w:marRight w:val="0"/>
              <w:marTop w:val="0"/>
              <w:marBottom w:val="0"/>
              <w:divBdr>
                <w:top w:val="none" w:sz="0" w:space="0" w:color="auto"/>
                <w:left w:val="none" w:sz="0" w:space="0" w:color="auto"/>
                <w:bottom w:val="none" w:sz="0" w:space="0" w:color="auto"/>
                <w:right w:val="none" w:sz="0" w:space="0" w:color="auto"/>
              </w:divBdr>
            </w:div>
            <w:div w:id="319426800">
              <w:marLeft w:val="0"/>
              <w:marRight w:val="0"/>
              <w:marTop w:val="0"/>
              <w:marBottom w:val="0"/>
              <w:divBdr>
                <w:top w:val="none" w:sz="0" w:space="0" w:color="auto"/>
                <w:left w:val="none" w:sz="0" w:space="0" w:color="auto"/>
                <w:bottom w:val="none" w:sz="0" w:space="0" w:color="auto"/>
                <w:right w:val="none" w:sz="0" w:space="0" w:color="auto"/>
              </w:divBdr>
            </w:div>
            <w:div w:id="1555307586">
              <w:marLeft w:val="0"/>
              <w:marRight w:val="0"/>
              <w:marTop w:val="0"/>
              <w:marBottom w:val="0"/>
              <w:divBdr>
                <w:top w:val="none" w:sz="0" w:space="0" w:color="auto"/>
                <w:left w:val="none" w:sz="0" w:space="0" w:color="auto"/>
                <w:bottom w:val="none" w:sz="0" w:space="0" w:color="auto"/>
                <w:right w:val="none" w:sz="0" w:space="0" w:color="auto"/>
              </w:divBdr>
            </w:div>
            <w:div w:id="784084382">
              <w:marLeft w:val="0"/>
              <w:marRight w:val="0"/>
              <w:marTop w:val="0"/>
              <w:marBottom w:val="0"/>
              <w:divBdr>
                <w:top w:val="none" w:sz="0" w:space="0" w:color="auto"/>
                <w:left w:val="none" w:sz="0" w:space="0" w:color="auto"/>
                <w:bottom w:val="none" w:sz="0" w:space="0" w:color="auto"/>
                <w:right w:val="none" w:sz="0" w:space="0" w:color="auto"/>
              </w:divBdr>
            </w:div>
            <w:div w:id="703823050">
              <w:marLeft w:val="0"/>
              <w:marRight w:val="0"/>
              <w:marTop w:val="0"/>
              <w:marBottom w:val="0"/>
              <w:divBdr>
                <w:top w:val="none" w:sz="0" w:space="0" w:color="auto"/>
                <w:left w:val="none" w:sz="0" w:space="0" w:color="auto"/>
                <w:bottom w:val="none" w:sz="0" w:space="0" w:color="auto"/>
                <w:right w:val="none" w:sz="0" w:space="0" w:color="auto"/>
              </w:divBdr>
            </w:div>
            <w:div w:id="4064252">
              <w:marLeft w:val="0"/>
              <w:marRight w:val="0"/>
              <w:marTop w:val="0"/>
              <w:marBottom w:val="0"/>
              <w:divBdr>
                <w:top w:val="none" w:sz="0" w:space="0" w:color="auto"/>
                <w:left w:val="none" w:sz="0" w:space="0" w:color="auto"/>
                <w:bottom w:val="none" w:sz="0" w:space="0" w:color="auto"/>
                <w:right w:val="none" w:sz="0" w:space="0" w:color="auto"/>
              </w:divBdr>
            </w:div>
            <w:div w:id="1955362009">
              <w:marLeft w:val="0"/>
              <w:marRight w:val="0"/>
              <w:marTop w:val="0"/>
              <w:marBottom w:val="0"/>
              <w:divBdr>
                <w:top w:val="none" w:sz="0" w:space="0" w:color="auto"/>
                <w:left w:val="none" w:sz="0" w:space="0" w:color="auto"/>
                <w:bottom w:val="none" w:sz="0" w:space="0" w:color="auto"/>
                <w:right w:val="none" w:sz="0" w:space="0" w:color="auto"/>
              </w:divBdr>
            </w:div>
            <w:div w:id="1579711482">
              <w:marLeft w:val="0"/>
              <w:marRight w:val="0"/>
              <w:marTop w:val="0"/>
              <w:marBottom w:val="0"/>
              <w:divBdr>
                <w:top w:val="none" w:sz="0" w:space="0" w:color="auto"/>
                <w:left w:val="none" w:sz="0" w:space="0" w:color="auto"/>
                <w:bottom w:val="none" w:sz="0" w:space="0" w:color="auto"/>
                <w:right w:val="none" w:sz="0" w:space="0" w:color="auto"/>
              </w:divBdr>
            </w:div>
            <w:div w:id="1153637867">
              <w:marLeft w:val="0"/>
              <w:marRight w:val="0"/>
              <w:marTop w:val="0"/>
              <w:marBottom w:val="0"/>
              <w:divBdr>
                <w:top w:val="none" w:sz="0" w:space="0" w:color="auto"/>
                <w:left w:val="none" w:sz="0" w:space="0" w:color="auto"/>
                <w:bottom w:val="none" w:sz="0" w:space="0" w:color="auto"/>
                <w:right w:val="none" w:sz="0" w:space="0" w:color="auto"/>
              </w:divBdr>
            </w:div>
            <w:div w:id="1472943887">
              <w:marLeft w:val="0"/>
              <w:marRight w:val="0"/>
              <w:marTop w:val="0"/>
              <w:marBottom w:val="0"/>
              <w:divBdr>
                <w:top w:val="none" w:sz="0" w:space="0" w:color="auto"/>
                <w:left w:val="none" w:sz="0" w:space="0" w:color="auto"/>
                <w:bottom w:val="none" w:sz="0" w:space="0" w:color="auto"/>
                <w:right w:val="none" w:sz="0" w:space="0" w:color="auto"/>
              </w:divBdr>
            </w:div>
            <w:div w:id="1836916852">
              <w:marLeft w:val="0"/>
              <w:marRight w:val="0"/>
              <w:marTop w:val="0"/>
              <w:marBottom w:val="0"/>
              <w:divBdr>
                <w:top w:val="none" w:sz="0" w:space="0" w:color="auto"/>
                <w:left w:val="none" w:sz="0" w:space="0" w:color="auto"/>
                <w:bottom w:val="none" w:sz="0" w:space="0" w:color="auto"/>
                <w:right w:val="none" w:sz="0" w:space="0" w:color="auto"/>
              </w:divBdr>
            </w:div>
            <w:div w:id="39326694">
              <w:marLeft w:val="0"/>
              <w:marRight w:val="0"/>
              <w:marTop w:val="0"/>
              <w:marBottom w:val="0"/>
              <w:divBdr>
                <w:top w:val="none" w:sz="0" w:space="0" w:color="auto"/>
                <w:left w:val="none" w:sz="0" w:space="0" w:color="auto"/>
                <w:bottom w:val="none" w:sz="0" w:space="0" w:color="auto"/>
                <w:right w:val="none" w:sz="0" w:space="0" w:color="auto"/>
              </w:divBdr>
            </w:div>
            <w:div w:id="1531332005">
              <w:marLeft w:val="0"/>
              <w:marRight w:val="0"/>
              <w:marTop w:val="0"/>
              <w:marBottom w:val="0"/>
              <w:divBdr>
                <w:top w:val="none" w:sz="0" w:space="0" w:color="auto"/>
                <w:left w:val="none" w:sz="0" w:space="0" w:color="auto"/>
                <w:bottom w:val="none" w:sz="0" w:space="0" w:color="auto"/>
                <w:right w:val="none" w:sz="0" w:space="0" w:color="auto"/>
              </w:divBdr>
            </w:div>
            <w:div w:id="1678458339">
              <w:marLeft w:val="0"/>
              <w:marRight w:val="0"/>
              <w:marTop w:val="0"/>
              <w:marBottom w:val="0"/>
              <w:divBdr>
                <w:top w:val="none" w:sz="0" w:space="0" w:color="auto"/>
                <w:left w:val="none" w:sz="0" w:space="0" w:color="auto"/>
                <w:bottom w:val="none" w:sz="0" w:space="0" w:color="auto"/>
                <w:right w:val="none" w:sz="0" w:space="0" w:color="auto"/>
              </w:divBdr>
            </w:div>
            <w:div w:id="1327323104">
              <w:marLeft w:val="0"/>
              <w:marRight w:val="0"/>
              <w:marTop w:val="0"/>
              <w:marBottom w:val="0"/>
              <w:divBdr>
                <w:top w:val="none" w:sz="0" w:space="0" w:color="auto"/>
                <w:left w:val="none" w:sz="0" w:space="0" w:color="auto"/>
                <w:bottom w:val="none" w:sz="0" w:space="0" w:color="auto"/>
                <w:right w:val="none" w:sz="0" w:space="0" w:color="auto"/>
              </w:divBdr>
            </w:div>
            <w:div w:id="1239631559">
              <w:marLeft w:val="0"/>
              <w:marRight w:val="0"/>
              <w:marTop w:val="0"/>
              <w:marBottom w:val="0"/>
              <w:divBdr>
                <w:top w:val="none" w:sz="0" w:space="0" w:color="auto"/>
                <w:left w:val="none" w:sz="0" w:space="0" w:color="auto"/>
                <w:bottom w:val="none" w:sz="0" w:space="0" w:color="auto"/>
                <w:right w:val="none" w:sz="0" w:space="0" w:color="auto"/>
              </w:divBdr>
            </w:div>
            <w:div w:id="1737970014">
              <w:marLeft w:val="0"/>
              <w:marRight w:val="0"/>
              <w:marTop w:val="0"/>
              <w:marBottom w:val="0"/>
              <w:divBdr>
                <w:top w:val="none" w:sz="0" w:space="0" w:color="auto"/>
                <w:left w:val="none" w:sz="0" w:space="0" w:color="auto"/>
                <w:bottom w:val="none" w:sz="0" w:space="0" w:color="auto"/>
                <w:right w:val="none" w:sz="0" w:space="0" w:color="auto"/>
              </w:divBdr>
            </w:div>
            <w:div w:id="559555626">
              <w:marLeft w:val="0"/>
              <w:marRight w:val="0"/>
              <w:marTop w:val="0"/>
              <w:marBottom w:val="0"/>
              <w:divBdr>
                <w:top w:val="none" w:sz="0" w:space="0" w:color="auto"/>
                <w:left w:val="none" w:sz="0" w:space="0" w:color="auto"/>
                <w:bottom w:val="none" w:sz="0" w:space="0" w:color="auto"/>
                <w:right w:val="none" w:sz="0" w:space="0" w:color="auto"/>
              </w:divBdr>
            </w:div>
            <w:div w:id="11340466">
              <w:marLeft w:val="0"/>
              <w:marRight w:val="0"/>
              <w:marTop w:val="0"/>
              <w:marBottom w:val="0"/>
              <w:divBdr>
                <w:top w:val="none" w:sz="0" w:space="0" w:color="auto"/>
                <w:left w:val="none" w:sz="0" w:space="0" w:color="auto"/>
                <w:bottom w:val="none" w:sz="0" w:space="0" w:color="auto"/>
                <w:right w:val="none" w:sz="0" w:space="0" w:color="auto"/>
              </w:divBdr>
            </w:div>
            <w:div w:id="1766851292">
              <w:marLeft w:val="0"/>
              <w:marRight w:val="0"/>
              <w:marTop w:val="0"/>
              <w:marBottom w:val="0"/>
              <w:divBdr>
                <w:top w:val="none" w:sz="0" w:space="0" w:color="auto"/>
                <w:left w:val="none" w:sz="0" w:space="0" w:color="auto"/>
                <w:bottom w:val="none" w:sz="0" w:space="0" w:color="auto"/>
                <w:right w:val="none" w:sz="0" w:space="0" w:color="auto"/>
              </w:divBdr>
            </w:div>
            <w:div w:id="1241406705">
              <w:marLeft w:val="0"/>
              <w:marRight w:val="0"/>
              <w:marTop w:val="0"/>
              <w:marBottom w:val="0"/>
              <w:divBdr>
                <w:top w:val="none" w:sz="0" w:space="0" w:color="auto"/>
                <w:left w:val="none" w:sz="0" w:space="0" w:color="auto"/>
                <w:bottom w:val="none" w:sz="0" w:space="0" w:color="auto"/>
                <w:right w:val="none" w:sz="0" w:space="0" w:color="auto"/>
              </w:divBdr>
            </w:div>
            <w:div w:id="881090723">
              <w:marLeft w:val="0"/>
              <w:marRight w:val="0"/>
              <w:marTop w:val="0"/>
              <w:marBottom w:val="0"/>
              <w:divBdr>
                <w:top w:val="none" w:sz="0" w:space="0" w:color="auto"/>
                <w:left w:val="none" w:sz="0" w:space="0" w:color="auto"/>
                <w:bottom w:val="none" w:sz="0" w:space="0" w:color="auto"/>
                <w:right w:val="none" w:sz="0" w:space="0" w:color="auto"/>
              </w:divBdr>
            </w:div>
            <w:div w:id="1752238999">
              <w:marLeft w:val="0"/>
              <w:marRight w:val="0"/>
              <w:marTop w:val="0"/>
              <w:marBottom w:val="0"/>
              <w:divBdr>
                <w:top w:val="none" w:sz="0" w:space="0" w:color="auto"/>
                <w:left w:val="none" w:sz="0" w:space="0" w:color="auto"/>
                <w:bottom w:val="none" w:sz="0" w:space="0" w:color="auto"/>
                <w:right w:val="none" w:sz="0" w:space="0" w:color="auto"/>
              </w:divBdr>
            </w:div>
            <w:div w:id="574244785">
              <w:marLeft w:val="0"/>
              <w:marRight w:val="0"/>
              <w:marTop w:val="0"/>
              <w:marBottom w:val="0"/>
              <w:divBdr>
                <w:top w:val="none" w:sz="0" w:space="0" w:color="auto"/>
                <w:left w:val="none" w:sz="0" w:space="0" w:color="auto"/>
                <w:bottom w:val="none" w:sz="0" w:space="0" w:color="auto"/>
                <w:right w:val="none" w:sz="0" w:space="0" w:color="auto"/>
              </w:divBdr>
            </w:div>
            <w:div w:id="1618874206">
              <w:marLeft w:val="0"/>
              <w:marRight w:val="0"/>
              <w:marTop w:val="0"/>
              <w:marBottom w:val="0"/>
              <w:divBdr>
                <w:top w:val="none" w:sz="0" w:space="0" w:color="auto"/>
                <w:left w:val="none" w:sz="0" w:space="0" w:color="auto"/>
                <w:bottom w:val="none" w:sz="0" w:space="0" w:color="auto"/>
                <w:right w:val="none" w:sz="0" w:space="0" w:color="auto"/>
              </w:divBdr>
            </w:div>
            <w:div w:id="581959986">
              <w:marLeft w:val="0"/>
              <w:marRight w:val="0"/>
              <w:marTop w:val="0"/>
              <w:marBottom w:val="0"/>
              <w:divBdr>
                <w:top w:val="none" w:sz="0" w:space="0" w:color="auto"/>
                <w:left w:val="none" w:sz="0" w:space="0" w:color="auto"/>
                <w:bottom w:val="none" w:sz="0" w:space="0" w:color="auto"/>
                <w:right w:val="none" w:sz="0" w:space="0" w:color="auto"/>
              </w:divBdr>
            </w:div>
            <w:div w:id="1876505479">
              <w:marLeft w:val="0"/>
              <w:marRight w:val="0"/>
              <w:marTop w:val="0"/>
              <w:marBottom w:val="0"/>
              <w:divBdr>
                <w:top w:val="none" w:sz="0" w:space="0" w:color="auto"/>
                <w:left w:val="none" w:sz="0" w:space="0" w:color="auto"/>
                <w:bottom w:val="none" w:sz="0" w:space="0" w:color="auto"/>
                <w:right w:val="none" w:sz="0" w:space="0" w:color="auto"/>
              </w:divBdr>
            </w:div>
            <w:div w:id="1611207621">
              <w:marLeft w:val="0"/>
              <w:marRight w:val="0"/>
              <w:marTop w:val="0"/>
              <w:marBottom w:val="0"/>
              <w:divBdr>
                <w:top w:val="none" w:sz="0" w:space="0" w:color="auto"/>
                <w:left w:val="none" w:sz="0" w:space="0" w:color="auto"/>
                <w:bottom w:val="none" w:sz="0" w:space="0" w:color="auto"/>
                <w:right w:val="none" w:sz="0" w:space="0" w:color="auto"/>
              </w:divBdr>
            </w:div>
            <w:div w:id="2007392538">
              <w:marLeft w:val="0"/>
              <w:marRight w:val="0"/>
              <w:marTop w:val="0"/>
              <w:marBottom w:val="0"/>
              <w:divBdr>
                <w:top w:val="none" w:sz="0" w:space="0" w:color="auto"/>
                <w:left w:val="none" w:sz="0" w:space="0" w:color="auto"/>
                <w:bottom w:val="none" w:sz="0" w:space="0" w:color="auto"/>
                <w:right w:val="none" w:sz="0" w:space="0" w:color="auto"/>
              </w:divBdr>
            </w:div>
            <w:div w:id="908466910">
              <w:marLeft w:val="0"/>
              <w:marRight w:val="0"/>
              <w:marTop w:val="0"/>
              <w:marBottom w:val="0"/>
              <w:divBdr>
                <w:top w:val="none" w:sz="0" w:space="0" w:color="auto"/>
                <w:left w:val="none" w:sz="0" w:space="0" w:color="auto"/>
                <w:bottom w:val="none" w:sz="0" w:space="0" w:color="auto"/>
                <w:right w:val="none" w:sz="0" w:space="0" w:color="auto"/>
              </w:divBdr>
            </w:div>
            <w:div w:id="1402826053">
              <w:marLeft w:val="0"/>
              <w:marRight w:val="0"/>
              <w:marTop w:val="0"/>
              <w:marBottom w:val="0"/>
              <w:divBdr>
                <w:top w:val="none" w:sz="0" w:space="0" w:color="auto"/>
                <w:left w:val="none" w:sz="0" w:space="0" w:color="auto"/>
                <w:bottom w:val="none" w:sz="0" w:space="0" w:color="auto"/>
                <w:right w:val="none" w:sz="0" w:space="0" w:color="auto"/>
              </w:divBdr>
            </w:div>
            <w:div w:id="184750311">
              <w:marLeft w:val="0"/>
              <w:marRight w:val="0"/>
              <w:marTop w:val="0"/>
              <w:marBottom w:val="0"/>
              <w:divBdr>
                <w:top w:val="none" w:sz="0" w:space="0" w:color="auto"/>
                <w:left w:val="none" w:sz="0" w:space="0" w:color="auto"/>
                <w:bottom w:val="none" w:sz="0" w:space="0" w:color="auto"/>
                <w:right w:val="none" w:sz="0" w:space="0" w:color="auto"/>
              </w:divBdr>
            </w:div>
            <w:div w:id="2005621506">
              <w:marLeft w:val="0"/>
              <w:marRight w:val="0"/>
              <w:marTop w:val="0"/>
              <w:marBottom w:val="0"/>
              <w:divBdr>
                <w:top w:val="none" w:sz="0" w:space="0" w:color="auto"/>
                <w:left w:val="none" w:sz="0" w:space="0" w:color="auto"/>
                <w:bottom w:val="none" w:sz="0" w:space="0" w:color="auto"/>
                <w:right w:val="none" w:sz="0" w:space="0" w:color="auto"/>
              </w:divBdr>
            </w:div>
            <w:div w:id="1814249893">
              <w:marLeft w:val="0"/>
              <w:marRight w:val="0"/>
              <w:marTop w:val="0"/>
              <w:marBottom w:val="0"/>
              <w:divBdr>
                <w:top w:val="none" w:sz="0" w:space="0" w:color="auto"/>
                <w:left w:val="none" w:sz="0" w:space="0" w:color="auto"/>
                <w:bottom w:val="none" w:sz="0" w:space="0" w:color="auto"/>
                <w:right w:val="none" w:sz="0" w:space="0" w:color="auto"/>
              </w:divBdr>
            </w:div>
            <w:div w:id="86733211">
              <w:marLeft w:val="0"/>
              <w:marRight w:val="0"/>
              <w:marTop w:val="0"/>
              <w:marBottom w:val="0"/>
              <w:divBdr>
                <w:top w:val="none" w:sz="0" w:space="0" w:color="auto"/>
                <w:left w:val="none" w:sz="0" w:space="0" w:color="auto"/>
                <w:bottom w:val="none" w:sz="0" w:space="0" w:color="auto"/>
                <w:right w:val="none" w:sz="0" w:space="0" w:color="auto"/>
              </w:divBdr>
            </w:div>
            <w:div w:id="20783062">
              <w:marLeft w:val="0"/>
              <w:marRight w:val="0"/>
              <w:marTop w:val="0"/>
              <w:marBottom w:val="0"/>
              <w:divBdr>
                <w:top w:val="none" w:sz="0" w:space="0" w:color="auto"/>
                <w:left w:val="none" w:sz="0" w:space="0" w:color="auto"/>
                <w:bottom w:val="none" w:sz="0" w:space="0" w:color="auto"/>
                <w:right w:val="none" w:sz="0" w:space="0" w:color="auto"/>
              </w:divBdr>
            </w:div>
            <w:div w:id="2008752215">
              <w:marLeft w:val="0"/>
              <w:marRight w:val="0"/>
              <w:marTop w:val="0"/>
              <w:marBottom w:val="0"/>
              <w:divBdr>
                <w:top w:val="none" w:sz="0" w:space="0" w:color="auto"/>
                <w:left w:val="none" w:sz="0" w:space="0" w:color="auto"/>
                <w:bottom w:val="none" w:sz="0" w:space="0" w:color="auto"/>
                <w:right w:val="none" w:sz="0" w:space="0" w:color="auto"/>
              </w:divBdr>
            </w:div>
            <w:div w:id="1303003326">
              <w:marLeft w:val="0"/>
              <w:marRight w:val="0"/>
              <w:marTop w:val="0"/>
              <w:marBottom w:val="0"/>
              <w:divBdr>
                <w:top w:val="none" w:sz="0" w:space="0" w:color="auto"/>
                <w:left w:val="none" w:sz="0" w:space="0" w:color="auto"/>
                <w:bottom w:val="none" w:sz="0" w:space="0" w:color="auto"/>
                <w:right w:val="none" w:sz="0" w:space="0" w:color="auto"/>
              </w:divBdr>
            </w:div>
            <w:div w:id="1684671255">
              <w:marLeft w:val="0"/>
              <w:marRight w:val="0"/>
              <w:marTop w:val="0"/>
              <w:marBottom w:val="0"/>
              <w:divBdr>
                <w:top w:val="none" w:sz="0" w:space="0" w:color="auto"/>
                <w:left w:val="none" w:sz="0" w:space="0" w:color="auto"/>
                <w:bottom w:val="none" w:sz="0" w:space="0" w:color="auto"/>
                <w:right w:val="none" w:sz="0" w:space="0" w:color="auto"/>
              </w:divBdr>
            </w:div>
            <w:div w:id="1831824518">
              <w:marLeft w:val="0"/>
              <w:marRight w:val="0"/>
              <w:marTop w:val="0"/>
              <w:marBottom w:val="0"/>
              <w:divBdr>
                <w:top w:val="none" w:sz="0" w:space="0" w:color="auto"/>
                <w:left w:val="none" w:sz="0" w:space="0" w:color="auto"/>
                <w:bottom w:val="none" w:sz="0" w:space="0" w:color="auto"/>
                <w:right w:val="none" w:sz="0" w:space="0" w:color="auto"/>
              </w:divBdr>
            </w:div>
            <w:div w:id="1936666491">
              <w:marLeft w:val="0"/>
              <w:marRight w:val="0"/>
              <w:marTop w:val="0"/>
              <w:marBottom w:val="0"/>
              <w:divBdr>
                <w:top w:val="none" w:sz="0" w:space="0" w:color="auto"/>
                <w:left w:val="none" w:sz="0" w:space="0" w:color="auto"/>
                <w:bottom w:val="none" w:sz="0" w:space="0" w:color="auto"/>
                <w:right w:val="none" w:sz="0" w:space="0" w:color="auto"/>
              </w:divBdr>
            </w:div>
            <w:div w:id="167444741">
              <w:marLeft w:val="0"/>
              <w:marRight w:val="0"/>
              <w:marTop w:val="0"/>
              <w:marBottom w:val="0"/>
              <w:divBdr>
                <w:top w:val="none" w:sz="0" w:space="0" w:color="auto"/>
                <w:left w:val="none" w:sz="0" w:space="0" w:color="auto"/>
                <w:bottom w:val="none" w:sz="0" w:space="0" w:color="auto"/>
                <w:right w:val="none" w:sz="0" w:space="0" w:color="auto"/>
              </w:divBdr>
            </w:div>
            <w:div w:id="580800678">
              <w:marLeft w:val="0"/>
              <w:marRight w:val="0"/>
              <w:marTop w:val="0"/>
              <w:marBottom w:val="0"/>
              <w:divBdr>
                <w:top w:val="none" w:sz="0" w:space="0" w:color="auto"/>
                <w:left w:val="none" w:sz="0" w:space="0" w:color="auto"/>
                <w:bottom w:val="none" w:sz="0" w:space="0" w:color="auto"/>
                <w:right w:val="none" w:sz="0" w:space="0" w:color="auto"/>
              </w:divBdr>
            </w:div>
            <w:div w:id="318464659">
              <w:marLeft w:val="0"/>
              <w:marRight w:val="0"/>
              <w:marTop w:val="0"/>
              <w:marBottom w:val="0"/>
              <w:divBdr>
                <w:top w:val="none" w:sz="0" w:space="0" w:color="auto"/>
                <w:left w:val="none" w:sz="0" w:space="0" w:color="auto"/>
                <w:bottom w:val="none" w:sz="0" w:space="0" w:color="auto"/>
                <w:right w:val="none" w:sz="0" w:space="0" w:color="auto"/>
              </w:divBdr>
            </w:div>
            <w:div w:id="1225095444">
              <w:marLeft w:val="0"/>
              <w:marRight w:val="0"/>
              <w:marTop w:val="0"/>
              <w:marBottom w:val="0"/>
              <w:divBdr>
                <w:top w:val="none" w:sz="0" w:space="0" w:color="auto"/>
                <w:left w:val="none" w:sz="0" w:space="0" w:color="auto"/>
                <w:bottom w:val="none" w:sz="0" w:space="0" w:color="auto"/>
                <w:right w:val="none" w:sz="0" w:space="0" w:color="auto"/>
              </w:divBdr>
            </w:div>
            <w:div w:id="386760317">
              <w:marLeft w:val="0"/>
              <w:marRight w:val="0"/>
              <w:marTop w:val="0"/>
              <w:marBottom w:val="0"/>
              <w:divBdr>
                <w:top w:val="none" w:sz="0" w:space="0" w:color="auto"/>
                <w:left w:val="none" w:sz="0" w:space="0" w:color="auto"/>
                <w:bottom w:val="none" w:sz="0" w:space="0" w:color="auto"/>
                <w:right w:val="none" w:sz="0" w:space="0" w:color="auto"/>
              </w:divBdr>
            </w:div>
            <w:div w:id="583957246">
              <w:marLeft w:val="0"/>
              <w:marRight w:val="0"/>
              <w:marTop w:val="0"/>
              <w:marBottom w:val="0"/>
              <w:divBdr>
                <w:top w:val="none" w:sz="0" w:space="0" w:color="auto"/>
                <w:left w:val="none" w:sz="0" w:space="0" w:color="auto"/>
                <w:bottom w:val="none" w:sz="0" w:space="0" w:color="auto"/>
                <w:right w:val="none" w:sz="0" w:space="0" w:color="auto"/>
              </w:divBdr>
            </w:div>
            <w:div w:id="2078160038">
              <w:marLeft w:val="0"/>
              <w:marRight w:val="0"/>
              <w:marTop w:val="0"/>
              <w:marBottom w:val="0"/>
              <w:divBdr>
                <w:top w:val="none" w:sz="0" w:space="0" w:color="auto"/>
                <w:left w:val="none" w:sz="0" w:space="0" w:color="auto"/>
                <w:bottom w:val="none" w:sz="0" w:space="0" w:color="auto"/>
                <w:right w:val="none" w:sz="0" w:space="0" w:color="auto"/>
              </w:divBdr>
            </w:div>
            <w:div w:id="132739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qi-en.wang@osumc.edu"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8523</Words>
  <Characters>48585</Characters>
  <Application>Microsoft Macintosh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en Wang</dc:creator>
  <cp:lastModifiedBy>Na Ma</cp:lastModifiedBy>
  <cp:revision>2</cp:revision>
  <cp:lastPrinted>2015-02-26T17:27:00Z</cp:lastPrinted>
  <dcterms:created xsi:type="dcterms:W3CDTF">2015-05-28T03:20:00Z</dcterms:created>
  <dcterms:modified xsi:type="dcterms:W3CDTF">2015-05-28T03:20:00Z</dcterms:modified>
</cp:coreProperties>
</file>